
<file path=[Content_Types].xml><?xml version="1.0" encoding="utf-8"?>
<ns0:Types xmlns:ns0="http://schemas.openxmlformats.org/package/2006/content-types">
  <ns0:Default Extension="jpeg" ContentType="image/jpeg"/>
  <ns0:Default Extension="png" ContentType="image/png"/>
  <ns0:Default Extension="rels" ContentType="application/vnd.openxmlformats-package.relationships+xml"/>
  <ns0:Default Extension="xml" ContentType="application/xml"/>
  <ns0:Override PartName="/word/document.xml" ContentType="application/vnd.openxmlformats-officedocument.wordprocessingml.document.main+xml"/>
  <ns0:Override PartName="/customXml/itemProps1.xml" ContentType="application/vnd.openxmlformats-officedocument.customXmlProperties+xml"/>
  <ns0:Override PartName="/customXml/itemProps2.xml" ContentType="application/vnd.openxmlformats-officedocument.customXmlProperties+xml"/>
  <ns0:Override PartName="/customXml/itemProps3.xml" ContentType="application/vnd.openxmlformats-officedocument.customXmlProperties+xml"/>
  <ns0:Override PartName="/customXml/itemProps4.xml" ContentType="application/vnd.openxmlformats-officedocument.customXmlProperties+xml"/>
  <ns0:Override PartName="/customXml/itemProps5.xml" ContentType="application/vnd.openxmlformats-officedocument.customXmlProperties+xml"/>
  <ns0:Override PartName="/word/numbering.xml" ContentType="application/vnd.openxmlformats-officedocument.wordprocessingml.numbering+xml"/>
  <ns0:Override PartName="/word/styles.xml" ContentType="application/vnd.openxmlformats-officedocument.wordprocessingml.styles+xml"/>
  <ns0:Override PartName="/word/settings.xml" ContentType="application/vnd.openxmlformats-officedocument.wordprocessingml.settings+xml"/>
  <ns0:Override PartName="/word/webSettings.xml" ContentType="application/vnd.openxmlformats-officedocument.wordprocessingml.webSettings+xml"/>
  <ns0:Override PartName="/word/footnotes.xml" ContentType="application/vnd.openxmlformats-officedocument.wordprocessingml.footnotes+xml"/>
  <ns0:Override PartName="/word/endnotes.xml" ContentType="application/vnd.openxmlformats-officedocument.wordprocessingml.endnotes+xml"/>
  <ns0:Override PartName="/word/header1.xml" ContentType="application/vnd.openxmlformats-officedocument.wordprocessingml.header+xml"/>
  <ns0:Override PartName="/word/header2.xml" ContentType="application/vnd.openxmlformats-officedocument.wordprocessingml.header+xml"/>
  <ns0:Override PartName="/word/comments.xml" ContentType="application/vnd.openxmlformats-officedocument.wordprocessingml.comments+xml"/>
  <ns0:Override PartName="/word/commentsExtended.xml" ContentType="application/vnd.openxmlformats-officedocument.wordprocessingml.commentsExtended+xml"/>
  <ns0:Override PartName="/word/commentsIds.xml" ContentType="application/vnd.openxmlformats-officedocument.wordprocessingml.commentsIds+xml"/>
  <ns0:Override PartName="/word/commentsExtensible.xml" ContentType="application/vnd.openxmlformats-officedocument.wordprocessingml.commentsExtensible+xml"/>
  <ns0:Override PartName="/word/header3.xml" ContentType="application/vnd.openxmlformats-officedocument.wordprocessingml.header+xml"/>
  <ns0:Override PartName="/word/fontTable.xml" ContentType="application/vnd.openxmlformats-officedocument.wordprocessingml.fontTable+xml"/>
  <ns0:Override PartName="/word/people.xml" ContentType="application/vnd.openxmlformats-officedocument.wordprocessingml.people+xml"/>
  <ns0:Override PartName="/word/glossary/document.xml" ContentType="application/vnd.openxmlformats-officedocument.wordprocessingml.document.glossary+xml"/>
  <ns0:Override PartName="/word/glossary/styles.xml" ContentType="application/vnd.openxmlformats-officedocument.wordprocessingml.styles+xml"/>
  <ns0:Override PartName="/word/glossary/settings.xml" ContentType="application/vnd.openxmlformats-officedocument.wordprocessingml.settings+xml"/>
  <ns0:Override PartName="/word/glossary/webSettings.xml" ContentType="application/vnd.openxmlformats-officedocument.wordprocessingml.webSettings+xml"/>
  <ns0:Override PartName="/word/glossary/fontTable.xml" ContentType="application/vnd.openxmlformats-officedocument.wordprocessingml.fontTable+xml"/>
  <ns0:Override PartName="/word/theme/theme1.xml" ContentType="application/vnd.openxmlformats-officedocument.theme+xml"/>
  <ns0:Override PartName="/docProps/core.xml" ContentType="application/vnd.openxmlformats-package.core-properties+xml"/>
  <ns0:Override PartName="/docProps/app.xml" ContentType="application/vnd.openxmlformats-officedocument.extended-properties+xml"/>
  <ns0:Override PartName="/docProps/custom.xml" ContentType="application/vnd.openxmlformats-officedocument.custom-properties+xml"/>
  <ns0:Override PartName="/word/intelligence2.xml" ContentType="application/vnd.ms-office.intelligence2+xml"/>
  <Default Extension="comments" ContentType="application/vnd.openxmlformats-officedocument.wordprocessingml.comments+xml"/>
</ns0: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ns0:document xmlns:ns0="http://schemas.openxmlformats.org/wordprocessingml/2006/main" xmlns:ns1="http://schemas.openxmlformats.org/markup-compatibility/2006" xmlns:ns10="urn:schemas-microsoft-com:office:word" xmlns:ns11="http://schemas.openxmlformats.org/officeDocument/2006/relationships" xmlns:ns12="http://schemas.openxmlformats.org/drawingml/2006/picture" xmlns:ns13="http://schemas.microsoft.com/office/drawing/2018/sketchyshapes" xmlns:ns14="http://schemas.microsoft.com/office/drawing/2010/main" xmlns:ns2="http://schemas.microsoft.com/office/word/2010/wordml" xmlns:ns3="http://schemas.openxmlformats.org/drawingml/2006/wordprocessingDrawing" xmlns:ns4="http://schemas.microsoft.com/office/word/2010/wordprocessingDrawing" xmlns:ns5="http://schemas.openxmlformats.org/drawingml/2006/main" xmlns:ns6="http://schemas.microsoft.com/office/word/2010/wordprocessingShape" xmlns:ns7="http://schemas.microsoft.com/office/word/2012/wordml" xmlns:ns8="urn:schemas-microsoft-com:vml" xmlns:ns9="urn:schemas-microsoft-com:office:office" ns1:Ignorable="w14 w15 w16se w16cid w16 w16cex w16sdtdh wp14">
  <ns0:body>
    <ns0:sdt>
      <ns0:sdtPr>
        <ns0:id ns0:val="831343126"/>
        <ns0:docPartObj>
          <ns0:docPartGallery ns0:val="Cover Pages"/>
          <ns0:docPartUnique/>
        </ns0:docPartObj>
      </ns0:sdtPr>
      <ns0:sdtEndPr/>
      <ns0:sdtContent>
        <ns0:p ns2:paraId="568A6745" ns2:textId="113EC124" ns0:rsidR="004A11F0" ns0:rsidRDefault="00523977" ns0:rsidP="00C6096F">
          <ns0:commentRangeStart ns0:id="1"/>
          <ns0:r>
            <ns0:rPr>
              <ns0:noProof/>
            </ns0:rPr>
            <ns1:AlternateContent>
              <ns1:Choice Requires="wps">
                <ns0:drawing>
                  <ns3:anchor distT="45720" distB="45720" distL="114300" distR="114300" simplePos="0" relativeHeight="251658242" behindDoc="0" locked="0" layoutInCell="1" allowOverlap="1" ns4:anchorId="2EC701CB" ns4:editId="66AFC38D">
                    <ns3:simplePos x="0" y="0"/>
                    <ns3:positionH relativeFrom="margin">
                      <ns3:align>right</ns3:align>
                    </ns3:positionH>
                    <ns3:positionV relativeFrom="paragraph">
                      <ns3:posOffset>121435</ns3:posOffset>
                    </ns3:positionV>
                    <ns3:extent cx="5734685" cy="7823200"/>
                    <ns3:effectExtent l="0" t="0" r="18415" b="25400"/>
                    <ns3:wrapSquare wrapText="bothSides"/>
                    <ns3:docPr id="217" name="Textfeld 2"/>
                    <ns3:cNvGraphicFramePr>
                      <ns5:graphicFrameLocks/>
                    </ns3:cNvGraphicFramePr>
                    <ns5:graphic>
                      <ns5:graphicData uri="http://schemas.microsoft.com/office/word/2010/wordprocessingShape">
                        <ns6:wsp>
                          <ns6:cNvSpPr txBox="1">
                            <ns5:spLocks noChangeArrowheads="1"/>
                          </ns6:cNvSpPr>
                          <ns6:spPr bwMode="auto">
                            <ns5:xfrm>
                              <ns5:off x="0" y="0"/>
                              <ns5:ext cx="5734685" cy="7823801"/>
                            </ns5:xfrm>
                            <ns5:prstGeom prst="rect">
                              <ns5:avLst/>
                            </ns5:prstGeom>
                            <ns5:solidFill>
                              <ns5:srgbClr val="FFFFFF"/>
                            </ns5:solidFill>
                            <ns5:ln w="9525">
                              <ns5:solidFill>
                                <ns5:schemeClr val="bg1"/>
                              </ns5:solidFill>
                              <ns5:miter lim="800000"/>
                              <ns5:headEnd/>
                              <ns5:tailEnd/>
                            </ns5:ln>
                          </ns6:spPr>
                          <ns6:txbx>
                            <ns0:txbxContent>
                              <ns0:sdt>
                                <ns0:sdtPr>
                                  <ns0:rPr>
                                    <ns0:rFonts ns0:eastAsiaTheme="majorEastAsia" ns0:cs="Arial"/>
                                    <ns0:b/>
                                    <ns0:bCs/>
                                    <ns0:spacing ns0:val="-10"/>
                                    <ns0:kern ns0:val="28"/>
                                    <ns0:sz ns0:val="28"/>
                                    <ns0:szCs ns0:val="28"/>
                                    <ns0:lang ns0:val="de-DE"/>
                                  </ns0:rPr>
                                  <ns0:alias ns0:val="Titel"/>
                                  <ns0:tag ns0:val=""/>
                                  <ns0:id ns0:val="-1581513059"/>
                                  <ns0:dataBinding ns0:prefixMappings="xmlns:ns0='http://purl.org/dc/elements/1.1/' xmlns:ns1='http://schemas.openxmlformats.org/package/2006/metadata/core-properties' " ns0:xpath="/ns1:coreProperties[1]/ns0:title[1]" ns0:storeItemID="{6C3C8BC8-F283-45AE-878A-BAB7291924A1}"/>
                                  <ns7:appearance ns7:val="hidden"/>
                                  <ns0:text/>
                                </ns0:sdtPr>
                                <ns0:sdtEndPr/>
                                <ns0:sdtContent>
                                  <ns0:p ns2:paraId="50DFF2F7" ns2:textId="2DEA35F2" ns0:rsidR="006F4394" ns0:rsidRPr="006F4394" ns0:rsidRDefault="00414FEE" ns0:rsidP="00523977">
                                    <ns0:pPr>
                                      <ns0:pStyle ns0:val="KeinLeerraum"/>
                                      <ns0:spacing ns0:after="900"/>
                                      <ns0:rPr>
                                        <ns0:rFonts ns0:eastAsiaTheme="majorEastAsia" ns0:cs="Arial"/>
                                        <ns0:b/>
                                        <ns0:bCs/>
                                        <ns0:spacing ns0:val="-10"/>
                                        <ns0:kern ns0:val="28"/>
                                        <ns0:sz ns0:val="28"/>
                                        <ns0:szCs ns0:val="28"/>
                                        <ns0:lang ns0:val="de-DE"/>
                                      </ns0:rPr>
                                    </ns0:pPr>
                                    <ns0:r>
                                      <ns0:rPr>
                                        <ns0:rFonts ns0:eastAsiaTheme="majorEastAsia" ns0:cs="Arial"/>
                                        <ns0:b/>
                                        <ns0:bCs/>
                                        <ns0:spacing ns0:val="-10"/>
                                        <ns0:kern ns0:val="28"/>
                                        <ns0:sz ns0:val="28"/>
                                        <ns0:szCs ns0:val="28"/>
                                        <ns0:lang ns0:val="de-DE"/>
                                      </ns0:rPr>
                                      <ns0:t>Wie geeignet ist ein Large Language Model (LLM), um standardisierte IFC-basierte Planungsdaten im Holzbau semantisch zu interpretieren und praktisch nutzbar zu machen?</ns0:t>
                                    </ns0:r>
                                  </ns0:p>
                                </ns0:sdtContent>
                              </ns0:sdt>
                              <ns0:sdt>
                                <ns0:sdtPr>
                                  <ns0:rPr>
                                    <ns0:rFonts ns0:cs="Arial"/>
                                    <ns0:b/>
                                    <ns0:bCs/>
                                    <ns0:color ns0:val="262626" ns0:themeColor="text1" ns0:themeTint="D9"/>
                                    <ns0:szCs ns0:val="24"/>
                                  </ns0:rPr>
                                  <ns0:alias ns0:val="Untertitel"/>
                                  <ns0:tag ns0:val=""/>
                                  <ns0:id ns0:val="-136413673"/>
                                  <ns0:dataBinding ns0:prefixMappings="xmlns:ns0='http://purl.org/dc/elements/1.1/' xmlns:ns1='http://schemas.openxmlformats.org/package/2006/metadata/core-properties' " ns0:xpath="/ns1:coreProperties[1]/ns0:subject[1]" ns0:storeItemID="{6C3C8BC8-F283-45AE-878A-BAB7291924A1}"/>
                                  <ns7:appearance ns7:val="hidden"/>
                                  <ns0:text/>
                                </ns0:sdtPr>
                                <ns0:sdtEndPr/>
                                <ns0:sdtContent>
                                  <ns0:p ns2:paraId="2025D2CC" ns2:textId="20EC069E" ns0:rsidR="00A069C9" ns0:rsidRDefault="00414FEE" ns0:rsidP="00523977">
                                    <ns0:pPr>
                                      <ns0:rPr>
                                        <ns0:rFonts ns0:cs="Arial"/>
                                        <ns0:b/>
                                        <ns0:bCs/>
                                        <ns0:color ns0:val="262626" ns0:themeColor="text1" ns0:themeTint="D9"/>
                                        <ns0:szCs ns0:val="24"/>
                                      </ns0:rPr>
                                    </ns0:pPr>
                                    <ns0:r>
                                      <ns0:rPr>
                                        <ns0:rFonts ns0:cs="Arial"/>
                                        <ns0:b/>
                                        <ns0:bCs/>
                                        <ns0:color ns0:val="262626" ns0:themeColor="text1" ns0:themeTint="D9"/>
                                        <ns0:szCs ns0:val="24"/>
                                      </ns0:rPr>
                                      <ns0:t>Bachelorarbeit Max Thomsen</ns0:t>
                                    </ns0:r>
                                  </ns0:p>
                                </ns0:sdtContent>
                              </ns0:sdt>
                              <ns0:p ns2:paraId="10C64CA0" ns2:textId="6DD47BDB" ns0:rsidR="006F4394" ns0:rsidRDefault="006F4394" ns0:rsidP="00523977">
                                <ns0:pPr>
                                  <ns0:rPr>
                                    <ns0:rFonts ns0:cs="Arial"/>
                                    <ns0:b/>
                                    <ns0:bCs/>
                                    <ns0:color ns0:val="262626" ns0:themeColor="text1" ns0:themeTint="D9"/>
                                    <ns0:szCs ns0:val="24"/>
                                  </ns0:rPr>
                                </ns0:pPr>
                                <ns0:r>
                                  <ns0:rPr>
                                    <ns0:rFonts ns0:cs="Arial"/>
                                    <ns0:b/>
                                    <ns0:bCs/>
                                    <ns0:color ns0:val="262626" ns0:themeColor="text1" ns0:themeTint="D9"/>
                                    <ns0:szCs ns0:val="24"/>
                                  </ns0:rPr>
                                  <ns0:t xml:space="preserve">Bachelor </ns0:t>
                                </ns0:r>
                                <ns0:r ns0:rsidR="008C7DCB">
                                  <ns0:rPr>
                                    <ns0:rFonts ns0:cs="Arial"/>
                                    <ns0:b/>
                                    <ns0:bCs/>
                                    <ns0:color ns0:val="262626" ns0:themeColor="text1" ns0:themeTint="D9"/>
                                    <ns0:szCs ns0:val="24"/>
                                  </ns0:rPr>
                                  <ns0:t>Projektmanagement</ns0:t>
                                </ns0:r>
                                <ns0:r>
                                  <ns0:rPr>
                                    <ns0:rFonts ns0:cs="Arial"/>
                                    <ns0:b/>
                                    <ns0:bCs/>
                                    <ns0:color ns0:val="262626" ns0:themeColor="text1" ns0:themeTint="D9"/>
                                    <ns0:szCs ns0:val="24"/>
                                  </ns0:rPr>
                                  <ns0:t xml:space="preserve"> (Bauingenieurwesen</ns0:t>
                                </ns0:r>
                                <ns0:r ns0:rsidR="008C7DCB">
                                  <ns0:rPr>
                                    <ns0:rFonts ns0:cs="Arial"/>
                                    <ns0:b/>
                                    <ns0:bCs/>
                                    <ns0:color ns0:val="262626" ns0:themeColor="text1" ns0:themeTint="D9"/>
                                    <ns0:szCs ns0:val="24"/>
                                  </ns0:rPr>
                                  <ns0:t>)</ns0:t>
                                </ns0:r>
                              </ns0:p>
                              <ns0:p ns2:paraId="100F6C65" ns2:textId="77777777" ns0:rsidR="00A824E5" ns0:rsidRDefault="00A824E5" ns0:rsidP="00523977">
                                <ns0:pPr>
                                  <ns0:rPr>
                                    <ns0:rFonts ns0:cs="Arial"/>
                                    <ns0:b/>
                                    <ns0:bCs/>
                                    <ns0:color ns0:val="262626" ns0:themeColor="text1" ns0:themeTint="D9"/>
                                    <ns0:szCs ns0:val="24"/>
                                  </ns0:rPr>
                                </ns0:pPr>
                              </ns0:p>
                              <ns0:p ns2:paraId="43782E3F" ns2:textId="77777777" ns0:rsidR="005434D1" ns0:rsidRDefault="005434D1" ns0:rsidP="00523977">
                                <ns0:pPr>
                                  <ns0:rPr>
                                    <ns0:rFonts ns0:cs="Arial"/>
                                    <ns0:b/>
                                    <ns0:bCs/>
                                    <ns0:color ns0:val="262626" ns0:themeColor="text1" ns0:themeTint="D9"/>
                                    <ns0:szCs ns0:val="24"/>
                                  </ns0:rPr>
                                </ns0:pPr>
                              </ns0:p>
                              <ns0:p ns2:paraId="2A800D19" ns2:textId="77777777" ns0:rsidR="005434D1" ns0:rsidRDefault="005434D1" ns0:rsidP="00523977">
                                <ns0:pPr>
                                  <ns0:rPr>
                                    <ns0:rFonts ns0:cs="Arial"/>
                                    <ns0:b/>
                                    <ns0:bCs/>
                                    <ns0:color ns0:val="262626" ns0:themeColor="text1" ns0:themeTint="D9"/>
                                    <ns0:szCs ns0:val="24"/>
                                  </ns0:rPr>
                                </ns0:pPr>
                              </ns0:p>
                              <ns0:p ns2:paraId="7D4491F2" ns2:textId="77777777" ns0:rsidR="005434D1" ns0:rsidRDefault="005434D1" ns0:rsidP="00523977">
                                <ns0:pPr>
                                  <ns0:rPr>
                                    <ns0:rFonts ns0:cs="Arial"/>
                                    <ns0:b/>
                                    <ns0:bCs/>
                                    <ns0:color ns0:val="262626" ns0:themeColor="text1" ns0:themeTint="D9"/>
                                    <ns0:szCs ns0:val="24"/>
                                  </ns0:rPr>
                                </ns0:pPr>
                              </ns0:p>
                              <ns0:p ns2:paraId="2B2DB176" ns2:textId="77777777" ns0:rsidR="005434D1" ns0:rsidRDefault="005434D1" ns0:rsidP="00523977">
                                <ns0:pPr>
                                  <ns0:rPr>
                                    <ns0:rFonts ns0:cs="Arial"/>
                                    <ns0:b/>
                                    <ns0:bCs/>
                                    <ns0:color ns0:val="262626" ns0:themeColor="text1" ns0:themeTint="D9"/>
                                    <ns0:szCs ns0:val="24"/>
                                  </ns0:rPr>
                                </ns0:pPr>
                              </ns0:p>
                              <ns0:p ns2:paraId="4DB13864" ns2:textId="77777777" ns0:rsidR="005434D1" ns0:rsidRDefault="005434D1" ns0:rsidP="00523977">
                                <ns0:pPr>
                                  <ns0:rPr>
                                    <ns0:rFonts ns0:cs="Arial"/>
                                    <ns0:b/>
                                    <ns0:bCs/>
                                    <ns0:color ns0:val="262626" ns0:themeColor="text1" ns0:themeTint="D9"/>
                                    <ns0:szCs ns0:val="24"/>
                                  </ns0:rPr>
                                </ns0:pPr>
                              </ns0:p>
                              <ns0:p ns2:paraId="34CFD507" ns2:textId="77777777" ns0:rsidR="005434D1" ns0:rsidRDefault="005434D1" ns0:rsidP="00523977">
                                <ns0:pPr>
                                  <ns0:rPr>
                                    <ns0:rFonts ns0:cs="Arial"/>
                                    <ns0:b/>
                                    <ns0:bCs/>
                                    <ns0:color ns0:val="262626" ns0:themeColor="text1" ns0:themeTint="D9"/>
                                    <ns0:szCs ns0:val="24"/>
                                  </ns0:rPr>
                                </ns0:pPr>
                              </ns0:p>
                              <ns0:p ns2:paraId="4E881121" ns2:textId="77777777" ns0:rsidR="005434D1" ns0:rsidRDefault="005434D1" ns0:rsidP="00523977">
                                <ns0:pPr>
                                  <ns0:rPr>
                                    <ns0:rFonts ns0:cs="Arial"/>
                                    <ns0:b/>
                                    <ns0:bCs/>
                                    <ns0:color ns0:val="262626" ns0:themeColor="text1" ns0:themeTint="D9"/>
                                    <ns0:szCs ns0:val="24"/>
                                  </ns0:rPr>
                                </ns0:pPr>
                              </ns0:p>
                              <ns0:p ns2:paraId="649FE6B9" ns2:textId="77777777" ns0:rsidR="005434D1" ns0:rsidRDefault="005434D1" ns0:rsidP="00523977">
                                <ns0:pPr>
                                  <ns0:rPr>
                                    <ns0:rFonts ns0:cs="Arial"/>
                                    <ns0:b/>
                                    <ns0:bCs/>
                                    <ns0:color ns0:val="262626" ns0:themeColor="text1" ns0:themeTint="D9"/>
                                    <ns0:szCs ns0:val="24"/>
                                  </ns0:rPr>
                                </ns0:pPr>
                              </ns0:p>
                              <ns0:p ns2:paraId="2B898666" ns2:textId="77777777" ns0:rsidR="005434D1" ns0:rsidRDefault="005434D1" ns0:rsidP="00523977">
                                <ns0:pPr>
                                  <ns0:rPr>
                                    <ns0:rFonts ns0:cs="Arial"/>
                                    <ns0:b/>
                                    <ns0:bCs/>
                                    <ns0:color ns0:val="262626" ns0:themeColor="text1" ns0:themeTint="D9"/>
                                    <ns0:szCs ns0:val="24"/>
                                  </ns0:rPr>
                                </ns0:pPr>
                              </ns0:p>
                              <ns0:p ns2:paraId="4E25C35C" ns2:textId="77777777" ns0:rsidR="005434D1" ns0:rsidRDefault="005434D1" ns0:rsidP="00523977">
                                <ns0:pPr>
                                  <ns0:rPr>
                                    <ns0:rFonts ns0:cs="Arial"/>
                                    <ns0:b/>
                                    <ns0:bCs/>
                                    <ns0:color ns0:val="262626" ns0:themeColor="text1" ns0:themeTint="D9"/>
                                    <ns0:szCs ns0:val="24"/>
                                  </ns0:rPr>
                                </ns0:pPr>
                              </ns0:p>
                              <ns0:p ns2:paraId="2322BC0A" ns2:textId="77777777" ns0:rsidR="005434D1" ns0:rsidRDefault="005434D1" ns0:rsidP="00523977">
                                <ns0:pPr>
                                  <ns0:rPr>
                                    <ns0:rFonts ns0:cs="Arial"/>
                                    <ns0:b/>
                                    <ns0:bCs/>
                                    <ns0:color ns0:val="262626" ns0:themeColor="text1" ns0:themeTint="D9"/>
                                    <ns0:szCs ns0:val="24"/>
                                  </ns0:rPr>
                                </ns0:pPr>
                              </ns0:p>
                              <ns0:p ns2:paraId="0A308319" ns2:textId="77777777" ns0:rsidR="005434D1" ns0:rsidRDefault="005434D1" ns0:rsidP="00523977">
                                <ns0:pPr>
                                  <ns0:rPr>
                                    <ns0:rFonts ns0:cs="Arial"/>
                                    <ns0:b/>
                                    <ns0:bCs/>
                                    <ns0:color ns0:val="262626" ns0:themeColor="text1" ns0:themeTint="D9"/>
                                    <ns0:szCs ns0:val="24"/>
                                  </ns0:rPr>
                                </ns0:pPr>
                              </ns0:p>
                              <ns0:p ns2:paraId="6E1AAD06" ns2:textId="77777777" ns0:rsidR="005434D1" ns0:rsidRDefault="005434D1" ns0:rsidP="00523977">
                                <ns0:pPr>
                                  <ns0:rPr>
                                    <ns0:rFonts ns0:cs="Arial"/>
                                    <ns0:b/>
                                    <ns0:bCs/>
                                    <ns0:color ns0:val="262626" ns0:themeColor="text1" ns0:themeTint="D9"/>
                                    <ns0:szCs ns0:val="24"/>
                                  </ns0:rPr>
                                </ns0:pPr>
                              </ns0:p>
                              <ns0:p ns2:paraId="36CBDD4B" ns2:textId="77777777" ns0:rsidR="005434D1" ns0:rsidRDefault="005434D1" ns0:rsidP="00523977">
                                <ns0:pPr>
                                  <ns0:rPr>
                                    <ns0:rFonts ns0:cs="Arial"/>
                                    <ns0:b/>
                                    <ns0:bCs/>
                                    <ns0:color ns0:val="262626" ns0:themeColor="text1" ns0:themeTint="D9"/>
                                    <ns0:szCs ns0:val="24"/>
                                  </ns0:rPr>
                                </ns0:pPr>
                              </ns0:p>
                              <ns0:p ns2:paraId="28A27208" ns2:textId="77777777" ns0:rsidR="00E54D25" ns0:rsidRDefault="00E54D25" ns0:rsidP="00523977">
                                <ns0:pPr>
                                  <ns0:rPr>
                                    <ns0:rFonts ns0:cs="Arial"/>
                                    <ns0:b/>
                                    <ns0:bCs/>
                                    <ns0:color ns0:val="262626" ns0:themeColor="text1" ns0:themeTint="D9"/>
                                    <ns0:szCs ns0:val="24"/>
                                  </ns0:rPr>
                                </ns0:pPr>
                              </ns0:p>
                              <ns0:p ns2:paraId="297B251B" ns2:textId="77777777" ns0:rsidR="005446DC" ns0:rsidRDefault="005446DC" ns0:rsidP="00523977">
                                <ns0:pPr>
                                  <ns0:rPr>
                                    <ns0:rFonts ns0:cs="Arial"/>
                                    <ns0:b/>
                                    <ns0:bCs/>
                                    <ns0:color ns0:val="262626" ns0:themeColor="text1" ns0:themeTint="D9"/>
                                    <ns0:szCs ns0:val="24"/>
                                  </ns0:rPr>
                                </ns0:pPr>
                              </ns0:p>
                              <ns0:p ns2:paraId="1E38E4E2" ns2:textId="381F7292" ns0:rsidR="00A824E5" ns0:rsidRPr="005434D1" ns0:rsidRDefault="00A824E5" ns0:rsidP="00523977">
                                <ns0:pPr>
                                  <ns0:rPr>
                                    <ns0:rFonts ns0:cs="Arial"/>
                                    <ns0:b/>
                                    <ns0:bCs/>
                                    <ns0:color ns0:val="262626" ns0:themeColor="text1" ns0:themeTint="D9"/>
                                    <ns0:szCs ns0:val="24"/>
                                  </ns0:rPr>
                                </ns0:pPr>
                                <ns0:r ns0:rsidRPr="005434D1">
                                  <ns0:rPr>
                                    <ns0:rFonts ns0:cs="Arial"/>
                                    <ns0:b/>
                                    <ns0:bCs/>
                                    <ns0:color ns0:val="262626" ns0:themeColor="text1" ns0:themeTint="D9"/>
                                    <ns0:szCs ns0:val="24"/>
                                  </ns0:rPr>
                                  <ns0:t>Abgabetermin: 19.12.2022</ns0:t>
                                </ns0:r>
                              </ns0:p>
                            </ns0:txbxContent>
                          </ns6:txbx>
                          <ns6:bodyPr rot="0" vert="horz" wrap="square" lIns="91440" tIns="45720" rIns="91440" bIns="45720" anchor="t" anchorCtr="0">
                            <ns5:noAutofit/>
                          </ns6:bodyPr>
                        </ns6:wsp>
                      </ns5:graphicData>
                    </ns5:graphic>
                    <ns4:sizeRelH relativeFrom="margin">
                      <ns4:pctWidth>0</ns4:pctWidth>
                    </ns4:sizeRelH>
                    <ns4:sizeRelV relativeFrom="margin">
                      <ns4:pctHeight>0</ns4:pctHeight>
                    </ns4:sizeRelV>
                  </ns3:anchor>
                </ns0:drawing>
              </ns1:Choice>
              <ns1:Fallback>
                <ns0:pict>
                  <ns8:shapetype ns2:anchorId="2EC701CB" id="_x0000_t202" coordsize="21600,21600" ns9:spt="202" path="m,l,21600r21600,l21600,xe">
                    <ns8:stroke joinstyle="miter"/>
                    <ns8:path gradientshapeok="t" ns9:connecttype="rect"/>
                  </ns8:shapetype>
                  <ns8:shape id="Textfeld 2" ns9:spid="_x0000_s1026" type="#_x0000_t202" style="position:absolute;left:0;text-align:left;margin-left:400.35pt;margin-top:9.55pt;width:451.55pt;height:616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ns9: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" strokecolor="white [3212]">
                    <ns8:textbox>
                      <ns0:txbxContent>
                        <ns0:sdt>
                          <ns0:sdtPr>
                            <ns0:rPr>
                              <ns0:rFonts ns0:eastAsiaTheme="majorEastAsia" ns0:cs="Arial"/>
                              <ns0:b/>
                              <ns0:bCs/>
                              <ns0:spacing ns0:val="-10"/>
                              <ns0:kern ns0:val="28"/>
                              <ns0:sz ns0:val="28"/>
                              <ns0:szCs ns0:val="28"/>
                              <ns0:lang ns0:val="de-DE"/>
                            </ns0:rPr>
                            <ns0:alias ns0:val="Titel"/>
                            <ns0:tag ns0:val=""/>
                            <ns0:id ns0:val="-1581513059"/>
                            <ns0:dataBinding ns0:prefixMappings="xmlns:ns0='http://purl.org/dc/elements/1.1/' xmlns:ns1='http://schemas.openxmlformats.org/package/2006/metadata/core-properties' " ns0:xpath="/ns1:coreProperties[1]/ns0:title[1]" ns0:storeItemID="{6C3C8BC8-F283-45AE-878A-BAB7291924A1}"/>
                            <ns7:appearance ns7:val="hidden"/>
                            <ns0:text/>
                          </ns0:sdtPr>
                          <ns0:sdtEndPr/>
                          <ns0:sdtContent>
                            <ns0:p ns2:paraId="50DFF2F7" ns2:textId="2DEA35F2" ns0:rsidR="006F4394" ns0:rsidRPr="006F4394" ns0:rsidRDefault="00414FEE" ns0:rsidP="00523977">
                              <ns0:pPr>
                                <ns0:pStyle ns0:val="KeinLeerraum"/>
                                <ns0:spacing ns0:after="900"/>
                                <ns0:rPr>
                                  <ns0:rFonts ns0:eastAsiaTheme="majorEastAsia" ns0:cs="Arial"/>
                                  <ns0:b/>
                                  <ns0:bCs/>
                                  <ns0:spacing ns0:val="-10"/>
                                  <ns0:kern ns0:val="28"/>
                                  <ns0:sz ns0:val="28"/>
                                  <ns0:szCs ns0:val="28"/>
                                  <ns0:lang ns0:val="de-DE"/>
                                </ns0:rPr>
                              </ns0:pPr>
                              <ns0:r>
                                <ns0:rPr>
                                  <ns0:rFonts ns0:eastAsiaTheme="majorEastAsia" ns0:cs="Arial"/>
                                  <ns0:b/>
                                  <ns0:bCs/>
                                  <ns0:spacing ns0:val="-10"/>
                                  <ns0:kern ns0:val="28"/>
                                  <ns0:sz ns0:val="28"/>
                                  <ns0:szCs ns0:val="28"/>
                                  <ns0:lang ns0:val="de-DE"/>
                                </ns0:rPr>
                                <ns0:t>Wie geeignet ist ein Large Language Model (LLM), um standardisierte IFC-basierte Planungsdaten im Holzbau semantisch zu interpretieren und praktisch nutzbar zu machen?</ns0:t>
                              </ns0:r>
                            </ns0:p>
                          </ns0:sdtContent>
                        </ns0:sdt>
                        <ns0:sdt>
                          <ns0:sdtPr>
                            <ns0:rPr>
                              <ns0:rFonts ns0:cs="Arial"/>
                              <ns0:b/>
                              <ns0:bCs/>
                              <ns0:color ns0:val="262626" ns0:themeColor="text1" ns0:themeTint="D9"/>
                              <ns0:szCs ns0:val="24"/>
                            </ns0:rPr>
                            <ns0:alias ns0:val="Untertitel"/>
                            <ns0:tag ns0:val=""/>
                            <ns0:id ns0:val="-136413673"/>
                            <ns0:dataBinding ns0:prefixMappings="xmlns:ns0='http://purl.org/dc/elements/1.1/' xmlns:ns1='http://schemas.openxmlformats.org/package/2006/metadata/core-properties' " ns0:xpath="/ns1:coreProperties[1]/ns0:subject[1]" ns0:storeItemID="{6C3C8BC8-F283-45AE-878A-BAB7291924A1}"/>
                            <ns7:appearance ns7:val="hidden"/>
                            <ns0:text/>
                          </ns0:sdtPr>
                          <ns0:sdtEndPr/>
                          <ns0:sdtContent>
                            <ns0:p ns2:paraId="2025D2CC" ns2:textId="20EC069E" ns0:rsidR="00A069C9" ns0:rsidRDefault="00414FEE" ns0:rsidP="00523977">
                              <ns0:pPr>
                                <ns0:rPr>
                                  <ns0:rFonts ns0:cs="Arial"/>
                                  <ns0:b/>
                                  <ns0:bCs/>
                                  <ns0:color ns0:val="262626" ns0:themeColor="text1" ns0:themeTint="D9"/>
                                  <ns0:szCs ns0:val="24"/>
                                </ns0:rPr>
                              </ns0:pPr>
                              <ns0:r>
                                <ns0:rPr>
                                  <ns0:rFonts ns0:cs="Arial"/>
                                  <ns0:b/>
                                  <ns0:bCs/>
                                  <ns0:color ns0:val="262626" ns0:themeColor="text1" ns0:themeTint="D9"/>
                                  <ns0:szCs ns0:val="24"/>
                                </ns0:rPr>
                                <ns0:t>Bachelorarbeit Max Thomsen</ns0:t>
                              </ns0:r>
                            </ns0:p>
                          </ns0:sdtContent>
                        </ns0:sdt>
                        <ns0:p ns2:paraId="10C64CA0" ns2:textId="6DD47BDB" ns0:rsidR="006F4394" ns0:rsidRDefault="006F4394" ns0:rsidP="00523977">
                          <ns0:pPr>
                            <ns0:rPr>
                              <ns0:rFonts ns0:cs="Arial"/>
                              <ns0:b/>
                              <ns0:bCs/>
                              <ns0:color ns0:val="262626" ns0:themeColor="text1" ns0:themeTint="D9"/>
                              <ns0:szCs ns0:val="24"/>
                            </ns0:rPr>
                          </ns0:pPr>
                          <ns0:r>
                            <ns0:rPr>
                              <ns0:rFonts ns0:cs="Arial"/>
                              <ns0:b/>
                              <ns0:bCs/>
                              <ns0:color ns0:val="262626" ns0:themeColor="text1" ns0:themeTint="D9"/>
                              <ns0:szCs ns0:val="24"/>
                            </ns0:rPr>
                            <ns0:t xml:space="preserve">Bachelor </ns0:t>
                          </ns0:r>
                          <ns0:r ns0:rsidR="008C7DCB">
                            <ns0:rPr>
                              <ns0:rFonts ns0:cs="Arial"/>
                              <ns0:b/>
                              <ns0:bCs/>
                              <ns0:color ns0:val="262626" ns0:themeColor="text1" ns0:themeTint="D9"/>
                              <ns0:szCs ns0:val="24"/>
                            </ns0:rPr>
                            <ns0:t>Projektmanagement</ns0:t>
                          </ns0:r>
                          <ns0:r>
                            <ns0:rPr>
                              <ns0:rFonts ns0:cs="Arial"/>
                              <ns0:b/>
                              <ns0:bCs/>
                              <ns0:color ns0:val="262626" ns0:themeColor="text1" ns0:themeTint="D9"/>
                              <ns0:szCs ns0:val="24"/>
                            </ns0:rPr>
                            <ns0:t xml:space="preserve"> (Bauingenieurwesen</ns0:t>
                          </ns0:r>
                          <ns0:r ns0:rsidR="008C7DCB">
                            <ns0:rPr>
                              <ns0:rFonts ns0:cs="Arial"/>
                              <ns0:b/>
                              <ns0:bCs/>
                              <ns0:color ns0:val="262626" ns0:themeColor="text1" ns0:themeTint="D9"/>
                              <ns0:szCs ns0:val="24"/>
                            </ns0:rPr>
                            <ns0:t>)</ns0:t>
                          </ns0:r>
                        </ns0:p>
                        <ns0:p ns2:paraId="100F6C65" ns2:textId="77777777" ns0:rsidR="00A824E5" ns0:rsidRDefault="00A824E5" ns0:rsidP="00523977">
                          <ns0:pPr>
                            <ns0:rPr>
                              <ns0:rFonts ns0:cs="Arial"/>
                              <ns0:b/>
                              <ns0:bCs/>
                              <ns0:color ns0:val="262626" ns0:themeColor="text1" ns0:themeTint="D9"/>
                              <ns0:szCs ns0:val="24"/>
                            </ns0:rPr>
                          </ns0:pPr>
                        </ns0:p>
                        <ns0:p ns2:paraId="43782E3F" ns2:textId="77777777" ns0:rsidR="005434D1" ns0:rsidRDefault="005434D1" ns0:rsidP="00523977">
                          <ns0:pPr>
                            <ns0:rPr>
                              <ns0:rFonts ns0:cs="Arial"/>
                              <ns0:b/>
                              <ns0:bCs/>
                              <ns0:color ns0:val="262626" ns0:themeColor="text1" ns0:themeTint="D9"/>
                              <ns0:szCs ns0:val="24"/>
                            </ns0:rPr>
                          </ns0:pPr>
                        </ns0:p>
                        <ns0:p ns2:paraId="2A800D19" ns2:textId="77777777" ns0:rsidR="005434D1" ns0:rsidRDefault="005434D1" ns0:rsidP="00523977">
                          <ns0:pPr>
                            <ns0:rPr>
                              <ns0:rFonts ns0:cs="Arial"/>
                              <ns0:b/>
                              <ns0:bCs/>
                              <ns0:color ns0:val="262626" ns0:themeColor="text1" ns0:themeTint="D9"/>
                              <ns0:szCs ns0:val="24"/>
                            </ns0:rPr>
                          </ns0:pPr>
                        </ns0:p>
                        <ns0:p ns2:paraId="7D4491F2" ns2:textId="77777777" ns0:rsidR="005434D1" ns0:rsidRDefault="005434D1" ns0:rsidP="00523977">
                          <ns0:pPr>
                            <ns0:rPr>
                              <ns0:rFonts ns0:cs="Arial"/>
                              <ns0:b/>
                              <ns0:bCs/>
                              <ns0:color ns0:val="262626" ns0:themeColor="text1" ns0:themeTint="D9"/>
                              <ns0:szCs ns0:val="24"/>
                            </ns0:rPr>
                          </ns0:pPr>
                        </ns0:p>
                        <ns0:p ns2:paraId="2B2DB176" ns2:textId="77777777" ns0:rsidR="005434D1" ns0:rsidRDefault="005434D1" ns0:rsidP="00523977">
                          <ns0:pPr>
                            <ns0:rPr>
                              <ns0:rFonts ns0:cs="Arial"/>
                              <ns0:b/>
                              <ns0:bCs/>
                              <ns0:color ns0:val="262626" ns0:themeColor="text1" ns0:themeTint="D9"/>
                              <ns0:szCs ns0:val="24"/>
                            </ns0:rPr>
                          </ns0:pPr>
                        </ns0:p>
                        <ns0:p ns2:paraId="4DB13864" ns2:textId="77777777" ns0:rsidR="005434D1" ns0:rsidRDefault="005434D1" ns0:rsidP="00523977">
                          <ns0:pPr>
                            <ns0:rPr>
                              <ns0:rFonts ns0:cs="Arial"/>
                              <ns0:b/>
                              <ns0:bCs/>
                              <ns0:color ns0:val="262626" ns0:themeColor="text1" ns0:themeTint="D9"/>
                              <ns0:szCs ns0:val="24"/>
                            </ns0:rPr>
                          </ns0:pPr>
                        </ns0:p>
                        <ns0:p ns2:paraId="34CFD507" ns2:textId="77777777" ns0:rsidR="005434D1" ns0:rsidRDefault="005434D1" ns0:rsidP="00523977">
                          <ns0:pPr>
                            <ns0:rPr>
                              <ns0:rFonts ns0:cs="Arial"/>
                              <ns0:b/>
                              <ns0:bCs/>
                              <ns0:color ns0:val="262626" ns0:themeColor="text1" ns0:themeTint="D9"/>
                              <ns0:szCs ns0:val="24"/>
                            </ns0:rPr>
                          </ns0:pPr>
                        </ns0:p>
                        <ns0:p ns2:paraId="4E881121" ns2:textId="77777777" ns0:rsidR="005434D1" ns0:rsidRDefault="005434D1" ns0:rsidP="00523977">
                          <ns0:pPr>
                            <ns0:rPr>
                              <ns0:rFonts ns0:cs="Arial"/>
                              <ns0:b/>
                              <ns0:bCs/>
                              <ns0:color ns0:val="262626" ns0:themeColor="text1" ns0:themeTint="D9"/>
                              <ns0:szCs ns0:val="24"/>
                            </ns0:rPr>
                          </ns0:pPr>
                        </ns0:p>
                        <ns0:p ns2:paraId="649FE6B9" ns2:textId="77777777" ns0:rsidR="005434D1" ns0:rsidRDefault="005434D1" ns0:rsidP="00523977">
                          <ns0:pPr>
                            <ns0:rPr>
                              <ns0:rFonts ns0:cs="Arial"/>
                              <ns0:b/>
                              <ns0:bCs/>
                              <ns0:color ns0:val="262626" ns0:themeColor="text1" ns0:themeTint="D9"/>
                              <ns0:szCs ns0:val="24"/>
                            </ns0:rPr>
                          </ns0:pPr>
                        </ns0:p>
                        <ns0:p ns2:paraId="2B898666" ns2:textId="77777777" ns0:rsidR="005434D1" ns0:rsidRDefault="005434D1" ns0:rsidP="00523977">
                          <ns0:pPr>
                            <ns0:rPr>
                              <ns0:rFonts ns0:cs="Arial"/>
                              <ns0:b/>
                              <ns0:bCs/>
                              <ns0:color ns0:val="262626" ns0:themeColor="text1" ns0:themeTint="D9"/>
                              <ns0:szCs ns0:val="24"/>
                            </ns0:rPr>
                          </ns0:pPr>
                        </ns0:p>
                        <ns0:p ns2:paraId="4E25C35C" ns2:textId="77777777" ns0:rsidR="005434D1" ns0:rsidRDefault="005434D1" ns0:rsidP="00523977">
                          <ns0:pPr>
                            <ns0:rPr>
                              <ns0:rFonts ns0:cs="Arial"/>
                              <ns0:b/>
                              <ns0:bCs/>
                              <ns0:color ns0:val="262626" ns0:themeColor="text1" ns0:themeTint="D9"/>
                              <ns0:szCs ns0:val="24"/>
                            </ns0:rPr>
                          </ns0:pPr>
                        </ns0:p>
                        <ns0:p ns2:paraId="2322BC0A" ns2:textId="77777777" ns0:rsidR="005434D1" ns0:rsidRDefault="005434D1" ns0:rsidP="00523977">
                          <ns0:pPr>
                            <ns0:rPr>
                              <ns0:rFonts ns0:cs="Arial"/>
                              <ns0:b/>
                              <ns0:bCs/>
                              <ns0:color ns0:val="262626" ns0:themeColor="text1" ns0:themeTint="D9"/>
                              <ns0:szCs ns0:val="24"/>
                            </ns0:rPr>
                          </ns0:pPr>
                        </ns0:p>
                        <ns0:p ns2:paraId="0A308319" ns2:textId="77777777" ns0:rsidR="005434D1" ns0:rsidRDefault="005434D1" ns0:rsidP="00523977">
                          <ns0:pPr>
                            <ns0:rPr>
                              <ns0:rFonts ns0:cs="Arial"/>
                              <ns0:b/>
                              <ns0:bCs/>
                              <ns0:color ns0:val="262626" ns0:themeColor="text1" ns0:themeTint="D9"/>
                              <ns0:szCs ns0:val="24"/>
                            </ns0:rPr>
                          </ns0:pPr>
                        </ns0:p>
                        <ns0:p ns2:paraId="6E1AAD06" ns2:textId="77777777" ns0:rsidR="005434D1" ns0:rsidRDefault="005434D1" ns0:rsidP="00523977">
                          <ns0:pPr>
                            <ns0:rPr>
                              <ns0:rFonts ns0:cs="Arial"/>
                              <ns0:b/>
                              <ns0:bCs/>
                              <ns0:color ns0:val="262626" ns0:themeColor="text1" ns0:themeTint="D9"/>
                              <ns0:szCs ns0:val="24"/>
                            </ns0:rPr>
                          </ns0:pPr>
                        </ns0:p>
                        <ns0:p ns2:paraId="36CBDD4B" ns2:textId="77777777" ns0:rsidR="005434D1" ns0:rsidRDefault="005434D1" ns0:rsidP="00523977">
                          <ns0:pPr>
                            <ns0:rPr>
                              <ns0:rFonts ns0:cs="Arial"/>
                              <ns0:b/>
                              <ns0:bCs/>
                              <ns0:color ns0:val="262626" ns0:themeColor="text1" ns0:themeTint="D9"/>
                              <ns0:szCs ns0:val="24"/>
                            </ns0:rPr>
                          </ns0:pPr>
                        </ns0:p>
                        <ns0:p ns2:paraId="28A27208" ns2:textId="77777777" ns0:rsidR="00E54D25" ns0:rsidRDefault="00E54D25" ns0:rsidP="00523977">
                          <ns0:pPr>
                            <ns0:rPr>
                              <ns0:rFonts ns0:cs="Arial"/>
                              <ns0:b/>
                              <ns0:bCs/>
                              <ns0:color ns0:val="262626" ns0:themeColor="text1" ns0:themeTint="D9"/>
                              <ns0:szCs ns0:val="24"/>
                            </ns0:rPr>
                          </ns0:pPr>
                        </ns0:p>
                        <ns0:p ns2:paraId="297B251B" ns2:textId="77777777" ns0:rsidR="005446DC" ns0:rsidRDefault="005446DC" ns0:rsidP="00523977">
                          <ns0:pPr>
                            <ns0:rPr>
                              <ns0:rFonts ns0:cs="Arial"/>
                              <ns0:b/>
                              <ns0:bCs/>
                              <ns0:color ns0:val="262626" ns0:themeColor="text1" ns0:themeTint="D9"/>
                              <ns0:szCs ns0:val="24"/>
                            </ns0:rPr>
                          </ns0:pPr>
                        </ns0:p>
                        <ns0:p ns2:paraId="1E38E4E2" ns2:textId="381F7292" ns0:rsidR="00A824E5" ns0:rsidRPr="005434D1" ns0:rsidRDefault="00A824E5" ns0:rsidP="00523977">
                          <ns0:pPr>
                            <ns0:rPr>
                              <ns0:rFonts ns0:cs="Arial"/>
                              <ns0:b/>
                              <ns0:bCs/>
                              <ns0:color ns0:val="262626" ns0:themeColor="text1" ns0:themeTint="D9"/>
                              <ns0:szCs ns0:val="24"/>
                            </ns0:rPr>
                          </ns0:pPr>
                          <ns0:r ns0:rsidRPr="005434D1">
                            <ns0:rPr>
                              <ns0:rFonts ns0:cs="Arial"/>
                              <ns0:b/>
                              <ns0:bCs/>
                              <ns0:color ns0:val="262626" ns0:themeColor="text1" ns0:themeTint="D9"/>
                              <ns0:szCs ns0:val="24"/>
                            </ns0:rPr>
                            <ns0:t>Abgabetermin: 19.12.2022</ns0:t>
                          </ns0:r>
                        </ns0:p>
                      </ns0:txbxContent>
                    </ns8:textbox>
                    <ns10:wrap type="square" anchorx="margin"/>
                  </ns8:shape>
                </ns0:pict>
              </ns1:Fallback>
            </ns1:AlternateContent>
          </ns0:r>
          <ns0:r ns0:rsidR="00440854">
            <ns0:rPr>
              <ns0:noProof/>
            </ns0:rPr>
            <ns1:AlternateContent>
              <ns1:Choice Requires="wps">
                <ns0:drawing>
                  <ns3:anchor distT="0" distB="0" distL="114300" distR="114300" simplePos="0" relativeHeight="251658240" behindDoc="1" locked="0" layoutInCell="1" allowOverlap="1" ns4:anchorId="440A43D4" ns4:editId="4E8FEE0B">
                    <ns3:simplePos x="0" y="0"/>
                    <ns3:positionH relativeFrom="page">
                      <ns3:posOffset>774424</ns3:posOffset>
                    </ns3:positionH>
                    <ns3:positionV relativeFrom="page">
                      <ns3:posOffset>1033671</ns3:posOffset>
                    </ns3:positionV>
                    <ns3:extent cx="0" cy="9046458"/>
                    <ns3:effectExtent l="19050" t="0" r="19050" b="21590"/>
                    <ns3:wrapNone/>
                    <ns3:docPr id="460" name="Gerader Verbinder 2"/>
                    <ns3:cNvGraphicFramePr/>
                    <ns5:graphic>
                      <ns5:graphicData uri="http://schemas.microsoft.com/office/word/2010/wordprocessingShape">
                        <ns6:wsp>
                          <ns6:cNvCnPr/>
                          <ns6:spPr>
                            <ns5:xfrm>
                              <ns5:off x="0" y="0"/>
                              <ns5:ext cx="0" cy="9046458"/>
                            </ns5:xfrm>
                            <ns5:prstGeom prst="line">
                              <ns5:avLst/>
                            </ns5:prstGeom>
                            <ns5:ln w="28575">
                              <ns5:solidFill>
                                <ns5:schemeClr val="tx1">
                                  <ns5:lumMod val="85000"/>
                                  <ns5:lumOff val="15000"/>
                                </ns5:schemeClr>
                              </ns5:solidFill>
                            </ns5:ln>
                          </ns6:spPr>
                          <ns6:style>
                            <ns5:lnRef idx="1">
                              <ns5:schemeClr val="accent1"/>
                            </ns5:lnRef>
                            <ns5:fillRef idx="0">
                              <ns5:schemeClr val="accent1"/>
                            </ns5:fillRef>
                            <ns5:effectRef idx="0">
                              <ns5:schemeClr val="accent1"/>
                            </ns5:effectRef>
                            <ns5:fontRef idx="minor">
                              <ns5:schemeClr val="tx1"/>
                            </ns5:fontRef>
                          </ns6:style>
                          <ns6:bodyPr/>
                        </ns6:wsp>
                      </ns5:graphicData>
                    </ns5:graphic>
                    <ns4:sizeRelV relativeFrom="page">
                      <ns4:pctHeight>0</ns4:pctHeight>
                    </ns4:sizeRelV>
                  </ns3:anchor>
                </ns0:drawing>
              </ns1:Choice>
              <ns1:Fallback>
                <ns0:pict ns2:anchorId="4A516BF8">
                  <ns8:line id="Gerader Verbinder 2" style="position:absolute;z-index:-251658239;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page" ns9:spid="_x0000_s1026" strokecolor="#272727 [2749]" strokeweight="2.25pt" from="61pt,81.4pt" to="61pt,793.7pt" ns2:anchorId="6B9DDBEB" ns9: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">
                    <ns8:stroke joinstyle="miter"/>
                    <ns10:wrap anchorx="page" anchory="page"/>
                  </ns8:line>
                </ns0:pict>
              </ns1:Fallback>
            </ns1:AlternateContent>
          </ns0:r>
          <ns0:r ns0:rsidR="004A11F0">
            <ns0:rPr>
              <ns0:noProof/>
            </ns0:rPr>
            <ns1:AlternateContent>
              <ns1:Choice Requires="wps">
                <ns0:drawing>
                  <ns3:anchor distT="0" distB="0" distL="114300" distR="114300" simplePos="0" relativeHeight="251658241" behindDoc="0" locked="0" layoutInCell="1" allowOverlap="1" ns4:anchorId="16A8A187" ns4:editId="5E497B41">
                    <ns3:simplePos x="0" y="0"/>
                    <ns3:positionH relativeFrom="page">
                      <ns3:align>left</ns3:align>
                    </ns3:positionH>
                    <ns3:positionV relativeFrom="page">
                      <ns3:align>bottom</ns3:align>
                    </ns3:positionV>
                    <ns3:extent cx="5534025" cy="2724912"/>
                    <ns3:effectExtent l="0" t="0" r="0" b="0"/>
                    <ns3:wrapNone/>
                    <ns3:docPr id="459" name="Textfeld 3" title="Titel und Untertitel"/>
                    <ns3:cNvGraphicFramePr/>
                    <ns5:graphic>
                      <ns5:graphicData uri="http://schemas.microsoft.com/office/word/2010/wordprocessingShape">
                        <ns6:wsp>
                          <ns6:cNvSpPr txBox="1"/>
                          <ns6:spPr>
                            <ns5:xfrm>
                              <ns5:off x="0" y="0"/>
                              <ns5:ext cx="5534025" cy="2724912"/>
                            </ns5:xfrm>
                            <ns5:prstGeom prst="rect">
                              <ns5:avLst/>
                            </ns5:prstGeom>
                            <ns5:noFill/>
                            <ns5:ln w="6350">
                              <ns5:noFill/>
                            </ns5:ln>
                          </ns6:spPr>
                          <ns6:txbx>
                            <ns0:txbxContent>
                              <ns0:sdt>
                                <ns0:sdtPr>
                                  <ns0:rPr>
                                    <ns0:rFonts ns0:cs="Arial"/>
                                    <ns0:i/>
                                    <ns0:iCs/>
                                    <ns0:color ns0:val="262626" ns0:themeColor="text1" ns0:themeTint="D9"/>
                                    <ns0:szCs ns0:val="24"/>
                                    <ns0:lang ns0:val="de-DE"/>
                                  </ns0:rPr>
                                  <ns0:alias ns0:val="Autor"/>
                                  <ns0:tag ns0:val=""/>
                                  <ns0:id ns0:val="-1108739361"/>
                                  <ns0:dataBinding ns0:prefixMappings="xmlns:ns0='http://purl.org/dc/elements/1.1/' xmlns:ns1='http://schemas.openxmlformats.org/package/2006/metadata/core-properties' " ns0:xpath="/ns1:coreProperties[1]/ns0:creator[1]" ns0:storeItemID="{6C3C8BC8-F283-45AE-878A-BAB7291924A1}"/>
                                  <ns7:appearance ns7:val="hidden"/>
                                  <ns0:text/>
                                </ns0:sdtPr>
                                <ns0:sdtEndPr/>
                                <ns0:sdtContent>
                                  <ns0:p ns2:paraId="73F5053E" ns2:textId="10C2CBC4" ns0:rsidR="004A11F0" ns0:rsidRPr="00DA3D0E" ns0:rsidRDefault="00C21B00">
                                    <ns0:pPr>
                                      <ns0:pStyle ns0:val="KeinLeerraum"/>
                                      <ns0:spacing ns0:after="480"/>
                                      <ns0:rPr>
                                        <ns0:rFonts ns0:cs="Arial"/>
                                        <ns0:i/>
                                        <ns0:iCs/>
                                        <ns0:color ns0:val="262626" ns0:themeColor="text1" ns0:themeTint="D9"/>
                                        <ns0:szCs ns0:val="24"/>
                                        <ns0:lang ns0:val="de-DE"/>
                                      </ns0:rPr>
                                    </ns0:pPr>
                                    <ns0:r ns0:rsidRPr="00DA3D0E">
                                      <ns0:rPr>
                                        <ns0:rFonts ns0:cs="Arial"/>
                                        <ns0:i/>
                                        <ns0:iCs/>
                                        <ns0:color ns0:val="262626" ns0:themeColor="text1" ns0:themeTint="D9"/>
                                        <ns0:szCs ns0:val="24"/>
                                        <ns0:lang ns0:val="de-DE"/>
                                      </ns0:rPr>
                                      <ns0:t>Max Thomsen 54</ns0:t>
                                    </ns0:r>
                                    <ns0:r ns0:rsidR="00622578" ns0:rsidRPr="00DA3D0E">
                                      <ns0:rPr>
                                        <ns0:rFonts ns0:cs="Arial"/>
                                        <ns0:i/>
                                        <ns0:iCs/>
                                        <ns0:color ns0:val="262626" ns0:themeColor="text1" ns0:themeTint="D9"/>
                                        <ns0:szCs ns0:val="24"/>
                                        <ns0:lang ns0:val="de-DE"/>
                                      </ns0:rPr>
                                      <ns0:t>9914</ns0:t>
                                    </ns0:r>
                                  </ns0:p>
                                </ns0:sdtContent>
                              </ns0:sdt>
                              <ns0:p ns2:paraId="19D7016E" ns2:textId="0A525CCD" ns0:rsidR="004A11F0" ns0:rsidRPr="002551E9" ns0:rsidRDefault="00806B4B">
                                <ns0:pPr>
                                  <ns0:pStyle ns0:val="KeinLeerraum"/>
                                  <ns0:rPr>
                                    <ns0:rFonts ns0:cs="Arial"/>
                                    <ns0:i/>
                                    <ns0:color ns0:val="262626" ns0:themeColor="text1" ns0:themeTint="D9"/>
                                    <ns0:lang ns0:val="de-DE"/>
                                  </ns0:rPr>
                                </ns0:pPr>
                                <ns0:sdt>
                                  <ns0:sdtPr>
                                    <ns0:rPr>
                                      <ns0:rFonts ns0:cs="Arial"/>
                                      <ns0:i/>
                                      <ns0:color ns0:val="262626" ns0:themeColor="text1" ns0:themeTint="D9"/>
                                      <ns0:lang ns0:val="de-DE"/>
                                    </ns0:rPr>
                                    <ns0:alias ns0:val="Firma"/>
                                    <ns0:tag ns0:val=""/>
                                    <ns0:id ns0:val="-1557547439"/>
                                    <ns0:dataBinding ns0:prefixMappings="xmlns:ns0='http://schemas.openxmlformats.org/officeDocument/2006/extended-properties' " ns0:xpath="/ns0:Properties[1]/ns0:Company[1]" ns0:storeItemID="{6668398D-A668-4E3E-A5EB-62B293D839F1}"/>
                                    <ns7:appearance ns7:val="hidden"/>
                                    <ns0:text/>
                                  </ns0:sdtPr>
                                  <ns0:sdtEndPr/>
                                  <ns0:sdtContent>
                                    <ns0:r ns0:rsidR="00F87856" ns0:rsidRPr="002551E9">
                                      <ns0:rPr>
                                        <ns0:rFonts ns0:cs="Arial"/>
                                        <ns0:i/>
                                        <ns0:color ns0:val="262626" ns0:themeColor="text1" ns0:themeTint="D9"/>
                                        <ns0:lang ns0:val="de-DE"/>
                                      </ns0:rPr>
                                      <ns0:t>Hochschule Biberach</ns0:t>
                                    </ns0:r>
                                  </ns0:sdtContent>
                                </ns0:sdt>
                                <ns0:r ns0:rsidR="004A11F0" ns0:rsidRPr="002551E9">
                                  <ns0:rPr>
                                    <ns0:rFonts ns0:cs="Arial"/>
                                    <ns0:i/>
                                    <ns0:color ns0:val="262626" ns0:themeColor="text1" ns0:themeTint="D9"/>
                                    <ns0:lang ns0:val="de-DE"/>
                                  </ns0:rPr>
                                  <ns0:t xml:space="preserve"> | </ns0:t>
                                </ns0:r>
                                <ns0:sdt>
                                  <ns0:sdtPr>
                                    <ns0:rPr>
                                      <ns0:rFonts ns0:cs="Arial"/>
                                      <ns0:i/>
                                      <ns0:color ns0:val="262626" ns0:themeColor="text1" ns0:themeTint="D9"/>
                                      <ns0:lang ns0:val="de-DE"/>
                                    </ns0:rPr>
                                    <ns0:alias ns0:val="Firmenadresse"/>
                                    <ns0:tag ns0:val=""/>
                                    <ns0:id ns0:val="-92392518"/>
                                    <ns0:dataBinding ns0:prefixMappings="xmlns:ns0='http://schemas.microsoft.com/office/2006/coverPageProps' " ns0:xpath="/ns0:CoverPageProperties[1]/ns0:CompanyAddress[1]" ns0:storeItemID="{55AF091B-3C7A-41E3-B477-F2FDAA23CFDA}"/>
                                    <ns7:appearance ns7:val="hidden"/>
                                    <ns0:text/>
                                  </ns0:sdtPr>
                                  <ns0:sdtEndPr/>
                                  <ns0:sdtContent>
                                    <ns0:r ns0:rsidR="0077646A" ns0:rsidRPr="002551E9">
                                      <ns0:rPr>
                                        <ns0:rFonts ns0:cs="Arial"/>
                                        <ns0:i/>
                                        <ns0:color ns0:val="262626" ns0:themeColor="text1" ns0:themeTint="D9"/>
                                        <ns0:lang ns0:val="de-DE"/>
                                      </ns0:rPr>
                                      <ns0:t xml:space="preserve">Karlstraße 9-11, 88400 Biberach an der </ns0:t>
                                    </ns0:r>
                                    <ns0:proofErr ns0:type="spellStart"/>
                                    <ns0:r ns0:rsidR="0077646A" ns0:rsidRPr="002551E9">
                                      <ns0:rPr>
                                        <ns0:rFonts ns0:cs="Arial"/>
                                        <ns0:i/>
                                        <ns0:color ns0:val="262626" ns0:themeColor="text1" ns0:themeTint="D9"/>
                                        <ns0:lang ns0:val="de-DE"/>
                                      </ns0:rPr>
                                      <ns0:t>Riß</ns0:t>
                                    </ns0:r>
                                    <ns0:proofErr ns0:type="spellEnd"/>
                                  </ns0:sdtContent>
                                </ns0:sdt>
                              </ns0:p>
                            </ns0:txbxContent>
                          </ns6:txbx>
                          <ns6:bodyPr rot="0" spcFirstLastPara="0" vertOverflow="overflow" horzOverflow="overflow" vert="horz" wrap="square" lIns="1188720" tIns="91440" rIns="0" bIns="914400" numCol="1" spcCol="0" rtlCol="0" fromWordArt="0" anchor="b" anchorCtr="0" forceAA="0" compatLnSpc="1">
                            <ns5:prstTxWarp prst="textNoShape">
                              <ns5:avLst/>
                            </ns5:prstTxWarp>
                            <ns5:noAutofit/>
                          </ns6:bodyPr>
                        </ns6:wsp>
                      </ns5:graphicData>
                    </ns5:graphic>
                    <ns4:sizeRelH relativeFrom="page">
                      <ns4:pctWidth>89000</ns4:pctWidth>
                    </ns4:sizeRelH>
                    <ns4:sizeRelV relativeFrom="margin">
                      <ns4:pctHeight>0</ns4:pctHeight>
                    </ns4:sizeRelV>
                  </ns3:anchor>
                </ns0:drawing>
              </ns1:Choice>
              <ns1:Fallback>
                <ns0:pict>
                  <ns8:shape ns2:anchorId="16A8A187" id="Textfeld 3" ns9:spid="_x0000_s1027" type="#_x0000_t202" alt="Titel: Titel und Untertitel" style="position:absolute;left:0;text-align:left;margin-left:0;margin-top:0;width:435.75pt;height:214.55pt;z-index:251658241;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ns9: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" filled="f" stroked="f" strokeweight=".5pt">
                    <ns8:textbox inset="93.6pt,7.2pt,0,1in">
                      <ns0:txbxContent>
                        <ns0:sdt>
                          <ns0:sdtPr>
                            <ns0:rPr>
                              <ns0:rFonts ns0:cs="Arial"/>
                              <ns0:i/>
                              <ns0:iCs/>
                              <ns0:color ns0:val="262626" ns0:themeColor="text1" ns0:themeTint="D9"/>
                              <ns0:szCs ns0:val="24"/>
                              <ns0:lang ns0:val="de-DE"/>
                            </ns0:rPr>
                            <ns0:alias ns0:val="Autor"/>
                            <ns0:tag ns0:val=""/>
                            <ns0:id ns0:val="-1108739361"/>
                            <ns0:dataBinding ns0:prefixMappings="xmlns:ns0='http://purl.org/dc/elements/1.1/' xmlns:ns1='http://schemas.openxmlformats.org/package/2006/metadata/core-properties' " ns0:xpath="/ns1:coreProperties[1]/ns0:creator[1]" ns0:storeItemID="{6C3C8BC8-F283-45AE-878A-BAB7291924A1}"/>
                            <ns7:appearance ns7:val="hidden"/>
                            <ns0:text/>
                          </ns0:sdtPr>
                          <ns0:sdtEndPr/>
                          <ns0:sdtContent>
                            <ns0:p ns2:paraId="73F5053E" ns2:textId="10C2CBC4" ns0:rsidR="004A11F0" ns0:rsidRPr="00DA3D0E" ns0:rsidRDefault="00C21B00">
                              <ns0:pPr>
                                <ns0:pStyle ns0:val="KeinLeerraum"/>
                                <ns0:spacing ns0:after="480"/>
                                <ns0:rPr>
                                  <ns0:rFonts ns0:cs="Arial"/>
                                  <ns0:i/>
                                  <ns0:iCs/>
                                  <ns0:color ns0:val="262626" ns0:themeColor="text1" ns0:themeTint="D9"/>
                                  <ns0:szCs ns0:val="24"/>
                                  <ns0:lang ns0:val="de-DE"/>
                                </ns0:rPr>
                              </ns0:pPr>
                              <ns0:r ns0:rsidRPr="00DA3D0E">
                                <ns0:rPr>
                                  <ns0:rFonts ns0:cs="Arial"/>
                                  <ns0:i/>
                                  <ns0:iCs/>
                                  <ns0:color ns0:val="262626" ns0:themeColor="text1" ns0:themeTint="D9"/>
                                  <ns0:szCs ns0:val="24"/>
                                  <ns0:lang ns0:val="de-DE"/>
                                </ns0:rPr>
                                <ns0:t>Max Thomsen 54</ns0:t>
                              </ns0:r>
                              <ns0:r ns0:rsidR="00622578" ns0:rsidRPr="00DA3D0E">
                                <ns0:rPr>
                                  <ns0:rFonts ns0:cs="Arial"/>
                                  <ns0:i/>
                                  <ns0:iCs/>
                                  <ns0:color ns0:val="262626" ns0:themeColor="text1" ns0:themeTint="D9"/>
                                  <ns0:szCs ns0:val="24"/>
                                  <ns0:lang ns0:val="de-DE"/>
                                </ns0:rPr>
                                <ns0:t>9914</ns0:t>
                              </ns0:r>
                            </ns0:p>
                          </ns0:sdtContent>
                        </ns0:sdt>
                        <ns0:p ns2:paraId="19D7016E" ns2:textId="0A525CCD" ns0:rsidR="004A11F0" ns0:rsidRPr="002551E9" ns0:rsidRDefault="00806B4B">
                          <ns0:pPr>
                            <ns0:pStyle ns0:val="KeinLeerraum"/>
                            <ns0:rPr>
                              <ns0:rFonts ns0:cs="Arial"/>
                              <ns0:i/>
                              <ns0:color ns0:val="262626" ns0:themeColor="text1" ns0:themeTint="D9"/>
                              <ns0:lang ns0:val="de-DE"/>
                            </ns0:rPr>
                          </ns0:pPr>
                          <ns0:sdt>
                            <ns0:sdtPr>
                              <ns0:rPr>
                                <ns0:rFonts ns0:cs="Arial"/>
                                <ns0:i/>
                                <ns0:color ns0:val="262626" ns0:themeColor="text1" ns0:themeTint="D9"/>
                                <ns0:lang ns0:val="de-DE"/>
                              </ns0:rPr>
                              <ns0:alias ns0:val="Firma"/>
                              <ns0:tag ns0:val=""/>
                              <ns0:id ns0:val="-1557547439"/>
                              <ns0:dataBinding ns0:prefixMappings="xmlns:ns0='http://schemas.openxmlformats.org/officeDocument/2006/extended-properties' " ns0:xpath="/ns0:Properties[1]/ns0:Company[1]" ns0:storeItemID="{6668398D-A668-4E3E-A5EB-62B293D839F1}"/>
                              <ns7:appearance ns7:val="hidden"/>
                              <ns0:text/>
                            </ns0:sdtPr>
                            <ns0:sdtEndPr/>
                            <ns0:sdtContent>
                              <ns0:r ns0:rsidR="00F87856" ns0:rsidRPr="002551E9">
                                <ns0:rPr>
                                  <ns0:rFonts ns0:cs="Arial"/>
                                  <ns0:i/>
                                  <ns0:color ns0:val="262626" ns0:themeColor="text1" ns0:themeTint="D9"/>
                                  <ns0:lang ns0:val="de-DE"/>
                                </ns0:rPr>
                                <ns0:t>Hochschule Biberach</ns0:t>
                              </ns0:r>
                            </ns0:sdtContent>
                          </ns0:sdt>
                          <ns0:r ns0:rsidR="004A11F0" ns0:rsidRPr="002551E9">
                            <ns0:rPr>
                              <ns0:rFonts ns0:cs="Arial"/>
                              <ns0:i/>
                              <ns0:color ns0:val="262626" ns0:themeColor="text1" ns0:themeTint="D9"/>
                              <ns0:lang ns0:val="de-DE"/>
                            </ns0:rPr>
                            <ns0:t xml:space="preserve"> | </ns0:t>
                          </ns0:r>
                          <ns0:sdt>
                            <ns0:sdtPr>
                              <ns0:rPr>
                                <ns0:rFonts ns0:cs="Arial"/>
                                <ns0:i/>
                                <ns0:color ns0:val="262626" ns0:themeColor="text1" ns0:themeTint="D9"/>
                                <ns0:lang ns0:val="de-DE"/>
                              </ns0:rPr>
                              <ns0:alias ns0:val="Firmenadresse"/>
                              <ns0:tag ns0:val=""/>
                              <ns0:id ns0:val="-92392518"/>
                              <ns0:dataBinding ns0:prefixMappings="xmlns:ns0='http://schemas.microsoft.com/office/2006/coverPageProps' " ns0:xpath="/ns0:CoverPageProperties[1]/ns0:CompanyAddress[1]" ns0:storeItemID="{55AF091B-3C7A-41E3-B477-F2FDAA23CFDA}"/>
                              <ns7:appearance ns7:val="hidden"/>
                              <ns0:text/>
                            </ns0:sdtPr>
                            <ns0:sdtEndPr/>
                            <ns0:sdtContent>
                              <ns0:r ns0:rsidR="0077646A" ns0:rsidRPr="002551E9">
                                <ns0:rPr>
                                  <ns0:rFonts ns0:cs="Arial"/>
                                  <ns0:i/>
                                  <ns0:color ns0:val="262626" ns0:themeColor="text1" ns0:themeTint="D9"/>
                                  <ns0:lang ns0:val="de-DE"/>
                                </ns0:rPr>
                                <ns0:t xml:space="preserve">Karlstraße 9-11, 88400 Biberach an der </ns0:t>
                              </ns0:r>
                              <ns0:proofErr ns0:type="spellStart"/>
                              <ns0:r ns0:rsidR="0077646A" ns0:rsidRPr="002551E9">
                                <ns0:rPr>
                                  <ns0:rFonts ns0:cs="Arial"/>
                                  <ns0:i/>
                                  <ns0:color ns0:val="262626" ns0:themeColor="text1" ns0:themeTint="D9"/>
                                  <ns0:lang ns0:val="de-DE"/>
                                </ns0:rPr>
                                <ns0:t>Riß</ns0:t>
                              </ns0:r>
                              <ns0:proofErr ns0:type="spellEnd"/>
                            </ns0:sdtContent>
                          </ns0:sdt>
                        </ns0:p>
                      </ns0:txbxContent>
                    </ns8:textbox>
                    <ns10:wrap anchorx="page" anchory="page"/>
                  </ns8:shape>
                </ns0:pict>
              </ns1:Fallback>
            </ns1:AlternateContent>
          </ns0:r>
          <ns0:commentRangeEnd ns0:id="1"/>
          <ns0:r>
            <ns0:commentReference ns0:id="1"/>
          </ns0:r>
        </ns0:p>
      </ns0:sdtContent>
    </ns0:sdt>
    <ns0:p ns2:paraId="29405533" ns2:textId="218433CD" ns0:rsidR="00322C73" ns0:rsidRPr="008E51DA" ns0:rsidRDefault="004A11F0" ns0:rsidP="00D47907">
      <ns0:pPr>
        <ns0:rPr>
          <ns0:rFonts ns0:asciiTheme="majorHAnsi" ns0:eastAsiaTheme="majorEastAsia" ns0:hAnsiTheme="majorHAnsi" ns0:cstheme="majorBidi"/>
          <ns0:spacing ns0:val="-10"/>
          <ns0:kern ns0:val="28"/>
          <ns0:sz ns0:val="56"/>
          <ns0:szCs ns0:val="56"/>
        </ns0:rPr>
      </ns0:pPr>
      <ns0:r>
        <ns0:br ns0:type="page"/>
      </ns0:r>
    </ns0:p>
    <ns0:p ns2:paraId="16295A5E" ns2:textId="7D1A14DB" ns0:rsidR="004B13F8" ns0:rsidRDefault="004B13F8" ns0:rsidP="00AA39C2">
      <ns0:pPr>
        <ns0:pStyle ns0:val="berschrift1"/>
        <ns0:numPr>
          <ns0:ilvl ns0:val="0"/>
          <ns0:numId ns0:val="0"/>
        </ns0:numPr>
      </ns0:pPr>
      <ns0:bookmarkStart ns0:id="0" ns0:name="_Toc202445601"/>
      <ns0:r>
        <ns0:lastRenderedPageBreak/>
        <ns0:t>Ab</ns0:t>
      </ns0:r>
      <ns0:r ns0:rsidR="00F92A47">
        <ns0:t>kürzungsverzeichnis</ns0:t>
      </ns0:r>
      <ns0:bookmarkEnd ns0:id="0"/>
      <ns0:r ns0:rsidR="00F92A47">
        <ns0:t xml:space="preserve"> </ns0:t>
      </ns0:r>
    </ns0:p>
    <ns0:p ns2:paraId="76575A01" ns2:textId="4D5B7E69" ns0:rsidR="002055FD" ns0:rsidRDefault="001F786F" ns0:rsidP="002055FD">
      <ns0:r>
        <ns0:t>LLM</ns0:t>
      </ns0:r>
    </ns0:p>
    <ns0:p ns2:paraId="38FD2F4D" ns2:textId="5D3E53FE" ns0:rsidR="001F786F" ns0:rsidRDefault="001F786F" ns0:rsidP="002055FD">
      <ns0:r>
        <ns0:t>IFC</ns0:t>
      </ns0:r>
    </ns0:p>
    <ns0:p ns2:paraId="76CC7AF5" ns2:textId="11C4105E" ns0:rsidR="00B822F8" ns0:rsidRDefault="006A2598" ns0:rsidP="002055FD">
      <ns0:r>
        <ns0:t>OWL</ns0:t>
      </ns0:r>
    </ns0:p>
    <ns0:p ns2:paraId="7DDC883E" ns2:textId="5C6FFDB1" ns0:rsidR="00FE711D" ns0:rsidRDefault="00FE711D" ns0:rsidP="002055FD">
      <ns0:r>
        <ns0:t>NLP</ns0:t>
      </ns0:r>
    </ns0:p>
    <ns0:p ns2:paraId="7D012464" ns2:textId="2F3C5903" ns0:rsidR="00D05A33" ns0:rsidRDefault="00D05A33" ns0:rsidP="002055FD">
      <ns0:r>
        <ns0:t>CAD</ns0:t>
      </ns0:r>
    </ns0:p>
    <ns0:p ns2:paraId="3307954F" ns2:textId="513CDD79" ns0:rsidR="00D05A33" ns0:rsidRPr="00B3332C" ns0:rsidRDefault="00D05A33" ns0:rsidP="002055FD">
      <ns0:pPr>
        <ns0:rPr>
          <ns0:lang ns0:val="en-US"/>
        </ns0:rPr>
      </ns0:pPr>
      <ns0:r ns0:rsidRPr="00B3332C">
        <ns0:rPr>
          <ns0:lang ns0:val="en-US"/>
        </ns0:rPr>
        <ns0:t>GIS</ns0:t>
      </ns0:r>
    </ns0:p>
    <ns0:p ns2:paraId="3CCD44DB" ns2:textId="0B00DD65" ns0:rsidR="00475F10" ns0:rsidRPr="00B3332C" ns0:rsidRDefault="00475F10" ns0:rsidP="00470240">
      <ns0:pPr>
        <ns0:rPr>
          <ns0:lang ns0:val="en-US"/>
        </ns0:rPr>
      </ns0:pPr>
      <ns0:r ns0:rsidRPr="00B3332C">
        <ns0:rPr>
          <ns0:lang ns0:val="en-US"/>
        </ns0:rPr>
        <ns0:t>BIM</ns0:t>
      </ns0:r>
    </ns0:p>
    <ns0:p ns2:paraId="775CF796" ns2:textId="3CBDB58E" ns0:rsidR="001705BF" ns0:rsidRPr="00470240" ns0:rsidRDefault="0011175D" ns0:rsidP="00470240">
      <ns0:pPr>
        <ns0:rPr>
          <ns0:lang ns0:val="en-US"/>
        </ns0:rPr>
      </ns0:pPr>
      <ns0:r ns0:rsidRPr="00B3332C">
        <ns0:rPr>
          <ns0:lang ns0:val="en-US"/>
        </ns0:rPr>
        <ns0:t>I</ns0:t>
      </ns0:r>
      <ns0:r ns0:rsidR="00F222CD" ns0:rsidRPr="00B3332C">
        <ns0:rPr>
          <ns0:lang ns0:val="en-US"/>
        </ns0:rPr>
        <ns0:t>D</ns0:t>
      </ns0:r>
      <ns0:r ns0:rsidRPr="00B3332C">
        <ns0:rPr>
          <ns0:lang ns0:val="en-US"/>
        </ns0:rPr>
        <ns0:t>M</ns0:t>
      </ns0:r>
      <ns0:r ns0:rsidR="000003AC" ns0:rsidRPr="00B3332C">
        <ns0:rPr>
          <ns0:lang ns0:val="en-US"/>
        </ns0:rPr>
        <ns0:t xml:space="preserve"> – Information Delivery Manual</ns0:t>
      </ns0:r>
    </ns0:p>
    <ns0:p ns2:paraId="38BD2B4C" ns2:textId="77777777" ns0:rsidR="00470240" ns0:rsidRDefault="00470240" ns0:rsidP="00470240">
      <ns0:r>
        <ns0:t>ETA</ns0:t>
      </ns0:r>
    </ns0:p>
    <ns0:p ns2:paraId="607C62C0" ns2:textId="77777777" ns0:rsidR="00E447ED" ns0:rsidRDefault="00E447ED" ns0:rsidP="00470240">
      <ns0:r>
        <ns0:t>RAG</ns0:t>
      </ns0:r>
    </ns0:p>
    <ns0:p ns2:paraId="4DE851D9" ns2:textId="7CE352DA" ns0:rsidR="002412B1" ns0:rsidRDefault="002412B1" ns0:rsidP="00470240">
      <ns0:r>
        <ns0:t>TGA</ns0:t>
      </ns0:r>
    </ns0:p>
    <ns0:p ns2:paraId="52FB3817" ns2:textId="6ED583F8" ns0:rsidR="002412B1" ns0:rsidRPr="00470240" ns0:rsidRDefault="002412B1" ns0:rsidP="00470240">
      <ns0:pPr>
        <ns0:sectPr ns0:rsidR="002412B1" ns0:rsidRPr="00470240" ns0:rsidSect="006B2471">
          <ns0:headerReference ns0:type="default" ns11:id="rId12"/>
          <ns0:pgSz ns0:w="11906" ns0:h="16838"/>
          <ns0:pgMar ns0:top="1418" ns0:right="1134" ns0:bottom="1418" ns0:left="1701" ns0:header="709" ns0:footer="709" ns0:gutter="0"/>
          <ns0:pgNumType ns0:start="0"/>
          <ns0:cols ns0:space="708"/>
          <ns0:titlePg/>
          <ns0:docGrid ns0:linePitch="360"/>
        </ns0:sectPr>
      </ns0:pPr>
      <ns0:r>
        <ns0:t>VTT</ns0:t>
      </ns0:r>
    </ns0:p>
    <ns0:sdt>
      <ns0:sdtPr>
        <ns0:rPr>
          <ns0:rFonts ns0:eastAsiaTheme="minorEastAsia" ns0:cstheme="minorBidi"/>
          <ns0:b ns0:val="0"/>
          <ns0:color ns0:val="auto"/>
          <ns0:sz ns0:val="22"/>
          <ns0:szCs ns0:val="22"/>
          <ns0:lang ns0:eastAsia="en-US"/>
        </ns0:rPr>
        <ns0:id ns0:val="1297723656"/>
        <ns0:docPartObj>
          <ns0:docPartGallery ns0:val="Table of Contents"/>
          <ns0:docPartUnique/>
        </ns0:docPartObj>
      </ns0:sdtPr>
      <ns0:sdtEndPr/>
      <ns0:sdtContent>
        <ns0:p ns2:paraId="68BDC396" ns2:textId="471FB69A" ns0:rsidR="0040142F" ns0:rsidRDefault="0040142F" ns0:rsidP="003357AC">
          <ns0:pPr>
            <ns0:pStyle ns0:val="Inhaltsverzeichnisberschrift"/>
            <ns0:numPr>
              <ns0:ilvl ns0:val="0"/>
              <ns0:numId ns0:val="0"/>
            </ns0:numPr>
          </ns0:pPr>
          <ns0:r>
            <ns0:t>Inhaltsverzeichnis</ns0:t>
          </ns0:r>
        </ns0:p>
        <ns0:p ns2:paraId="130708F6" ns2:textId="36F92769" ns0:rsidR="00037A4B" ns0:rsidRDefault="0040142F">
          <ns0:pPr>
            <ns0:pStyle ns0:val="Verzeichnis1"/>
            <ns0:rPr>
              <ns0:rFonts ns0:asciiTheme="minorHAnsi" ns0:eastAsiaTheme="minorEastAsia" ns0:hAnsiTheme="minorHAnsi"/>
              <ns0:b ns0:val="0"/>
              <ns0:noProof/>
              <ns0:lang ns0:eastAsia="de-DE"/>
            </ns0:rPr>
          </ns0:pPr>
          <ns0:r>
            <ns0:fldChar ns0:fldCharType="begin"/>
          </ns0:r>
          <ns0:r>
            <ns0:instrText xml:space="preserve"> TOC \o "1-3" \h \z \u </ns0:instrText>
          </ns0:r>
          <ns0:r>
            <ns0:fldChar ns0:fldCharType="separate"/>
          </ns0:r>
          <ns0:hyperlink ns0:anchor="_Toc202445601" ns0:history="1">
            <ns0:r ns0:rsidR="00037A4B" ns0:rsidRPr="00D86BB3">
              <ns0:rPr>
                <ns0:rStyle ns0:val="Hyperlink"/>
                <ns0:noProof/>
              </ns0:rPr>
              <ns0:t>Abkürzungsverzeichnis</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1 \h </ns0:instrText>
            </ns0:r>
            <ns0:r ns0:rsidR="00037A4B">
              <ns0:rPr>
                <ns0:noProof/>
                <ns0:webHidden/>
              </ns0:rPr>
            </ns0:r>
            <ns0:r ns0:rsidR="00037A4B">
              <ns0:rPr>
                <ns0:noProof/>
                <ns0:webHidden/>
              </ns0:rPr>
              <ns0:fldChar ns0:fldCharType="separate"/>
            </ns0:r>
            <ns0:r ns0:rsidR="007E19F3">
              <ns0:rPr>
                <ns0:noProof/>
                <ns0:webHidden/>
              </ns0:rPr>
              <ns0:t>1</ns0:t>
            </ns0:r>
            <ns0:r ns0:rsidR="00037A4B">
              <ns0:rPr>
                <ns0:noProof/>
                <ns0:webHidden/>
              </ns0:rPr>
              <ns0:fldChar ns0:fldCharType="end"/>
            </ns0:r>
          </ns0:hyperlink>
        </ns0:p>
        <ns0:p ns2:paraId="0FEF941F" ns2:textId="649C520E" ns0:rsidR="00037A4B" ns0:rsidRDefault="00806B4B">
          <ns0:pPr>
            <ns0:pStyle ns0:val="Verzeichnis1"/>
            <ns0:rPr>
              <ns0:rFonts ns0:asciiTheme="minorHAnsi" ns0:eastAsiaTheme="minorEastAsia" ns0:hAnsiTheme="minorHAnsi"/>
              <ns0:b ns0:val="0"/>
              <ns0:noProof/>
              <ns0:lang ns0:eastAsia="de-DE"/>
            </ns0:rPr>
          </ns0:pPr>
          <ns0:hyperlink ns0:anchor="_Toc202445602" ns0:history="1">
            <ns0:r ns0:rsidR="00037A4B" ns0:rsidRPr="00D86BB3">
              <ns0:rPr>
                <ns0:rStyle ns0:val="Hyperlink"/>
                <ns0:noProof/>
              </ns0:rPr>
              <ns0:t>1</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Einleitung</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2 \h </ns0:instrText>
            </ns0:r>
            <ns0:r ns0:rsidR="00037A4B">
              <ns0:rPr>
                <ns0:noProof/>
                <ns0:webHidden/>
              </ns0:rPr>
            </ns0:r>
            <ns0:r ns0:rsidR="00037A4B">
              <ns0:rPr>
                <ns0:noProof/>
                <ns0:webHidden/>
              </ns0:rPr>
              <ns0:fldChar ns0:fldCharType="separate"/>
            </ns0:r>
            <ns0:r ns0:rsidR="007E19F3">
              <ns0:rPr>
                <ns0:noProof/>
                <ns0:webHidden/>
              </ns0:rPr>
              <ns0:t>5</ns0:t>
            </ns0:r>
            <ns0:r ns0:rsidR="00037A4B">
              <ns0:rPr>
                <ns0:noProof/>
                <ns0:webHidden/>
              </ns0:rPr>
              <ns0:fldChar ns0:fldCharType="end"/>
            </ns0:r>
          </ns0:hyperlink>
        </ns0:p>
        <ns0:p ns2:paraId="75121910" ns2:textId="423D034E" ns0:rsidR="00037A4B" ns0:rsidRDefault="00806B4B">
          <ns0:commentRangeStart ns0:id="2"/>
          <ns0:pPr>
            <ns0:pStyle ns0:val="Verzeichnis2"/>
            <ns0:tabs>
              <ns0:tab ns0:val="left" ns0:pos="1100"/>
            </ns0:tabs>
            <ns0:rPr>
              <ns0:rFonts ns0:asciiTheme="minorHAnsi" ns0:eastAsiaTheme="minorEastAsia" ns0:hAnsiTheme="minorHAnsi"/>
              <ns0:noProof/>
              <ns0:lang ns0:eastAsia="de-DE"/>
            </ns0:rPr>
          </ns0:pPr>
          <ns0:hyperlink ns0:anchor="_Toc202445603" ns0:history="1">
            <ns0:r ns0:rsidR="00037A4B" ns0:rsidRPr="00D86BB3">
              <ns0:rPr>
                <ns0:rStyle ns0:val="Hyperlink"/>
                <ns0:noProof/>
              </ns0:rPr>
              <ns0:t>1.1</ns0:t>
            </ns0:r>
            <ns0:r ns0:rsidR="00037A4B">
              <ns0:rPr>
                <ns0:rFonts ns0:asciiTheme="minorHAnsi" ns0:eastAsiaTheme="minorEastAsia" ns0:hAnsiTheme="minorHAnsi"/>
                <ns0:noProof/>
                <ns0:lang ns0:eastAsia="de-DE"/>
              </ns0:rPr>
              <ns0:tab/>
            </ns0:r>
            <ns0:r ns0:rsidR="00037A4B" ns0:rsidRPr="00D86BB3">
              <ns0:rPr>
                <ns0:rStyle ns0:val="Hyperlink"/>
                <ns0:noProof/>
              </ns0:rPr>
              <ns0:t>Relevanz von KI und standardisierten Planungsdaten im Holzbau</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3 \h </ns0:instrText>
            </ns0:r>
            <ns0:r ns0:rsidR="00037A4B">
              <ns0:rPr>
                <ns0:noProof/>
                <ns0:webHidden/>
              </ns0:rPr>
            </ns0:r>
            <ns0:r ns0:rsidR="00037A4B">
              <ns0:rPr>
                <ns0:noProof/>
                <ns0:webHidden/>
              </ns0:rPr>
              <ns0:fldChar ns0:fldCharType="separate"/>
            </ns0:r>
            <ns0:r ns0:rsidR="007E19F3">
              <ns0:rPr>
                <ns0:noProof/>
                <ns0:webHidden/>
              </ns0:rPr>
              <ns0:t>5</ns0:t>
            </ns0:r>
            <ns0:r ns0:rsidR="00037A4B">
              <ns0:rPr>
                <ns0:noProof/>
                <ns0:webHidden/>
              </ns0:rPr>
              <ns0:fldChar ns0:fldCharType="end"/>
            </ns0:r>
          </ns0:hyperlink>
          <ns0:commentRangeEnd ns0:id="2"/>
          <ns0:r>
            <ns0:commentReference ns0:id="2"/>
          </ns0:r>
        </ns0:p>
        <ns0:p ns2:paraId="525876AB" ns2:textId="6230662A"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04" ns0:history="1">
            <ns0:r ns0:rsidR="00037A4B" ns0:rsidRPr="00D86BB3">
              <ns0:rPr>
                <ns0:rStyle ns0:val="Hyperlink"/>
                <ns0:noProof/>
              </ns0:rPr>
              <ns0:t>1.2</ns0:t>
            </ns0:r>
            <ns0:r ns0:rsidR="00037A4B">
              <ns0:rPr>
                <ns0:rFonts ns0:asciiTheme="minorHAnsi" ns0:eastAsiaTheme="minorEastAsia" ns0:hAnsiTheme="minorHAnsi"/>
                <ns0:noProof/>
                <ns0:lang ns0:eastAsia="de-DE"/>
              </ns0:rPr>
              <ns0:tab/>
            </ns0:r>
            <ns0:r ns0:rsidR="00037A4B" ns0:rsidRPr="00D86BB3">
              <ns0:rPr>
                <ns0:rStyle ns0:val="Hyperlink"/>
                <ns0:noProof/>
              </ns0:rPr>
              <ns0:t>Begriffsabgrenzungen der Forschungsfrag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4 \h </ns0:instrText>
            </ns0:r>
            <ns0:r ns0:rsidR="00037A4B">
              <ns0:rPr>
                <ns0:noProof/>
                <ns0:webHidden/>
              </ns0:rPr>
            </ns0:r>
            <ns0:r ns0:rsidR="00037A4B">
              <ns0:rPr>
                <ns0:noProof/>
                <ns0:webHidden/>
              </ns0:rPr>
              <ns0:fldChar ns0:fldCharType="separate"/>
            </ns0:r>
            <ns0:r ns0:rsidR="007E19F3">
              <ns0:rPr>
                <ns0:noProof/>
                <ns0:webHidden/>
              </ns0:rPr>
              <ns0:t>5</ns0:t>
            </ns0:r>
            <ns0:r ns0:rsidR="00037A4B">
              <ns0:rPr>
                <ns0:noProof/>
                <ns0:webHidden/>
              </ns0:rPr>
              <ns0:fldChar ns0:fldCharType="end"/>
            </ns0:r>
          </ns0:hyperlink>
        </ns0:p>
        <ns0:p ns2:paraId="26CD61B4" ns2:textId="3783243A"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05" ns0:history="1">
            <ns0:r ns0:rsidR="00037A4B" ns0:rsidRPr="00D86BB3">
              <ns0:rPr>
                <ns0:rStyle ns0:val="Hyperlink"/>
                <ns0:noProof/>
              </ns0:rPr>
              <ns0:t>1.3</ns0:t>
            </ns0:r>
            <ns0:r ns0:rsidR="00037A4B">
              <ns0:rPr>
                <ns0:rFonts ns0:asciiTheme="minorHAnsi" ns0:eastAsiaTheme="minorEastAsia" ns0:hAnsiTheme="minorHAnsi"/>
                <ns0:noProof/>
                <ns0:lang ns0:eastAsia="de-DE"/>
              </ns0:rPr>
              <ns0:tab/>
            </ns0:r>
            <ns0:r ns0:rsidR="00037A4B" ns0:rsidRPr="00D86BB3">
              <ns0:rPr>
                <ns0:rStyle ns0:val="Hyperlink"/>
                <ns0:noProof/>
              </ns0:rPr>
              <ns0:t>Problemstellung: Herausforderungen aktueller Datenlage und KI-Nutzung</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5 \h </ns0:instrText>
            </ns0:r>
            <ns0:r ns0:rsidR="00037A4B">
              <ns0:rPr>
                <ns0:noProof/>
                <ns0:webHidden/>
              </ns0:rPr>
            </ns0:r>
            <ns0:r ns0:rsidR="00037A4B">
              <ns0:rPr>
                <ns0:noProof/>
                <ns0:webHidden/>
              </ns0:rPr>
              <ns0:fldChar ns0:fldCharType="separate"/>
            </ns0:r>
            <ns0:r ns0:rsidR="007E19F3">
              <ns0:rPr>
                <ns0:noProof/>
                <ns0:webHidden/>
              </ns0:rPr>
              <ns0:t>6</ns0:t>
            </ns0:r>
            <ns0:r ns0:rsidR="00037A4B">
              <ns0:rPr>
                <ns0:noProof/>
                <ns0:webHidden/>
              </ns0:rPr>
              <ns0:fldChar ns0:fldCharType="end"/>
            </ns0:r>
          </ns0:hyperlink>
        </ns0:p>
        <ns0:p ns2:paraId="3029F93A" ns2:textId="66B6F193"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06" ns0:history="1">
            <ns0:r ns0:rsidR="00037A4B" ns0:rsidRPr="00D86BB3">
              <ns0:rPr>
                <ns0:rStyle ns0:val="Hyperlink"/>
                <ns0:noProof/>
              </ns0:rPr>
              <ns0:t>1.3.1</ns0:t>
            </ns0:r>
            <ns0:r ns0:rsidR="00037A4B">
              <ns0:rPr>
                <ns0:rFonts ns0:asciiTheme="minorHAnsi" ns0:eastAsiaTheme="minorEastAsia" ns0:hAnsiTheme="minorHAnsi"/>
                <ns0:noProof/>
                <ns0:lang ns0:eastAsia="de-DE"/>
              </ns0:rPr>
              <ns0:tab/>
            </ns0:r>
            <ns0:r ns0:rsidR="00037A4B" ns0:rsidRPr="00D86BB3">
              <ns0:rPr>
                <ns0:rStyle ns0:val="Hyperlink"/>
                <ns0:noProof/>
              </ns0:rPr>
              <ns0:t>Komplexe, hierarchische Datenstruktur und Datenmeng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6 \h </ns0:instrText>
            </ns0:r>
            <ns0:r ns0:rsidR="00037A4B">
              <ns0:rPr>
                <ns0:noProof/>
                <ns0:webHidden/>
              </ns0:rPr>
            </ns0:r>
            <ns0:r ns0:rsidR="00037A4B">
              <ns0:rPr>
                <ns0:noProof/>
                <ns0:webHidden/>
              </ns0:rPr>
              <ns0:fldChar ns0:fldCharType="separate"/>
            </ns0:r>
            <ns0:r ns0:rsidR="007E19F3">
              <ns0:rPr>
                <ns0:noProof/>
                <ns0:webHidden/>
              </ns0:rPr>
              <ns0:t>7</ns0:t>
            </ns0:r>
            <ns0:r ns0:rsidR="00037A4B">
              <ns0:rPr>
                <ns0:noProof/>
                <ns0:webHidden/>
              </ns0:rPr>
              <ns0:fldChar ns0:fldCharType="end"/>
            </ns0:r>
          </ns0:hyperlink>
        </ns0:p>
        <ns0:p ns2:paraId="554B00CF" ns2:textId="2C89663A"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07" ns0:history="1">
            <ns0:r ns0:rsidR="00037A4B" ns0:rsidRPr="00D86BB3">
              <ns0:rPr>
                <ns0:rStyle ns0:val="Hyperlink"/>
                <ns0:noProof/>
              </ns0:rPr>
              <ns0:t>1.3.2</ns0:t>
            </ns0:r>
            <ns0:r ns0:rsidR="00037A4B">
              <ns0:rPr>
                <ns0:rFonts ns0:asciiTheme="minorHAnsi" ns0:eastAsiaTheme="minorEastAsia" ns0:hAnsiTheme="minorHAnsi"/>
                <ns0:noProof/>
                <ns0:lang ns0:eastAsia="de-DE"/>
              </ns0:rPr>
              <ns0:tab/>
            </ns0:r>
            <ns0:r ns0:rsidR="00037A4B" ns0:rsidRPr="00D86BB3">
              <ns0:rPr>
                <ns0:rStyle ns0:val="Hyperlink"/>
                <ns0:noProof/>
              </ns0:rPr>
              <ns0:t>Fehlende semantische Strukturierung:</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7 \h </ns0:instrText>
            </ns0:r>
            <ns0:r ns0:rsidR="00037A4B">
              <ns0:rPr>
                <ns0:noProof/>
                <ns0:webHidden/>
              </ns0:rPr>
            </ns0:r>
            <ns0:r ns0:rsidR="00037A4B">
              <ns0:rPr>
                <ns0:noProof/>
                <ns0:webHidden/>
              </ns0:rPr>
              <ns0:fldChar ns0:fldCharType="separate"/>
            </ns0:r>
            <ns0:r ns0:rsidR="007E19F3">
              <ns0:rPr>
                <ns0:noProof/>
                <ns0:webHidden/>
              </ns0:rPr>
              <ns0:t>8</ns0:t>
            </ns0:r>
            <ns0:r ns0:rsidR="00037A4B">
              <ns0:rPr>
                <ns0:noProof/>
                <ns0:webHidden/>
              </ns0:rPr>
              <ns0:fldChar ns0:fldCharType="end"/>
            </ns0:r>
          </ns0:hyperlink>
        </ns0:p>
        <ns0:p ns2:paraId="396ADDC4" ns2:textId="239A57C1"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08" ns0:history="1">
            <ns0:r ns0:rsidR="00037A4B" ns0:rsidRPr="00D86BB3">
              <ns0:rPr>
                <ns0:rStyle ns0:val="Hyperlink"/>
                <ns0:noProof/>
              </ns0:rPr>
              <ns0:t>1.3.3</ns0:t>
            </ns0:r>
            <ns0:r ns0:rsidR="00037A4B">
              <ns0:rPr>
                <ns0:rFonts ns0:asciiTheme="minorHAnsi" ns0:eastAsiaTheme="minorEastAsia" ns0:hAnsiTheme="minorHAnsi"/>
                <ns0:noProof/>
                <ns0:lang ns0:eastAsia="de-DE"/>
              </ns0:rPr>
              <ns0:tab/>
            </ns0:r>
            <ns0:r ns0:rsidR="00037A4B" ns0:rsidRPr="00D86BB3">
              <ns0:rPr>
                <ns0:rStyle ns0:val="Hyperlink"/>
                <ns0:noProof/>
              </ns0:rPr>
              <ns0:t>Begrenzte Modellarchitektur für Verknüpfung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8 \h </ns0:instrText>
            </ns0:r>
            <ns0:r ns0:rsidR="00037A4B">
              <ns0:rPr>
                <ns0:noProof/>
                <ns0:webHidden/>
              </ns0:rPr>
            </ns0:r>
            <ns0:r ns0:rsidR="00037A4B">
              <ns0:rPr>
                <ns0:noProof/>
                <ns0:webHidden/>
              </ns0:rPr>
              <ns0:fldChar ns0:fldCharType="separate"/>
            </ns0:r>
            <ns0:r ns0:rsidR="007E19F3">
              <ns0:rPr>
                <ns0:noProof/>
                <ns0:webHidden/>
              </ns0:rPr>
              <ns0:t>10</ns0:t>
            </ns0:r>
            <ns0:r ns0:rsidR="00037A4B">
              <ns0:rPr>
                <ns0:noProof/>
                <ns0:webHidden/>
              </ns0:rPr>
              <ns0:fldChar ns0:fldCharType="end"/>
            </ns0:r>
          </ns0:hyperlink>
        </ns0:p>
        <ns0:p ns2:paraId="53CA7681" ns2:textId="78B26897"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09" ns0:history="1">
            <ns0:r ns0:rsidR="00037A4B" ns0:rsidRPr="00D86BB3">
              <ns0:rPr>
                <ns0:rStyle ns0:val="Hyperlink"/>
                <ns0:noProof/>
              </ns0:rPr>
              <ns0:t>1.4</ns0:t>
            </ns0:r>
            <ns0:r ns0:rsidR="00037A4B">
              <ns0:rPr>
                <ns0:rFonts ns0:asciiTheme="minorHAnsi" ns0:eastAsiaTheme="minorEastAsia" ns0:hAnsiTheme="minorHAnsi"/>
                <ns0:noProof/>
                <ns0:lang ns0:eastAsia="de-DE"/>
              </ns0:rPr>
              <ns0:tab/>
            </ns0:r>
            <ns0:r ns0:rsidR="00037A4B" ns0:rsidRPr="00D86BB3">
              <ns0:rPr>
                <ns0:rStyle ns0:val="Hyperlink"/>
                <ns0:noProof/>
              </ns0:rPr>
              <ns0:t>Ziele der Arbe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9 \h </ns0:instrText>
            </ns0:r>
            <ns0:r ns0:rsidR="00037A4B">
              <ns0:rPr>
                <ns0:noProof/>
                <ns0:webHidden/>
              </ns0:rPr>
            </ns0:r>
            <ns0:r ns0:rsidR="00037A4B">
              <ns0:rPr>
                <ns0:noProof/>
                <ns0:webHidden/>
              </ns0:rPr>
              <ns0:fldChar ns0:fldCharType="separate"/>
            </ns0:r>
            <ns0:r ns0:rsidR="007E19F3">
              <ns0:rPr>
                <ns0:noProof/>
                <ns0:webHidden/>
              </ns0:rPr>
              <ns0:t>11</ns0:t>
            </ns0:r>
            <ns0:r ns0:rsidR="00037A4B">
              <ns0:rPr>
                <ns0:noProof/>
                <ns0:webHidden/>
              </ns0:rPr>
              <ns0:fldChar ns0:fldCharType="end"/>
            </ns0:r>
          </ns0:hyperlink>
        </ns0:p>
        <ns0:p ns2:paraId="19310596" ns2:textId="528BC42A"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0" ns0:history="1">
            <ns0:r ns0:rsidR="00037A4B" ns0:rsidRPr="00D86BB3">
              <ns0:rPr>
                <ns0:rStyle ns0:val="Hyperlink"/>
                <ns0:noProof/>
              </ns0:rPr>
              <ns0:t>1.5</ns0:t>
            </ns0:r>
            <ns0:r ns0:rsidR="00037A4B">
              <ns0:rPr>
                <ns0:rFonts ns0:asciiTheme="minorHAnsi" ns0:eastAsiaTheme="minorEastAsia" ns0:hAnsiTheme="minorHAnsi"/>
                <ns0:noProof/>
                <ns0:lang ns0:eastAsia="de-DE"/>
              </ns0:rPr>
              <ns0:tab/>
            </ns0:r>
            <ns0:r ns0:rsidR="00037A4B" ns0:rsidRPr="00D86BB3">
              <ns0:rPr>
                <ns0:rStyle ns0:val="Hyperlink"/>
                <ns0:noProof/>
              </ns0:rPr>
              <ns0:t>Aufbau und Vorgehen der Arbe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0 \h </ns0:instrText>
            </ns0:r>
            <ns0:r ns0:rsidR="00037A4B">
              <ns0:rPr>
                <ns0:noProof/>
                <ns0:webHidden/>
              </ns0:rPr>
            </ns0:r>
            <ns0:r ns0:rsidR="00037A4B">
              <ns0:rPr>
                <ns0:noProof/>
                <ns0:webHidden/>
              </ns0:rPr>
              <ns0:fldChar ns0:fldCharType="separate"/>
            </ns0:r>
            <ns0:r ns0:rsidR="007E19F3">
              <ns0:rPr>
                <ns0:noProof/>
                <ns0:webHidden/>
              </ns0:rPr>
              <ns0:t>11</ns0:t>
            </ns0:r>
            <ns0:r ns0:rsidR="00037A4B">
              <ns0:rPr>
                <ns0:noProof/>
                <ns0:webHidden/>
              </ns0:rPr>
              <ns0:fldChar ns0:fldCharType="end"/>
            </ns0:r>
          </ns0:hyperlink>
        </ns0:p>
        <ns0:p ns2:paraId="08B0135A" ns2:textId="02A674C2" ns0:rsidR="00037A4B" ns0:rsidRDefault="00806B4B">
          <ns0:pPr>
            <ns0:pStyle ns0:val="Verzeichnis1"/>
            <ns0:rPr>
              <ns0:rFonts ns0:asciiTheme="minorHAnsi" ns0:eastAsiaTheme="minorEastAsia" ns0:hAnsiTheme="minorHAnsi"/>
              <ns0:b ns0:val="0"/>
              <ns0:noProof/>
              <ns0:lang ns0:eastAsia="de-DE"/>
            </ns0:rPr>
          </ns0:pPr>
          <ns0:hyperlink ns0:anchor="_Toc202445611" ns0:history="1">
            <ns0:r ns0:rsidR="00037A4B" ns0:rsidRPr="00D86BB3">
              <ns0:rPr>
                <ns0:rStyle ns0:val="Hyperlink"/>
                <ns0:noProof/>
              </ns0:rPr>
              <ns0:t>2</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Hintergrund: Standardisierte Planungsdaten im Holzbau</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1 \h </ns0:instrText>
            </ns0:r>
            <ns0:r ns0:rsidR="00037A4B">
              <ns0:rPr>
                <ns0:noProof/>
                <ns0:webHidden/>
              </ns0:rPr>
            </ns0:r>
            <ns0:r ns0:rsidR="00037A4B">
              <ns0:rPr>
                <ns0:noProof/>
                <ns0:webHidden/>
              </ns0:rPr>
              <ns0:fldChar ns0:fldCharType="separate"/>
            </ns0:r>
            <ns0:r ns0:rsidR="007E19F3">
              <ns0:rPr>
                <ns0:noProof/>
                <ns0:webHidden/>
              </ns0:rPr>
              <ns0:t>12</ns0:t>
            </ns0:r>
            <ns0:r ns0:rsidR="00037A4B">
              <ns0:rPr>
                <ns0:noProof/>
                <ns0:webHidden/>
              </ns0:rPr>
              <ns0:fldChar ns0:fldCharType="end"/>
            </ns0:r>
          </ns0:hyperlink>
        </ns0:p>
        <ns0:p ns2:paraId="65E31E96" ns2:textId="33862992"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2" ns0:history="1">
            <ns0:r ns0:rsidR="00037A4B" ns0:rsidRPr="00D86BB3">
              <ns0:rPr>
                <ns0:rStyle ns0:val="Hyperlink"/>
                <ns0:noProof/>
              </ns0:rPr>
              <ns0:t>2.1</ns0:t>
            </ns0:r>
            <ns0:r ns0:rsidR="00037A4B">
              <ns0:rPr>
                <ns0:rFonts ns0:asciiTheme="minorHAnsi" ns0:eastAsiaTheme="minorEastAsia" ns0:hAnsiTheme="minorHAnsi"/>
                <ns0:noProof/>
                <ns0:lang ns0:eastAsia="de-DE"/>
              </ns0:rPr>
              <ns0:tab/>
            </ns0:r>
            <ns0:r ns0:rsidR="00037A4B" ns0:rsidRPr="00D86BB3">
              <ns0:rPr>
                <ns0:rStyle ns0:val="Hyperlink"/>
                <ns0:noProof/>
              </ns0:rPr>
              <ns0:t>Bedeutung von Standardisierung und Maschinenlesbarke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2 \h </ns0:instrText>
            </ns0:r>
            <ns0:r ns0:rsidR="00037A4B">
              <ns0:rPr>
                <ns0:noProof/>
                <ns0:webHidden/>
              </ns0:rPr>
            </ns0:r>
            <ns0:r ns0:rsidR="00037A4B">
              <ns0:rPr>
                <ns0:noProof/>
                <ns0:webHidden/>
              </ns0:rPr>
              <ns0:fldChar ns0:fldCharType="separate"/>
            </ns0:r>
            <ns0:r ns0:rsidR="007E19F3">
              <ns0:rPr>
                <ns0:noProof/>
                <ns0:webHidden/>
              </ns0:rPr>
              <ns0:t>12</ns0:t>
            </ns0:r>
            <ns0:r ns0:rsidR="00037A4B">
              <ns0:rPr>
                <ns0:noProof/>
                <ns0:webHidden/>
              </ns0:rPr>
              <ns0:fldChar ns0:fldCharType="end"/>
            </ns0:r>
          </ns0:hyperlink>
        </ns0:p>
        <ns0:p ns2:paraId="551957DA" ns2:textId="3553F44D"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3" ns0:history="1">
            <ns0:r ns0:rsidR="00037A4B" ns0:rsidRPr="00D86BB3">
              <ns0:rPr>
                <ns0:rStyle ns0:val="Hyperlink"/>
                <ns0:noProof/>
              </ns0:rPr>
              <ns0:t>2.2</ns0:t>
            </ns0:r>
            <ns0:r ns0:rsidR="00037A4B">
              <ns0:rPr>
                <ns0:rFonts ns0:asciiTheme="minorHAnsi" ns0:eastAsiaTheme="minorEastAsia" ns0:hAnsiTheme="minorHAnsi"/>
                <ns0:noProof/>
                <ns0:lang ns0:eastAsia="de-DE"/>
              </ns0:rPr>
              <ns0:tab/>
            </ns0:r>
            <ns0:r ns0:rsidR="00037A4B" ns0:rsidRPr="00D86BB3">
              <ns0:rPr>
                <ns0:rStyle ns0:val="Hyperlink"/>
                <ns0:noProof/>
              </ns0:rPr>
              <ns0:t>Standardisierte Attribute und ihre Rolle in der Automatisierung</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3 \h </ns0:instrText>
            </ns0:r>
            <ns0:r ns0:rsidR="00037A4B">
              <ns0:rPr>
                <ns0:noProof/>
                <ns0:webHidden/>
              </ns0:rPr>
            </ns0:r>
            <ns0:r ns0:rsidR="00037A4B">
              <ns0:rPr>
                <ns0:noProof/>
                <ns0:webHidden/>
              </ns0:rPr>
              <ns0:fldChar ns0:fldCharType="separate"/>
            </ns0:r>
            <ns0:r ns0:rsidR="007E19F3">
              <ns0:rPr>
                <ns0:noProof/>
                <ns0:webHidden/>
              </ns0:rPr>
              <ns0:t>17</ns0:t>
            </ns0:r>
            <ns0:r ns0:rsidR="00037A4B">
              <ns0:rPr>
                <ns0:noProof/>
                <ns0:webHidden/>
              </ns0:rPr>
              <ns0:fldChar ns0:fldCharType="end"/>
            </ns0:r>
          </ns0:hyperlink>
        </ns0:p>
        <ns0:p ns2:paraId="484C2D99" ns2:textId="7525069F"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4" ns0:history="1">
            <ns0:r ns0:rsidR="00037A4B" ns0:rsidRPr="00D86BB3">
              <ns0:rPr>
                <ns0:rStyle ns0:val="Hyperlink"/>
                <ns0:noProof/>
              </ns0:rPr>
              <ns0:t>2.3</ns0:t>
            </ns0:r>
            <ns0:r ns0:rsidR="00037A4B">
              <ns0:rPr>
                <ns0:rFonts ns0:asciiTheme="minorHAnsi" ns0:eastAsiaTheme="minorEastAsia" ns0:hAnsiTheme="minorHAnsi"/>
                <ns0:noProof/>
                <ns0:lang ns0:eastAsia="de-DE"/>
              </ns0:rPr>
              <ns0:tab/>
            </ns0:r>
            <ns0:r ns0:rsidR="00037A4B" ns0:rsidRPr="00D86BB3">
              <ns0:rPr>
                <ns0:rStyle ns0:val="Hyperlink"/>
                <ns0:noProof/>
              </ns0:rPr>
              <ns0:t>Beispielhafte Attribute und Ausprägungen im Holzbau</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4 \h </ns0:instrText>
            </ns0:r>
            <ns0:r ns0:rsidR="00037A4B">
              <ns0:rPr>
                <ns0:noProof/>
                <ns0:webHidden/>
              </ns0:rPr>
            </ns0:r>
            <ns0:r ns0:rsidR="00037A4B">
              <ns0:rPr>
                <ns0:noProof/>
                <ns0:webHidden/>
              </ns0:rPr>
              <ns0:fldChar ns0:fldCharType="separate"/>
            </ns0:r>
            <ns0:r ns0:rsidR="007E19F3">
              <ns0:rPr>
                <ns0:noProof/>
                <ns0:webHidden/>
              </ns0:rPr>
              <ns0:t>18</ns0:t>
            </ns0:r>
            <ns0:r ns0:rsidR="00037A4B">
              <ns0:rPr>
                <ns0:noProof/>
                <ns0:webHidden/>
              </ns0:rPr>
              <ns0:fldChar ns0:fldCharType="end"/>
            </ns0:r>
          </ns0:hyperlink>
        </ns0:p>
        <ns0:p ns2:paraId="2D7E1389" ns2:textId="27F2F58F"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5" ns0:history="1">
            <ns0:r ns0:rsidR="00037A4B" ns0:rsidRPr="00D86BB3">
              <ns0:rPr>
                <ns0:rStyle ns0:val="Hyperlink"/>
                <ns0:noProof/>
              </ns0:rPr>
              <ns0:t>2.4</ns0:t>
            </ns0:r>
            <ns0:r ns0:rsidR="00037A4B">
              <ns0:rPr>
                <ns0:rFonts ns0:asciiTheme="minorHAnsi" ns0:eastAsiaTheme="minorEastAsia" ns0:hAnsiTheme="minorHAnsi"/>
                <ns0:noProof/>
                <ns0:lang ns0:eastAsia="de-DE"/>
              </ns0:rPr>
              <ns0:tab/>
            </ns0:r>
            <ns0:r ns0:rsidR="00037A4B" ns0:rsidRPr="00D86BB3">
              <ns0:rPr>
                <ns0:rStyle ns0:val="Hyperlink"/>
                <ns0:noProof/>
              </ns0:rPr>
              <ns0:t>Vergleich mit dem ISTIC-Fachmodell Holzbau</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5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58C03726" ns2:textId="136D8ED6" ns0:rsidR="00037A4B" ns0:rsidRDefault="00806B4B">
          <ns0:pPr>
            <ns0:pStyle ns0:val="Verzeichnis1"/>
            <ns0:rPr>
              <ns0:rFonts ns0:asciiTheme="minorHAnsi" ns0:eastAsiaTheme="minorEastAsia" ns0:hAnsiTheme="minorHAnsi"/>
              <ns0:b ns0:val="0"/>
              <ns0:noProof/>
              <ns0:lang ns0:eastAsia="de-DE"/>
            </ns0:rPr>
          </ns0:pPr>
          <ns0:hyperlink ns0:anchor="_Toc202445616" ns0:history="1">
            <ns0:r ns0:rsidR="00037A4B" ns0:rsidRPr="00D86BB3">
              <ns0:rPr>
                <ns0:rStyle ns0:val="Hyperlink"/>
                <ns0:noProof/>
              </ns0:rPr>
              <ns0:t>3</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Auswahl eines geeigneten LLM</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6 \h </ns0:instrText>
            </ns0:r>
            <ns0:r ns0:rsidR="00037A4B">
              <ns0:rPr>
                <ns0:noProof/>
                <ns0:webHidden/>
              </ns0:rPr>
            </ns0:r>
            <ns0:r ns0:rsidR="00037A4B">
              <ns0:rPr>
                <ns0:noProof/>
                <ns0:webHidden/>
              </ns0:rPr>
              <ns0:fldChar ns0:fldCharType="separate"/>
            </ns0:r>
            <ns0:r ns0:rsidR="007E19F3">
              <ns0:rPr>
                <ns0:noProof/>
                <ns0:webHidden/>
              </ns0:rPr>
              <ns0:t>31</ns0:t>
            </ns0:r>
            <ns0:r ns0:rsidR="00037A4B">
              <ns0:rPr>
                <ns0:noProof/>
                <ns0:webHidden/>
              </ns0:rPr>
              <ns0:fldChar ns0:fldCharType="end"/>
            </ns0:r>
          </ns0:hyperlink>
        </ns0:p>
        <ns0:p ns2:paraId="6110987A" ns2:textId="34FB3ECF"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7" ns0:history="1">
            <ns0:r ns0:rsidR="00037A4B" ns0:rsidRPr="00D86BB3">
              <ns0:rPr>
                <ns0:rStyle ns0:val="Hyperlink"/>
                <ns0:noProof/>
              </ns0:rPr>
              <ns0:t>3.1</ns0:t>
            </ns0:r>
            <ns0:r ns0:rsidR="00037A4B">
              <ns0:rPr>
                <ns0:rFonts ns0:asciiTheme="minorHAnsi" ns0:eastAsiaTheme="minorEastAsia" ns0:hAnsiTheme="minorHAnsi"/>
                <ns0:noProof/>
                <ns0:lang ns0:eastAsia="de-DE"/>
              </ns0:rPr>
              <ns0:tab/>
            </ns0:r>
            <ns0:r ns0:rsidR="00037A4B" ns0:rsidRPr="00D86BB3">
              <ns0:rPr>
                <ns0:rStyle ns0:val="Hyperlink"/>
                <ns0:noProof/>
              </ns0:rPr>
              <ns0:t>Überblick aktueller Modelle (ChatGPT, Mistral, Claude, LLaMA)</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7 \h </ns0:instrText>
            </ns0:r>
            <ns0:r ns0:rsidR="00037A4B">
              <ns0:rPr>
                <ns0:noProof/>
                <ns0:webHidden/>
              </ns0:rPr>
            </ns0:r>
            <ns0:r ns0:rsidR="00037A4B">
              <ns0:rPr>
                <ns0:noProof/>
                <ns0:webHidden/>
              </ns0:rPr>
              <ns0:fldChar ns0:fldCharType="separate"/>
            </ns0:r>
            <ns0:r ns0:rsidR="007E19F3">
              <ns0:rPr>
                <ns0:noProof/>
                <ns0:webHidden/>
              </ns0:rPr>
              <ns0:t>31</ns0:t>
            </ns0:r>
            <ns0:r ns0:rsidR="00037A4B">
              <ns0:rPr>
                <ns0:noProof/>
                <ns0:webHidden/>
              </ns0:rPr>
              <ns0:fldChar ns0:fldCharType="end"/>
            </ns0:r>
          </ns0:hyperlink>
        </ns0:p>
        <ns0:p ns2:paraId="54B65AD5" ns2:textId="54308D2B"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8" ns0:history="1">
            <ns0:r ns0:rsidR="00037A4B" ns0:rsidRPr="00D86BB3">
              <ns0:rPr>
                <ns0:rStyle ns0:val="Hyperlink"/>
                <ns0:noProof/>
              </ns0:rPr>
              <ns0:t>3.2</ns0:t>
            </ns0:r>
            <ns0:r ns0:rsidR="00037A4B">
              <ns0:rPr>
                <ns0:rFonts ns0:asciiTheme="minorHAnsi" ns0:eastAsiaTheme="minorEastAsia" ns0:hAnsiTheme="minorHAnsi"/>
                <ns0:noProof/>
                <ns0:lang ns0:eastAsia="de-DE"/>
              </ns0:rPr>
              <ns0:tab/>
            </ns0:r>
            <ns0:r ns0:rsidR="00037A4B" ns0:rsidRPr="00D86BB3">
              <ns0:rPr>
                <ns0:rStyle ns0:val="Hyperlink"/>
                <ns0:noProof/>
              </ns0:rPr>
              <ns0:t>Kriterien für die Modellauswahl</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8 \h </ns0:instrText>
            </ns0:r>
            <ns0:r ns0:rsidR="00037A4B">
              <ns0:rPr>
                <ns0:noProof/>
                <ns0:webHidden/>
              </ns0:rPr>
            </ns0:r>
            <ns0:r ns0:rsidR="00037A4B">
              <ns0:rPr>
                <ns0:noProof/>
                <ns0:webHidden/>
              </ns0:rPr>
              <ns0:fldChar ns0:fldCharType="separate"/>
            </ns0:r>
            <ns0:r ns0:rsidR="007E19F3">
              <ns0:rPr>
                <ns0:noProof/>
                <ns0:webHidden/>
              </ns0:rPr>
              <ns0:t>31</ns0:t>
            </ns0:r>
            <ns0:r ns0:rsidR="00037A4B">
              <ns0:rPr>
                <ns0:noProof/>
                <ns0:webHidden/>
              </ns0:rPr>
              <ns0:fldChar ns0:fldCharType="end"/>
            </ns0:r>
          </ns0:hyperlink>
        </ns0:p>
        <ns0:p ns2:paraId="72C78766" ns2:textId="517C26DE"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19" ns0:history="1">
            <ns0:r ns0:rsidR="00037A4B" ns0:rsidRPr="00D86BB3">
              <ns0:rPr>
                <ns0:rStyle ns0:val="Hyperlink"/>
                <ns0:noProof/>
              </ns0:rPr>
              <ns0:t>3.2.1</ns0:t>
            </ns0:r>
            <ns0:r ns0:rsidR="00037A4B">
              <ns0:rPr>
                <ns0:rFonts ns0:asciiTheme="minorHAnsi" ns0:eastAsiaTheme="minorEastAsia" ns0:hAnsiTheme="minorHAnsi"/>
                <ns0:noProof/>
                <ns0:lang ns0:eastAsia="de-DE"/>
              </ns0:rPr>
              <ns0:tab/>
            </ns0:r>
            <ns0:r ns0:rsidR="00037A4B" ns0:rsidRPr="00D86BB3">
              <ns0:rPr>
                <ns0:rStyle ns0:val="Hyperlink"/>
                <ns0:noProof/>
              </ns0:rPr>
              <ns0:t>Semantisches Verständnis technischer Begriff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9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6BA25514" ns2:textId="4E77D91E"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20" ns0:history="1">
            <ns0:r ns0:rsidR="00037A4B" ns0:rsidRPr="00D86BB3">
              <ns0:rPr>
                <ns0:rStyle ns0:val="Hyperlink"/>
                <ns0:noProof/>
              </ns0:rPr>
              <ns0:t>3.2.2</ns0:t>
            </ns0:r>
            <ns0:r ns0:rsidR="00037A4B">
              <ns0:rPr>
                <ns0:rFonts ns0:asciiTheme="minorHAnsi" ns0:eastAsiaTheme="minorEastAsia" ns0:hAnsiTheme="minorHAnsi"/>
                <ns0:noProof/>
                <ns0:lang ns0:eastAsia="de-DE"/>
              </ns0:rPr>
              <ns0:tab/>
            </ns0:r>
            <ns0:r ns0:rsidR="00037A4B" ns0:rsidRPr="00D86BB3">
              <ns0:rPr>
                <ns0:rStyle ns0:val="Hyperlink"/>
                <ns0:noProof/>
              </ns0:rPr>
              <ns0:t>Verarbeitungskapazität und Tokenlim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0 \h </ns0:instrText>
            </ns0:r>
            <ns0:r ns0:rsidR="00037A4B">
              <ns0:rPr>
                <ns0:noProof/>
                <ns0:webHidden/>
              </ns0:rPr>
            </ns0:r>
            <ns0:r ns0:rsidR="00037A4B">
              <ns0:rPr>
                <ns0:noProof/>
                <ns0:webHidden/>
              </ns0:rPr>
              <ns0:fldChar ns0:fldCharType="separate"/>
            </ns0:r>
            <ns0:r ns0:rsidR="007E19F3">
              <ns0:rPr>
                <ns0:noProof/>
                <ns0:webHidden/>
              </ns0:rPr>
              <ns0:t>38</ns0:t>
            </ns0:r>
            <ns0:r ns0:rsidR="00037A4B">
              <ns0:rPr>
                <ns0:noProof/>
                <ns0:webHidden/>
              </ns0:rPr>
              <ns0:fldChar ns0:fldCharType="end"/>
            </ns0:r>
          </ns0:hyperlink>
        </ns0:p>
        <ns0:p ns2:paraId="4DA6D860" ns2:textId="5F4E59FE"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21" ns0:history="1">
            <ns0:r ns0:rsidR="00037A4B" ns0:rsidRPr="00D86BB3">
              <ns0:rPr>
                <ns0:rStyle ns0:val="Hyperlink"/>
                <ns0:noProof/>
              </ns0:rPr>
              <ns0:t>3.2.3</ns0:t>
            </ns0:r>
            <ns0:r ns0:rsidR="00037A4B">
              <ns0:rPr>
                <ns0:rFonts ns0:asciiTheme="minorHAnsi" ns0:eastAsiaTheme="minorEastAsia" ns0:hAnsiTheme="minorHAnsi"/>
                <ns0:noProof/>
                <ns0:lang ns0:eastAsia="de-DE"/>
              </ns0:rPr>
              <ns0:tab/>
            </ns0:r>
            <ns0:r ns0:rsidR="00037A4B" ns0:rsidRPr="00D86BB3">
              <ns0:rPr>
                <ns0:rStyle ns0:val="Hyperlink"/>
                <ns0:noProof/>
              </ns0:rPr>
              <ns0:t>Anpassbarkeit und Datenschutz</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1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14C7BB50" ns2:textId="6D2D6431"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2" ns0:history="1">
            <ns0:r ns0:rsidR="00037A4B" ns0:rsidRPr="00D86BB3">
              <ns0:rPr>
                <ns0:rStyle ns0:val="Hyperlink"/>
                <ns0:noProof/>
              </ns0:rPr>
              <ns0:t>3.3</ns0:t>
            </ns0:r>
            <ns0:r ns0:rsidR="00037A4B">
              <ns0:rPr>
                <ns0:rFonts ns0:asciiTheme="minorHAnsi" ns0:eastAsiaTheme="minorEastAsia" ns0:hAnsiTheme="minorHAnsi"/>
                <ns0:noProof/>
                <ns0:lang ns0:eastAsia="de-DE"/>
              </ns0:rPr>
              <ns0:tab/>
            </ns0:r>
            <ns0:r ns0:rsidR="00037A4B" ns0:rsidRPr="00D86BB3">
              <ns0:rPr>
                <ns0:rStyle ns0:val="Hyperlink"/>
                <ns0:noProof/>
              </ns0:rPr>
              <ns0:t>Ergebnisse relevanter Benchmark-Tests</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2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4D6996C5" ns2:textId="4D62FAD6"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3" ns0:history="1">
            <ns0:r ns0:rsidR="00037A4B" ns0:rsidRPr="00D86BB3">
              <ns0:rPr>
                <ns0:rStyle ns0:val="Hyperlink"/>
                <ns0:noProof/>
              </ns0:rPr>
              <ns0:t>3.4</ns0:t>
            </ns0:r>
            <ns0:r ns0:rsidR="00037A4B">
              <ns0:rPr>
                <ns0:rFonts ns0:asciiTheme="minorHAnsi" ns0:eastAsiaTheme="minorEastAsia" ns0:hAnsiTheme="minorHAnsi"/>
                <ns0:noProof/>
                <ns0:lang ns0:eastAsia="de-DE"/>
              </ns0:rPr>
              <ns0:tab/>
            </ns0:r>
            <ns0:r ns0:rsidR="00037A4B" ns0:rsidRPr="00D86BB3">
              <ns0:rPr>
                <ns0:rStyle ns0:val="Hyperlink"/>
                <ns0:noProof/>
              </ns0:rPr>
              <ns0:t>Begründung der Modellwahl für diese Arbe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3 \h </ns0:instrText>
            </ns0:r>
            <ns0:r ns0:rsidR="00037A4B">
              <ns0:rPr>
                <ns0:noProof/>
                <ns0:webHidden/>
              </ns0:rPr>
            </ns0:r>
            <ns0:r ns0:rsidR="00037A4B">
              <ns0:rPr>
                <ns0:noProof/>
                <ns0:webHidden/>
              </ns0:rPr>
              <ns0:fldChar ns0:fldCharType="separate"/>
            </ns0:r>
            <ns0:r ns0:rsidR="007E19F3">
              <ns0:rPr>
                <ns0:noProof/>
                <ns0:webHidden/>
              </ns0:rPr>
              <ns0:t>41</ns0:t>
            </ns0:r>
            <ns0:r ns0:rsidR="00037A4B">
              <ns0:rPr>
                <ns0:noProof/>
                <ns0:webHidden/>
              </ns0:rPr>
              <ns0:fldChar ns0:fldCharType="end"/>
            </ns0:r>
          </ns0:hyperlink>
        </ns0:p>
        <ns0:p ns2:paraId="66C9F1EF" ns2:textId="10C67FBF" ns0:rsidR="00037A4B" ns0:rsidRDefault="00806B4B">
          <ns0:pPr>
            <ns0:pStyle ns0:val="Verzeichnis1"/>
            <ns0:rPr>
              <ns0:rFonts ns0:asciiTheme="minorHAnsi" ns0:eastAsiaTheme="minorEastAsia" ns0:hAnsiTheme="minorHAnsi"/>
              <ns0:b ns0:val="0"/>
              <ns0:noProof/>
              <ns0:lang ns0:eastAsia="de-DE"/>
            </ns0:rPr>
          </ns0:pPr>
          <ns0:hyperlink ns0:anchor="_Toc202445624" ns0:history="1">
            <ns0:r ns0:rsidR="00037A4B" ns0:rsidRPr="00D86BB3">
              <ns0:rPr>
                <ns0:rStyle ns0:val="Hyperlink"/>
                <ns0:noProof/>
              </ns0:rPr>
              <ns0:t>4</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Methodisches Vorgeh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4 \h </ns0:instrText>
            </ns0:r>
            <ns0:r ns0:rsidR="00037A4B">
              <ns0:rPr>
                <ns0:noProof/>
                <ns0:webHidden/>
              </ns0:rPr>
              <ns0:fldChar ns0:fldCharType="separate"/>
            </ns0:r>
            <ns0:r ns0:rsidR="007E19F3">
              <ns0:rPr>
                <ns0:b ns0:val="0"/>
                <ns0:bCs/>
                <ns0:noProof/>
                <ns0:webHidden/>
              </ns0:rPr>
              <ns0:t>Fehler! Textmarke nicht definiert.</ns0:t>
            </ns0:r>
            <ns0:r ns0:rsidR="00037A4B">
              <ns0:rPr>
                <ns0:noProof/>
                <ns0:webHidden/>
              </ns0:rPr>
              <ns0:fldChar ns0:fldCharType="end"/>
            </ns0:r>
          </ns0:hyperlink>
        </ns0:p>
        <ns0:p ns2:paraId="6C534D04" ns2:textId="5D7C59FD"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5" ns0:history="1">
            <ns0:r ns0:rsidR="00037A4B" ns0:rsidRPr="00D86BB3">
              <ns0:rPr>
                <ns0:rStyle ns0:val="Hyperlink"/>
                <ns0:noProof/>
              </ns0:rPr>
              <ns0:t>4.1</ns0:t>
            </ns0:r>
            <ns0:r ns0:rsidR="00037A4B">
              <ns0:rPr>
                <ns0:rFonts ns0:asciiTheme="minorHAnsi" ns0:eastAsiaTheme="minorEastAsia" ns0:hAnsiTheme="minorHAnsi"/>
                <ns0:noProof/>
                <ns0:lang ns0:eastAsia="de-DE"/>
              </ns0:rPr>
              <ns0:tab/>
            </ns0:r>
            <ns0:r ns0:rsidR="00037A4B" ns0:rsidRPr="00D86BB3">
              <ns0:rPr>
                <ns0:rStyle ns0:val="Hyperlink"/>
                <ns0:noProof/>
              </ns0:rPr>
              <ns0:t>Modellierung eines Holzbaus mit Cadwork</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5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52BE8192" ns2:textId="690A1E8B"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6" ns0:history="1">
            <ns0:r ns0:rsidR="00037A4B" ns0:rsidRPr="00D86BB3">
              <ns0:rPr>
                <ns0:rStyle ns0:val="Hyperlink"/>
                <ns0:noProof/>
              </ns0:rPr>
              <ns0:t>4.2</ns0:t>
            </ns0:r>
            <ns0:r ns0:rsidR="00037A4B">
              <ns0:rPr>
                <ns0:rFonts ns0:asciiTheme="minorHAnsi" ns0:eastAsiaTheme="minorEastAsia" ns0:hAnsiTheme="minorHAnsi"/>
                <ns0:noProof/>
                <ns0:lang ns0:eastAsia="de-DE"/>
              </ns0:rPr>
              <ns0:tab/>
            </ns0:r>
            <ns0:r ns0:rsidR="00037A4B" ns0:rsidRPr="00D86BB3">
              <ns0:rPr>
                <ns0:rStyle ns0:val="Hyperlink"/>
                <ns0:noProof/>
              </ns0:rPr>
              <ns0:t>Auswahl und Verwendung spezifischer IFC-Attribut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6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717DA643" ns2:textId="4ABCE7D8"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7" ns0:history="1">
            <ns0:r ns0:rsidR="00037A4B" ns0:rsidRPr="00D86BB3">
              <ns0:rPr>
                <ns0:rStyle ns0:val="Hyperlink"/>
                <ns0:noProof/>
              </ns0:rPr>
              <ns0:t>4.3</ns0:t>
            </ns0:r>
            <ns0:r ns0:rsidR="00037A4B">
              <ns0:rPr>
                <ns0:rFonts ns0:asciiTheme="minorHAnsi" ns0:eastAsiaTheme="minorEastAsia" ns0:hAnsiTheme="minorHAnsi"/>
                <ns0:noProof/>
                <ns0:lang ns0:eastAsia="de-DE"/>
              </ns0:rPr>
              <ns0:tab/>
            </ns0:r>
            <ns0:r ns0:rsidR="00037A4B" ns0:rsidRPr="00D86BB3">
              <ns0:rPr>
                <ns0:rStyle ns0:val="Hyperlink"/>
                <ns0:noProof/>
              </ns0:rPr>
              <ns0:t>Datenaufbereitung zur Übergabe an ein LLM</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7 \h </ns0:instrText>
            </ns0:r>
            <ns0:r ns0:rsidR="00037A4B">
              <ns0:rPr>
                <ns0:noProof/>
                <ns0:webHidden/>
              </ns0:rPr>
            </ns0:r>
            <ns0:r ns0:rsidR="00037A4B">
              <ns0:rPr>
                <ns0:noProof/>
                <ns0:webHidden/>
              </ns0:rPr>
              <ns0:fldChar ns0:fldCharType="separate"/>
            </ns0:r>
            <ns0:r ns0:rsidR="007E19F3">
              <ns0:rPr>
                <ns0:noProof/>
                <ns0:webHidden/>
              </ns0:rPr>
              <ns0:t>45</ns0:t>
            </ns0:r>
            <ns0:r ns0:rsidR="00037A4B">
              <ns0:rPr>
                <ns0:noProof/>
                <ns0:webHidden/>
              </ns0:rPr>
              <ns0:fldChar ns0:fldCharType="end"/>
            </ns0:r>
          </ns0:hyperlink>
        </ns0:p>
        <ns0:p ns2:paraId="7C604B94" ns2:textId="550D0F9D"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8" ns0:history="1">
            <ns0:r ns0:rsidR="00037A4B" ns0:rsidRPr="00D86BB3">
              <ns0:rPr>
                <ns0:rStyle ns0:val="Hyperlink"/>
                <ns0:noProof/>
              </ns0:rPr>
              <ns0:t>4.4</ns0:t>
            </ns0:r>
            <ns0:r ns0:rsidR="00037A4B">
              <ns0:rPr>
                <ns0:rFonts ns0:asciiTheme="minorHAnsi" ns0:eastAsiaTheme="minorEastAsia" ns0:hAnsiTheme="minorHAnsi"/>
                <ns0:noProof/>
                <ns0:lang ns0:eastAsia="de-DE"/>
              </ns0:rPr>
              <ns0:tab/>
            </ns0:r>
            <ns0:r ns0:rsidR="00037A4B" ns0:rsidRPr="00D86BB3">
              <ns0:rPr>
                <ns0:rStyle ns0:val="Hyperlink"/>
                <ns0:noProof/>
              </ns0:rPr>
              <ns0:t>Technische Umsetzung eines Custom LLM (z. B. Custom GP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8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154054B2" ns2:textId="24420C63"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29" ns0:history="1">
            <ns0:r ns0:rsidR="00037A4B" ns0:rsidRPr="00D86BB3">
              <ns0:rPr>
                <ns0:rStyle ns0:val="Hyperlink"/>
                <ns0:noProof/>
              </ns0:rPr>
              <ns0:t>4.4.1</ns0:t>
            </ns0:r>
            <ns0:r ns0:rsidR="00037A4B">
              <ns0:rPr>
                <ns0:rFonts ns0:asciiTheme="minorHAnsi" ns0:eastAsiaTheme="minorEastAsia" ns0:hAnsiTheme="minorHAnsi"/>
                <ns0:noProof/>
                <ns0:lang ns0:eastAsia="de-DE"/>
              </ns0:rPr>
              <ns0:tab/>
            </ns0:r>
            <ns0:r ns0:rsidR="00037A4B" ns0:rsidRPr="00D86BB3">
              <ns0:rPr>
                <ns0:rStyle ns0:val="Hyperlink"/>
                <ns0:noProof/>
              </ns0:rPr>
              <ns0:t>Promptstruktur und Systemgrenz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9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5FFDE1BE" ns2:textId="43DC6304"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30" ns0:history="1">
            <ns0:r ns0:rsidR="00037A4B" ns0:rsidRPr="00D86BB3">
              <ns0:rPr>
                <ns0:rStyle ns0:val="Hyperlink"/>
                <ns0:noProof/>
              </ns0:rPr>
              <ns0:t>4.4.2</ns0:t>
            </ns0:r>
            <ns0:r ns0:rsidR="00037A4B">
              <ns0:rPr>
                <ns0:rFonts ns0:asciiTheme="minorHAnsi" ns0:eastAsiaTheme="minorEastAsia" ns0:hAnsiTheme="minorHAnsi"/>
                <ns0:noProof/>
                <ns0:lang ns0:eastAsia="de-DE"/>
              </ns0:rPr>
              <ns0:tab/>
            </ns0:r>
            <ns0:r ns0:rsidR="00037A4B" ns0:rsidRPr="00D86BB3">
              <ns0:rPr>
                <ns0:rStyle ns0:val="Hyperlink"/>
                <ns0:noProof/>
              </ns0:rPr>
              <ns0:t>Umgang mit dem Tokenlim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0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29CA0EE4" ns2:textId="45EBCAEA" ns0:rsidR="00037A4B" ns0:rsidRDefault="00806B4B">
          <ns0:pPr>
            <ns0:pStyle ns0:val="Verzeichnis1"/>
            <ns0:rPr>
              <ns0:rFonts ns0:asciiTheme="minorHAnsi" ns0:eastAsiaTheme="minorEastAsia" ns0:hAnsiTheme="minorHAnsi"/>
              <ns0:b ns0:val="0"/>
              <ns0:noProof/>
              <ns0:lang ns0:eastAsia="de-DE"/>
            </ns0:rPr>
          </ns0:pPr>
          <ns0:hyperlink ns0:anchor="_Toc202445631" ns0:history="1">
            <ns0:r ns0:rsidR="00037A4B" ns0:rsidRPr="00D86BB3">
              <ns0:rPr>
                <ns0:rStyle ns0:val="Hyperlink"/>
                <ns0:noProof/>
              </ns0:rPr>
              <ns0:t>5</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Praktische Umsetzung und Anwendung mit dem gewählten LLM</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1 \h </ns0:instrText>
            </ns0:r>
            <ns0:r ns0:rsidR="00037A4B">
              <ns0:rPr>
                <ns0:noProof/>
                <ns0:webHidden/>
              </ns0:rPr>
            </ns0:r>
            <ns0:r ns0:rsidR="00037A4B">
              <ns0:rPr>
                <ns0:noProof/>
                <ns0:webHidden/>
              </ns0:rPr>
              <ns0:fldChar ns0:fldCharType="separate"/>
            </ns0:r>
            <ns0:r ns0:rsidR="007E19F3">
              <ns0:rPr>
                <ns0:noProof/>
                <ns0:webHidden/>
              </ns0:rPr>
              <ns0:t>55</ns0:t>
            </ns0:r>
            <ns0:r ns0:rsidR="00037A4B">
              <ns0:rPr>
                <ns0:noProof/>
                <ns0:webHidden/>
              </ns0:rPr>
              <ns0:fldChar ns0:fldCharType="end"/>
            </ns0:r>
          </ns0:hyperlink>
        </ns0:p>
        <ns0:p ns2:paraId="47AA04A3" ns2:textId="462DCE2E"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2" ns0:history="1">
            <ns0:r ns0:rsidR="00037A4B" ns0:rsidRPr="00D86BB3">
              <ns0:rPr>
                <ns0:rStyle ns0:val="Hyperlink"/>
                <ns0:noProof/>
              </ns0:rPr>
              <ns0:t>5.1</ns0:t>
            </ns0:r>
            <ns0:r ns0:rsidR="00037A4B">
              <ns0:rPr>
                <ns0:rFonts ns0:asciiTheme="minorHAnsi" ns0:eastAsiaTheme="minorEastAsia" ns0:hAnsiTheme="minorHAnsi"/>
                <ns0:noProof/>
                <ns0:lang ns0:eastAsia="de-DE"/>
              </ns0:rPr>
              <ns0:tab/>
            </ns0:r>
            <ns0:r ns0:rsidR="00037A4B" ns0:rsidRPr="00D86BB3">
              <ns0:rPr>
                <ns0:rStyle ns0:val="Hyperlink"/>
                <ns0:noProof/>
              </ns0:rPr>
              <ns0:t>Durchführung der LLM-gestützten Analys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2 \h </ns0:instrText>
            </ns0:r>
            <ns0:r ns0:rsidR="00037A4B">
              <ns0:rPr>
                <ns0:noProof/>
                <ns0:webHidden/>
              </ns0:rPr>
            </ns0:r>
            <ns0:r ns0:rsidR="00037A4B">
              <ns0:rPr>
                <ns0:noProof/>
                <ns0:webHidden/>
              </ns0:rPr>
              <ns0:fldChar ns0:fldCharType="separate"/>
            </ns0:r>
            <ns0:r ns0:rsidR="007E19F3">
              <ns0:rPr>
                <ns0:noProof/>
                <ns0:webHidden/>
              </ns0:rPr>
              <ns0:t>55</ns0:t>
            </ns0:r>
            <ns0:r ns0:rsidR="00037A4B">
              <ns0:rPr>
                <ns0:noProof/>
                <ns0:webHidden/>
              </ns0:rPr>
              <ns0:fldChar ns0:fldCharType="end"/>
            </ns0:r>
          </ns0:hyperlink>
        </ns0:p>
        <ns0:p ns2:paraId="6080C9D0" ns2:textId="7C6C4F72"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3" ns0:history="1">
            <ns0:r ns0:rsidR="00037A4B" ns0:rsidRPr="00D86BB3">
              <ns0:rPr>
                <ns0:rStyle ns0:val="Hyperlink"/>
                <ns0:noProof/>
              </ns0:rPr>
              <ns0:t>5.2</ns0:t>
            </ns0:r>
            <ns0:r ns0:rsidR="00037A4B">
              <ns0:rPr>
                <ns0:rFonts ns0:asciiTheme="minorHAnsi" ns0:eastAsiaTheme="minorEastAsia" ns0:hAnsiTheme="minorHAnsi"/>
                <ns0:noProof/>
                <ns0:lang ns0:eastAsia="de-DE"/>
              </ns0:rPr>
              <ns0:tab/>
            </ns0:r>
            <ns0:r ns0:rsidR="00037A4B" ns0:rsidRPr="00D86BB3">
              <ns0:rPr>
                <ns0:rStyle ns0:val="Hyperlink"/>
                <ns0:noProof/>
              </ns0:rPr>
              <ns0:t>Vergleich mit manuell ermittelten Ergebniss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3 \h </ns0:instrText>
            </ns0:r>
            <ns0:r ns0:rsidR="00037A4B">
              <ns0:rPr>
                <ns0:noProof/>
                <ns0:webHidden/>
              </ns0:rPr>
            </ns0:r>
            <ns0:r ns0:rsidR="00037A4B">
              <ns0:rPr>
                <ns0:noProof/>
                <ns0:webHidden/>
              </ns0:rPr>
              <ns0:fldChar ns0:fldCharType="separate"/>
            </ns0:r>
            <ns0:r ns0:rsidR="007E19F3">
              <ns0:rPr>
                <ns0:noProof/>
                <ns0:webHidden/>
              </ns0:rPr>
              <ns0:t>55</ns0:t>
            </ns0:r>
            <ns0:r ns0:rsidR="00037A4B">
              <ns0:rPr>
                <ns0:noProof/>
                <ns0:webHidden/>
              </ns0:rPr>
              <ns0:fldChar ns0:fldCharType="end"/>
            </ns0:r>
          </ns0:hyperlink>
        </ns0:p>
        <ns0:p ns2:paraId="47CB2048" ns2:textId="04C9845C"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4" ns0:history="1">
            <ns0:r ns0:rsidR="00037A4B" ns0:rsidRPr="00D86BB3">
              <ns0:rPr>
                <ns0:rStyle ns0:val="Hyperlink"/>
                <ns0:noProof/>
              </ns0:rPr>
              <ns0:t>5.3</ns0:t>
            </ns0:r>
            <ns0:r ns0:rsidR="00037A4B">
              <ns0:rPr>
                <ns0:rFonts ns0:asciiTheme="minorHAnsi" ns0:eastAsiaTheme="minorEastAsia" ns0:hAnsiTheme="minorHAnsi"/>
                <ns0:noProof/>
                <ns0:lang ns0:eastAsia="de-DE"/>
              </ns0:rPr>
              <ns0:tab/>
            </ns0:r>
            <ns0:r ns0:rsidR="00037A4B" ns0:rsidRPr="00D86BB3">
              <ns0:rPr>
                <ns0:rStyle ns0:val="Hyperlink"/>
                <ns0:noProof/>
              </ns0:rPr>
              <ns0:t>Bewertung von Genauigkeit, Vollständigkeit, Verständlichke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4 \h </ns0:instrText>
            </ns0:r>
            <ns0:r ns0:rsidR="00037A4B">
              <ns0:rPr>
                <ns0:noProof/>
                <ns0:webHidden/>
              </ns0:rPr>
            </ns0:r>
            <ns0:r ns0:rsidR="00037A4B">
              <ns0:rPr>
                <ns0:noProof/>
                <ns0:webHidden/>
              </ns0:rPr>
              <ns0:fldChar ns0:fldCharType="separate"/>
            </ns0:r>
            <ns0:r ns0:rsidR="007E19F3">
              <ns0:rPr>
                <ns0:noProof/>
                <ns0:webHidden/>
              </ns0:rPr>
              <ns0:t>55</ns0:t>
            </ns0:r>
            <ns0:r ns0:rsidR="00037A4B">
              <ns0:rPr>
                <ns0:noProof/>
                <ns0:webHidden/>
              </ns0:rPr>
              <ns0:fldChar ns0:fldCharType="end"/>
            </ns0:r>
          </ns0:hyperlink>
        </ns0:p>
        <ns0:p ns2:paraId="56A23D53" ns2:textId="65592AF1"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5" ns0:history="1">
            <ns0:r ns0:rsidR="00037A4B" ns0:rsidRPr="00D86BB3">
              <ns0:rPr>
                <ns0:rStyle ns0:val="Hyperlink"/>
                <ns0:noProof/>
              </ns0:rPr>
              <ns0:t>5.4</ns0:t>
            </ns0:r>
            <ns0:r ns0:rsidR="00037A4B">
              <ns0:rPr>
                <ns0:rFonts ns0:asciiTheme="minorHAnsi" ns0:eastAsiaTheme="minorEastAsia" ns0:hAnsiTheme="minorHAnsi"/>
                <ns0:noProof/>
                <ns0:lang ns0:eastAsia="de-DE"/>
              </ns0:rPr>
              <ns0:tab/>
            </ns0:r>
            <ns0:r ns0:rsidR="00037A4B" ns0:rsidRPr="00D86BB3">
              <ns0:rPr>
                <ns0:rStyle ns0:val="Hyperlink"/>
                <ns0:noProof/>
              </ns0:rPr>
              <ns0:t>Typische Fehlerquellen und Missverständniss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5 \h </ns0:instrText>
            </ns0:r>
            <ns0:r ns0:rsidR="00037A4B">
              <ns0:rPr>
                <ns0:noProof/>
                <ns0:webHidden/>
              </ns0:rPr>
            </ns0:r>
            <ns0:r ns0:rsidR="00037A4B">
              <ns0:rPr>
                <ns0:noProof/>
                <ns0:webHidden/>
              </ns0:rPr>
              <ns0:fldChar ns0:fldCharType="separate"/>
            </ns0:r>
            <ns0:r ns0:rsidR="007E19F3">
              <ns0:rPr>
                <ns0:noProof/>
                <ns0:webHidden/>
              </ns0:rPr>
              <ns0:t>55</ns0:t>
            </ns0:r>
            <ns0:r ns0:rsidR="00037A4B">
              <ns0:rPr>
                <ns0:noProof/>
                <ns0:webHidden/>
              </ns0:rPr>
              <ns0:fldChar ns0:fldCharType="end"/>
            </ns0:r>
          </ns0:hyperlink>
        </ns0:p>
        <ns0:p ns2:paraId="29178AD2" ns2:textId="01A13451" ns0:rsidR="00037A4B" ns0:rsidRDefault="00806B4B">
          <ns0:pPr>
            <ns0:pStyle ns0:val="Verzeichnis1"/>
            <ns0:rPr>
              <ns0:rFonts ns0:asciiTheme="minorHAnsi" ns0:eastAsiaTheme="minorEastAsia" ns0:hAnsiTheme="minorHAnsi"/>
              <ns0:b ns0:val="0"/>
              <ns0:noProof/>
              <ns0:lang ns0:eastAsia="de-DE"/>
            </ns0:rPr>
          </ns0:pPr>
          <ns0:hyperlink ns0:anchor="_Toc202445636" ns0:history="1">
            <ns0:r ns0:rsidR="00037A4B" ns0:rsidRPr="00D86BB3">
              <ns0:rPr>
                <ns0:rStyle ns0:val="Hyperlink"/>
                <ns0:noProof/>
              </ns0:rPr>
              <ns0:t>6</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Analyse der Ergebnisse und Diskussio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6 \h </ns0:instrText>
            </ns0:r>
            <ns0:r ns0:rsidR="00037A4B">
              <ns0:rPr>
                <ns0:noProof/>
                <ns0:webHidden/>
              </ns0:rPr>
            </ns0:r>
            <ns0:r ns0:rsidR="00037A4B">
              <ns0:rPr>
                <ns0:noProof/>
                <ns0:webHidden/>
              </ns0:rPr>
              <ns0:fldChar ns0:fldCharType="separate"/>
            </ns0:r>
            <ns0:r ns0:rsidR="007E19F3">
              <ns0:rPr>
                <ns0:noProof/>
                <ns0:webHidden/>
              </ns0:rPr>
              <ns0:t>56</ns0:t>
            </ns0:r>
            <ns0:r ns0:rsidR="00037A4B">
              <ns0:rPr>
                <ns0:noProof/>
                <ns0:webHidden/>
              </ns0:rPr>
              <ns0:fldChar ns0:fldCharType="end"/>
            </ns0:r>
          </ns0:hyperlink>
        </ns0:p>
        <ns0:p ns2:paraId="073562D3" ns2:textId="3B2293C1"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7" ns0:history="1">
            <ns0:r ns0:rsidR="00037A4B" ns0:rsidRPr="00D86BB3">
              <ns0:rPr>
                <ns0:rStyle ns0:val="Hyperlink"/>
                <ns0:noProof/>
              </ns0:rPr>
              <ns0:t>6.1</ns0:t>
            </ns0:r>
            <ns0:r ns0:rsidR="00037A4B">
              <ns0:rPr>
                <ns0:rFonts ns0:asciiTheme="minorHAnsi" ns0:eastAsiaTheme="minorEastAsia" ns0:hAnsiTheme="minorHAnsi"/>
                <ns0:noProof/>
                <ns0:lang ns0:eastAsia="de-DE"/>
              </ns0:rPr>
              <ns0:tab/>
            </ns0:r>
            <ns0:r ns0:rsidR="00037A4B" ns0:rsidRPr="00D86BB3">
              <ns0:rPr>
                <ns0:rStyle ns0:val="Hyperlink"/>
                <ns0:noProof/>
              </ns0:rPr>
              <ns0:t>Erfolgreiche Anwendungsfäll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7 \h </ns0:instrText>
            </ns0:r>
            <ns0:r ns0:rsidR="00037A4B">
              <ns0:rPr>
                <ns0:noProof/>
                <ns0:webHidden/>
              </ns0:rPr>
            </ns0:r>
            <ns0:r ns0:rsidR="00037A4B">
              <ns0:rPr>
                <ns0:noProof/>
                <ns0:webHidden/>
              </ns0:rPr>
              <ns0:fldChar ns0:fldCharType="separate"/>
            </ns0:r>
            <ns0:r ns0:rsidR="007E19F3">
              <ns0:rPr>
                <ns0:noProof/>
                <ns0:webHidden/>
              </ns0:rPr>
              <ns0:t>56</ns0:t>
            </ns0:r>
            <ns0:r ns0:rsidR="00037A4B">
              <ns0:rPr>
                <ns0:noProof/>
                <ns0:webHidden/>
              </ns0:rPr>
              <ns0:fldChar ns0:fldCharType="end"/>
            </ns0:r>
          </ns0:hyperlink>
        </ns0:p>
        <ns0:p ns2:paraId="261CE589" ns2:textId="4D191BEB"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8" ns0:history="1">
            <ns0:r ns0:rsidR="00037A4B" ns0:rsidRPr="00D86BB3">
              <ns0:rPr>
                <ns0:rStyle ns0:val="Hyperlink"/>
                <ns0:noProof/>
              </ns0:rPr>
              <ns0:t>6.2</ns0:t>
            </ns0:r>
            <ns0:r ns0:rsidR="00037A4B">
              <ns0:rPr>
                <ns0:rFonts ns0:asciiTheme="minorHAnsi" ns0:eastAsiaTheme="minorEastAsia" ns0:hAnsiTheme="minorHAnsi"/>
                <ns0:noProof/>
                <ns0:lang ns0:eastAsia="de-DE"/>
              </ns0:rPr>
              <ns0:tab/>
            </ns0:r>
            <ns0:r ns0:rsidR="00037A4B" ns0:rsidRPr="00D86BB3">
              <ns0:rPr>
                <ns0:rStyle ns0:val="Hyperlink"/>
                <ns0:noProof/>
              </ns0:rPr>
              <ns0:t>Identifizierte Herausforderungen und Missverständniss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8 \h </ns0:instrText>
            </ns0:r>
            <ns0:r ns0:rsidR="00037A4B">
              <ns0:rPr>
                <ns0:noProof/>
                <ns0:webHidden/>
              </ns0:rPr>
            </ns0:r>
            <ns0:r ns0:rsidR="00037A4B">
              <ns0:rPr>
                <ns0:noProof/>
                <ns0:webHidden/>
              </ns0:rPr>
              <ns0:fldChar ns0:fldCharType="separate"/>
            </ns0:r>
            <ns0:r ns0:rsidR="007E19F3">
              <ns0:rPr>
                <ns0:noProof/>
                <ns0:webHidden/>
              </ns0:rPr>
              <ns0:t>56</ns0:t>
            </ns0:r>
            <ns0:r ns0:rsidR="00037A4B">
              <ns0:rPr>
                <ns0:noProof/>
                <ns0:webHidden/>
              </ns0:rPr>
              <ns0:fldChar ns0:fldCharType="end"/>
            </ns0:r>
          </ns0:hyperlink>
        </ns0:p>
        <ns0:p ns2:paraId="3D9E8B0B" ns2:textId="56097A07"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9" ns0:history="1">
            <ns0:r ns0:rsidR="00037A4B" ns0:rsidRPr="00D86BB3">
              <ns0:rPr>
                <ns0:rStyle ns0:val="Hyperlink"/>
                <ns0:noProof/>
              </ns0:rPr>
              <ns0:t>6.3</ns0:t>
            </ns0:r>
            <ns0:r ns0:rsidR="00037A4B">
              <ns0:rPr>
                <ns0:rFonts ns0:asciiTheme="minorHAnsi" ns0:eastAsiaTheme="minorEastAsia" ns0:hAnsiTheme="minorHAnsi"/>
                <ns0:noProof/>
                <ns0:lang ns0:eastAsia="de-DE"/>
              </ns0:rPr>
              <ns0:tab/>
            </ns0:r>
            <ns0:r ns0:rsidR="00037A4B" ns0:rsidRPr="00D86BB3">
              <ns0:rPr>
                <ns0:rStyle ns0:val="Hyperlink"/>
                <ns0:noProof/>
              </ns0:rPr>
              <ns0:t>Diskussion: Einordnung, Grenzen, Potenzial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9 \h </ns0:instrText>
            </ns0:r>
            <ns0:r ns0:rsidR="00037A4B">
              <ns0:rPr>
                <ns0:noProof/>
                <ns0:webHidden/>
              </ns0:rPr>
            </ns0:r>
            <ns0:r ns0:rsidR="00037A4B">
              <ns0:rPr>
                <ns0:noProof/>
                <ns0:webHidden/>
              </ns0:rPr>
              <ns0:fldChar ns0:fldCharType="separate"/>
            </ns0:r>
            <ns0:r ns0:rsidR="007E19F3">
              <ns0:rPr>
                <ns0:noProof/>
                <ns0:webHidden/>
              </ns0:rPr>
              <ns0:t>56</ns0:t>
            </ns0:r>
            <ns0:r ns0:rsidR="00037A4B">
              <ns0:rPr>
                <ns0:noProof/>
                <ns0:webHidden/>
              </ns0:rPr>
              <ns0:fldChar ns0:fldCharType="end"/>
            </ns0:r>
          </ns0:hyperlink>
        </ns0:p>
        <ns0:p ns2:paraId="0648E969" ns2:textId="139AC496" ns0:rsidR="00037A4B" ns0:rsidRDefault="00806B4B">
          <ns0:pPr>
            <ns0:pStyle ns0:val="Verzeichnis1"/>
            <ns0:rPr>
              <ns0:rFonts ns0:asciiTheme="minorHAnsi" ns0:eastAsiaTheme="minorEastAsia" ns0:hAnsiTheme="minorHAnsi"/>
              <ns0:b ns0:val="0"/>
              <ns0:noProof/>
              <ns0:lang ns0:eastAsia="de-DE"/>
            </ns0:rPr>
          </ns0:pPr>
          <ns0:hyperlink ns0:anchor="_Toc202445640" ns0:history="1">
            <ns0:r ns0:rsidR="00037A4B" ns0:rsidRPr="00D86BB3">
              <ns0:rPr>
                <ns0:rStyle ns0:val="Hyperlink"/>
                <ns0:noProof/>
              </ns0:rPr>
              <ns0:t>7</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Anforderungen für zukünftige Planungsdaten und Schnittstell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0 \h </ns0:instrText>
            </ns0:r>
            <ns0:r ns0:rsidR="00037A4B">
              <ns0:rPr>
                <ns0:noProof/>
                <ns0:webHidden/>
              </ns0:rPr>
            </ns0:r>
            <ns0:r ns0:rsidR="00037A4B">
              <ns0:rPr>
                <ns0:noProof/>
                <ns0:webHidden/>
              </ns0:rPr>
              <ns0:fldChar ns0:fldCharType="separate"/>
            </ns0:r>
            <ns0:r ns0:rsidR="007E19F3">
              <ns0:rPr>
                <ns0:noProof/>
                <ns0:webHidden/>
              </ns0:rPr>
              <ns0:t>57</ns0:t>
            </ns0:r>
            <ns0:r ns0:rsidR="00037A4B">
              <ns0:rPr>
                <ns0:noProof/>
                <ns0:webHidden/>
              </ns0:rPr>
              <ns0:fldChar ns0:fldCharType="end"/>
            </ns0:r>
          </ns0:hyperlink>
        </ns0:p>
        <ns0:p ns2:paraId="362F0E67" ns2:textId="11BA05F6"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1" ns0:history="1">
            <ns0:r ns0:rsidR="00037A4B" ns0:rsidRPr="00D86BB3">
              <ns0:rPr>
                <ns0:rStyle ns0:val="Hyperlink"/>
                <ns0:noProof/>
              </ns0:rPr>
              <ns0:t>7.1</ns0:t>
            </ns0:r>
            <ns0:r ns0:rsidR="00037A4B">
              <ns0:rPr>
                <ns0:rFonts ns0:asciiTheme="minorHAnsi" ns0:eastAsiaTheme="minorEastAsia" ns0:hAnsiTheme="minorHAnsi"/>
                <ns0:noProof/>
                <ns0:lang ns0:eastAsia="de-DE"/>
              </ns0:rPr>
              <ns0:tab/>
            </ns0:r>
            <ns0:r ns0:rsidR="00037A4B" ns0:rsidRPr="00D86BB3">
              <ns0:rPr>
                <ns0:rStyle ns0:val="Hyperlink"/>
                <ns0:noProof/>
              </ns0:rPr>
              <ns0:t>Anforderungen an die Struktur IFC-basierter Planungsdat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1 \h </ns0:instrText>
            </ns0:r>
            <ns0:r ns0:rsidR="00037A4B">
              <ns0:rPr>
                <ns0:noProof/>
                <ns0:webHidden/>
              </ns0:rPr>
            </ns0:r>
            <ns0:r ns0:rsidR="00037A4B">
              <ns0:rPr>
                <ns0:noProof/>
                <ns0:webHidden/>
              </ns0:rPr>
              <ns0:fldChar ns0:fldCharType="separate"/>
            </ns0:r>
            <ns0:r ns0:rsidR="007E19F3">
              <ns0:rPr>
                <ns0:noProof/>
                <ns0:webHidden/>
              </ns0:rPr>
              <ns0:t>57</ns0:t>
            </ns0:r>
            <ns0:r ns0:rsidR="00037A4B">
              <ns0:rPr>
                <ns0:noProof/>
                <ns0:webHidden/>
              </ns0:rPr>
              <ns0:fldChar ns0:fldCharType="end"/>
            </ns0:r>
          </ns0:hyperlink>
        </ns0:p>
        <ns0:p ns2:paraId="4648542B" ns2:textId="52FCF0C3"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2" ns0:history="1">
            <ns0:r ns0:rsidR="00037A4B" ns0:rsidRPr="00D86BB3">
              <ns0:rPr>
                <ns0:rStyle ns0:val="Hyperlink"/>
                <ns0:noProof/>
                <ns0:lang ns0:val="en-US"/>
              </ns0:rPr>
              <ns0:t>7.2</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Schnittstellen zur LLM-basierten Datenverarbeitung</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2 \h </ns0:instrText>
            </ns0:r>
            <ns0:r ns0:rsidR="00037A4B">
              <ns0:rPr>
                <ns0:noProof/>
                <ns0:webHidden/>
              </ns0:rPr>
            </ns0:r>
            <ns0:r ns0:rsidR="00037A4B">
              <ns0:rPr>
                <ns0:noProof/>
                <ns0:webHidden/>
              </ns0:rPr>
              <ns0:fldChar ns0:fldCharType="separate"/>
            </ns0:r>
            <ns0:r ns0:rsidR="007E19F3">
              <ns0:rPr>
                <ns0:noProof/>
                <ns0:webHidden/>
              </ns0:rPr>
              <ns0:t>57</ns0:t>
            </ns0:r>
            <ns0:r ns0:rsidR="00037A4B">
              <ns0:rPr>
                <ns0:noProof/>
                <ns0:webHidden/>
              </ns0:rPr>
              <ns0:fldChar ns0:fldCharType="end"/>
            </ns0:r>
          </ns0:hyperlink>
        </ns0:p>
        <ns0:p ns2:paraId="5FD1CBC9" ns2:textId="2DDE1F25"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3" ns0:history="1">
            <ns0:r ns0:rsidR="00037A4B" ns0:rsidRPr="00D86BB3">
              <ns0:rPr>
                <ns0:rStyle ns0:val="Hyperlink"/>
                <ns0:noProof/>
                <ns0:lang ns0:val="en-US"/>
              </ns0:rPr>
              <ns0:t>7.3</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Perspektiven auf neue digitale Standards</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3 \h </ns0:instrText>
            </ns0:r>
            <ns0:r ns0:rsidR="00037A4B">
              <ns0:rPr>
                <ns0:noProof/>
                <ns0:webHidden/>
              </ns0:rPr>
            </ns0:r>
            <ns0:r ns0:rsidR="00037A4B">
              <ns0:rPr>
                <ns0:noProof/>
                <ns0:webHidden/>
              </ns0:rPr>
              <ns0:fldChar ns0:fldCharType="separate"/>
            </ns0:r>
            <ns0:r ns0:rsidR="007E19F3">
              <ns0:rPr>
                <ns0:noProof/>
                <ns0:webHidden/>
              </ns0:rPr>
              <ns0:t>57</ns0:t>
            </ns0:r>
            <ns0:r ns0:rsidR="00037A4B">
              <ns0:rPr>
                <ns0:noProof/>
                <ns0:webHidden/>
              </ns0:rPr>
              <ns0:fldChar ns0:fldCharType="end"/>
            </ns0:r>
          </ns0:hyperlink>
        </ns0:p>
        <ns0:p ns2:paraId="0E83D9E1" ns2:textId="4878D898" ns0:rsidR="00037A4B" ns0:rsidRDefault="00806B4B">
          <ns0:pPr>
            <ns0:pStyle ns0:val="Verzeichnis1"/>
            <ns0:rPr>
              <ns0:rFonts ns0:asciiTheme="minorHAnsi" ns0:eastAsiaTheme="minorEastAsia" ns0:hAnsiTheme="minorHAnsi"/>
              <ns0:b ns0:val="0"/>
              <ns0:noProof/>
              <ns0:lang ns0:eastAsia="de-DE"/>
            </ns0:rPr>
          </ns0:pPr>
          <ns0:hyperlink ns0:anchor="_Toc202445644" ns0:history="1">
            <ns0:r ns0:rsidR="00037A4B" ns0:rsidRPr="00D86BB3">
              <ns0:rPr>
                <ns0:rStyle ns0:val="Hyperlink"/>
                <ns0:noProof/>
                <ns0:lang ns0:val="en-US"/>
              </ns0:rPr>
              <ns0:t>8</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lang ns0:val="en-US"/>
              </ns0:rPr>
              <ns0:t>Ausblick</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4 \h </ns0:instrText>
            </ns0:r>
            <ns0:r ns0:rsidR="00037A4B">
              <ns0:rPr>
                <ns0:noProof/>
                <ns0:webHidden/>
              </ns0:rPr>
            </ns0:r>
            <ns0:r ns0:rsidR="00037A4B">
              <ns0:rPr>
                <ns0:noProof/>
                <ns0:webHidden/>
              </ns0:rPr>
              <ns0:fldChar ns0:fldCharType="separate"/>
            </ns0:r>
            <ns0:r ns0:rsidR="007E19F3">
              <ns0:rPr>
                <ns0:noProof/>
                <ns0:webHidden/>
              </ns0:rPr>
              <ns0:t>58</ns0:t>
            </ns0:r>
            <ns0:r ns0:rsidR="00037A4B">
              <ns0:rPr>
                <ns0:noProof/>
                <ns0:webHidden/>
              </ns0:rPr>
              <ns0:fldChar ns0:fldCharType="end"/>
            </ns0:r>
          </ns0:hyperlink>
        </ns0:p>
        <ns0:p ns2:paraId="734A49E1" ns2:textId="0631F248"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5" ns0:history="1">
            <ns0:r ns0:rsidR="00037A4B" ns0:rsidRPr="00D86BB3">
              <ns0:rPr>
                <ns0:rStyle ns0:val="Hyperlink"/>
                <ns0:noProof/>
              </ns0:rPr>
              <ns0:t>8.1</ns0:t>
            </ns0:r>
            <ns0:r ns0:rsidR="00037A4B">
              <ns0:rPr>
                <ns0:rFonts ns0:asciiTheme="minorHAnsi" ns0:eastAsiaTheme="minorEastAsia" ns0:hAnsiTheme="minorHAnsi"/>
                <ns0:noProof/>
                <ns0:lang ns0:eastAsia="de-DE"/>
              </ns0:rPr>
              <ns0:tab/>
            </ns0:r>
            <ns0:r ns0:rsidR="00037A4B" ns0:rsidRPr="00D86BB3">
              <ns0:rPr>
                <ns0:rStyle ns0:val="Hyperlink"/>
                <ns0:noProof/>
              </ns0:rPr>
              <ns0:t>Potenzial von LLMs in der Planungs- und Baupraxis</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5 \h </ns0:instrText>
            </ns0:r>
            <ns0:r ns0:rsidR="00037A4B">
              <ns0:rPr>
                <ns0:noProof/>
                <ns0:webHidden/>
              </ns0:rPr>
            </ns0:r>
            <ns0:r ns0:rsidR="00037A4B">
              <ns0:rPr>
                <ns0:noProof/>
                <ns0:webHidden/>
              </ns0:rPr>
              <ns0:fldChar ns0:fldCharType="separate"/>
            </ns0:r>
            <ns0:r ns0:rsidR="007E19F3">
              <ns0:rPr>
                <ns0:noProof/>
                <ns0:webHidden/>
              </ns0:rPr>
              <ns0:t>58</ns0:t>
            </ns0:r>
            <ns0:r ns0:rsidR="00037A4B">
              <ns0:rPr>
                <ns0:noProof/>
                <ns0:webHidden/>
              </ns0:rPr>
              <ns0:fldChar ns0:fldCharType="end"/>
            </ns0:r>
          </ns0:hyperlink>
        </ns0:p>
        <ns0:p ns2:paraId="04011EF9" ns2:textId="3A9AFDD5"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6" ns0:history="1">
            <ns0:r ns0:rsidR="00037A4B" ns0:rsidRPr="00D86BB3">
              <ns0:rPr>
                <ns0:rStyle ns0:val="Hyperlink"/>
                <ns0:noProof/>
                <ns0:lang ns0:val="en-US"/>
              </ns0:rPr>
              <ns0:t>8.2</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Technologische und methodische Entwicklungsperspektiv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6 \h </ns0:instrText>
            </ns0:r>
            <ns0:r ns0:rsidR="00037A4B">
              <ns0:rPr>
                <ns0:noProof/>
                <ns0:webHidden/>
              </ns0:rPr>
            </ns0:r>
            <ns0:r ns0:rsidR="00037A4B">
              <ns0:rPr>
                <ns0:noProof/>
                <ns0:webHidden/>
              </ns0:rPr>
              <ns0:fldChar ns0:fldCharType="separate"/>
            </ns0:r>
            <ns0:r ns0:rsidR="007E19F3">
              <ns0:rPr>
                <ns0:noProof/>
                <ns0:webHidden/>
              </ns0:rPr>
              <ns0:t>59</ns0:t>
            </ns0:r>
            <ns0:r ns0:rsidR="00037A4B">
              <ns0:rPr>
                <ns0:noProof/>
                <ns0:webHidden/>
              </ns0:rPr>
              <ns0:fldChar ns0:fldCharType="end"/>
            </ns0:r>
          </ns0:hyperlink>
        </ns0:p>
        <ns0:p ns2:paraId="3A0DEF07" ns2:textId="54919AAF"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7" ns0:history="1">
            <ns0:r ns0:rsidR="00037A4B" ns0:rsidRPr="00D86BB3">
              <ns0:rPr>
                <ns0:rStyle ns0:val="Hyperlink"/>
                <ns0:noProof/>
                <ns0:lang ns0:val="en-US"/>
              </ns0:rPr>
              <ns0:t>8.3</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Offene Forschungsfrag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7 \h </ns0:instrText>
            </ns0:r>
            <ns0:r ns0:rsidR="00037A4B">
              <ns0:rPr>
                <ns0:noProof/>
                <ns0:webHidden/>
              </ns0:rPr>
            </ns0:r>
            <ns0:r ns0:rsidR="00037A4B">
              <ns0:rPr>
                <ns0:noProof/>
                <ns0:webHidden/>
              </ns0:rPr>
              <ns0:fldChar ns0:fldCharType="separate"/>
            </ns0:r>
            <ns0:r ns0:rsidR="007E19F3">
              <ns0:rPr>
                <ns0:noProof/>
                <ns0:webHidden/>
              </ns0:rPr>
              <ns0:t>63</ns0:t>
            </ns0:r>
            <ns0:r ns0:rsidR="00037A4B">
              <ns0:rPr>
                <ns0:noProof/>
                <ns0:webHidden/>
              </ns0:rPr>
              <ns0:fldChar ns0:fldCharType="end"/>
            </ns0:r>
          </ns0:hyperlink>
        </ns0:p>
        <ns0:p ns2:paraId="4397BEB4" ns2:textId="138E5DDE" ns0:rsidR="00037A4B" ns0:rsidRDefault="00806B4B">
          <ns0:pPr>
            <ns0:pStyle ns0:val="Verzeichnis1"/>
            <ns0:rPr>
              <ns0:rFonts ns0:asciiTheme="minorHAnsi" ns0:eastAsiaTheme="minorEastAsia" ns0:hAnsiTheme="minorHAnsi"/>
              <ns0:b ns0:val="0"/>
              <ns0:noProof/>
              <ns0:lang ns0:eastAsia="de-DE"/>
            </ns0:rPr>
          </ns0:pPr>
          <ns0:hyperlink ns0:anchor="_Toc202445648" ns0:history="1">
            <ns0:r ns0:rsidR="00037A4B" ns0:rsidRPr="00D86BB3">
              <ns0:rPr>
                <ns0:rStyle ns0:val="Hyperlink"/>
                <ns0:noProof/>
                <ns0:lang ns0:val="en-US"/>
              </ns0:rPr>
              <ns0:t>9</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lang ns0:val="en-US"/>
              </ns0:rPr>
              <ns0:t>Faz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8 \h </ns0:instrText>
            </ns0:r>
            <ns0:r ns0:rsidR="00037A4B">
              <ns0:rPr>
                <ns0:noProof/>
                <ns0:webHidden/>
              </ns0:rPr>
            </ns0:r>
            <ns0:r ns0:rsidR="00037A4B">
              <ns0:rPr>
                <ns0:noProof/>
                <ns0:webHidden/>
              </ns0:rPr>
              <ns0:fldChar ns0:fldCharType="separate"/>
            </ns0:r>
            <ns0:r ns0:rsidR="007E19F3">
              <ns0:rPr>
                <ns0:noProof/>
                <ns0:webHidden/>
              </ns0:rPr>
              <ns0:t>65</ns0:t>
            </ns0:r>
            <ns0:r ns0:rsidR="00037A4B">
              <ns0:rPr>
                <ns0:noProof/>
                <ns0:webHidden/>
              </ns0:rPr>
              <ns0:fldChar ns0:fldCharType="end"/>
            </ns0:r>
          </ns0:hyperlink>
        </ns0:p>
        <ns0:p ns2:paraId="2F7BCD18" ns2:textId="27F3240E"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9" ns0:history="1">
            <ns0:r ns0:rsidR="00037A4B" ns0:rsidRPr="00D86BB3">
              <ns0:rPr>
                <ns0:rStyle ns0:val="Hyperlink"/>
                <ns0:noProof/>
                <ns0:lang ns0:val="en-US"/>
              </ns0:rPr>
              <ns0:t>9.1</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Zusammenfassung der Ergebniss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9 \h </ns0:instrText>
            </ns0:r>
            <ns0:r ns0:rsidR="00037A4B">
              <ns0:rPr>
                <ns0:noProof/>
                <ns0:webHidden/>
              </ns0:rPr>
            </ns0:r>
            <ns0:r ns0:rsidR="00037A4B">
              <ns0:rPr>
                <ns0:noProof/>
                <ns0:webHidden/>
              </ns0:rPr>
              <ns0:fldChar ns0:fldCharType="separate"/>
            </ns0:r>
            <ns0:r ns0:rsidR="007E19F3">
              <ns0:rPr>
                <ns0:noProof/>
                <ns0:webHidden/>
              </ns0:rPr>
              <ns0:t>65</ns0:t>
            </ns0:r>
            <ns0:r ns0:rsidR="00037A4B">
              <ns0:rPr>
                <ns0:noProof/>
                <ns0:webHidden/>
              </ns0:rPr>
              <ns0:fldChar ns0:fldCharType="end"/>
            </ns0:r>
          </ns0:hyperlink>
        </ns0:p>
        <ns0:p ns2:paraId="3B77D30F" ns2:textId="6036E419"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50" ns0:history="1">
            <ns0:r ns0:rsidR="00037A4B" ns0:rsidRPr="00D86BB3">
              <ns0:rPr>
                <ns0:rStyle ns0:val="Hyperlink"/>
                <ns0:noProof/>
                <ns0:lang ns0:val="en-US"/>
              </ns0:rPr>
              <ns0:t>9.2</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Beantwortung der Forschungsfrage und Leitfrag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50 \h </ns0:instrText>
            </ns0:r>
            <ns0:r ns0:rsidR="00037A4B">
              <ns0:rPr>
                <ns0:noProof/>
                <ns0:webHidden/>
              </ns0:rPr>
            </ns0:r>
            <ns0:r ns0:rsidR="00037A4B">
              <ns0:rPr>
                <ns0:noProof/>
                <ns0:webHidden/>
              </ns0:rPr>
              <ns0:fldChar ns0:fldCharType="separate"/>
            </ns0:r>
            <ns0:r ns0:rsidR="007E19F3">
              <ns0:rPr>
                <ns0:noProof/>
                <ns0:webHidden/>
              </ns0:rPr>
              <ns0:t>65</ns0:t>
            </ns0:r>
            <ns0:r ns0:rsidR="00037A4B">
              <ns0:rPr>
                <ns0:noProof/>
                <ns0:webHidden/>
              </ns0:rPr>
              <ns0:fldChar ns0:fldCharType="end"/>
            </ns0:r>
          </ns0:hyperlink>
        </ns0:p>
        <ns0:p ns2:paraId="7EE8A8E8" ns2:textId="190E338A"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51" ns0:history="1">
            <ns0:r ns0:rsidR="00037A4B" ns0:rsidRPr="00D86BB3">
              <ns0:rPr>
                <ns0:rStyle ns0:val="Hyperlink"/>
                <ns0:noProof/>
              </ns0:rPr>
              <ns0:t>9.3</ns0:t>
            </ns0:r>
            <ns0:r ns0:rsidR="00037A4B">
              <ns0:rPr>
                <ns0:rFonts ns0:asciiTheme="minorHAnsi" ns0:eastAsiaTheme="minorEastAsia" ns0:hAnsiTheme="minorHAnsi"/>
                <ns0:noProof/>
                <ns0:lang ns0:eastAsia="de-DE"/>
              </ns0:rPr>
              <ns0:tab/>
            </ns0:r>
            <ns0:r ns0:rsidR="00037A4B" ns0:rsidRPr="00D86BB3">
              <ns0:rPr>
                <ns0:rStyle ns0:val="Hyperlink"/>
                <ns0:noProof/>
              </ns0:rPr>
              <ns0:t>Bedeutung für Holzbau und digitale Planungsprozess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51 \h </ns0:instrText>
            </ns0:r>
            <ns0:r ns0:rsidR="00037A4B">
              <ns0:rPr>
                <ns0:noProof/>
                <ns0:webHidden/>
              </ns0:rPr>
            </ns0:r>
            <ns0:r ns0:rsidR="00037A4B">
              <ns0:rPr>
                <ns0:noProof/>
                <ns0:webHidden/>
              </ns0:rPr>
              <ns0:fldChar ns0:fldCharType="separate"/>
            </ns0:r>
            <ns0:r ns0:rsidR="007E19F3">
              <ns0:rPr>
                <ns0:noProof/>
                <ns0:webHidden/>
              </ns0:rPr>
              <ns0:t>65</ns0:t>
            </ns0:r>
            <ns0:r ns0:rsidR="00037A4B">
              <ns0:rPr>
                <ns0:noProof/>
                <ns0:webHidden/>
              </ns0:rPr>
              <ns0:fldChar ns0:fldCharType="end"/>
            </ns0:r>
          </ns0:hyperlink>
        </ns0:p>
        <ns0:p ns2:paraId="3EA4D0E8" ns2:textId="22D013CF" ns0:rsidR="00037A4B" ns0:rsidRDefault="00806B4B">
          <ns0:pPr>
            <ns0:pStyle ns0:val="Verzeichnis1"/>
            <ns0:rPr>
              <ns0:rFonts ns0:asciiTheme="minorHAnsi" ns0:eastAsiaTheme="minorEastAsia" ns0:hAnsiTheme="minorHAnsi"/>
              <ns0:b ns0:val="0"/>
              <ns0:noProof/>
              <ns0:lang ns0:eastAsia="de-DE"/>
            </ns0:rPr>
          </ns0:pPr>
          <ns0:hyperlink ns0:anchor="_Toc202445652" ns0:history="1">
            <ns0:r ns0:rsidR="00037A4B" ns0:rsidRPr="00D86BB3">
              <ns0:rPr>
                <ns0:rStyle ns0:val="Hyperlink"/>
                <ns0:noProof/>
              </ns0:rPr>
              <ns0:t>Abbildungsverzeichnis</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52 \h </ns0:instrText>
            </ns0:r>
            <ns0:r ns0:rsidR="00037A4B">
              <ns0:rPr>
                <ns0:noProof/>
                <ns0:webHidden/>
              </ns0:rPr>
            </ns0:r>
            <ns0:r ns0:rsidR="00037A4B">
              <ns0:rPr>
                <ns0:noProof/>
                <ns0:webHidden/>
              </ns0:rPr>
              <ns0:fldChar ns0:fldCharType="separate"/>
            </ns0:r>
            <ns0:r ns0:rsidR="007E19F3">
              <ns0:rPr>
                <ns0:noProof/>
                <ns0:webHidden/>
              </ns0:rPr>
              <ns0:t>66</ns0:t>
            </ns0:r>
            <ns0:r ns0:rsidR="00037A4B">
              <ns0:rPr>
                <ns0:noProof/>
                <ns0:webHidden/>
              </ns0:rPr>
              <ns0:fldChar ns0:fldCharType="end"/>
            </ns0:r>
          </ns0:hyperlink>
        </ns0:p>
        <ns0:p ns2:paraId="5305475B" ns2:textId="53EF1B3D" ns0:rsidR="0040142F" ns0:rsidRDefault="0040142F">
          <ns0:r>
            <ns0:rPr>
              <ns0:b/>
              <ns0:bCs/>
            </ns0:rPr>
            <ns0:fldChar ns0:fldCharType="end"/>
          </ns0:r>
        </ns0:p>
      </ns0:sdtContent>
    </ns0:sdt>
    <ns0:p ns2:paraId="4B9753C1" ns2:textId="77777777" ns0:rsidR="00A76217" ns0:rsidRDefault="00A76217" ns0:rsidP="002055FD"/>
    <ns0:p ns2:paraId="114DEBAC" ns2:textId="77777777" ns0:rsidR="00A76217" ns0:rsidRDefault="00A76217" ns0:rsidP="002055FD"/>
    <ns0:p ns2:paraId="5149609D" ns2:textId="77777777" ns0:rsidR="00A76217" ns0:rsidRDefault="00A76217" ns0:rsidP="002055FD"/>
    <ns0:p ns2:paraId="63910DAD" ns2:textId="77777777" ns0:rsidR="00A76217" ns0:rsidRDefault="00A76217" ns0:rsidP="002055FD"/>
    <ns0:p ns2:paraId="11D06D0A" ns2:textId="77777777" ns0:rsidR="002055FD" ns0:rsidRDefault="002055FD" ns0:rsidP="002055FD"/>
    <ns0:p ns2:paraId="5B38306C" ns2:textId="77777777" ns0:rsidR="00A76217" ns0:rsidRDefault="00A76217" ns0:rsidP="002055FD"/>
    <ns0:p ns2:paraId="799BDD39" ns2:textId="77777777" ns0:rsidR="00A76217" ns0:rsidRDefault="00A76217" ns0:rsidP="002055FD"/>
    <ns0:p ns2:paraId="715EDE78" ns2:textId="77777777" ns0:rsidR="00A76217" ns0:rsidRDefault="00A76217" ns0:rsidP="002055FD"/>
    <ns0:p ns2:paraId="7509E65E" ns2:textId="77777777" ns0:rsidR="00A76217" ns0:rsidRDefault="00A76217" ns0:rsidP="002055FD"/>
    <ns0:p ns2:paraId="77011F7A" ns2:textId="77777777" ns0:rsidR="00A76217" ns0:rsidRDefault="00A76217" ns0:rsidP="002055FD"/>
    <ns0:p ns2:paraId="1553C077" ns2:textId="77777777" ns0:rsidR="00A76217" ns0:rsidRDefault="00A76217" ns0:rsidP="002055FD"/>
    <ns0:p ns2:paraId="483F59E3" ns2:textId="77777777" ns0:rsidR="00A76217" ns0:rsidRDefault="00A76217" ns0:rsidP="002055FD"/>
    <ns0:p ns2:paraId="6B72AFD8" ns2:textId="77777777" ns0:rsidR="00E45EDB" ns0:rsidRDefault="00E45EDB" ns0:rsidP="002055FD">
      <ns0:pPr>
        <ns0:sectPr ns0:rsidR="00E45EDB" ns0:rsidSect="009F7106">
          <ns0:headerReference ns0:type="default" ns11:id="rId13"/>
          <ns0:pgSz ns0:w="11906" ns0:h="16838"/>
          <ns0:pgMar ns0:top="1418" ns0:right="1134" ns0:bottom="1418" ns0:left="1701" ns0:header="709" ns0:footer="709" ns0:gutter="0"/>
          <ns0:cols ns0:space="708"/>
          <ns0:docGrid ns0:linePitch="360"/>
        </ns0:sectPr>
      </ns0:pPr>
    </ns0:p>
    <ns0:p ns2:paraId="10A72E5F" ns2:textId="3ED9CC9E" ns0:rsidR="00FB4D41" ns0:rsidRDefault="00414FEE" ns0:rsidP="000B452C">
      <ns0:pPr>
        <ns0:pStyle ns0:val="berschrift1"/>
      </ns0:pPr>
      <ns0:bookmarkStart ns0:id="1" ns0:name="_Toc202445602"/>
      <ns0:r>
        <ns0:lastRenderedPageBreak/>
        <ns0:t>Einleitung</ns0:t>
      </ns0:r>
      <ns0:bookmarkEnd ns0:id="1"/>
    </ns0:p>
    <ns0:p ns2:paraId="0FBE62E3" ns2:textId="470AA26E" ns0:rsidR="0058684A" ns0:rsidRDefault="00414FEE" ns0:rsidP="005446DC">
      <ns0:pPr>
        <ns0:pStyle ns0:val="berschrift2"/>
      </ns0:pPr>
      <ns0:bookmarkStart ns0:id="2" ns0:name="_Toc202445603"/>
      <ns0:r>
        <ns0:t xml:space="preserve">Relevanz von KI und standardisierten Planungsdaten im </ns0:t>
      </ns0:r>
      <ns0:r ns0:rsidR="001F2790">
        <ns0:t>Holzbau</ns0:t>
      </ns0:r>
      <ns0:bookmarkEnd ns0:id="2"/>
      <ns0:r ns0:rsidR="00735C05">
        <ns0:t xml:space="preserve"> </ns0:t>
      </ns0:r>
      <ns0:r ns0:rsidR="00735C05" ns0:rsidRPr="00735C05">
        <ns0:rPr>
          <ns0:b ns0:val="0"/>
          <ns0:bCs/>
          <ns0:i/>
          <ns0:iCs/>
        </ns0:rPr>
        <ns0:t>später</ns0:t>
      </ns0:r>
    </ns0:p>
    <ns0:p ns2:paraId="379210EE" ns2:textId="77777777" ns0:rsidR="00414FEE" ns0:rsidRPr="00414FEE" ns0:rsidRDefault="00414FEE" ns0:rsidP="00414FEE"/>
    <ns0:p ns2:paraId="79EFFABC" ns2:textId="26D03479" ns0:rsidR="00F516FA" ns0:rsidRDefault="00B572FF" ns0:rsidP="00F516FA">
      <ns0:pPr>
        <ns0:pStyle ns0:val="berschrift2"/>
      </ns0:pPr>
      <ns0:bookmarkStart ns0:id="3" ns0:name="_Toc202445604"/>
      <ns0:r>
        <ns0:t>Begriffsabgrenzungen</ns0:t>
      </ns0:r>
      <ns0:r ns0:rsidR="00296EDB">
        <ns0:t xml:space="preserve"> der Forschungsfrage</ns0:t>
      </ns0:r>
      <ns0:bookmarkEnd ns0:id="3"/>
    </ns0:p>
    <ns0:p ns2:paraId="7146AB56" ns2:textId="570B30D0" ns0:rsidR="00296EDB" ns0:rsidRDefault="00296EDB" ns0:rsidP="00F516FA">
      <ns0:r ns0:rsidRPr="00296EDB">
        <ns0:t xml:space="preserve">Für ein einheitliches Verständnis der nachfolgenden </ns0:t>
      </ns0:r>
      <ns0:r ns0:rsidR="00245F11">
        <ns0:t>Arbeit</ns0:t>
      </ns0:r>
      <ns0:r ns0:rsidRPr="00296EDB">
        <ns0:t xml:space="preserve"> ist es notwendig</ns0:t>
      </ns0:r>
      <ns0:r>
        <ns0:t xml:space="preserve"> die </ns0:t>
      </ns0:r>
      <ns0:r ns0:rsidRPr="00296EDB">
        <ns0:t>zentrale</ns0:t>
      </ns0:r>
      <ns0:r>
        <ns0:t>n</ns0:t>
      </ns0:r>
      <ns0:r ns0:rsidRPr="00296EDB">
        <ns0:t xml:space="preserve"> Begriffe </ns0:t>
      </ns0:r>
      <ns0:r ns0:rsidR="00245F11">
        <ns0:t>„</ns0:t>
      </ns0:r>
      <ns0:r ns0:rsidR="00245F11" ns0:rsidRPr="00296EDB">
        <ns0:t>Large Language Model (LLM)</ns0:t>
      </ns0:r>
      <ns0:r ns0:rsidR="00245F11">
        <ns0:t>“,</ns0:t>
      </ns0:r>
      <ns0:r ns0:rsidR="00245F11" ns0:rsidRPr="00296EDB">
        <ns0:t xml:space="preserve"> </ns0:t>
      </ns0:r>
      <ns0:r ns0:rsidRPr="00296EDB">
        <ns0:t>„Standardisierung</ns0:t>
      </ns0:r>
      <ns0:r>
        <ns0:t>“</ns0:t>
      </ns0:r>
      <ns0:r ns0:rsidRPr="00296EDB">
        <ns0:t xml:space="preserve">, </ns0:t>
      </ns0:r>
      <ns0:r>
        <ns0:t>„</ns0:t>
      </ns0:r>
      <ns0:r ns0:rsidRPr="00296EDB">
        <ns0:t>semantische Interpretation</ns0:t>
      </ns0:r>
      <ns0:r>
        <ns0:t>“</ns0:t>
      </ns0:r>
      <ns0:r ns0:rsidRPr="00296EDB">
        <ns0:t xml:space="preserve"> und</ns0:t>
      </ns0:r>
      <ns0:r ns0:rsidR="00245F11">
        <ns0:t xml:space="preserve"> „</ns0:t>
      </ns0:r>
      <ns0:r ns0:rsidR="00245F11" ns0:rsidRPr="00245F11">
        <ns0:t>IFC</ns0:t>
      </ns0:r>
      <ns0:r ns0:rsidR="004F0C1F">
        <ns0:t>-basierte Planungsdaten</ns0:t>
      </ns0:r>
      <ns0:r ns0:rsidR="00245F11">
        <ns0:t>“</ns0:t>
      </ns0:r>
      <ns0:r ns0:rsidRPr="00296EDB">
        <ns0:t xml:space="preserve"> klar zu definieren.</ns0:t>
      </ns0:r>
    </ns0:p>
    <ns0:p ns2:paraId="5527BAB9" ns2:textId="108A1B5D" ns0:rsidR="00245F11" ns0:rsidRPr="00245F11" ns0:rsidRDefault="00245F11" ns0:rsidP="00245F11">
      <ns0:r ns0:rsidRPr="00245F11">
        <ns0:t xml:space="preserve">Large Language Models (LLMs) gehören zur Familie der sogenannten generativen KI-Systeme und sind darauf spezialisiert, menschliche Sprache zu verarbeiten und zu erzeugen. Sie basieren auf tiefen neuronalen Netzwerken, die mit riesigen Mengen an Textdaten trainiert wurden und dadurch in der Lage sind, Muster, Strukturen und Zusammenhänge in der Sprache zu erfassen. Charakteristisch für </ns0:t>
      </ns0:r>
      <ns0:r ns0:rsidR="004F0C1F">
        <ns0:t>aktuelle</ns0:t>
      </ns0:r>
      <ns0:r ns0:rsidRPr="00245F11">
        <ns0:t xml:space="preserve"> LLMs ist ihre Architektur: Sie greifen auf sogenannte Transformer-Modelle zurück, die besonders leistungsfähig darin sind, kontextbezogene Informationen über längere Textabschnitte hinweg zu verarbeiten.</ns0:t>
      </ns0:r>
      <ns0:r ns0:rsidR="004F0C1F">
        <ns0:t xml:space="preserve"> (Quelle Ertel </ns0:t>
      </ns0:r>
      <ns0:proofErr ns0:type="gramStart"/>
      <ns0:r ns0:rsidR="004F0C1F">
        <ns0:t>Grundkurs  S.</ns0:t>
      </ns0:r>
      <ns0:proofErr ns0:type="gramEnd"/>
      <ns0:r ns0:rsidR="004F0C1F">
        <ns0:t xml:space="preserve"> 110)</ns0:t>
      </ns0:r>
      <ns0:r ns0:rsidRPr="00245F11">
        <ns0:t xml:space="preserve"> Damit unterscheiden sie sich von anderen Formen künstlicher Intelligenz, die häufig auf spezifische, eng umrissene Aufgabenbereiche ausgelegt sind – etwa die Objekterkennung in Bildern, Regelsteuerungen oder einfache Klassifikationsaufgaben. LLMs zeichnen sich durch eine hohe Generalisierungsfähigkeit aus und lassen sich flexibel auf verschiedenste sprach</ns0:t>
      </ns0:r>
      <ns0:r ns0:rsidR="004F0C1F">
        <ns0:t>- bzw. text</ns0:t>
      </ns0:r>
      <ns0:r ns0:rsidRPr="00245F11">
        <ns0:t>basierte Anwendungsfälle übertragen.</ns0:t>
      </ns0:r>
    </ns0:p>
    <ns0:p ns2:paraId="612D7C2F" ns2:textId="322CF774" ns0:rsidR="001517F4" ns0:rsidRDefault="00296EDB" ns0:rsidP="00B632CB">
      <ns0:commentRangeStart ns0:id="3"/>
      <ns0:r ns0:rsidRPr="00296EDB">
        <ns0:t xml:space="preserve">Standardisierung bezeichnet die Vereinheitlichung von Informationen, Prozessen und Begriffen mit dem Ziel, eine </ns0:t>
      </ns0:r>
      <ns0:r ns0:rsidR="00886DE8">
        <ns0:t>konsistente</ns0:t>
      </ns0:r>
      <ns0:r ns0:rsidRPr="00296EDB">
        <ns0:t xml:space="preserve"> Kommunikation zwischen den Beteiligten sicherzustellen. </ns0:t>
      </ns0:r>
      <ns0:r ns0:rsidR="00886DE8">
        <ns0:t>Es sollen bereit</ns0:t>
      </ns0:r>
      <ns0:r ns0:rsidR="004F0C1F">
        <ns0:t>s</ns0:t>
      </ns0:r>
      <ns0:r ns0:rsidR="00886DE8">
        <ns0:t xml:space="preserve"> bekanntes Wissen und Erfahrung wiederverwendet werden. </ns0:t>
      </ns0:r>
      <ns0:r ns0:rsidRPr="00296EDB">
        <ns0:t xml:space="preserve">In der Bauwirtschaft ist Standardisierung insbesondere im Kontext digitaler Planungsprozesse essenziell, um eine verlässliche, maschinenlesbare Datenbasis zu schaffen. Sie bildet die Grundlage für effiziente Zusammenarbeit, klare Zuständigkeiten und </ns0:t>
      </ns0:r>
      <ns0:r ns0:rsidR="00886DE8">
        <ns0:t>legt eine Qualität der Ergebnisse fest. (Quelle Iso 19650 S. 7)</ns0:t>
      </ns0:r>
      <ns0:commentRangeEnd ns0:id="3"/>
      <ns0:r>
        <ns0:commentReference ns0:id="3"/>
      </ns0:r>
    </ns0:p>
    <ns0:p ns2:paraId="6DDBE9C7" ns2:textId="7768514F" ns0:rsidR="00BF2EAC" ns0:rsidRDefault="00245F11" ns0:rsidP="00296EDB">
      <ns0:r ns0:rsidRPr="00245F11">
        <ns0:t xml:space="preserve">Semantische Interpretation bezeichnet die Fähigkeit, Informationen nicht nur formal zu erfassen, sondern auch ihre inhaltliche Bedeutung zu erkennen und kontextbezogen zuzuordnen. Im Unterschied zur rein syntaktischen Verarbeitung, bei der Daten nach festen Formaten gelesen werden, zielt semantische Interpretation darauf ab, Zusammenhänge, Funktionen und Eigenschaften aus Informationen abzuleiten. Für Anwendungen im Bauwesen – insbesondere bei der Nutzung digitaler Gebäudemodelle – bedeutet dies, dass beispielsweise ein Bauteil wie eine Holzstütze nicht nur als Objekt mit Attributen erkannt wird, sondern dass dessen Funktion im Tragwerk, Lage im Gebäude oder Beziehung zu </ns0:t>
      </ns0:r>
      <ns0:r ns0:rsidR="00E50A8F">
        <ns0:t>anderen</ns0:t>
      </ns0:r>
      <ns0:r ns0:rsidRPr="00245F11">
        <ns0:t xml:space="preserve"> Bauteilen semantisch </ns0:t>
      </ns0:r>
      <ns0:r ns0:rsidRPr="00245F11">
        <ns0:lastRenderedPageBreak/>
        <ns0:t xml:space="preserve">erfasst und weiterverarbeitet werden kann. Die Grundlage dafür bildet eine klar strukturierte, idealerweise standardisierte Datenbasis, wie sie </ns0:t>
      </ns0:r>
      <ns0:r ns0:rsidR="00A83A11">
        <ns0:t>im</ns0:t>
      </ns0:r>
      <ns0:r ns0:rsidRPr="00245F11">
        <ns0:t xml:space="preserve"> IFC-Format </ns0:t>
      </ns0:r>
      <ns0:r ns0:rsidR="008B4954">
        <ns0:t>abgebildet werden kann</ns0:t>
      </ns0:r>
      <ns0:r ns0:rsidRPr="00245F11">
        <ns0:t>. In der DIN EN ISO 19650-1 wird der Begriff „Informationen“ entsprechend als „</ns0:t>
      </ns0:r>
      <ns0:proofErr ns0:type="spellStart"/>
      <ns0:r ns0:rsidRPr="00245F11">
        <ns0:t>reinterpretierbare</ns0:t>
      </ns0:r>
      <ns0:proofErr ns0:type="spellEnd"/>
      <ns0:r ns0:rsidRPr="00245F11">
        <ns0:t xml:space="preserve"> Darstellung von Daten in formalisierter Form“ definiert, die für die Verarbeitung durch Menschen oder Maschinen geeignet ist (Quelle: DIN ISO 19650-1 S. 7). Für KI-basierte Systeme wie Large Language Models (LLMs) ist diese Form der Strukturierung Voraussetzung, um aus den gelieferten Planungsdaten belastbare Schlüsse ziehen zu können – etwa bei der automatisierten Auswertung, Klassifizierung oder regelbasierten Überprüfung von Bauteilen.</ns0:t>
      </ns0:r>
    </ns0:p>
    <ns0:p ns2:paraId="3917C58A" ns2:textId="2B153977" ns0:rsidR="004F0C1F" ns0:rsidRDefault="004F0C1F" ns0:rsidP="00296EDB">
      <ns0:r ns0:rsidRPr="004F0C1F">
        <ns0:t xml:space="preserve">IFC-basierte Planungsdaten sind digitale Bauwerksinformationen, die im sogenannten Industry </ns0:t>
      </ns0:r>
      <ns0:proofErr ns0:type="spellStart"/>
      <ns0:r ns0:rsidRPr="004F0C1F">
        <ns0:t>Foundation</ns0:t>
      </ns0:r>
      <ns0:proofErr ns0:type="spellEnd"/>
      <ns0:r ns0:rsidRPr="004F0C1F">
        <ns0:t xml:space="preserve"> Classes-Format (IFC) strukturiert vorliegen. Dieses Format wurde von der internationalen Organisation </ns0:t>
      </ns0:r>
      <ns0:proofErr ns0:type="spellStart"/>
      <ns0:r ns0:rsidRPr="004F0C1F">
        <ns0:t>buildingSMART</ns0:t>
      </ns0:r>
      <ns0:proofErr ns0:type="spellEnd"/>
      <ns0:r ns0:rsidRPr="004F0C1F">
        <ns0:t xml:space="preserve"> entwickelt und ist offen sowie herstellerneutral angelegt. Ziel ist es, den Austausch von Planungsmodellen über verschiedene Softwarelösungen hinweg verlustfrei und eindeutig zu ermöglichen. </ns0:t>
      </ns0:r>
      <ns0:r ns0:rsidR="00E43FA6" ns0:rsidRPr="00E43FA6">
        <ns0:t>Im Unterschied zu proprietären Dateiformaten, die an spezifische Programme gebunden sind, stellt IFC eine gemeinsame Grundlage dar, auf die Projektbeteiligte zugreifen können – unabhängig von ihrer jeweiligen Software, sofern diese über eine entsprechende IFC-Schnittstelle verfügt.</ns0:t>
      </ns0:r>
      <ns0:r ns0:rsidR="00E43FA6">
        <ns0:t xml:space="preserve"> </ns0:t>
      </ns0:r>
      <ns0:r ns0:rsidRPr="004F0C1F">
        <ns0:t>Die Datenstruktur orientiert sich an einem objektbasierten Ansatz: Bauteile wie Wände, Stützen oder Decken werden als eigenständige Objekte beschrieben, denen Eigenschaften wie Geometrie, Material oder Funktion zugeordnet sind. Dadurch lassen sich IFC-Daten besonders gut in koordinierten, gewerkeübergreifenden Planungsprozessen einsetzen, etwa beim digitalen Modellabgleich oder der modellbasierten Ausschreibung. Voraussetzung dafür ist jedoch eine ausreichende Genauigkeit, Vollständigkeit und Konsistenz der Planungsdaten.</ns0:t>
      </ns0:r>
      <ns0:r>
        <ns0:t xml:space="preserve"> (Quelle Borrmann König S.157 ff. prüfen)</ns0:t>
      </ns0:r>
    </ns0:p>
    <ns0:p ns2:paraId="067B4A75" ns2:textId="77777777" ns0:rsidR="001F2790" ns0:rsidRDefault="001F2790" ns0:rsidP="00296EDB"/>
    <ns0:p ns2:paraId="5966D4BE" ns2:textId="5189FC3F" ns0:rsidR="001F2790" ns0:rsidRDefault="001F2790" ns0:rsidP="00296EDB">
      <ns0:pPr>
        <ns0:pStyle ns0:val="berschrift2"/>
      </ns0:pPr>
      <ns0:bookmarkStart ns0:id="4" ns0:name="_Toc202445605"/>
      <ns0:bookmarkStart ns0:id="5" ns0:name="_Ref203738800"/>
      <ns0:r>
        <ns0:t>Problemstellung: Herausforderungen aktueller Datenlage und KI-Nutzung</ns0:t>
      </ns0:r>
      <ns0:bookmarkEnd ns0:id="4"/>
      <ns0:bookmarkEnd ns0:id="5"/>
    </ns0:p>
    <ns0:p ns2:paraId="3F10FCDD" ns2:textId="11A45C37" ns0:rsidR="00EA7D0C" ns0:rsidRDefault="00EA7D0C" ns0:rsidP="00296EDB">
      <ns0:r ns0:rsidRPr="00EA7D0C">
        <ns0:t>Digitale Bauwerksmodelle auf Basis des IFC-Formats bieten eine strukturierte und formal vollständige Grundlage zur Beschreibung von Planungsinformationen. Diese Daten enthalten sowohl geometrische als auch alphanumerische Eigenschaften der Bauteile und ermöglichen grundsätzlich eine softwareunabhängige Weiterverarbeitung</ns0:t>
      </ns0:r>
      <ns0:r ns0:rsidR="00CE0E16">
        <ns0:t xml:space="preserve"> bei Vorhandensein einer IFC-Schnittstelle</ns0:t>
      </ns0:r>
      <ns0:r ns0:rsidRPr="00EA7D0C">
        <ns0:t>. In Verbindung mit aktuellen Entwicklungen im Bereich künstlicher Intelligenz</ns0:t>
      </ns0:r>
      <ns0:r ns0:rsidR="00EF0E6B">
        <ns0:t>,</ns0:t>
      </ns0:r>
      <ns0:r ns0:rsidRPr="00EA7D0C">
        <ns0:t xml:space="preserve"> insbesondere durch den Einsatz von LLMs</ns0:t>
      </ns0:r>
      <ns0:r ns0:rsidR="00EF0E6B">
        <ns0:t>,</ns0:t>
      </ns0:r>
      <ns0:r ns0:rsidRPr="00EA7D0C">
        <ns0:t xml:space="preserve"> eröffnen sich neue Möglichkeiten, diese Daten automatisiert auszuwerten, </ns0:t>
      </ns0:r>
      <ns0:commentRangeStart ns0:id="6"/>
      <ns0:r ns0:rsidRPr="00EA7D0C">
        <ns0:t>etwa zur Generierung von Stücklisten, zur Bauteilklassifikation oder zur Plausibilitätsprüfung</ns0:t>
      </ns0:r>
      <ns0:commentRangeEnd ns0:id="6"/>
      <ns0:r ns0:rsidR="00CE0E16">
        <ns0:rPr>
          <ns0:rStyle ns0:val="Kommentarzeichen"/>
        </ns0:rPr>
        <ns0:commentReference ns0:id="6"/>
      </ns0:r>
      <ns0:r ns0:rsidRPr="00EA7D0C">
        <ns0:t xml:space="preserve">. </ns0:t>
      </ns0:r>
      <ns0:r ns0:rsidR="00EF0E6B">
        <ns0:t>Bei einem simplen</ns0:t>
      </ns0:r>
      <ns0:r ns0:rsidRPr="00EA7D0C">
        <ns0:t xml:space="preserve"> </ns0:t>
      </ns0:r>
      <ns0:r ns0:rsidR="00EF0E6B">
        <ns0:t>Test</ns0:t>
      </ns0:r>
      <ns0:r ns0:rsidRPr="00EA7D0C">
        <ns0:t xml:space="preserve"> zeigt sich jedoch, dass LLMs </ns0:t>
      </ns0:r>
      <ns0:r ns0:rsidR="00CE0E16">
        <ns0:t>zum heutigen Stand</ns0:t>
      </ns0:r>
      <ns0:r ns0:rsidRPr="00EA7D0C">
        <ns0:t xml:space="preserve"> </ns0:t>
      </ns0:r>
      <ns0:r ns0:rsidR="008B53B9">
        <ns0:t>nicht</ns0:t>
      </ns0:r>
      <ns0:r ns0:rsidRPr="00EA7D0C">
        <ns0:t xml:space="preserve"> in der Lage sind, rohe IFC-Daten </ns0:t>
      </ns0:r>
      <ns0:r ns0:rsidR="008B53B9">
        <ns0:t>direkt</ns0:t>
      </ns0:r>
      <ns0:r ns0:rsidRPr="00EA7D0C">
        <ns0:t xml:space="preserve"> zu interpretieren und </ns0:t>
      </ns0:r>
      <ns0:r ns0:rsidR="008B53B9">
        <ns0:t>zu verstehen.</ns0:t>
      </ns0:r>
    </ns0:p>
    <ns0:p ns2:paraId="524A34C4" ns2:textId="4798F8E6" ns0:rsidR="0075196B" ns0:rsidRDefault="0075196B" ns0:rsidP="0075196B">
      <ns0:pPr>
        <ns0:keepNext/>
      </ns0:pPr>
      <ns0:r ns0:rsidRPr="0075196B">
        <ns0:rPr>
          <ns0:noProof/>
        </ns0:rPr>
        <ns0:drawing>
          <ns3:inline distT="0" distB="0" distL="0" distR="0" ns4:anchorId="0BAD4CDA" ns4:editId="09CC10C7">
            <ns3:extent cx="4591050" cy="2842664"/>
            <ns3:effectExtent l="19050" t="19050" r="19050" b="15240"/>
            <ns3:docPr id="1" name="Grafik 1"/>
            <ns3:cNvGraphicFramePr>
              <ns5:graphicFrameLocks noChangeAspect="1"/>
            </ns3:cNvGraphicFramePr>
            <ns5:graphic>
              <ns5:graphicData uri="http://schemas.openxmlformats.org/drawingml/2006/picture">
                <ns12:pic>
                  <ns12:nvPicPr>
                    <ns12:cNvPr id="1" name=""/>
                    <ns12:cNvPicPr/>
                  </ns12:nvPicPr>
                  <ns12:blipFill rotWithShape="1">
                    <ns5:blip ns11:embed="rId18"/>
                    <ns5:srcRect r="1113"/>
                    <ns5:stretch/>
                  </ns12:blipFill>
                  <ns12:spPr bwMode="auto">
                    <ns5:xfrm>
                      <ns5:off x="0" y="0"/>
                      <ns5:ext cx="4605137" cy="2851386"/>
                    </ns5:xfrm>
                    <ns5:prstGeom prst="rect">
                      <ns5:avLst/>
                    </ns5:prstGeom>
                    <ns5:ln w="9525" cap="sq" cmpd="thickThin" algn="ctr">
                      <ns5:solidFill>
                        <ns5:sysClr val="windowText" lastClr="000000"/>
                      </ns5:solidFill>
                      <ns5:prstDash val="solid"/>
                      <ns5:miter lim="800000"/>
                      <ns5:headEnd type="none" w="med" len="med"/>
                      <ns5:tailEnd type="none" w="med" len="med"/>
                      <ns5:extLst>
                        <ns5:ext uri="{C807C97D-BFC1-408E-A445-0C87EB9F89A2}">
                          <ns13:lineSketchStyleProps sd="0">
                            <ns5:custGeom>
                              <ns5:avLst/>
                              <ns5:gdLst/>
                              <ns5:ahLst/>
                              <ns5:cxnLst/>
                              <ns5:rect l="0" t="0" r="0" b="0"/>
                              <ns5:pathLst/>
                            </ns5:custGeom>
                            <ns13:type/>
                          </ns13:lineSketchStyleProps>
                        </ns5:ext>
                      </ns5:extLst>
                    </ns5:ln>
                    <ns5:effectLst/>
                    <ns5:extLst>
                      <ns5:ext uri="{53640926-AAD7-44D8-BBD7-CCE9431645EC}">
                        <ns14:shadowObscured/>
                      </ns5:ext>
                    </ns5:extLst>
                  </ns12:spPr>
                </ns12:pic>
              </ns5:graphicData>
            </ns5:graphic>
          </ns3:inline>
        </ns0:drawing>
      </ns0:r>
    </ns0:p>
    <ns0:p ns2:paraId="273FA3F6" ns2:textId="0B6F2011" ns0:rsidR="0075196B" ns0:rsidRDefault="0075196B" ns0:rsidP="0075196B">
      <ns0:pPr>
        <ns0:pStyle ns0:val="Beschriftung"/>
      </ns0:pPr>
      <ns0:bookmarkStart ns0:id="7" ns0:name="_Ref202441313"/>
      <ns0:r>
        <ns0:t xml:space="preserve">Abbildung </ns0:t>
      </ns0:r>
      <ns0:r>
        <ns0:fldChar ns0:fldCharType="begin"/>
      </ns0:r>
      <ns0:r>
        <ns0:instrText xml:space="preserve"> SEQ Abbildung \* ARABIC </ns0:instrText>
      </ns0:r>
      <ns0:r>
        <ns0:fldChar ns0:fldCharType="separate"/>
      </ns0:r>
      <ns0:r ns0:rsidR="00DC0381">
        <ns0:rPr>
          <ns0:noProof/>
        </ns0:rPr>
        <ns0:t>1</ns0:t>
      </ns0:r>
      <ns0:r>
        <ns0:fldChar ns0:fldCharType="end"/>
      </ns0:r>
      <ns0:bookmarkEnd ns0:id="7"/>
      <ns0:r>
        <ns0:t xml:space="preserve"> Gescheiteter Versuch mit </ns0:t>
      </ns0:r>
      <ns0:proofErr ns0:type="spellStart"/>
      <ns0:r>
        <ns0:t>ChatGPT</ns0:t>
      </ns0:r>
      <ns0:proofErr ns0:type="spellEnd"/>
      <ns0:r>
        <ns0:t xml:space="preserve"> 4.5 eine beispielhafte IFC Datei auszuwerten</ns0:t>
      </ns0:r>
    </ns0:p>
    <ns0:p ns2:paraId="5F5E44A9" ns2:textId="553D42E9" ns0:rsidR="006B7CB0" ns0:rsidRDefault="00DF68F2" ns0:rsidP="00971EE6">
      <ns0:r ns0:rsidRPr="00DF68F2">
        <ns0:t xml:space="preserve">Ein Beispiel hierfür zeigt </ns0:t>
      </ns0:r>
      <ns0:r ns0:rsidR="00EF0E6B">
        <ns0:fldChar ns0:fldCharType="begin"/>
      </ns0:r>
      <ns0:r ns0:rsidR="00EF0E6B">
        <ns0:instrText xml:space="preserve"> REF _Ref202441313 \h </ns0:instrText>
      </ns0:r>
      <ns0:r ns0:rsidR="00EF0E6B">
        <ns0:fldChar ns0:fldCharType="separate"/>
      </ns0:r>
      <ns0:r ns0:rsidR="007E19F3">
        <ns0:t xml:space="preserve">Abbildung </ns0:t>
      </ns0:r>
      <ns0:r ns0:rsidR="007E19F3">
        <ns0:rPr>
          <ns0:noProof/>
        </ns0:rPr>
        <ns0:t>1</ns0:t>
      </ns0:r>
      <ns0:r ns0:rsidR="00EF0E6B">
        <ns0:fldChar ns0:fldCharType="end"/>
      </ns0:r>
      <ns0:r ns0:rsidRPr="00DF68F2">
        <ns0:t xml:space="preserve">, in der ein LLM (ChatGPT-4.5) mit der Aufgabe konfrontiert wird, eine beispielhafte IFC-Datei auszuwerten. </ns0:t>
      </ns0:r>
      <ns0:r ns0:rsidR="00971EE6">
        <ns0:t xml:space="preserve">Das Modell scheitert jedoch bereits daran, auf die Datei zuzugreifen und deren Inhalte zu analysieren, da ihm in der Umgebung der notwendige Zugriff auf spezialisierte Bibliotheken wie </ns0:t>
      </ns0:r>
      <ns0:proofErr ns0:type="spellStart"/>
      <ns0:r ns0:rsidR="00971EE6">
        <ns0:t>IfcOpenShell</ns0:t>
      </ns0:r>
      <ns0:proofErr ns0:type="spellEnd"/>
      <ns0:r ns0:rsidR="00971EE6">
        <ns0:t xml:space="preserve"> fehlt. Diese Open-Source-Bibliothek wird von </ns0:t>
      </ns0:r>
      <ns0:proofErr ns0:type="spellStart"/>
      <ns0:r ns0:rsidR="00971EE6">
        <ns0:t>buildingSMART</ns0:t>
      </ns0:r>
      <ns0:proofErr ns0:type="spellEnd"/>
      <ns0:r ns0:rsidR="00971EE6">
        <ns0:t xml:space="preserve"> gepflegt und stellt Funktionen bereit, um IFC-Dateien programmgesteuert zu lesen, analysieren und gezielt auf Bauteile, Eigenschaften oder Relationen zuzugreifen. Ohne eine solche Schnittstelle bleibt der Zugriff auf Inhalte für ein LLM oberflächlich, und die interne Logik der Datei bleibt weitgehend unerschlossen.</ns0:t>
      </ns0:r>
    </ns0:p>
    <ns0:p ns2:paraId="53EC3579" ns2:textId="77777777" ns0:rsidR="006B7CB0" ns0:rsidRDefault="006B7CB0" ns0:rsidP="00971EE6"/>
    <ns0:p ns2:paraId="1E9B1382" ns2:textId="6651E3AB" ns0:rsidR="0091342E" ns0:rsidRDefault="0091342E" ns0:rsidP="00C67B8C">
      <ns0:pPr>
        <ns0:pStyle ns0:val="berschrift3"/>
      </ns0:pPr>
      <ns0:bookmarkStart ns0:id="8" ns0:name="_Toc202445606"/>
      <ns0:bookmarkStart ns0:id="9" ns0:name="_Ref202959647"/>
      <ns0:bookmarkStart ns0:id="10" ns0:name="_Ref202959659"/>
      <ns0:r ns0:rsidRPr="0091342E">
        <ns0:t>Komplexe, hierarchische Datenstruktur und Datenmenge:</ns0:t>
      </ns0:r>
      <ns0:bookmarkEnd ns0:id="8"/>
      <ns0:bookmarkEnd ns0:id="9"/>
      <ns0:bookmarkEnd ns0:id="10"/>
    </ns0:p>
    <ns0:p ns2:paraId="2D33DBA3" ns2:textId="4A0E65B7" ns0:rsidR="00C67B8C" ns0:rsidRDefault="00613AF1" ns0:rsidP="00C67B8C">
      <ns0:r ns0:rsidRPr="00613AF1">
        <ns0:t xml:space="preserve">IFC basiert auf einer tief verschachtelten Objektstruktur. Informationen werden über zahlreiche Referenzen, Relationen und Entitäten verteilt abgelegt. Selbst für Menschen mit Fachkenntnissen ist eine sinnvolle Interpretation anhand des reinen IFC-Codes kaum möglich, da Informationen weder visuell kontextualisiert noch sprachlich eingeordnet sind. </ns0:t>
      </ns0:r>
      <ns0:r>
        <ns0:fldChar ns0:fldCharType="begin"/>
      </ns0:r>
      <ns0:r>
        <ns0:instrText xml:space="preserve"> REF _Ref202434665 \h </ns0:instrText>
      </ns0:r>
      <ns0:r>
        <ns0:fldChar ns0:fldCharType="separate"/>
      </ns0:r>
      <ns0:r ns0:rsidR="007E19F3">
        <ns0:t xml:space="preserve">Abbildung </ns0:t>
      </ns0:r>
      <ns0:r ns0:rsidR="007E19F3">
        <ns0:rPr>
          <ns0:noProof/>
        </ns0:rPr>
        <ns0:t>2</ns0:t>
      </ns0:r>
      <ns0:r>
        <ns0:fldChar ns0:fldCharType="end"/>
      </ns0:r>
      <ns0:r>
        <ns0:t xml:space="preserve"> </ns0:t>
      </ns0:r>
      <ns0:r ns0:rsidRPr="00613AF1">
        <ns0:t xml:space="preserve">zeigt exemplarisch einen Ausschnitt aus der verwendeten IFC Beispiel-Datei. Die textbasierte IFC-Datei folgt einer in EXPRESS definierten Struktur. EXPRESS ist dabei gewissermaßen die technische Grammatik des IFC-Formats – eine formale Beschreibungssprache, mit der die Typen, Beziehungen und Eigenschaften aller IFC-Elemente systematisch festgelegt werden. Sie bildet die Grundlage dafür, wie Informationen in der IFC-Datei codiert sind. Bereits dieser kurze Auszug macht deutlich, wie fragmentiert und technikorientiert die Darstellung ist. Hinzu kommt die immense Datenmenge: Die Beispiel-IFC umfasst rund 4,76 Millionen Zeichen, was das </ns0:t>
      </ns0:r>
      <ns0:proofErr ns0:type="spellStart"/>
      <ns0:r ns0:rsidRPr="00613AF1">
        <ns0:t>Tokenlimit</ns0:t>
      </ns0:r>
      <ns0:proofErr ns0:type="spellEnd"/>
      <ns0:r ns0:rsidRPr="00613AF1">
        <ns0:t xml:space="preserve"> aktueller LLMs deutlich überschreitet. Eine vollständige Verarbeitung ohne Vorverarbeitung oder gezielte Filterung ist somit selbst technisch nicht umsetzbar.</ns0:t>
      </ns0:r>
    </ns0:p>
    <ns0:p ns2:paraId="45726519" ns2:textId="77777777" ns0:rsidR="0068115A" ns0:rsidRDefault="0068115A" ns0:rsidP="0068115A">
      <ns0:pPr>
        <ns0:keepNext/>
      </ns0:pPr>
      <ns0:r ns0:rsidRPr="0068115A">
        <ns0:rPr>
          <ns0:noProof/>
        </ns0:rPr>
        <ns0:drawing>
          <ns3:inline distT="0" distB="0" distL="0" distR="0" ns4:anchorId="7D3757C1" ns4:editId="7A8684EA">
            <ns3:extent cx="4572000" cy="3920801"/>
            <ns3:effectExtent l="0" t="0" r="0" b="3810"/>
            <ns3:docPr id="2" name="Grafik 2"/>
            <ns3:cNvGraphicFramePr>
              <ns5:graphicFrameLocks noChangeAspect="1"/>
            </ns3:cNvGraphicFramePr>
            <ns5:graphic>
              <ns5:graphicData uri="http://schemas.openxmlformats.org/drawingml/2006/picture">
                <ns12:pic>
                  <ns12:nvPicPr>
                    <ns12:cNvPr id="1" name=""/>
                    <ns12:cNvPicPr/>
                  </ns12:nvPicPr>
                  <ns12:blipFill>
                    <ns5:blip ns11:embed="rId19"/>
                    <ns5:stretch>
                      <ns5:fillRect/>
                    </ns5:stretch>
                  </ns12:blipFill>
                  <ns12:spPr>
                    <ns5:xfrm>
                      <ns5:off x="0" y="0"/>
                      <ns5:ext cx="4582695" cy="3929973"/>
                    </ns5:xfrm>
                    <ns5:prstGeom prst="rect">
                      <ns5:avLst/>
                    </ns5:prstGeom>
                  </ns12:spPr>
                </ns12:pic>
              </ns5:graphicData>
            </ns5:graphic>
          </ns3:inline>
        </ns0:drawing>
      </ns0:r>
    </ns0:p>
    <ns0:p ns2:paraId="7770D3DC" ns2:textId="52AC145A" ns0:rsidR="0096020C" ns0:rsidRDefault="0068115A" ns0:rsidP="0068115A">
      <ns0:pPr>
        <ns0:pStyle ns0:val="Beschriftung"/>
      </ns0:pPr>
      <ns0:bookmarkStart ns0:id="11" ns0:name="_Ref202434665"/>
      <ns0:r>
        <ns0:t xml:space="preserve">Abbildung </ns0:t>
      </ns0:r>
      <ns0:r>
        <ns0:fldChar ns0:fldCharType="begin"/>
      </ns0:r>
      <ns0:r>
        <ns0:instrText xml:space="preserve"> SEQ Abbildung \* ARABIC </ns0:instrText>
      </ns0:r>
      <ns0:r>
        <ns0:fldChar ns0:fldCharType="separate"/>
      </ns0:r>
      <ns0:r ns0:rsidR="00DC0381">
        <ns0:rPr>
          <ns0:noProof/>
        </ns0:rPr>
        <ns0:t>2</ns0:t>
      </ns0:r>
      <ns0:r>
        <ns0:fldChar ns0:fldCharType="end"/>
      </ns0:r>
      <ns0:bookmarkEnd ns0:id="11"/>
      <ns0:r>
        <ns0:t xml:space="preserve"> Ausschnitt des Codes der beispielhaften IFC Datei</ns0:t>
      </ns0:r>
    </ns0:p>
    <ns0:p ns2:paraId="529B2FC8" ns2:textId="77777777" ns0:rsidR="006109B6" ns0:rsidRDefault="006109B6" ns0:rsidP="006109B6"/>
    <ns0:p ns2:paraId="713D171D" ns2:textId="340133B5" ns0:rsidR="007169D8" ns0:rsidRDefault="006109B6" ns0:rsidP="007169D8">
      <ns0:pPr>
        <ns0:pStyle ns0:val="berschrift3"/>
      </ns0:pPr>
      <ns0:bookmarkStart ns0:id="12" ns0:name="_Toc202445607"/>
      <ns0:r ns0:rsidRPr="006109B6">
        <ns0:t xml:space="preserve">Fehlende </ns0:t>
      </ns0:r>
      <ns0:r ns0:rsidR="00F52415">
        <ns0:t>semantische Strukturierung</ns0:t>
      </ns0:r>
      <ns0:r ns0:rsidRPr="006109B6">
        <ns0:t>:</ns0:t>
      </ns0:r>
      <ns0:bookmarkEnd ns0:id="12"/>
    </ns0:p>
    <ns0:p ns2:paraId="298D8AD8" ns2:textId="679527CE" ns0:rsidR="007169D8" ns0:rsidRDefault="007169D8" ns0:rsidP="00A12841">
      <ns0:r>
        <ns0:t xml:space="preserve">LLMs sind auf die Verarbeitung natürlichsprachlicher Texte trainiert. IFC-Dateien hingegen bestehen aus strukturierten, formal maschinenlesbaren Datensätzen, deren Bedeutung jedoch nicht explizit ausgedrückt ist. Die verwendeten Klassen- und Attributnamen im IFC-Format besitzen keine unmittelbare semantische Kodierung, was eine automatische inhaltliche Interpretation durch LLMs erschwert. Ohne ein semantisches Mapping – etwa wie es durch Initiativen wie </ns0:t>
      </ns0:r>
      <ns0:proofErr ns0:type="spellStart"/>
      <ns0:r>
        <ns0:t>ifcOWL</ns0:t>
      </ns0:r>
      <ns0:proofErr ns0:type="spellEnd"/>
      <ns0:r>
        <ns0:t xml:space="preserve"> angestrebt wird – fehlt dem Modell die Grundlage, um Bedeutungszusammenhänge und Objektbeziehungen korrekt zu erfassen.</ns0:t>
      </ns0:r>
    </ns0:p>
    <ns0:p ns2:paraId="382098D9" ns2:textId="77777777" ns0:rsidR="0027408D" ns0:rsidRDefault="0027408D" ns0:rsidP="0027408D">
      <ns0:pPr>
        <ns0:keepNext/>
      </ns0:pPr>
      <ns0:r ns0:rsidRPr="0027408D">
        <ns0:rPr>
          <ns0:noProof/>
        </ns0:rPr>
        <ns0:drawing>
          <ns3:inline distT="0" distB="0" distL="0" distR="0" ns4:anchorId="30344AC0" ns4:editId="7BC2894C">
            <ns3:extent cx="5760085" cy="1633220"/>
            <ns3:effectExtent l="0" t="0" r="0" b="5080"/>
            <ns3:docPr id="4" name="Grafik 4"/>
            <ns3:cNvGraphicFramePr>
              <ns5:graphicFrameLocks noChangeAspect="1"/>
            </ns3:cNvGraphicFramePr>
            <ns5:graphic>
              <ns5:graphicData uri="http://schemas.openxmlformats.org/drawingml/2006/picture">
                <ns12:pic>
                  <ns12:nvPicPr>
                    <ns12:cNvPr id="1" name=""/>
                    <ns12:cNvPicPr/>
                  </ns12:nvPicPr>
                  <ns12:blipFill>
                    <ns5:blip ns11:embed="rId20"/>
                    <ns5:stretch>
                      <ns5:fillRect/>
                    </ns5:stretch>
                  </ns12:blipFill>
                  <ns12:spPr>
                    <ns5:xfrm>
                      <ns5:off x="0" y="0"/>
                      <ns5:ext cx="5760085" cy="1633220"/>
                    </ns5:xfrm>
                    <ns5:prstGeom prst="rect">
                      <ns5:avLst/>
                    </ns5:prstGeom>
                  </ns12:spPr>
                </ns12:pic>
              </ns5:graphicData>
            </ns5:graphic>
          </ns3:inline>
        </ns0:drawing>
      </ns0:r>
    </ns0:p>
    <ns0:p ns2:paraId="6D55AF86" ns2:textId="6F7740F5" ns0:rsidR="0027408D" ns0:rsidRDefault="0027408D" ns0:rsidP="0027408D">
      <ns0:pPr>
        <ns0:pStyle ns0:val="Beschriftung"/>
      </ns0:pPr>
      <ns0:r>
        <ns0:t xml:space="preserve">Abbildung </ns0:t>
      </ns0:r>
      <ns0:r>
        <ns0:fldChar ns0:fldCharType="begin"/>
      </ns0:r>
      <ns0:r>
        <ns0:instrText xml:space="preserve"> SEQ Abbildung \* ARABIC </ns0:instrText>
      </ns0:r>
      <ns0:r>
        <ns0:fldChar ns0:fldCharType="separate"/>
      </ns0:r>
      <ns0:r ns0:rsidR="00DC0381">
        <ns0:rPr>
          <ns0:noProof/>
        </ns0:rPr>
        <ns0:t>3</ns0:t>
      </ns0:r>
      <ns0:r>
        <ns0:fldChar ns0:fldCharType="end"/>
      </ns0:r>
      <ns0:r>
        <ns0:t xml:space="preserve"> (a) Beispielhafter Data-Abschnitt einer IFC-Datei, und (b) aus IFC-Entitäten generierten Graphen. </ns0:t>
      </ns0:r>
      <ns0:r ns0:rsidRPr="0027408D">
        <ns0:t xml:space="preserve">Quelle: </ns0:t>
      </ns0:r>
      <ns0:proofErr ns0:type="spellStart"/>
      <ns0:r ns0:rsidR="0071090D">
        <ns0:t>Iranmanesh</ns0:t>
      </ns0:r>
      <ns0:proofErr ns0:type="spellEnd"/>
      <ns0:r ns0:rsidR="0071090D">
        <ns0:t xml:space="preserve"> et al., 2024, S. 4.</ns0:t>
      </ns0:r>
    </ns0:p>
    <ns0:p ns2:paraId="6A787C0F" ns2:textId="48F45E44" ns0:rsidR="00A12841" ns0:rsidRDefault="009D6C16" ns0:rsidP="00A12841">
      <ns0:commentRangeStart ns0:id="13"/>
      <ns0:r ns0:rsidRPr="009D6C16">
        <ns0:t xml:space="preserve">Ein Ansatz zur Lösung dieses Problems ist die Überführung des IFC-Schemas in eine Web-Ontologie mittels OWL (Web </ns0:t>
      </ns0:r>
      <ns0:proofErr ns0:type="spellStart"/>
      <ns0:r ns0:rsidRPr="009D6C16">
        <ns0:t>Ontology</ns0:t>
      </ns0:r>
      <ns0:proofErr ns0:type="spellEnd"/>
      <ns0:r ns0:rsidRPr="009D6C16">
        <ns0:t xml:space="preserve"> Language). Das Projekt </ns0:t>
      </ns0:r>
      <ns0:proofErr ns0:type="spellStart"/>
      <ns0:r ns0:rsidRPr="009D6C16">
        <ns0:t>ifcOWL</ns0:t>
      </ns0:r>
      <ns0:proofErr ns0:type="spellEnd"/>
      <ns0:r ns0:rsidRPr="009D6C16">
        <ns0:t xml:space="preserve"> verfolgt genau dieses Ziel, indem es das in EXPRESS definierte IFC-Modell in OWL-Strukturen transformiert. Dadurch wird es möglich, IFC-Daten in Form von RDF-Tripeln darzustellen – also in expliziten Subjekt-Prädikat-Objekt-Beziehungen. Diese strukturierte, semantisch angereicherte Repräsentation schafft eine standardisierte, maschinenlesbare Wissensbasis, auf die auch LLMs mit zugreifen können. So lassen sich beispielsweise Objekteigenschaften, Relationen und Typenzugehörigkeiten semantisch abbilden, was eine differenziertere und zielgerichtetere Analyse durch textbasierte KI-Systeme erleichtert</ns0:t>
      </ns0:r>
      <ns0:r ns0:rsidR="0011453B">
        <ns0:t>.</ns0:t>
      </ns0:r>
      <ns0:r ns0:rsidR="00D672D9">
        <ns0:rPr>
          <ns0:rStyle ns0:val="Funotenzeichen"/>
        </ns0:rPr>
        <ns0:footnoteReference ns0:id="2"/>
      </ns0:r>
      <ns0:r>
        <ns0:t xml:space="preserve"> </ns0:t>
      </ns0:r>
      <ns0:r ns0:rsidRPr="009D6C16">
        <ns0:t xml:space="preserve">Ein entsprechendes Ergebnis zeigt </ns0:t>
      </ns0:r>
      <ns0:r>
        <ns0:fldChar ns0:fldCharType="begin"/>
      </ns0:r>
      <ns0:r>
        <ns0:instrText xml:space="preserve"> REF _Ref202441255 \h </ns0:instrText>
      </ns0:r>
      <ns0:r>
        <ns0:fldChar ns0:fldCharType="separate"/>
      </ns0:r>
      <ns0:r ns0:rsidR="007E19F3">
        <ns0:t xml:space="preserve">Abbildung </ns0:t>
      </ns0:r>
      <ns0:r ns0:rsidR="007E19F3">
        <ns0:rPr>
          <ns0:noProof/>
        </ns0:rPr>
        <ns0:t>4</ns0:t>
      </ns0:r>
      <ns0:r>
        <ns0:fldChar ns0:fldCharType="end"/>
      </ns0:r>
      <ns0:r ns0:rsidRPr="009D6C16">
        <ns0:t xml:space="preserve">, in der ein LLM (ChatGPT-4.5) erfolgreich Informationen aus einer semantisch aufbereiteten </ns0:t>
      </ns0:r>
      <ns0:proofErr ns0:type="spellStart"/>
      <ns0:r ns0:rsidRPr="009D6C16">
        <ns0:t>ifcOWL</ns0:t>
      </ns0:r>
      <ns0:proofErr ns0:type="spellEnd"/>
      <ns0:r ns0:rsidRPr="009D6C16">
        <ns0:t xml:space="preserve">-Datei extrahiert. Die OWL-Datei wurde aus derselben IFC-Ausgangsdatei generiert, </ns0:t>
      </ns0:r>
      <ns0:r>
        <ns0:t>bei welcher</ns0:t>
      </ns0:r>
      <ns0:r ns0:rsidRPr="009D6C16">
        <ns0:t xml:space="preserve"> in </ns0:t>
      </ns0:r>
      <ns0:r>
        <ns0:fldChar ns0:fldCharType="begin"/>
      </ns0:r>
      <ns0:r>
        <ns0:instrText xml:space="preserve"> REF _Ref202441313 \h </ns0:instrText>
      </ns0:r>
      <ns0:r>
        <ns0:fldChar ns0:fldCharType="separate"/>
      </ns0:r>
      <ns0:r ns0:rsidR="007E19F3">
        <ns0:t xml:space="preserve">Abbildung </ns0:t>
      </ns0:r>
      <ns0:r ns0:rsidR="007E19F3">
        <ns0:rPr>
          <ns0:noProof/>
        </ns0:rPr>
        <ns0:t>1</ns0:t>
      </ns0:r>
      <ns0:r>
        <ns0:fldChar ns0:fldCharType="end"/>
      </ns0:r>
      <ns0:r>
        <ns0:t xml:space="preserve"> die</ns0:t>
      </ns0:r>
      <ns0:r ns0:rsidRPr="009D6C16">
        <ns0:t xml:space="preserve"> Auswertung durch ein LLM scheiterte.</ns0:t>
      </ns0:r>
      <ns0:commentRangeEnd ns0:id="13"/>
      <ns0:r ns0:rsidR="006B7CB0">
        <ns0:rPr>
          <ns0:rStyle ns0:val="Kommentarzeichen"/>
        </ns0:rPr>
        <ns0:commentReference ns0:id="13"/>
      </ns0:r>
    </ns0:p>
    <ns0:p ns2:paraId="1A66D6C5" ns2:textId="77777777" ns0:rsidR="00D325F6" ns0:rsidRDefault="00CF7085" ns0:rsidP="00D325F6">
      <ns0:pPr>
        <ns0:keepNext/>
      </ns0:pPr>
      <ns0:r ns0:rsidRPr="00CF7085">
        <ns0:rPr>
          <ns0:noProof/>
        </ns0:rPr>
        <ns0:drawing>
          <ns3:inline distT="0" distB="0" distL="0" distR="0" ns4:anchorId="0423A21D" ns4:editId="4F3B90E5">
            <ns3:extent cx="4491884" cy="3486150"/>
            <ns3:effectExtent l="19050" t="19050" r="23495" b="19050"/>
            <ns3:docPr id="3" name="Grafik 3"/>
            <ns3:cNvGraphicFramePr>
              <ns5:graphicFrameLocks noChangeAspect="1"/>
            </ns3:cNvGraphicFramePr>
            <ns5:graphic>
              <ns5:graphicData uri="http://schemas.openxmlformats.org/drawingml/2006/picture">
                <ns12:pic>
                  <ns12:nvPicPr>
                    <ns12:cNvPr id="1" name=""/>
                    <ns12:cNvPicPr/>
                  </ns12:nvPicPr>
                  <ns12:blipFill rotWithShape="1">
                    <ns5:blip ns11:embed="rId21"/>
                    <ns5:srcRect t="1054"/>
                    <ns5:stretch/>
                  </ns12:blipFill>
                  <ns12:spPr bwMode="auto">
                    <ns5:xfrm>
                      <ns5:off x="0" y="0"/>
                      <ns5:ext cx="4507823" cy="3498520"/>
                    </ns5:xfrm>
                    <ns5:prstGeom prst="rect">
                      <ns5:avLst/>
                    </ns5:prstGeom>
                    <ns5:ln w="3175">
                      <ns5:solidFill>
                        <ns5:schemeClr val="tx1"/>
                      </ns5:solidFill>
                    </ns5:ln>
                    <ns5:extLst>
                      <ns5:ext uri="{53640926-AAD7-44D8-BBD7-CCE9431645EC}">
                        <ns14:shadowObscured/>
                      </ns5:ext>
                    </ns5:extLst>
                  </ns12:spPr>
                </ns12:pic>
              </ns5:graphicData>
            </ns5:graphic>
          </ns3:inline>
        </ns0:drawing>
      </ns0:r>
    </ns0:p>
    <ns0:p ns2:paraId="3236D96F" ns2:textId="545B737C" ns0:rsidR="00CF7085" ns0:rsidRDefault="00D325F6" ns0:rsidP="00D325F6">
      <ns0:pPr>
        <ns0:pStyle ns0:val="Beschriftung"/>
      </ns0:pPr>
      <ns0:bookmarkStart ns0:id="14" ns0:name="_Ref202441255"/>
      <ns0:r>
        <ns0:t xml:space="preserve">Abbildung </ns0:t>
      </ns0:r>
      <ns0:r>
        <ns0:fldChar ns0:fldCharType="begin"/>
      </ns0:r>
      <ns0:r>
        <ns0:instrText xml:space="preserve"> SEQ Abbildung \* ARABIC </ns0:instrText>
      </ns0:r>
      <ns0:r>
        <ns0:fldChar ns0:fldCharType="separate"/>
      </ns0:r>
      <ns0:r ns0:rsidR="00DC0381">
        <ns0:rPr>
          <ns0:noProof/>
        </ns0:rPr>
        <ns0:t>4</ns0:t>
      </ns0:r>
      <ns0:r>
        <ns0:fldChar ns0:fldCharType="end"/>
      </ns0:r>
      <ns0:bookmarkEnd ns0:id="14"/>
      <ns0:r>
        <ns0:t xml:space="preserve"> Auswertung mit</ns0:t>
      </ns0:r>
      <ns0:r ns0:rsidRPr="004E3CF1">
        <ns0:t xml:space="preserve"> </ns0:t>
      </ns0:r>
      <ns0:proofErr ns0:type="spellStart"/>
      <ns0:r ns0:rsidRPr="004E3CF1">
        <ns0:t>ChatGPT</ns0:t>
      </ns0:r>
      <ns0:proofErr ns0:type="spellEnd"/>
      <ns0:r ns0:rsidRPr="004E3CF1">
        <ns0:t xml:space="preserve"> 4.5 eine</ns0:t>
      </ns0:r>
      <ns0:r>
        <ns0:t>r</ns0:t>
      </ns0:r>
      <ns0:r ns0:rsidRPr="004E3CF1">
        <ns0:t xml:space="preserve"> beispielhafte</ns0:t>
      </ns0:r>
      <ns0:r>
        <ns0:t>n</ns0:t>
      </ns0:r>
      <ns0:r ns0:rsidRPr="004E3CF1">
        <ns0:t xml:space="preserve"> </ns0:t>
      </ns0:r>
      <ns0:proofErr ns0:type="spellStart"/>
      <ns0:r>
        <ns0:t>ifcOWL</ns0:t>
      </ns0:r>
      <ns0:proofErr ns0:type="spellEnd"/>
      <ns0:r>
        <ns0:t xml:space="preserve"> </ns0:t>
      </ns0:r>
      <ns0:r ns0:rsidRPr="004E3CF1">
        <ns0:t>Datei</ns0:t>
      </ns0:r>
    </ns0:p>
    <ns0:p ns2:paraId="1615AB9C" ns2:textId="77777777" ns0:rsidR="00A12841" ns0:rsidRDefault="00A12841" ns0:rsidP="00A12841"/>
    <ns0:p ns2:paraId="20D5E600" ns2:textId="3F83E40B" ns0:rsidR="009D6C16" ns0:rsidRDefault="000021C1" ns0:rsidP="000021C1">
      <ns0:pPr>
        <ns0:pStyle ns0:val="berschrift3"/>
      </ns0:pPr>
      <ns0:bookmarkStart ns0:id="15" ns0:name="_Toc202445608"/>
      <ns0:r ns0:rsidRPr="000021C1">
        <ns0:t>Begrenzte Modellarchitektur für Verknüpfungen</ns0:t>
      </ns0:r>
      <ns0:bookmarkEnd ns0:id="15"/>
    </ns0:p>
    <ns0:p ns2:paraId="5BC74EAE" ns2:textId="576F4AA4" ns0:rsidR="000021C1" ns0:rsidRPr="000021C1" ns0:rsidRDefault="00FC311E" ns0:rsidP="000021C1">
      <ns0:r ns0:rsidRPr="00FC311E">
        <ns0:t xml:space="preserve">Ein grundlegendes Problem liegt darin, dass LLMs wie </ns0:t>
      </ns0:r>
      <ns0:proofErr ns0:type="spellStart"/>
      <ns0:r ns0:rsidRPr="00FC311E">
        <ns0:t>ChatGPT</ns0:t>
      </ns0:r>
      <ns0:proofErr ns0:type="spellEnd"/>
      <ns0:r ns0:rsidRPr="00FC311E">
        <ns0:t xml:space="preserve"> keine expliziten Mechanismen besitzen, </ns0:t>
      </ns0:r>
      <ns0:proofErr ns0:type="gramStart"/>
      <ns0:r ns0:rsidRPr="00FC311E">
        <ns0:t>um strukturierte</ns0:t>
      </ns0:r>
      <ns0:proofErr ns0:type="gramEnd"/>
      <ns0:r ns0:rsidRPr="00FC311E">
        <ns0:t xml:space="preserve">, stark referenzierte Datenformate wie IFC gezielt auszuwerten. Während klassische Abfragesysteme oder </ns0:t>
      </ns0:r>
      <ns0:proofErr ns0:type="spellStart"/>
      <ns0:r ns0:rsidRPr="00FC311E">
        <ns0:t>Graphstrukturen</ns0:t>
      </ns0:r>
      <ns0:proofErr ns0:type="spellEnd"/>
      <ns0:r ns0:rsidRPr="00FC311E">
        <ns0:t xml:space="preserve"> auf klar definierte Beziehungen und Pfade zugreifen, erfolgt die Verarbeitung bei LLMs rein sequenziell – sie „lesen“ die Informationen Token für Token, ohne ein internes Modell der Datenbeziehungen aufzubauen. In wissenschaftlichen Studien wird deutlich, dass aktuelle LLMs Schwierigkeiten haben, wenn Informationen über mehrere Beziehungsebenen hinweg miteinander verknüpft sind.</ns0:t>
      </ns0:r>
      <ns0:r ns0:rsidR="00530C83">
        <ns0:rPr>
          <ns0:rStyle ns0:val="Funotenzeichen"/>
        </ns0:rPr>
        <ns0:footnoteReference ns0:id="3"/>
      </ns0:r>
      <ns0:r ns0:rsidRPr="00FC311E">
        <ns0:t xml:space="preserve"> Ein typisches Beispiel ist die Verknüpfung eines Bauteils mit seiner Geschosslage, seiner Funktion und den zugehörigen Materialien – solche Pfade sind im IFC-Modell häufig nicht direkt, sondern über mehrere Zwischenschritte definiert. Ohne externe Hilfsmittel wie eine </ns0:t>
      </ns0:r>
      <ns0:proofErr ns0:type="spellStart"/>
      <ns0:r ns0:rsidRPr="00FC311E">
        <ns0:t>graphbasierte</ns0:t>
      </ns0:r>
      <ns0:proofErr ns0:type="spellEnd"/>
      <ns0:r ns0:rsidRPr="00FC311E">
        <ns0:t xml:space="preserve"> Aufbereitung oder ein semantisches Mapping fehlt dem Modell die Fähigkeit, diese Zusammenhänge zuverlässig nachzuvollziehen.</ns0:t>
      </ns0:r>
      <ns0:r ns0:rsidR="00D244C1">
        <ns0:t xml:space="preserve"> </ns0:t>
      </ns0:r>
      <ns0:r ns0:rsidR="00D244C1" ns0:rsidRPr="00D244C1">
        <ns0:t xml:space="preserve">Tatsächlich ist das Modell aktuell gar nicht in der Lage, auf den strukturellen Inhalt einer rohen IFC-Datei zuzugreifen – wie am Beispiel in </ns0:t>
      </ns0:r>
      <ns0:r ns0:rsidR="00D244C1">
        <ns0:fldChar ns0:fldCharType="begin"/>
      </ns0:r>
      <ns0:r ns0:rsidR="00D244C1">
        <ns0:instrText xml:space="preserve"> REF _Ref202441313 \h </ns0:instrText>
      </ns0:r>
      <ns0:r ns0:rsidR="00D244C1">
        <ns0:fldChar ns0:fldCharType="separate"/>
      </ns0:r>
      <ns0:r ns0:rsidR="007E19F3">
        <ns0:t xml:space="preserve">Abbildung </ns0:t>
      </ns0:r>
      <ns0:r ns0:rsidR="007E19F3">
        <ns0:rPr>
          <ns0:noProof/>
        </ns0:rPr>
        <ns0:t>1</ns0:t>
      </ns0:r>
      <ns0:r ns0:rsidR="00D244C1">
        <ns0:fldChar ns0:fldCharType="end"/>
      </ns0:r>
      <ns0:r ns0:rsidR="00D244C1">
        <ns0:t xml:space="preserve"> </ns0:t>
      </ns0:r>
      <ns0:r ns0:rsidR="00D244C1" ns0:rsidRPr="00D244C1">
        <ns0:t>gezeigt. Es fehlt nicht nur an der Fähigkeit zur relationalen Verknüpfung, sondern bereits an der technischen Voraussetzung, die Datei korrekt zu lesen und zu interpretieren. Selbst wenn zentrale Objekte vorhanden sind, können sie ohne Vorverarbeitung weder erkannt noch eingeordnet werden, da das LLM keine Informationen über Referenzpfade, Objektrollen oder Hierarchien im Modell besitzt.</ns0:t>
      </ns0:r>
    </ns0:p>
    <ns0:p ns2:paraId="3D822428" ns2:textId="4F340336" ns0:rsidR="00BF2EAC" ns0:rsidRDefault="00BF2EAC" ns0:rsidP="0096020C">
      <ns0:pPr>
        <ns0:pStyle ns0:val="berschrift2"/>
      </ns0:pPr>
      <ns0:bookmarkStart ns0:id="16" ns0:name="_Toc202445609"/>
      <ns0:r>
        <ns0:t>Ziele der Arbeit</ns0:t>
      </ns0:r>
      <ns0:bookmarkEnd ns0:id="16"/>
      <ns0:r ns0:rsidR="00735C05">
        <ns0:t xml:space="preserve"> </ns0:t>
      </ns0:r>
      <ns0:r ns0:rsidR="00735C05" ns0:rsidRPr="00735C05">
        <ns0:rPr>
          <ns0:b ns0:val="0"/>
          <ns0:bCs/>
          <ns0:i/>
          <ns0:iCs/>
        </ns0:rPr>
        <ns0:t>später</ns0:t>
      </ns0:r>
    </ns0:p>
    <ns0:p ns2:paraId="082AAE04" ns2:textId="77777777" ns0:rsidR="00414FEE" ns0:rsidRPr="00414FEE" ns0:rsidRDefault="00414FEE" ns0:rsidP="00414FEE"/>
    <ns0:p ns2:paraId="48D5A48B" ns2:textId="4F6A6BCC" ns0:rsidR="00414FEE" ns0:rsidRDefault="00414FEE" ns0:rsidP="00414FEE">
      <ns0:pPr>
        <ns0:pStyle ns0:val="berschrift2"/>
      </ns0:pPr>
      <ns0:bookmarkStart ns0:id="17" ns0:name="_Toc202445610"/>
      <ns0:r>
        <ns0:t>Aufbau und Vorgehen der Arbeit</ns0:t>
      </ns0:r>
      <ns0:bookmarkEnd ns0:id="17"/>
      <ns0:r ns0:rsidR="00735C05">
        <ns0:t xml:space="preserve"> </ns0:t>
      </ns0:r>
      <ns0:r ns0:rsidR="00735C05" ns0:rsidRPr="00735C05">
        <ns0:rPr>
          <ns0:b ns0:val="0"/>
          <ns0:bCs/>
          <ns0:i/>
          <ns0:iCs/>
        </ns0:rPr>
        <ns0:t>später</ns0:t>
      </ns0:r>
    </ns0:p>
    <ns0:p ns2:paraId="65B6A833" ns2:textId="77777777" ns0:rsidR="00414FEE" ns0:rsidRPr="00414FEE" ns0:rsidRDefault="00414FEE" ns0:rsidP="00414FEE"/>
    <ns0:p ns2:paraId="37852816" ns2:textId="001A6EFD" ns0:rsidR="7EBBF7BB" ns0:rsidRPr="00414FEE" ns0:rsidRDefault="7EBBF7BB">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5596EC72" ns2:textId="1761985D" ns0:rsidR="7EBBF7BB" ns0:rsidRPr="00414FEE" ns0:rsidRDefault="7EBBF7BB">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4C5AD9F9" ns2:textId="7F2DF084" ns0:rsidR="7EBBF7BB" ns0:rsidRDefault="7EBBF7BB">
      <ns0:pPr>
        <ns0:rPr>
          <ns0:noProof/>
          <ns0:lang ns0:val="en-US"/>
        </ns0:rPr>
      </ns0:pPr>
      <ns0:r ns0:rsidRPr="00414FEE">
        <ns0:rPr>
          <ns0:noProof/>
          <ns0:lang ns0:val="en-US"/>
        </ns0:rPr>
        <ns0:t xml:space="preserve">Mauris et orci. Aenean nec lorem. In porttitor. Donec laoreet nonummy augue. </ns0:t>
      </ns0:r>
    </ns0:p>
    <ns0:p ns2:paraId="2071033F" ns2:textId="381234BB" ns0:rsidR="00B572FF" ns0:rsidRDefault="00B572FF">
      <ns0:pPr>
        <ns0:rPr>
          <ns0:noProof/>
          <ns0:lang ns0:val="en-US"/>
        </ns0:rPr>
      </ns0:pPr>
      <ns0:r>
        <ns0:rPr>
          <ns0:noProof/>
          <ns0:lang ns0:val="en-US"/>
        </ns0:rPr>
        <ns0:br ns0:type="page"/>
      </ns0:r>
    </ns0:p>
    <ns0:p ns2:paraId="2D7DCD11" ns2:textId="77777777" ns0:rsidR="00B572FF" ns0:rsidRPr="00414FEE" ns0:rsidRDefault="00B572FF">
      <ns0:pPr>
        <ns0:rPr>
          <ns0:lang ns0:val="en-US"/>
        </ns0:rPr>
      </ns0:pPr>
    </ns0:p>
    <ns0:p ns2:paraId="72CCF65F" ns2:textId="7A2B5D64" ns0:rsidR="0031697D" ns0:rsidRDefault="00414FEE" ns0:rsidP="00836450">
      <ns0:pPr>
        <ns0:pStyle ns0:val="berschrift1"/>
      </ns0:pPr>
      <ns0:bookmarkStart ns0:id="18" ns0:name="_Toc202445611"/>
      <ns0:r>
        <ns0:t>Hintergrund: Standardisierte Planungsdaten im Holzbau</ns0:t>
      </ns0:r>
      <ns0:bookmarkEnd ns0:id="18"/>
    </ns0:p>
    <ns0:p ns2:paraId="71145E6C" ns2:textId="3BB70F8A" ns0:rsidR="00B828B9" ns0:rsidRDefault="00414FEE" ns0:rsidP="00414FEE">
      <ns0:pPr>
        <ns0:pStyle ns0:val="berschrift2"/>
      </ns0:pPr>
      <ns0:bookmarkStart ns0:id="19" ns0:name="_Toc202445612"/>
      <ns0:r>
        <ns0:t>Bedeutung von Standardisierung und Maschinenlesbarkeit</ns0:t>
      </ns0:r>
      <ns0:bookmarkEnd ns0:id="19"/>
    </ns0:p>
    <ns0:p ns2:paraId="3ACE833A" ns2:textId="6EBAE2A5" ns0:rsidR="00F80D1B" ns0:rsidRPr="00F80D1B" ns0:rsidRDefault="00F80D1B" ns0:rsidP="00F80D1B">
      <ns0:pPr>
        <ns0:pStyle ns0:val="berschrift3"/>
      </ns0:pPr>
      <ns0:commentRangeStart ns0:id="20"/>
      <ns0:r>
        <ns0:t>Standardisierung</ns0:t>
      </ns0:r>
      <ns0:commentRangeEnd ns0:id="20"/>
      <ns0:r ns0:rsidR="00535D1A">
        <ns0:rPr>
          <ns0:rStyle ns0:val="Kommentarzeichen"/>
          <ns0:rFonts ns0:eastAsiaTheme="minorHAnsi" ns0:cstheme="minorBidi"/>
          <ns0:b ns0:val="0"/>
        </ns0:rPr>
        <ns0:commentReference ns0:id="20"/>
      </ns0:r>
    </ns0:p>
    <ns0:p ns2:paraId="70976EB4" ns2:textId="0FD9A39D" ns0:rsidR="00F0715F" ns0:rsidRDefault="001C01DC" ns0:rsidP="00176B71">
      <ns0:r>
        <ns0:t xml:space="preserve">Die Rolle der </ns0:t>
      </ns0:r>
      <ns0:proofErr ns0:type="spellStart"/>
      <ns0:r ns0:rsidR="00007F15">
        <ns0:t>standardisierung</ns0:t>
      </ns0:r>
      <ns0:proofErr ns0:type="spellEnd"/>
      <ns0:r ns0:rsidR="00007F15">
        <ns0:t xml:space="preserve"> in der </ns0:t>
      </ns0:r>
      <ns0:proofErr ns0:type="spellStart"/>
      <ns0:r ns0:rsidR="00007F15">
        <ns0:t>digitalisierung</ns0:t>
      </ns0:r>
      <ns0:proofErr ns0:type="spellEnd"/>
      <ns0:r ns0:rsidR="00007F15">
        <ns0:t xml:space="preserve"> der </ns0:t>
      </ns0:r>
      <ns0:proofErr ns0:type="spellStart"/>
      <ns0:r ns0:rsidR="00007F15">
        <ns0:t>bauwirtschaft</ns0:t>
      </ns0:r>
      <ns0:proofErr ns0:type="spellEnd"/>
      <ns0:r ns0:rsidR="00007F15">
        <ns0:t xml:space="preserve"> gibt es verschiedene </ns0:t>
      </ns0:r>
      <ns0:proofErr ns0:type="spellStart"/>
      <ns0:r ns0:rsidR="00007F15">
        <ns0:t>ansichten</ns0:t>
      </ns0:r>
      <ns0:proofErr ns0:type="spellEnd"/>
      <ns0:r ns0:rsidR="00007F15">
        <ns0:t xml:space="preserve"> für. </ns0:t>
      </ns0:r>
      <ns0:r ns0:rsidR="002E32CB">
        <ns0:t xml:space="preserve">Schwarzwälder unterscheidet zwischen mehreren </ns0:t>
      </ns0:r>
      <ns0:proofErr ns0:type="spellStart"/>
      <ns0:r ns0:rsidR="002E32CB">
        <ns0:t>Vertständnissen</ns0:t>
      </ns0:r>
      <ns0:proofErr ns0:type="spellEnd"/>
      <ns0:r ns0:rsidR="00BA2270">
        <ns0:t xml:space="preserve">: Zum einen die </ns0:t>
      </ns0:r>
      <ns0:proofErr ns0:type="spellStart"/>
      <ns0:r ns0:rsidR="00BA2270">
        <ns0:t>normierung</ns0:t>
      </ns0:r>
      <ns0:proofErr ns0:type="spellEnd"/>
      <ns0:r ns0:rsidR="00BA2270">
        <ns0:t xml:space="preserve"> von Prozessen, zweitens die </ns0:t>
      </ns0:r>
      <ns0:r ns0:rsidR="00565610">
        <ns0:t>Definition</ns0:t>
      </ns0:r>
      <ns0:r ns0:rsidR="00BA2270">
        <ns0:t xml:space="preserve"> und </ns0:t>
      </ns0:r>
      <ns0:proofErr ns0:type="spellStart"/>
      <ns0:r ns0:rsidR="00BA2270">
        <ns0:t>vereinheitlichung</ns0:t>
      </ns0:r>
      <ns0:proofErr ns0:type="spellEnd"/>
      <ns0:r ns0:rsidR="00BA2270">
        <ns0:t xml:space="preserve"> von Begrifflichkeiten </ns0:t>
      </ns0:r>
      <ns0:r ns0:rsidR="00B82BBF">
        <ns0:t xml:space="preserve">und drittens die </ns0:t>
      </ns0:r>
      <ns0:proofErr ns0:type="spellStart"/>
      <ns0:r ns0:rsidR="00B82BBF">
        <ns0:t>vereinheitlichung</ns0:t>
      </ns0:r>
      <ns0:proofErr ns0:type="spellEnd"/>
      <ns0:r ns0:rsidR="00B82BBF">
        <ns0:t xml:space="preserve"> digitaler </ns0:t>
      </ns0:r>
      <ns0:proofErr ns0:type="spellStart"/>
      <ns0:r ns0:rsidR="00B82BBF">
        <ns0:t>informationen</ns0:t>
      </ns0:r>
      <ns0:proofErr ns0:type="spellEnd"/>
      <ns0:r ns0:rsidR="00B32A4C">
        <ns0:t>.</ns0:t>
      </ns0:r>
      <ns0:r ns0:rsidR="004300F9">
        <ns0:rPr>
          <ns0:rStyle ns0:val="Funotenzeichen"/>
        </ns0:rPr>
        <ns0:footnoteReference ns0:id="4"/>
      </ns0:r>
    </ns0:p>
    <ns0:p ns2:paraId="033534E7" ns2:textId="6E9C1965" ns0:rsidR="00CC6221" ns0:rsidRDefault="00DF2932" ns0:rsidP="00176B71">
      <ns0:r>
        <ns0:t>Die</ns0:t>
      </ns0:r>
      <ns0:r ns0:rsidR="000E3F0F">
        <ns0:t xml:space="preserve"> technisch-funktionale Perspektive, wie sie etwa durch </ns0:t>
      </ns0:r>
      <ns0:proofErr ns0:type="spellStart"/>
      <ns0:r ns0:rsidR="000E3F0F">
        <ns0:t>buildingSMART</ns0:t>
      </ns0:r>
      <ns0:proofErr ns0:type="spellEnd"/>
      <ns0:r ns0:rsidR="000E3F0F">
        <ns0:t xml:space="preserve"> </ns0:t>
      </ns0:r>
      <ns0:r ns0:rsidR="000523C9">
        <ns0:t xml:space="preserve">oder der DIN </ns0:t>
      </ns0:r>
      <ns0:r>
        <ns0:t>B</ns0:t>
      </ns0:r>
      <ns0:r ns0:rsidR="000523C9">
        <ns0:t>IM Cloud vertreten wird</ns0:t>
      </ns0:r>
      <ns0:r>
        <ns0:t xml:space="preserve"> sieht </ns0:t>
      </ns0:r>
      <ns0:r ns0:rsidR="000523C9">
        <ns0:t>die Standardisierung hauptsächlich als Voraussetzung zur Automatisierung von Prozessen verstanden</ns0:t>
      </ns0:r>
      <ns0:r ns0:rsidR="001B444E">
        <ns0:t>: „</ns0:t>
      </ns0:r>
      <ns0:r ns0:rsidR="00CB7191" ns0:rsidRPr="00CB7191">
        <ns0:t>Nur mit standardisierten Daten können automatische Prozesse etabliert und BIM-Potentiale umfassend genutzt werden“</ns0:t>
      </ns0:r>
      <ns0:r ns0:rsidR="00AC12EB">
        <ns0:t>.</ns0:t>
      </ns0:r>
      <ns0:r ns0:rsidR="00AC12EB">
        <ns0:rPr>
          <ns0:rStyle ns0:val="Funotenzeichen"/>
        </ns0:rPr>
        <ns0:footnoteReference ns0:id="5"/>
      </ns0:r>
    </ns0:p>
    <ns0:p ns2:paraId="1089534C" ns2:textId="40996576" ns0:rsidR="00833562" ns0:rsidRDefault="00833562" ns0:rsidP="00176B71">
      <ns0:r ns0:rsidRPr="00833562">
        <ns0:t>Ein grundlegendes Problemfeld der Standardisierung ergibt sich aus der historisch gewachsenen Fragmentierung von Softwarelösungen und Datenformaten in der Bau- und Planungswelt. Während sich mit IFC im Bereich Building Information Modeling ein übergreifender, offener Standard etabliert hat, bestehen zu angrenzenden Disziplinen wie dem parametrisch orientierten Computer-</ns0:t>
      </ns0:r>
      <ns0:proofErr ns0:type="spellStart"/>
      <ns0:r ns0:rsidRPr="00833562">
        <ns0:t>Aided</ns0:t>
      </ns0:r>
      <ns0:proofErr ns0:type="spellEnd"/>
      <ns0:r ns0:rsidRPr="00833562">
        <ns0:t xml:space="preserve"> Design (CAD) weiterhin erhebliche Kompatibilitätsprobleme. In der CAD-Welt sind Methoden wie generatives Design und automatisierte Optimierung längst etabliert, stoßen jedoch beim Übergang in das BIM-Umfeld auf strukturelle Grenzen. Noch deutlicher wird diese Lücke im Verhältnis zu </ns0:t>
      </ns0:r>
      <ns0:r ns0:rsidR="00D05A33" ns0:rsidRPr="00D05A33">
        <ns0:t>Geoinformationssystem</ns0:t>
      </ns0:r>
      <ns0:r ns0:rsidR="00D05A33">
        <ns0:t>en (GIS)</ns0:t>
      </ns0:r>
      <ns0:r ns0:rsidRPr="00833562">
        <ns0:t>: Trotz enger inhaltlicher Verflechtung verhindern unterschiedliche Maßstabssysteme und geometrische Grundannahmen eine nahtlose Integration. Diese Hürden bei der Datenkompatibilität zeigen, dass Standardisierung nicht nur innerhalb der Bauwirtschaft nötig ist. Sie muss auch dort ansetzen, wo Bauwesen, Planung, Geodäsie oder Konstruktion zusammenkommen, damit ein durchgängiger und verständlicher Informationsfluss zwischen den verschiedenen digitalen Fachbereichen möglich wird.</ns0:t>
      </ns0:r>
      <ns0:r ns0:rsidR="005A0807">
        <ns0:rPr>
          <ns0:rStyle ns0:val="Funotenzeichen"/>
        </ns0:rPr>
        <ns0:footnoteReference ns0:id="6"/>
      </ns0:r>
    </ns0:p>
    <ns0:p ns2:paraId="69C64CFA" ns2:textId="77777777" ns0:rsidR="007C1278" ns0:rsidRDefault="007C1278" ns0:rsidP="00176B71"/>
    <ns0:p ns2:paraId="72B03F25" ns2:textId="77777777" ns0:rsidR="007C1278" ns0:rsidRDefault="007C1278" ns0:rsidP="00176B71"/>
    <ns0:p ns2:paraId="6D207352" ns2:textId="77777777" ns0:rsidR="007C1278" ns0:rsidRDefault="007C1278" ns0:rsidP="00176B71"/>
    <ns0:p ns2:paraId="37B73474" ns2:textId="77777777" ns0:rsidR="00176B71" ns0:rsidRDefault="00176B71" ns0:rsidP="00176B71">
      <ns0:pPr>
        <ns0:keepNext/>
      </ns0:pPr>
      <ns0:r ns0:rsidRPr="00176B71">
        <ns0:rPr>
          <ns0:noProof/>
        </ns0:rPr>
        <ns0:drawing>
          <ns3:inline distT="0" distB="0" distL="0" distR="0" ns4:anchorId="72F6E6B3" ns4:editId="3124936C">
            <ns3:extent cx="5760085" cy="4222750"/>
            <ns3:effectExtent l="0" t="0" r="0" b="6350"/>
            <ns3:docPr id="6" name="Grafik 6"/>
            <ns3:cNvGraphicFramePr>
              <ns5:graphicFrameLocks noChangeAspect="1"/>
            </ns3:cNvGraphicFramePr>
            <ns5:graphic>
              <ns5:graphicData uri="http://schemas.openxmlformats.org/drawingml/2006/picture">
                <ns12:pic>
                  <ns12:nvPicPr>
                    <ns12:cNvPr id="1" name=""/>
                    <ns12:cNvPicPr/>
                  </ns12:nvPicPr>
                  <ns12:blipFill>
                    <ns5:blip ns11:embed="rId22"/>
                    <ns5:stretch>
                      <ns5:fillRect/>
                    </ns5:stretch>
                  </ns12:blipFill>
                  <ns12:spPr>
                    <ns5:xfrm>
                      <ns5:off x="0" y="0"/>
                      <ns5:ext cx="5760085" cy="4222750"/>
                    </ns5:xfrm>
                    <ns5:prstGeom prst="rect">
                      <ns5:avLst/>
                    </ns5:prstGeom>
                  </ns12:spPr>
                </ns12:pic>
              </ns5:graphicData>
            </ns5:graphic>
          </ns3:inline>
        </ns0:drawing>
      </ns0:r>
    </ns0:p>
    <ns0:p ns2:paraId="50262737" ns2:textId="50EFCCDE" ns0:rsidR="00176B71" ns0:rsidRPr="00176B71" ns0:rsidRDefault="00176B71" ns0:rsidP="00176B71">
      <ns0:pPr>
        <ns0:pStyle ns0:val="Beschriftung"/>
      </ns0:pPr>
      <ns0:r>
        <ns0:t xml:space="preserve">Abbildung </ns0:t>
      </ns0:r>
      <ns0:r>
        <ns0:fldChar ns0:fldCharType="begin"/>
      </ns0:r>
      <ns0:r>
        <ns0:instrText xml:space="preserve"> SEQ Abbildung \* ARABIC </ns0:instrText>
      </ns0:r>
      <ns0:r>
        <ns0:fldChar ns0:fldCharType="separate"/>
      </ns0:r>
      <ns0:r ns0:rsidR="00DC0381">
        <ns0:rPr>
          <ns0:noProof/>
        </ns0:rPr>
        <ns0:t>5</ns0:t>
      </ns0:r>
      <ns0:r>
        <ns0:fldChar ns0:fldCharType="end"/>
      </ns0:r>
      <ns0:r>
        <ns0:t xml:space="preserve"> Potenziale und Fähigkeiten im Bereich der Digitalisierung der Baubranche Quelle: PwC Studie "Die Herausforderungen der deutsc</ns0:t>
      </ns0:r>
      <ns0:r ns0:rsidR="00DF0937">
        <ns0:t>h</ns0:t>
      </ns0:r>
      <ns0:r>
        <ns0:t>en Bauindustrie 2025"</ns0:t>
      </ns0:r>
    </ns0:p>
    <ns0:p ns2:paraId="21E641DC" ns2:textId="44DD922D" ns0:rsidR="00BB7645" ns0:rsidRDefault="00BB7645" ns0:rsidP="00BB7645">
      <ns0:r>
        <ns0:t>Die von PwC durchgeführte Befragung unter 100 Unternehmen zeigt deutlich die Diskrepanz zwischen dem wahrgenommenen Potenzial digitaler Technologien und den tatsächlich vorhandenen Fähigkeiten im Bauwesen. In allen abgefragten Bereichen ist der Anteil der Unternehmen, die großes Potenzial sehen, um mindestens das doppelte höher als der Anteil derer, die bereits über ausgeprägte Fähigkeiten verfügen.</ns0:t>
      </ns0:r>
    </ns0:p>
    <ns0:p ns2:paraId="5F0BC982" ns2:textId="32A3155B" ns0:rsidR="00BB7645" ns0:rsidRDefault="00BB7645" ns0:rsidP="00BB7645">
      <ns0:commentRangeStart ns0:id="4"/>
      <ns0:r>
        <ns0:t>Besonders deutlich wird diese Differenz bei KI-basierten Technologien: 66 % der Befragten sehen hier ein hohes Potenzial, aber nur 9 % geben an, entsprechende starke Fähigkeiten zu besitzen. Auch in den Bereichen Simulation und Visualisierung (82 % Potenzial vs. 32 % Fähigkeiten) sowie BIM (64 % vs. 25 %) zeigt sich eine erhebliche Differenz. Die stärkste Annäherung zwischen Potenzial und Fähigkeit besteht im Bereich Cloud-Technologien und Plattformen (81 % vs. 38 %).</ns0:t>
      </ns0:r>
      <ns0:commentRangeEnd ns0:id="4"/>
      <ns0:r>
        <ns0:commentReference ns0:id="4"/>
      </ns0:r>
    </ns0:p>
    <ns0:p ns2:paraId="0D4E6D23" ns2:textId="7A8CE4FE" ns0:rsidR="00BB7645" ns0:rsidRDefault="00BB7645" ns0:rsidP="00BB7645">
      <ns0:r>
        <ns0:t>Positiv zu bewerten ist, dass das Potenzial digitaler Technologien in der Branche zunehmend erkannt wird. In vielen Bereichen ist der Potenzialwert gegenüber dem Vorjahr gestiegen, zum Beispiel bei KI-Technologien um 18 Prozentpunkte. Auch wenn in einzelnen Feldern Verbesserungen bei den Fähigkeiten zu verzeichnen sind, etwa beim Laserscanning (+6 Prozentpunkte) oder Cloud-Plattformen (+7 Prozentpunkte), gelingt die Umsetzung insgesamt nur begrenzt. Die erkannten Chancen werden bislang nicht in ausreichendem Maße realisiert.</ns0:t>
      </ns0:r>
    </ns0:p>
    <ns0:p ns2:paraId="1F3DBD9C" ns2:textId="1E45038C" ns0:rsidR="00414FEE" ns0:rsidRDefault="00BB7645" ns0:rsidP="00BB7645">
      <ns0:r>
        <ns0:t>Ein wesentlicher Grund für diese Umsetzungslücke liegt in fehlenden Standards. Ohne einheitliche Schnittstellen, klare Begriffsdefinitionen und verbindliche Datenformate ist der Einsatz digitaler Technologien kaum systematisch möglich.</ns0:t>
      </ns0:r>
      <ns0:r ns0:rsidR="00436A63">
        <ns0:rPr>
          <ns0:rStyle ns0:val="Funotenzeichen"/>
        </ns0:rPr>
        <ns0:footnoteReference ns0:id="7"/>
      </ns0:r>
      <ns0:r>
        <ns0:t xml:space="preserve"> Standardisierung ist damit kein optionales Ziel, sondern eine notwendige Voraussetzung, um digitales Potenzial in operative Fähigkeit zu überführen. Sie muss dabei alle drei zentralen Dimensionen umfassen, wie sie auch in der Fachdebatte aufgezeigt werden: die Normierung von Prozessen, die Vereinheitlichung von Begriffen und die strukturierte Beschreibung digitaler Informationen. Nur wenn diese Aspekte gemeinsam adressiert werden, lassen sich fragmentierte Systemlandschaften überbrücken und digitale Werkzeuge wie BIM, CAD oder GIS effektiv zusammenführen.</ns0:t>
      </ns0:r>
      <ns0:r ns0:rsidR="000D11E4">
        <ns0:rPr>
          <ns0:rStyle ns0:val="Funotenzeichen"/>
        </ns0:rPr>
        <ns0:footnoteReference ns0:id="8"/>
      </ns0:r>
    </ns0:p>
    <ns0:p ns2:paraId="06598B09" ns2:textId="77777777" ns0:rsidR="00F80D1B" ns0:rsidRDefault="00F80D1B" ns0:rsidP="00BB7645"/>
    <ns0:p ns2:paraId="0F698669" ns2:textId="7AB129B5" ns0:rsidR="00F80D1B" ns0:rsidRDefault="00F80D1B" ns0:rsidP="00F80D1B">
      <ns0:pPr>
        <ns0:pStyle ns0:val="berschrift3"/>
      </ns0:pPr>
      <ns0:r>
        <ns0:t>Maschinenlesbarkeit</ns0:t>
      </ns0:r>
    </ns0:p>
    <ns0:p ns2:paraId="273F83B9" ns2:textId="063469D8" ns0:rsidR="004D3CAF" ns0:rsidRDefault="004D3CAF" ns0:rsidP="004D3CAF">
      <ns0:r>
        <ns0:t>Der Begriff der Maschinenlesbarkeit wurde in der EU-Richtlinie 2019/</ns0:t>
      </ns0:r>
      <ns0:r ns0:rsidR="00DA6223">
        <ns0:t>1024</ns0:t>
      </ns0:r>
      <ns0:r>
        <ns0:t>/EU ursprünglich als das Vorliegen eines strukturierten Dateiformats definiert, welches so aufgebaut sein muss, „dass Softwareanwendungen die konkreten Daten einfach identifizieren, erkennen und extrahieren können“</ns0:t>
      </ns0:r>
      <ns0:r ns0:rsidR="00510B3F">
        <ns0:t>.</ns0:t>
      </ns0:r>
      <ns0:r ns0:rsidR="00510B3F">
        <ns0:rPr>
          <ns0:rStyle ns0:val="Funotenzeichen"/>
        </ns0:rPr>
        <ns0:footnoteReference ns0:id="9"/>
      </ns0:r>
      <ns0:r>
        <ns0:t xml:space="preserve"> Diese Definition legt den Schwerpunkt klar auf formale Strukturkriterien und geht davon aus, dass maschinelle Verarbeitung maßgeblich vom Dateiformat abhängt.</ns0:t>
      </ns0:r>
    </ns0:p>
    <ns0:p ns2:paraId="6AF47C6D" ns2:textId="3452CB99" ns0:rsidR="004D3CAF" ns0:rsidRDefault="004D3CAF" ns0:rsidP="004D3CAF">
      <ns0:r>
        <ns0:t>Ein</ns0:t>
      </ns0:r>
      <ns0:r ns0:rsidR="0097773C">
        <ns0:t>e</ns0:t>
      </ns0:r>
      <ns0:r>
        <ns0:t xml:space="preserve"> solche</ns0:t>
      </ns0:r>
      <ns0:r ns0:rsidR="0097773C">
        <ns0:t xml:space="preserve"> Definition </ns0:t>
      </ns0:r>
      <ns0:r>
        <ns0:t xml:space="preserve">greift jedoch unter heutigen Bedingungen zu kurz. Mittlerweile ermöglichen Methoden des maschinellen Lernens und der Bildverarbeitung die automatisierte Auswertung selbst unstrukturierter Formate. So kann beispielsweise ein einfaches </ns0:t>
      </ns0:r>
      <ns0:proofErr ns0:type="spellStart"/>
      <ns0:r>
        <ns0:t>Smartphonefoto</ns0:t>
      </ns0:r>
      <ns0:proofErr ns0:type="spellEnd"/>
      <ns0:r>
        <ns0:t xml:space="preserve"> eines Poliers von einer Stückliste an Plattenzuschnitten durch geeignete KI-Systeme erkannt, semantisch interpretiert und zur Erstellung eines optimierten </ns0:t>
      </ns0:r>
      <ns0:proofErr ns0:type="spellStart"/>
      <ns0:r>
        <ns0:t>Zuschnittplans</ns0:t>
      </ns0:r>
      <ns0:proofErr ns0:type="spellEnd"/>
      <ns0:r>
        <ns0:t xml:space="preserve"> genutzt werden – wie exemplarisch in</ns0:t>
      </ns0:r>
      <ns0:r ns0:rsidR="001C1E86">
        <ns0:t xml:space="preserve"> </ns0:t>
      </ns0:r>
      <ns0:r ns0:rsidR="001C1E86">
        <ns0:fldChar ns0:fldCharType="begin"/>
      </ns0:r>
      <ns0:r ns0:rsidR="001C1E86">
        <ns0:instrText xml:space="preserve"> REF _Ref202607839 \h </ns0:instrText>
      </ns0:r>
      <ns0:r ns0:rsidR="001C1E86">
        <ns0:fldChar ns0:fldCharType="separate"/>
      </ns0:r>
      <ns0:r ns0:rsidR="007E19F3">
        <ns0:t xml:space="preserve">Abbildung </ns0:t>
      </ns0:r>
      <ns0:r ns0:rsidR="007E19F3">
        <ns0:rPr>
          <ns0:noProof/>
        </ns0:rPr>
        <ns0:t>6</ns0:t>
      </ns0:r>
      <ns0:r ns0:rsidR="001C1E86">
        <ns0:fldChar ns0:fldCharType="end"/>
      </ns0:r>
      <ns0:r>
        <ns0:t xml:space="preserve"> dargestellt. Die einst klare Trennung zwischen maschinen- und menschenlesbaren Informationen verliert damit zunehmend an Bedeutung.</ns0:t>
      </ns0:r>
    </ns0:p>
    <ns0:p ns2:paraId="4056415B" ns2:textId="77777777" ns0:rsidR="004D3CAF" ns0:rsidRDefault="004D3CAF" ns0:rsidP="004D3CAF"/>
    <ns0:p ns2:paraId="52B8444E" ns2:textId="09BC0F60" ns0:rsidR="004D3CAF" ns0:rsidRPr="004D3CAF" ns0:rsidRDefault="004D3CAF" ns0:rsidP="004D3CAF">
      <ns0:r>
        <ns0:t xml:space="preserve">Im aktuellen Verständnis beschreibt Maschinenlesbarkeit daher nicht mehr allein die syntaktische </ns0:t>
      </ns0:r>
      <ns0:proofErr ns0:type="spellStart"/>
      <ns0:r>
        <ns0:t>Strukturierbarkeit</ns0:t>
      </ns0:r>
      <ns0:proofErr ns0:type="spellEnd"/>
      <ns0:r>
        <ns0:t xml:space="preserve"> von Daten, sondern vielmehr die Fähigkeit zur automatisierten, softwaregestützten Informationsverarbeitung. </ns0:t>
      </ns0:r>
      <ns0:r ns0:rsidR="00DA3199" ns0:rsidRPr="00DA3199">
        <ns0:t>Entscheidend sind dabei nicht primär die verwendeten Formate, sondern vielmehr, dass die zugrunde liegenden Informationen eindeutig beschrieben, klar interpretierbar und in einer Weise strukturiert sind, die eine algorithmische Verarbeitung ohne menschliches Zutun ermöglicht.</ns0:t>
      </ns0:r>
    </ns0:p>
    <ns0:p ns2:paraId="3C55538F" ns2:textId="77777777" ns0:rsidR="001554BD" ns0:rsidRDefault="00CE2C7F" ns0:rsidP="001554BD">
      <ns0:pPr>
        <ns0:keepNext/>
      </ns0:pPr>
      <ns0:r ns0:rsidRPr="00CE2C7F">
        <ns0:rPr>
          <ns0:noProof/>
        </ns0:rPr>
        <ns0:drawing>
          <ns3:inline distT="0" distB="0" distL="0" distR="0" ns4:anchorId="5973D07A" ns4:editId="0CB4B8BF">
            <ns3:extent cx="5760085" cy="4170680"/>
            <ns3:effectExtent l="0" t="0" r="0" b="1270"/>
            <ns3:docPr id="7" name="Grafik 7"/>
            <ns3:cNvGraphicFramePr>
              <ns5:graphicFrameLocks noChangeAspect="1"/>
            </ns3:cNvGraphicFramePr>
            <ns5:graphic>
              <ns5:graphicData uri="http://schemas.openxmlformats.org/drawingml/2006/picture">
                <ns12:pic>
                  <ns12:nvPicPr>
                    <ns12:cNvPr id="1" name=""/>
                    <ns12:cNvPicPr/>
                  </ns12:nvPicPr>
                  <ns12:blipFill>
                    <ns5:blip ns11:embed="rId23"/>
                    <ns5:stretch>
                      <ns5:fillRect/>
                    </ns5:stretch>
                  </ns12:blipFill>
                  <ns12:spPr>
                    <ns5:xfrm>
                      <ns5:off x="0" y="0"/>
                      <ns5:ext cx="5760085" cy="4170680"/>
                    </ns5:xfrm>
                    <ns5:prstGeom prst="rect">
                      <ns5:avLst/>
                    </ns5:prstGeom>
                  </ns12:spPr>
                </ns12:pic>
              </ns5:graphicData>
            </ns5:graphic>
          </ns3:inline>
        </ns0:drawing>
      </ns0:r>
    </ns0:p>
    <ns0:p ns2:paraId="1206E3DB" ns2:textId="7446E7AC" ns0:rsidR="00F80D1B" ns0:rsidRDefault="001554BD" ns0:rsidP="001554BD">
      <ns0:pPr>
        <ns0:pStyle ns0:val="Beschriftung"/>
      </ns0:pPr>
      <ns0:bookmarkStart ns0:id="21" ns0:name="_Ref202607839"/>
      <ns0:r>
        <ns0:t xml:space="preserve">Abbildung </ns0:t>
      </ns0:r>
      <ns0:r>
        <ns0:fldChar ns0:fldCharType="begin"/>
      </ns0:r>
      <ns0:r>
        <ns0:instrText xml:space="preserve"> SEQ Abbildung \* ARABIC </ns0:instrText>
      </ns0:r>
      <ns0:r>
        <ns0:fldChar ns0:fldCharType="separate"/>
      </ns0:r>
      <ns0:r ns0:rsidR="00DC0381">
        <ns0:rPr>
          <ns0:noProof/>
        </ns0:rPr>
        <ns0:t>6</ns0:t>
      </ns0:r>
      <ns0:r>
        <ns0:fldChar ns0:fldCharType="end"/>
      </ns0:r>
      <ns0:bookmarkEnd ns0:id="21"/>
      <ns0:r>
        <ns0:t xml:space="preserve"> </ns0:t>
      </ns0:r>
      <ns0:r ns0:rsidRPr="000E4766">
        <ns0:t xml:space="preserve">Automatisch generierter </ns0:t>
      </ns0:r>
      <ns0:proofErr ns0:type="spellStart"/>
      <ns0:r ns0:rsidRPr="000E4766">
        <ns0:t>Zuschnittplan</ns0:t>
      </ns0:r>
      <ns0:proofErr ns0:type="spellEnd"/>
      <ns0:r ns0:rsidRPr="000E4766">
        <ns0:t xml:space="preserve"> durch ein </ns0:t>
      </ns0:r>
      <ns0:r>
        <ns0:t>LLM</ns0:t>
      </ns0:r>
      <ns0:r ns0:rsidRPr="000E4766">
        <ns0:t xml:space="preserve"> (GPT-4) mit optimierter Anordnung zur Minimierung von Verschnitt</ns0:t>
      </ns0:r>
    </ns0:p>
    <ns0:p ns2:paraId="1A188557" ns2:textId="5597E337" ns0:rsidR="001D1036" ns0:rsidRDefault="001D1036" ns0:rsidP="001D1036">
      <ns0:commentRangeStart ns0:id="5"/>
      <ns0:r>
        <ns0:t xml:space="preserve">In der praktischen Umsetzung auf der Baustelle oder in der Bauleitung wird trotz der zunehmenden Verfügbarkeit digitaler Gebäudemodelle bislang kaum direkt mit diesen Modellen gearbeitet. Stattdessen dominieren klassische Planformate wie PDF-Pläne oder CAD-Ausdrucke den Informationsfluss. Diese enthalten meist nur zweidimensionale Darstellungen mit Maßketten und Symbolik und bilden nur einen Ausschnitt der im digitalen Modell vorhandenen Informationen ab. Wesentliche bauteilbezogene Eigenschaften oder funktionale Zusammenhänge, die im Modell digital verankert sind, gehen bei der Planerstellung verloren oder werden nicht mitgeführt – mit der Folge, dass die Maschinenlesbarkeit dieser Daten im Sinne der automatisierten Weiterverarbeitung auf der Baustelle stark eingeschränkt </ns0:t>
      </ns0:r>
      <ns0:r ns0:rsidR="007667B6">
        <ns0:t xml:space="preserve">bis </ns0:t>
      </ns0:r>
      <ns0:r ns0:rsidR="002868DF">
        <ns0:t xml:space="preserve">nicht nutzbar </ns0:t>
      </ns0:r>
      <ns0:proofErr ns0:type="gramStart"/>
      <ns0:r>
        <ns0:t>ist</ns0:t>
      </ns0:r>
      <ns0:r ns0:rsidRPr="002868DF">
        <ns0:rPr>
          <ns0:color ns0:val="FF0000"/>
        </ns0:rPr>
        <ns0:t>.</ns0:t>
      </ns0:r>
      <ns0:r ns0:rsidR="002868DF" ns0:rsidRPr="002868DF">
        <ns0:rPr>
          <ns0:color ns0:val="FF0000"/>
        </ns0:rPr>
        <ns0:t>(</ns0:t>
      </ns0:r>
      <ns0:proofErr ns0:type="gramEnd"/>
      <ns0:r ns0:rsidR="002868DF" ns0:rsidRPr="002868DF">
        <ns0:rPr>
          <ns0:color ns0:val="FF0000"/>
        </ns0:rPr>
        <ns0:t>Quelle eventuell?)</ns0:t>
      </ns0:r>
      <ns0:commentRangeEnd ns0:id="5"/>
      <ns0:r>
        <ns0:commentReference ns0:id="5"/>
      </ns0:r>
    </ns0:p>
    <ns0:p ns2:paraId="39C01905" ns2:textId="77777777" ns0:rsidR="001D1036" ns0:rsidRDefault="001D1036" ns0:rsidP="001D1036"/>
    <ns0:p ns2:paraId="46D88066" ns2:textId="4693B63B" ns0:rsidR="001D1036" ns0:rsidRDefault="001D1036" ns0:rsidP="001D1036">
      <ns0:r>
        <ns0:t xml:space="preserve">Zwar lassen sich solche Formate durch KI-Systeme wie LLMs in einfachen Fällen prinzipiell analysieren, etwa durch visuelle oder sprachbasierte Auswertung (vgl. </ns0:t>
      </ns0:r>
      <ns0:r>
        <ns0:fldChar ns0:fldCharType="begin"/>
      </ns0:r>
      <ns0:r>
        <ns0:instrText xml:space="preserve"> REF _Ref202607839 \h </ns0:instrText>
      </ns0:r>
      <ns0:r>
        <ns0:fldChar ns0:fldCharType="separate"/>
      </ns0:r>
      <ns0:r ns0:rsidR="007E19F3">
        <ns0:t xml:space="preserve">Abbildung </ns0:t>
      </ns0:r>
      <ns0:r ns0:rsidR="007E19F3">
        <ns0:rPr>
          <ns0:noProof/>
        </ns0:rPr>
        <ns0:t>6</ns0:t>
      </ns0:r>
      <ns0:r>
        <ns0:fldChar ns0:fldCharType="end"/>
      </ns0:r>
      <ns0:r>
        <ns0:t>), doch fehlt es diesen Modellen bislang an geeigneten, domänenspezifischen Trainingsdaten, um die enthaltenen Fachinformationen zuverlässig und kontextübergreifend zu interpretieren. Die Informationen ergeben sich oft nur aus dem Zusammenspiel visueller, textlicher oder symbolischer Elemente – also aus Bedeutungszusammenhängen, die in unstrukturierten Darstellungen nicht explizit erkennbar sind. Infolgedessen stoßen heutige Systeme bei der maschinellen Erschließung solcher Planinhalte schnell an ihre Grenzen.</ns0:t>
      </ns0:r>
    </ns0:p>
    <ns0:p ns2:paraId="18A514B8" ns2:textId="2A31C9B7" ns0:rsidR="001D1036" ns0:rsidRDefault="001D1036" ns0:rsidP="001D1036">
      <ns0:r>
        <ns0:t xml:space="preserve">Die Entwicklung im Bereich KI zeigt zwar, dass einfache, formal strukturierte Dokumente – etwa Listen oder Formulare – bereits zuverlässig maschinell verarbeitet werden können. Für komplexere, semantisch dichte Inhalte fehlen derzeit jedoch die entsprechend trainierten Modelle und geeignete </ns0:t>
      </ns0:r>
      <ns0:r ns0:rsidRPr="00072945">
        <ns0:t>Datensätze</ns0:t>
      </ns0:r>
      <ns0:r ns0:rsidR="00AF3538">
        <ns0:t>.</ns0:t>
      </ns0:r>
      <ns0:r ns0:rsidR="00AF3538">
        <ns0:rPr>
          <ns0:rStyle ns0:val="Funotenzeichen"/>
        </ns0:rPr>
        <ns0:footnoteReference ns0:id="10"/>
      </ns0:r>
      <ns0:r ns0:rsidR="00AF3538">
        <ns0:t xml:space="preserve"> </ns0:t>
      </ns0:r>
      <ns0:r>
        <ns0:t xml:space="preserve">Vor dem Hintergrund der dynamischen Entwicklung, insbesondere bei LLMs, bleibt die weitere Leistungsfähigkeit solcher Systeme schwer vorherzusagen. Aus heutiger wissenschaftlicher Sicht ist jedoch davon auszugehen, dass maschinenlesbare, standardisierte Planungsdaten eine unverzichtbare Grundlage darstellen, um zukünftige KI-Systeme – ob LLM-basiert oder modellarchitektonisch anders aufgebaut – für den Umgang mit unstrukturierten, realweltlichen Planinformationen zu </ns0:t>
      </ns0:r>
      <ns0:proofErr ns0:type="spellStart"/>
      <ns0:proofErr ns0:type="gramStart"/>
      <ns0:r>
        <ns0:t>befähigen.</ns0:t>
      </ns0:r>
      <ns0:r ns0:rsidR="00B7580E" ns0:rsidRPr="00B7580E">
        <ns0:rPr>
          <ns0:color ns0:val="FF0000"/>
        </ns0:rPr>
        <ns0:t>Quelle</ns0:t>
      </ns0:r>
      <ns0:proofErr ns0:type="spellEnd"/>
      <ns0:proofErr ns0:type="gramEnd"/>
      <ns0:r ns0:rsidR="00B7580E" ns0:rsidRPr="00B7580E">
        <ns0:rPr>
          <ns0:color ns0:val="FF0000"/>
        </ns0:rPr>
        <ns0:t>!</ns0:t>
      </ns0:r>
      <ns0:r ns0:rsidRPr="00B7580E">
        <ns0:rPr>
          <ns0:color ns0:val="FF0000"/>
        </ns0:rPr>
        <ns0:t xml:space="preserve"> </ns0:t>
      </ns0:r>
      <ns0:r>
        <ns0:t>Erst auf Basis solcher Daten können diese Systeme lernen, relevante Muster zu erkennen, Bedeutungszusammenhänge zu rekonstruieren und kontextbezogene Entscheidungen zu treffen.</ns0:t>
      </ns0:r>
    </ns0:p>
    <ns0:p ns2:paraId="0C2043A1" ns2:textId="101892DD" ns0:rsidR="00816E7E" ns0:rsidRDefault="001D1036" ns0:rsidP="001D1036">
      <ns0:r>
        <ns0:t>Die Maschinenlesbarkeit von Planungsdaten ist damit nicht nur eine Voraussetzung für aktuelle digitale Prozesse, sondern auch ein strategischer Zwischenschritt: Nur wenn heute strukturiert vorgearbeitet wird, lassen sich in Zukunft KI-Systeme entwickeln, die Planungs- und Bauinformationen auch ohne explizite Normierung umfassend erschließen und nutzen können.</ns0:t>
      </ns0:r>
    </ns0:p>
    <ns0:p ns2:paraId="02E23DBF" ns2:textId="77777777" ns0:rsidR="00BA52EE" ns0:rsidRDefault="00BA52EE" ns0:rsidP="001D1036"/>
    <ns0:p ns2:paraId="4DC29F1D" ns2:textId="36FAAF52" ns0:rsidR="00BA52EE" ns0:rsidRDefault="00BA52EE" ns0:rsidP="00BA52EE">
      <ns0:r>
        <ns0:t>Maschinenlesbare, standardisierte Planungsdaten bilden die Grundlage für den verlustfreien Austausch von Informationen zwischen verschiedenen Softwareanwendungen. Durch eine konsistente Datenstruktur entfällt das wiederholte manuelle Abtippen und Umformatieren von Informationen aus unterschiedlichen Quellen – ein erheblicher Effizienzgewinn in der Planung.</ns0:t>
      </ns0:r>
    </ns0:p>
    <ns0:p ns2:paraId="7F319CF1" ns2:textId="021E63F5" ns0:rsidR="00BA52EE" ns0:rsidRDefault="004F6C16" ns0:rsidP="00BA52EE">
      <ns0:r>
        <ns0:t xml:space="preserve">Festzuhalten gilt: </ns0:t>
      </ns0:r>
      <ns0:r ns0:rsidR="00BA52EE">
        <ns0:t xml:space="preserve">Eine offene, branchenweit anerkannte Datenschnittstelle (Industriestandard) ist unerlässlich, um Maschinenlesbarkeit in der Praxis umzusetzen. Nur wenn alle Fachdisziplinen </ns0:t>
      </ns0:r>
      <ns0:r ns0:rsidR="003E7948">
        <ns0:t>einen einheitlichen Standard</ns0:t>
      </ns0:r>
      <ns0:r ns0:rsidR="00BA52EE">
        <ns0:t xml:space="preserve"> nutzen,</ns0:t>
      </ns0:r>
      <ns0:r ns0:rsidR="003E7948">
        <ns0:t xml:space="preserve"> </ns0:t>
      </ns0:r>
      <ns0:r ns0:rsidR="001106C8">
        <ns0:t xml:space="preserve">nach welchem </ns0:t>
      </ns0:r>
      <ns0:proofErr ns0:type="spellStart"/>
      <ns0:r ns0:rsidR="001106C8">
        <ns0:t>Infromationen</ns0:t>
      </ns0:r>
      <ns0:proofErr ns0:type="spellEnd"/>
      <ns0:r ns0:rsidR="00D029F6">
        <ns0:t xml:space="preserve"> innerhalb Bauvorhaben</ns0:t>
      </ns0:r>
      <ns0:r ns0:rsidR="001106C8">
        <ns0:t xml:space="preserve"> maschinenlesbar </ns0:t>
      </ns0:r>
      <ns0:r ns0:rsidR="00D029F6">
        <ns0:t>beschrieben werden,</ns0:t>
      </ns0:r>
      <ns0:r ns0:rsidR="00BA52EE">
        <ns0:t xml:space="preserve"> können Informationen wirklich verlustfrei und ohne Interpretationsspielraum ausgetauscht werden.</ns0:t>
      </ns0:r>
      <ns0:r ns0:rsidR="00982183">
        <ns0:rPr>
          <ns0:rStyle ns0:val="Funotenzeichen"/>
        </ns0:rPr>
        <ns0:footnoteReference ns0:id="11"/>
      </ns0:r>
      <ns0:r ns0:rsidR="003B2440">
        <ns0:t xml:space="preserve"> </ns0:t>
      </ns0:r>
      <ns0:r ns0:rsidR="00BA52EE">
        <ns0:t>Dies ist eine zwingende Voraussetzung für durchgängige digitale Workflows in Bauprojekten.</ns0:t>
      </ns0:r>
    </ns0:p>
    <ns0:p ns2:paraId="0DC67AC7" ns2:textId="77777777" ns0:rsidR="00EF0246" ns0:rsidRPr="00816E7E" ns0:rsidRDefault="00EF0246" ns0:rsidP="001D1036"/>
    <ns0:p ns2:paraId="4F0261AE" ns2:textId="66A88F84" ns0:rsidR="00B828B9" ns0:rsidRDefault="00414FEE" ns0:rsidP="00414FEE">
      <ns0:pPr>
        <ns0:pStyle ns0:val="berschrift2"/>
      </ns0:pPr>
      <ns0:bookmarkStart ns0:id="22" ns0:name="_Toc202445613"/>
      <ns0:r>
        <ns0:t>Standardisierte Attribute und ihre Rolle in der Automatisierung</ns0:t>
      </ns0:r>
      <ns0:bookmarkEnd ns0:id="22"/>
    </ns0:p>
    <ns0:p ns2:paraId="6B96A845" ns2:textId="5EE11E9C" ns0:rsidR="00414FEE" ns0:rsidRDefault="005B4F6E" ns0:rsidP="00414FEE">
      <ns0:r ns0:rsidRPr="005B4F6E">
        <ns0:t>In der digitalen Bauwirtschaft spielen strukturierte und einheitlich benannte Attribute von Bauteilen eine entscheidende Rolle. Nur wenn Eigenschaften von Bauteilen und Planungselementen digital verfügbar und standardisiert vorliegen, können Softwareanwendungen diese Informationen zuverlässig interpretieren und weiterverarbeiten. Solche standardisierten Attribute bilden die Basis für automatisierte Abläufe in Planung, Ausführung und Betrieb – von automatischer Mengenermittlung bis zur Steuerung vernetzter Fertigungsprozesse. Fehlende Standards in der Datenstruktur gelten daher als zentrales Hemmnis der Digitalisierung im Bauwesen</ns0:t>
      </ns0:r>
      <ns0:r ns0:rsidR="00756C5A">
        <ns0:t>.</ns0:t>
      </ns0:r>
      <ns0:r ns0:rsidR="003F7A49">
        <ns0:rPr>
          <ns0:rStyle ns0:val="Funotenzeichen"/>
        </ns0:rPr>
        <ns0:footnoteReference ns0:id="12"/>
      </ns0:r>
      <ns0:r ns0:rsidR="00756C5A">
        <ns0:t xml:space="preserve"> </ns0:t>
      </ns0:r>
      <ns0:r ns0:rsidR="00756C5A" ns0:rsidRPr="00756C5A">
        <ns0:t>Ohne gemeinsame Datenstandards müssen Projektbeteiligte Informationen häufig manuell übersetzen oder abstimmen, was Automatisierungspotenziale schmälert.</ns0:t>
      </ns0:r>
    </ns0:p>
    <ns0:p ns2:paraId="10599CF1" ns2:textId="27A3EB7E" ns0:rsidR="00756C5A" ns0:rsidRDefault="00C94FAF" ns0:rsidP="00414FEE">
      <ns0:r ns0:rsidRPr="00C94FAF">
        <ns0:t>Die Praxis zeigt allerdings erhebliche Herausforderungen bei der Standardisierung solcher Attribute. Unterschiedliche Softwareplattformen verwenden teils eigene Bezeichnungen und Datenstrukturen für ähnliche Eigenschaften, und auch innerhalb der Branche existiert eine Begriffsvielfalt. Ein Bauteil kann je nach Fachdisziplin verschiedene Attributnamen tragen, was zu Missverständnissen führt. Zudem wechseln in Bauprojekten die Beteiligten oft, sodass sich kein dauerhaft einheitlicher Standard etablieren kann. Folglich haben manche Unternehmen interne Attribut-Standards entwickelt, die jedoch nur firmenintern oder in projektbezogenen Partnerschaften funktionieren. Alternativ werden Attribute pro Projekt neu standardisiert, was zwar maschinenlesbare Baudaten im jeweiligen Vorhaben ermöglicht, jedoch keinen universellen Branchenstandard schafft.</ns0:t>
      </ns0:r>
    </ns0:p>
    <ns0:p ns2:paraId="2DA071AA" ns2:textId="78257EF1" ns0:rsidR="00AB11E9" ns0:rsidRDefault="00AB11E9" ns0:rsidP="00414FEE">
      <ns0:r ns0:rsidRPr="00AB11E9">
        <ns0:t>Entsprechend wächst in der Branche das Bewusstsein, dass ein branchenweiter Industriestandard für Bauwerksinformationen nötig ist, um die Digitalisierung voranzubringen. Dieser Standard müsste alle relevanten Bauteileigenschaften so definieren, dass sie für alle Beteiligten eindeutig und softwareunabhängig maschinenlesbar sind</ns0:t>
      </ns0:r>
      <ns0:r>
        <ns0:t>.</ns0:t>
      </ns0:r>
      <ns0:r ns0:rsidR="0057397F">
        <ns0:rPr>
          <ns0:rStyle ns0:val="Funotenzeichen"/>
        </ns0:rPr>
        <ns0:footnoteReference ns0:id="13"/>
      </ns0:r>
      <ns0:r ns0:rsidR="006344A5">
        <ns0:t xml:space="preserve"> </ns0:t>
      </ns0:r>
      <ns0:r ns0:rsidR="006344A5" ns0:rsidRPr="006344A5">
        <ns0:t xml:space="preserve">Erst eine allgemeingültige, verlustfrei übertragbare Definition von Geometrien und Eigenschaften für jedes Bauteil schafft die Grundlage für weitgehende Automatisierung. </ns0:t>
      </ns0:r>
      <ns0:r ns0:rsidR="00C87C5D">
        <ns0:t>S</ns0:t>
      </ns0:r>
      <ns0:r ns0:rsidR="006344A5" ns0:rsidRPr="006344A5">
        <ns0:t>olche Standards</ns0:t>
      </ns0:r>
      <ns0:r ns0:rsidR="00C87C5D">
        <ns0:t xml:space="preserve"> bilden</ns0:t>
      </ns0:r>
      <ns0:r ns0:rsidR="006344A5" ns0:rsidRPr="006344A5">
        <ns0:t xml:space="preserve"> die Basis für den digitalen Zwilling des Bauwerks. </ns0:t>
      </ns0:r>
      <ns0:r ns0:rsidR="008F37A3" ns0:rsidRPr="008F37A3">
        <ns0:t xml:space="preserve">Gelingt der Branche die Einigung auf einheitliche Attribute und deren Umsetzung in allen gängigen Softwarelösungen, entsteht eine strukturierte Datengrundlage, auf der auch KI-Modelle aufbauen können. Nach entsprechender Trainingsphase lassen sich </ns0:t>
      </ns0:r>
      <ns0:r ns0:rsidR="008F37A3">
        <ns0:t>diese</ns0:t>
      </ns0:r>
      <ns0:r ns0:rsidR="008F37A3" ns0:rsidRPr="008F37A3">
        <ns0:t xml:space="preserve"> </ns0:t>
      </ns0:r>
      <ns0:r ns0:rsidR="008F37A3">
        <ns0:t>Modelle</ns0:t>
      </ns0:r>
      <ns0:r ns0:rsidR="008F37A3" ns0:rsidRPr="008F37A3">
        <ns0:t xml:space="preserve"> gezielt für standardisierte Abläufe einsetzen – ein wesentlicher Schritt zur Steigerung der Produktivität</ns0:t>
      </ns0:r>
      <ns0:r ns0:rsidR="008F37A3">
        <ns0:t xml:space="preserve"> in der Baubranche</ns0:t>
      </ns0:r>
      <ns0:r ns0:rsidR="008F37A3" ns0:rsidRPr="008F37A3">
        <ns0:t>.</ns0:t>
      </ns0:r>
    </ns0:p>
    <ns0:p ns2:paraId="17EF7406" ns2:textId="77777777" ns0:rsidR="006344A5" ns0:rsidRPr="00414FEE" ns0:rsidRDefault="006344A5" ns0:rsidP="00414FEE"/>
    <ns0:p ns2:paraId="4D76EB12" ns2:textId="3E096946" ns0:rsidR="00B828B9" ns0:rsidRDefault="00414FEE" ns0:rsidP="00414FEE">
      <ns0:pPr>
        <ns0:pStyle ns0:val="berschrift2"/>
      </ns0:pPr>
      <ns0:bookmarkStart ns0:id="23" ns0:name="_Toc202445614"/>
      <ns0:r>
        <ns0:t xml:space="preserve">Beispielhafte </ns0:t>
      </ns0:r>
      <ns0:r ns0:rsidR="002E1C3C">
        <ns0:t xml:space="preserve">IFC </ns0:t>
      </ns0:r>
      <ns0:r>
        <ns0:t>Attribute und Ausprägungen im Holzbau</ns0:t>
      </ns0:r>
      <ns0:bookmarkEnd ns0:id="23"/>
    </ns0:p>
    <ns0:p ns2:paraId="4AA158F1" ns2:textId="398C6260" ns0:rsidR="00055D2C" ns0:rsidRDefault="008F67A3" ns0:rsidP="00055D2C">
      <ns0:pPr>
        <ns0:keepNext/>
      </ns0:pPr>
      <ns0:r ns0:rsidRPr="008F67A3">
        <ns0:t xml:space="preserve">In diesem Abschnitt wird anhand eines eigens erstellten Modells exemplarisch dargestellt, wie typische Holzbauteile modelliert werden und welche Informationen beim Export ins IFC-Format übertragen werden. Die Modellierung erfolgte in der CAD-Software </ns0:t>
      </ns0:r>
      <ns0:proofErr ns0:type="spellStart"/>
      <ns0:r ns0:rsidRPr="008F67A3">
        <ns0:t>cadwork</ns0:t>
      </ns0:r>
      <ns0:proofErr ns0:type="spellEnd"/>
      <ns0:r ns0:rsidRPr="008F67A3">
        <ns0:t xml:space="preserve">, die insbesondere im Holzbau weit verbreitet ist. Sie findet vor allem in der Werkplanung und Arbeitsvorbereitung Anwendung. Charakteristisch für </ns0:t>
      </ns0:r>
      <ns0:proofErr ns0:type="spellStart"/>
      <ns0:r ns0:rsidRPr="008F67A3">
        <ns0:t>cadwork</ns0:t>
      </ns0:r>
      <ns0:proofErr ns0:type="spellEnd"/>
      <ns0:r ns0:rsidRPr="008F67A3">
        <ns0:t xml:space="preserve"> ist die vollständig 3D-basierte Modellierung: Neben der Erstellung von Plänen, Schnitten und Stücklisten ermöglicht das System auch die direkte Ansteuerung von </ns0:t>
      </ns0:r>
      <ns0:proofErr ns0:type="spellStart"/>
      <ns0:r ns0:rsidRPr="008F67A3">
        <ns0:t>Abbundmaschinen</ns0:t>
      </ns0:r>
      <ns0:proofErr ns0:type="spellEnd"/>
      <ns0:r ns0:rsidRPr="008F67A3">
        <ns0:t>. Die modular aufgebaute Software ist in der DACH-Region sowie in Kanada und Skandinavien etabliert.</ns0:t>
      </ns0:r>
    </ns0:p>
    <ns0:p ns2:paraId="7E9EF137" ns2:textId="31029DF2" ns0:rsidR="00055D2C" ns0:rsidRDefault="00304126" ns0:rsidP="00055D2C">
      <ns0:pPr>
        <ns0:keepNext/>
      </ns0:pPr>
      <ns0:r ns0:rsidRPr="00304126">
        <ns0:t xml:space="preserve">Für das Beispielmodell wurden folgende typische Holzbauteile konstruiert: Sparren, Pfetten und Schwellen, Kehlbohlen, Pfosten, Ständer, OSB-Beplankung, Wandschwellen und -rähm sowie eine Montageschwelle. Das Modell zeigt einen Ausschnitt eines </ns0:t>
      </ns0:r>
      <ns0:r ns0:rsidR="00AE255D" ns0:rsidRPr="00AE255D">
        <ns0:t>zimmermannsmäßig</ns0:t>
      </ns0:r>
      <ns0:r ns0:rsidR="00AE255D">
        <ns0:t xml:space="preserve"> </ns0:t>
      </ns0:r>
      <ns0:r ns0:rsidR="00B83829">
        <ns0:t>geplantem</ns0:t>
      </ns0:r>
      <ns0:r ns0:rsidR="00AE255D">
        <ns0:t xml:space="preserve"> </ns0:t>
      </ns0:r>
      <ns0:r ns0:rsidRPr="00304126">
        <ns0:t>Dachtragwerk. Eine geneigte Dachfläche mit sechs Sparren</ns0:t>
      </ns0:r>
      <ns0:r ns0:rsidR="00B83829">
        <ns0:t>, welche</ns0:t>
      </ns0:r>
      <ns0:r ns0:rsidRPr="00304126">
        <ns0:t xml:space="preserve"> auf einer Firstpfette und einer Fußpfette </ns0:t>
      </ns0:r>
      <ns0:r ns0:rsidR="00B83829">
        <ns0:t>aufliegen</ns0:t>
      </ns0:r>
      <ns0:r ns0:rsidRPr="00304126">
        <ns0:t>. Ergänzt wird die Konstruktion durch eine Satteldachgaube mit zwei Kehlbohlen, zwei Ortgangsparren und zwei Schiftern</ns0:t>
      </ns0:r>
      <ns0:r ns0:rsidR="00B83829">
        <ns0:t>.</ns0:t>
      </ns0:r>
    </ns0:p>
    <ns0:p ns2:paraId="2750BC43" ns2:textId="77777777" ns0:rsidR="00B83829" ns0:rsidRDefault="00B83829" ns0:rsidP="00B83829">
      <ns0:pPr>
        <ns0:keepNext/>
      </ns0:pPr>
      <ns0:r ns0:rsidRPr="00B3494D">
        <ns0:rPr>
          <ns0:noProof/>
        </ns0:rPr>
        <ns0:drawing>
          <ns3:inline distT="0" distB="0" distL="0" distR="0" ns4:anchorId="14C85942" ns4:editId="6514FF68">
            <ns3:extent cx="5760085" cy="4001770"/>
            <ns3:effectExtent l="0" t="0" r="0" b="0"/>
            <ns3:docPr id="8" name="Grafik 8"/>
            <ns3:cNvGraphicFramePr>
              <ns5:graphicFrameLocks noChangeAspect="1"/>
            </ns3:cNvGraphicFramePr>
            <ns5:graphic>
              <ns5:graphicData uri="http://schemas.openxmlformats.org/drawingml/2006/picture">
                <ns12:pic>
                  <ns12:nvPicPr>
                    <ns12:cNvPr id="1" name=""/>
                    <ns12:cNvPicPr/>
                  </ns12:nvPicPr>
                  <ns12:blipFill>
                    <ns5:blip ns11:embed="rId24"/>
                    <ns5:stretch>
                      <ns5:fillRect/>
                    </ns5:stretch>
                  </ns12:blipFill>
                  <ns12:spPr>
                    <ns5:xfrm>
                      <ns5:off x="0" y="0"/>
                      <ns5:ext cx="5760085" cy="4001770"/>
                    </ns5:xfrm>
                    <ns5:prstGeom prst="rect">
                      <ns5:avLst/>
                    </ns5:prstGeom>
                  </ns12:spPr>
                </ns12:pic>
              </ns5:graphicData>
            </ns5:graphic>
          </ns3:inline>
        </ns0:drawing>
      </ns0:r>
    </ns0:p>
    <ns0:p ns2:paraId="05874C57" ns2:textId="6664568D" ns0:rsidR="00B83829" ns0:rsidRDefault="00B83829" ns0:rsidP="004534DC">
      <ns0:pPr>
        <ns0:pStyle ns0:val="Beschriftung"/>
      </ns0:pPr>
      <ns0:r>
        <ns0:t xml:space="preserve">Abbildung </ns0:t>
      </ns0:r>
      <ns0:r>
        <ns0:fldChar ns0:fldCharType="begin"/>
      </ns0:r>
      <ns0:r>
        <ns0:instrText xml:space="preserve"> SEQ Abbildung \* ARABIC </ns0:instrText>
      </ns0:r>
      <ns0:r>
        <ns0:fldChar ns0:fldCharType="separate"/>
      </ns0:r>
      <ns0:r ns0:rsidR="00DC0381">
        <ns0:rPr>
          <ns0:noProof/>
        </ns0:rPr>
        <ns0:t>7</ns0:t>
      </ns0:r>
      <ns0:r>
        <ns0:fldChar ns0:fldCharType="end"/>
      </ns0:r>
      <ns0:r>
        <ns0:t xml:space="preserve"> Modell eines beispielhaften Holztragwerks in </ns0:t>
      </ns0:r>
      <ns0:proofErr ns0:type="spellStart"/>
      <ns0:r>
        <ns0:t>cadwork</ns0:t>
      </ns0:r>
      <ns0:proofErr ns0:type="spellEnd"/>
      <ns0:r>
        <ns0:t>, Vorderseite</ns0:t>
      </ns0:r>
    </ns0:p>
    <ns0:p ns2:paraId="40F0FD59" ns2:textId="7046FFFA" ns0:rsidR="004534DC" ns0:rsidRDefault="004534DC" ns0:rsidP="00055D2C">
      <ns0:pPr>
        <ns0:keepNext/>
      </ns0:pPr>
      <ns0:r ns0:rsidRPr="004534DC">
        <ns0:t xml:space="preserve">Auf der </ns0:t>
      </ns0:r>
      <ns0:r ns0:rsidR="001169F3">
        <ns0:t>Hinterseite des Modells</ns0:t>
      </ns0:r>
      <ns0:r ns0:rsidRPr="004534DC">
        <ns0:t xml:space="preserve"> (</ns0:t>
      </ns0:r>
      <ns0:r ns0:rsidR="00A52DA2">
        <ns0:fldChar ns0:fldCharType="begin"/>
      </ns0:r>
      <ns0:r ns0:rsidR="00A52DA2">
        <ns0:instrText xml:space="preserve"> REF _Ref202952345 \h  \* MERGEFORMAT </ns0:instrText>
      </ns0:r>
      <ns0:r ns0:rsidR="00A52DA2">
        <ns0:fldChar ns0:fldCharType="separate"/>
      </ns0:r>
      <ns0:r ns0:rsidR="007E19F3" ns0:rsidRPr="007E19F3">
        <ns0:t>Abbildung 8</ns0:t>
      </ns0:r>
      <ns0:r ns0:rsidR="00A52DA2">
        <ns0:fldChar ns0:fldCharType="end"/>
      </ns0:r>
      <ns0:r ns0:rsidRPr="004534DC">
        <ns0:t>) ist eine Holzrahmenbauwand dargestellt, bestehend aus drei Ständern, einer Schwelle, einem Rähm sowie einer Montageschwelle. Die Wand ist mit einer OSB-Platte beplankt. Die Firstpfette wird auf der rechten Seite von einem rechteckigen Pfosten, auf der linken Seite durch die Rahmenbauwand abgetragen. Die Montageschwelle wurde aus Lärchenholz modelliert, das in der Visualisierung aufgrund seiner dunkleren Farbgebung deutlich zu erkennen ist.</ns0:t>
      </ns0:r>
    </ns0:p>
    <ns0:p ns2:paraId="5E64DB9F" ns2:textId="77777777" ns0:rsidR="004534DC" ns0:rsidRDefault="004534DC" ns0:rsidP="004534DC">
      <ns0:pPr>
        <ns0:keepNext/>
      </ns0:pPr>
      <ns0:r ns0:rsidRPr="00DE5E3E">
        <ns0:rPr>
          <ns0:noProof/>
        </ns0:rPr>
        <ns0:drawing>
          <ns3:inline distT="0" distB="0" distL="0" distR="0" ns4:anchorId="65310182" ns4:editId="2413B31E">
            <ns3:extent cx="5760085" cy="3837940"/>
            <ns3:effectExtent l="0" t="0" r="0" b="0"/>
            <ns3:docPr id="9" name="Grafik 9"/>
            <ns3:cNvGraphicFramePr>
              <ns5:graphicFrameLocks noChangeAspect="1"/>
            </ns3:cNvGraphicFramePr>
            <ns5:graphic>
              <ns5:graphicData uri="http://schemas.openxmlformats.org/drawingml/2006/picture">
                <ns12:pic>
                  <ns12:nvPicPr>
                    <ns12:cNvPr id="1" name=""/>
                    <ns12:cNvPicPr/>
                  </ns12:nvPicPr>
                  <ns12:blipFill>
                    <ns5:blip ns11:embed="rId25"/>
                    <ns5:stretch>
                      <ns5:fillRect/>
                    </ns5:stretch>
                  </ns12:blipFill>
                  <ns12:spPr>
                    <ns5:xfrm>
                      <ns5:off x="0" y="0"/>
                      <ns5:ext cx="5760085" cy="3837940"/>
                    </ns5:xfrm>
                    <ns5:prstGeom prst="rect">
                      <ns5:avLst/>
                    </ns5:prstGeom>
                  </ns12:spPr>
                </ns12:pic>
              </ns5:graphicData>
            </ns5:graphic>
          </ns3:inline>
        </ns0:drawing>
      </ns0:r>
    </ns0:p>
    <ns0:p ns2:paraId="34923844" ns2:textId="1B750C11" ns0:rsidR="004534DC" ns0:rsidRPr="004534DC" ns0:rsidRDefault="004534DC" ns0:rsidP="004534DC">
      <ns0:pPr>
        <ns0:keepNext/>
        <ns0:rPr>
          <ns0:i/>
          <ns0:iCs/>
          <ns0:color ns0:val="44546A" ns0:themeColor="text2"/>
          <ns0:sz ns0:val="18"/>
          <ns0:szCs ns0:val="18"/>
        </ns0:rPr>
      </ns0:pPr>
      <ns0:bookmarkStart ns0:id="24" ns0:name="_Ref202952345"/>
      <ns0:r ns0:rsidRPr="004534DC">
        <ns0:rPr>
          <ns0:i/>
          <ns0:iCs/>
          <ns0:color ns0:val="44546A" ns0:themeColor="text2"/>
          <ns0:sz ns0:val="18"/>
          <ns0:szCs ns0:val="18"/>
        </ns0:rPr>
        <ns0:t xml:space="preserve">Abbildung </ns0:t>
      </ns0:r>
      <ns0:r ns0:rsidRPr="004534DC">
        <ns0:rPr>
          <ns0:i/>
          <ns0:iCs/>
          <ns0:color ns0:val="44546A" ns0:themeColor="text2"/>
          <ns0:sz ns0:val="18"/>
          <ns0:szCs ns0:val="18"/>
        </ns0:rPr>
        <ns0:fldChar ns0:fldCharType="begin"/>
      </ns0:r>
      <ns0:r ns0:rsidRPr="004534DC">
        <ns0:rPr>
          <ns0:i/>
          <ns0:iCs/>
          <ns0:color ns0:val="44546A" ns0:themeColor="text2"/>
          <ns0:sz ns0:val="18"/>
          <ns0:szCs ns0:val="18"/>
        </ns0:rPr>
        <ns0:instrText xml:space="preserve"> SEQ Abbildung \* ARABIC </ns0:instrText>
      </ns0:r>
      <ns0:r ns0:rsidRPr="004534DC">
        <ns0:rPr>
          <ns0:i/>
          <ns0:iCs/>
          <ns0:color ns0:val="44546A" ns0:themeColor="text2"/>
          <ns0:sz ns0:val="18"/>
          <ns0:szCs ns0:val="18"/>
        </ns0:rPr>
        <ns0:fldChar ns0:fldCharType="separate"/>
      </ns0:r>
      <ns0:r ns0:rsidR="00DC0381">
        <ns0:rPr>
          <ns0:i/>
          <ns0:iCs/>
          <ns0:noProof/>
          <ns0:color ns0:val="44546A" ns0:themeColor="text2"/>
          <ns0:sz ns0:val="18"/>
          <ns0:szCs ns0:val="18"/>
        </ns0:rPr>
        <ns0:t>8</ns0:t>
      </ns0:r>
      <ns0:r ns0:rsidRPr="004534DC">
        <ns0:rPr>
          <ns0:i/>
          <ns0:iCs/>
          <ns0:color ns0:val="44546A" ns0:themeColor="text2"/>
          <ns0:sz ns0:val="18"/>
          <ns0:szCs ns0:val="18"/>
        </ns0:rPr>
        <ns0:fldChar ns0:fldCharType="end"/>
      </ns0:r>
      <ns0:bookmarkEnd ns0:id="24"/>
      <ns0:r ns0:rsidRPr="004534DC">
        <ns0:rPr>
          <ns0:i/>
          <ns0:iCs/>
          <ns0:color ns0:val="44546A" ns0:themeColor="text2"/>
          <ns0:sz ns0:val="18"/>
          <ns0:szCs ns0:val="18"/>
        </ns0:rPr>
        <ns0:t xml:space="preserve"> Modell eines beispielhaften Holztragwerks in </ns0:t>
      </ns0:r>
      <ns0:proofErr ns0:type="spellStart"/>
      <ns0:r ns0:rsidRPr="004534DC">
        <ns0:rPr>
          <ns0:i/>
          <ns0:iCs/>
          <ns0:color ns0:val="44546A" ns0:themeColor="text2"/>
          <ns0:sz ns0:val="18"/>
          <ns0:szCs ns0:val="18"/>
        </ns0:rPr>
        <ns0:t>cadwork</ns0:t>
      </ns0:r>
      <ns0:proofErr ns0:type="spellEnd"/>
      <ns0:r ns0:rsidRPr="004534DC">
        <ns0:rPr>
          <ns0:i/>
          <ns0:iCs/>
          <ns0:color ns0:val="44546A" ns0:themeColor="text2"/>
          <ns0:sz ns0:val="18"/>
          <ns0:szCs ns0:val="18"/>
        </ns0:rPr>
        <ns0:t>, Hinterseite</ns0:t>
      </ns0:r>
    </ns0:p>
    <ns0:p ns2:paraId="3E869EC0" ns2:textId="5CE248D6" ns0:rsidR="00DE5E3E" ns0:rsidRDefault="00A52DA2" ns0:rsidP="00A52DA2">
      <ns0:r ns0:rsidRPr="00A52DA2">
        <ns0:t>Alle insgesamt 23 modellierten Bauteile wurden automatisch in einer Stückliste zusammengeführt (</ns0:t>
      </ns0:r>
      <ns0:r>
        <ns0:fldChar ns0:fldCharType="begin"/>
      </ns0:r>
      <ns0:r>
        <ns0:instrText xml:space="preserve"> REF _Ref202952380 \h </ns0:instrText>
      </ns0:r>
      <ns0:r>
        <ns0:fldChar ns0:fldCharType="separate"/>
      </ns0:r>
      <ns0:r ns0:rsidR="007E19F3">
        <ns0:t xml:space="preserve">Abbildung </ns0:t>
      </ns0:r>
      <ns0:r ns0:rsidR="007E19F3">
        <ns0:rPr>
          <ns0:noProof/>
        </ns0:rPr>
        <ns0:t>9</ns0:t>
      </ns0:r>
      <ns0:r>
        <ns0:fldChar ns0:fldCharType="end"/>
      </ns0:r>
      <ns0:r ns0:rsidRPr="00A52DA2">
        <ns0:t xml:space="preserve">). Diese stammt direkt aus der </ns0:t>
      </ns0:r>
      <ns0:proofErr ns0:type="spellStart"/>
      <ns0:r ns0:rsidRPr="00A52DA2">
        <ns0:t>cadwork</ns0:t>
      </ns0:r>
      <ns0:proofErr ns0:type="spellEnd"/>
      <ns0:r ns0:rsidRPr="00A52DA2">
        <ns0:t>-Umgebung und enthält neben den Positionsnummern auch Angaben zu Material, Abmessungen, Längen, Volumina und Gewicht. Solche Listen dienen in der Praxis der Fertigung, Logistik und Mengenberechnung. Auch wenn sie digital erzeugt werden, handelt es sich meist um statische Formate (z. B. PDF), die keinen direkten semantischen Bezug zum 3D-Modell aufweisen.</ns0:t>
      </ns0:r>
    </ns0:p>
    <ns0:tbl>
      <ns0:tblPr>
        <ns0:tblW ns0:w="8080" ns0:type="dxa"/>
        <ns0:tblCellMar>
          <ns0:left ns0:w="70" ns0:type="dxa"/>
          <ns0:right ns0:w="70" ns0:type="dxa"/>
        </ns0:tblCellMar>
        <ns0:tblLook ns0:val="04A0" ns0:firstRow="1" ns0:lastRow="0" ns0:firstColumn="1" ns0:lastColumn="0" ns0:noHBand="0" ns0:noVBand="1"/>
      </ns0:tblPr>
      <ns0:tblGrid>
        <ns0:gridCol ns0:w="620"/>
        <ns0:gridCol ns0:w="1720"/>
        <ns0:gridCol ns0:w="1180"/>
        <ns0:gridCol ns0:w="405"/>
        <ns0:gridCol ns0:w="640"/>
        <ns0:gridCol ns0:w="640"/>
        <ns0:gridCol ns0:w="720"/>
        <ns0:gridCol ns0:w="700"/>
        <ns0:gridCol ns0:w="720"/>
        <ns0:gridCol ns0:w="740"/>
      </ns0:tblGrid>
      <ns0:tr ns0:rsidR="000C4BEB" ns0:rsidRPr="000C4BEB" ns2:paraId="439C9AFA" ns2:textId="77777777" ns0:rsidTr="000C4BEB">
        <ns0:trPr>
          <ns0:trHeight ns0:val="210"/>
        </ns0:trPr>
        <ns0:tc>
          <ns0:tcPr>
            <ns0:tcW ns0:w="620" ns0:type="dxa"/>
            <ns0:tcBorders>
              <ns0:top ns0:val="single" ns0:sz="8" ns0:space="0" ns0:color="000000"/>
              <ns0:left ns0:val="single" ns0:sz="8" ns0:space="0" ns0:color="000000"/>
              <ns0:bottom ns0:val="single" ns0:sz="8" ns0:space="0" ns0:color="000000"/>
              <ns0:right ns0:val="single" ns0:sz="8" ns0:space="0" ns0:color="000000"/>
            </ns0:tcBorders>
            <ns0:shd ns0:val="clear" ns0:color="000000" ns0:fill="C0C0C0"/>
            <ns0:noWrap/>
            <ns0:vAlign ns0:val="center"/>
            <ns0:hideMark/>
          </ns0:tcPr>
          <ns0:p ns2:paraId="6C3A6FA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Nr. PL</ns0:t>
            </ns0:r>
          </ns0:p>
        </ns0:tc>
        <ns0:tc>
          <ns0:tcPr>
            <ns0:tcW ns0:w="172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18D9C2E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Name</ns0:t>
            </ns0:r>
          </ns0:p>
        </ns0:tc>
        <ns0:tc>
          <ns0:tcPr>
            <ns0:tcW ns0:w="118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7516764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aterial</ns0:t>
            </ns0:r>
          </ns0:p>
        </ns0:tc>
        <ns0:tc>
          <ns0:tcPr>
            <ns0:tcW ns0:w="40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79C4464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proofErr ns0:type="spellStart"/>
            <ns0:r ns0:rsidRPr="000C4BEB">
              <ns0:rPr>
                <ns0:rFonts ns0:ascii="MS Shell Dlg 2" ns0:eastAsia="Times New Roman" ns0:hAnsi="MS Shell Dlg 2" ns0:cs="MS Shell Dlg 2"/>
                <ns0:b/>
                <ns0:bCs/>
                <ns0:color ns0:val="000000"/>
                <ns0:sz ns0:val="16"/>
                <ns0:szCs ns0:val="16"/>
                <ns0:lang ns0:eastAsia="de-DE"/>
              </ns0:rPr>
              <ns0:t>Stk</ns0:t>
            </ns0:r>
            <ns0:proofErr ns0:type="spellEnd"/>
          </ns0:p>
        </ns0:tc>
        <ns0:tc>
          <ns0:tcPr>
            <ns0:tcW ns0:w="64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79C8EC8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B</ns0:t>
            </ns0:r>
          </ns0:p>
        </ns0:tc>
        <ns0:tc>
          <ns0:tcPr>
            <ns0:tcW ns0:w="64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2C26F60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H</ns0:t>
            </ns0:r>
          </ns0:p>
        </ns0:tc>
        <ns0:tc>
          <ns0:tcPr>
            <ns0:tcW ns0:w="72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6DB9FFB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L</ns0:t>
            </ns0:r>
          </ns0:p>
        </ns0:tc>
        <ns0:tc>
          <ns0:tcPr>
            <ns0:tcW ns0:w="70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139371F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L (</ns0:t>
            </ns0:r>
            <ns0:proofErr ns0:type="spellStart"/>
            <ns0:r ns0:rsidRPr="000C4BEB">
              <ns0:rPr>
                <ns0:rFonts ns0:ascii="MS Shell Dlg 2" ns0:eastAsia="Times New Roman" ns0:hAnsi="MS Shell Dlg 2" ns0:cs="MS Shell Dlg 2"/>
                <ns0:b/>
                <ns0:bCs/>
                <ns0:color ns0:val="000000"/>
                <ns0:sz ns0:val="16"/>
                <ns0:szCs ns0:val="16"/>
                <ns0:lang ns0:eastAsia="de-DE"/>
              </ns0:rPr>
              <ns0:t>ges</ns0:t>
            </ns0:r>
            <ns0:proofErr ns0:type="spellEnd"/>
            <ns0:r ns0:rsidRPr="000C4BEB">
              <ns0:rPr>
                <ns0:rFonts ns0:ascii="MS Shell Dlg 2" ns0:eastAsia="Times New Roman" ns0:hAnsi="MS Shell Dlg 2" ns0:cs="MS Shell Dlg 2"/>
                <ns0:b/>
                <ns0:bCs/>
                <ns0:color ns0:val="000000"/>
                <ns0:sz ns0:val="16"/>
                <ns0:szCs ns0:val="16"/>
                <ns0:lang ns0:eastAsia="de-DE"/>
              </ns0:rPr>
              <ns0:t>)</ns0:t>
            </ns0:r>
          </ns0:p>
        </ns0:tc>
        <ns0:tc>
          <ns0:tcPr>
            <ns0:tcW ns0:w="72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1A87AEA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V (</ns0:t>
            </ns0:r>
            <ns0:proofErr ns0:type="spellStart"/>
            <ns0:r ns0:rsidRPr="000C4BEB">
              <ns0:rPr>
                <ns0:rFonts ns0:ascii="MS Shell Dlg 2" ns0:eastAsia="Times New Roman" ns0:hAnsi="MS Shell Dlg 2" ns0:cs="MS Shell Dlg 2"/>
                <ns0:b/>
                <ns0:bCs/>
                <ns0:color ns0:val="000000"/>
                <ns0:sz ns0:val="16"/>
                <ns0:szCs ns0:val="16"/>
                <ns0:lang ns0:eastAsia="de-DE"/>
              </ns0:rPr>
              <ns0:t>ges</ns0:t>
            </ns0:r>
            <ns0:proofErr ns0:type="spellEnd"/>
            <ns0:r ns0:rsidRPr="000C4BEB">
              <ns0:rPr>
                <ns0:rFonts ns0:ascii="MS Shell Dlg 2" ns0:eastAsia="Times New Roman" ns0:hAnsi="MS Shell Dlg 2" ns0:cs="MS Shell Dlg 2"/>
                <ns0:b/>
                <ns0:bCs/>
                <ns0:color ns0:val="000000"/>
                <ns0:sz ns0:val="16"/>
                <ns0:szCs ns0:val="16"/>
                <ns0:lang ns0:eastAsia="de-DE"/>
              </ns0:rPr>
              <ns0:t>)</ns0:t>
            </ns0:r>
          </ns0:p>
        </ns0:tc>
        <ns0:tc>
          <ns0:tcPr>
            <ns0:tcW ns0:w="74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62431C2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G (</ns0:t>
            </ns0:r>
            <ns0:proofErr ns0:type="spellStart"/>
            <ns0:r ns0:rsidRPr="000C4BEB">
              <ns0:rPr>
                <ns0:rFonts ns0:ascii="MS Shell Dlg 2" ns0:eastAsia="Times New Roman" ns0:hAnsi="MS Shell Dlg 2" ns0:cs="MS Shell Dlg 2"/>
                <ns0:b/>
                <ns0:bCs/>
                <ns0:color ns0:val="000000"/>
                <ns0:sz ns0:val="16"/>
                <ns0:szCs ns0:val="16"/>
                <ns0:lang ns0:eastAsia="de-DE"/>
              </ns0:rPr>
              <ns0:t>ges</ns0:t>
            </ns0:r>
            <ns0:proofErr ns0:type="spellEnd"/>
            <ns0:r ns0:rsidRPr="000C4BEB">
              <ns0:rPr>
                <ns0:rFonts ns0:ascii="MS Shell Dlg 2" ns0:eastAsia="Times New Roman" ns0:hAnsi="MS Shell Dlg 2" ns0:cs="MS Shell Dlg 2"/>
                <ns0:b/>
                <ns0:bCs/>
                <ns0:color ns0:val="000000"/>
                <ns0:sz ns0:val="16"/>
                <ns0:szCs ns0:val="16"/>
                <ns0:lang ns0:eastAsia="de-DE"/>
              </ns0:rPr>
              <ns0:t>)</ns0:t>
            </ns0:r>
          </ns0:p>
        </ns0:tc>
      </ns0:tr>
      <ns0:tr ns0:rsidR="000C4BEB" ns0:rsidRPr="000C4BEB" ns2:paraId="1BDE49F3"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C0C0C0"/>
            <ns0:noWrap/>
            <ns0:vAlign ns0:val="center"/>
            <ns0:hideMark/>
          </ns0:tcPr>
          <ns0:p ns2:paraId="69F23E3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 </ns0:t>
            </ns0:r>
          </ns0:p>
        </ns0:tc>
        <ns0:tc>
          <ns0:tcPr>
            <ns0:tcW ns0:w="172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0D4A86B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 </ns0:t>
            </ns0:r>
          </ns0:p>
        </ns0:tc>
        <ns0:tc>
          <ns0:tcPr>
            <ns0:tcW ns0:w="118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7F1E410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 </ns0:t>
            </ns0:r>
          </ns0:p>
        </ns0:tc>
        <ns0:tc>
          <ns0:tcPr>
            <ns0:tcW ns0:w="40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46B114F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 </ns0:t>
            </ns0:r>
          </ns0:p>
        </ns0:tc>
        <ns0:tc>
          <ns0:tcPr>
            <ns0:tcW ns0:w="64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127D16F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m</ns0:t>
            </ns0:r>
          </ns0:p>
        </ns0:tc>
        <ns0:tc>
          <ns0:tcPr>
            <ns0:tcW ns0:w="64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63E73BD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m</ns0:t>
            </ns0:r>
          </ns0:p>
        </ns0:tc>
        <ns0:tc>
          <ns0:tcPr>
            <ns0:tcW ns0:w="72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38EFFB8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m</ns0:t>
            </ns0:r>
          </ns0:p>
        </ns0:tc>
        <ns0:tc>
          <ns0:tcPr>
            <ns0:tcW ns0:w="70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6991420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ns0:t>
            </ns0:r>
          </ns0:p>
        </ns0:tc>
        <ns0:tc>
          <ns0:tcPr>
            <ns0:tcW ns0:w="72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049E2A0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³</ns0:t>
            </ns0:r>
          </ns0:p>
        </ns0:tc>
        <ns0:tc>
          <ns0:tcPr>
            <ns0:tcW ns0:w="74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42BE5C0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kg</ns0:t>
            </ns0:r>
          </ns0:p>
        </ns0:tc>
      </ns0:tr>
      <ns0:tr ns0:rsidR="000C4BEB" ns0:rsidRPr="000C4BEB" ns2:paraId="04CF3924"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39C79FF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A513C9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Firstpfett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98D857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GL 24 h</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54599D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A2CB49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019B22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4D3F77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506,24</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2C8F7F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51</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2DD2B2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9CE278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89</ns0:t>
            </ns0:r>
          </ns0:p>
        </ns0:tc>
      </ns0:tr>
      <ns0:tr ns0:rsidR="000C4BEB" ns0:rsidRPr="000C4BEB" ns2:paraId="01A1B877"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1CCFDE6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D94552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Firstpfett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E93D8C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GL 24 h</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8EFAD2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DD24B7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7A60B1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803682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000,00</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5BFD6B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B9C306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2</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1FA7D3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50</ns0:t>
            </ns0:r>
          </ns0:p>
        </ns0:tc>
      </ns0:tr>
      <ns0:tr ns0:rsidR="000C4BEB" ns0:rsidRPr="000C4BEB" ns2:paraId="3AC11FFB"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342E63C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3</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2B6C31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chwell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868504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GL 24 h</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4DD2F2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467BAB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A72275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85C04E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000,00</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D35ED8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8E5864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2</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85CCA1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50</ns0:t>
            </ns0:r>
          </ns0:p>
        </ns0:tc>
      </ns0:tr>
      <ns0:tr ns0:rsidR="000C4BEB" ns0:rsidRPr="000C4BEB" ns2:paraId="4A903267"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1DF4BB4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4</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0C227A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ehlbohl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37811B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04CE12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066E4D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5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66705F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93,2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95CD57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867,7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975C59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8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62A14C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76B4DB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5,86</ns0:t>
            </ns0:r>
          </ns0:p>
        </ns0:tc>
      </ns0:tr>
      <ns0:tr ns0:rsidR="000C4BEB" ns0:rsidRPr="000C4BEB" ns2:paraId="0A045574"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18EA6E9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5</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4A244A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ehlbohl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031207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7B79F6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A6AAC9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5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96B56C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15,06</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5EDB05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941,27</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A91F5F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94</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C958C5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037069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78</ns0:t>
            </ns0:r>
          </ns0:p>
        </ns0:tc>
      </ns0:tr>
      <ns0:tr ns0:rsidR="000C4BEB" ns0:rsidRPr="000C4BEB" ns2:paraId="3253A398"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634EF60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740DE1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parr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E9585C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93AFB1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6BE7CB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4C4360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6597C7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4,17</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207C2F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6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ECFFF6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0</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C862C0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19</ns0:t>
            </ns0:r>
          </ns0:p>
        </ns0:tc>
      </ns0:tr>
      <ns0:tr ns0:rsidR="000C4BEB" ns0:rsidRPr="000C4BEB" ns2:paraId="381C01A5"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4DB7C7A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7</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E73057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parr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DA4AD9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1A48F7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1217E2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CF0C26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B5DEFE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61,89</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DC8997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96</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3B4B82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708CFE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4,07</ns0:t>
            </ns0:r>
          </ns0:p>
        </ns0:tc>
      </ns0:tr>
      <ns0:tr ns0:rsidR="000C4BEB" ns0:rsidRPr="000C4BEB" ns2:paraId="71C2471C"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2577EA0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45A45F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parr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63B07C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1A4FD4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194A2C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E3538A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ACB5DB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80,3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6D8449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8</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1CD78A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29B7AC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4,70</ns0:t>
            </ns0:r>
          </ns0:p>
        </ns0:tc>
      </ns0:tr>
      <ns0:tr ns0:rsidR="000C4BEB" ns0:rsidRPr="000C4BEB" ns2:paraId="4FC2AEA7"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452EF20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509111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parr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7E0E7C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A27DFD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6C3C15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EDD900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4EA6F6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100,20</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0BF76C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1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C3BFC3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447C0F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4,32</ns0:t>
            </ns0:r>
          </ns0:p>
        </ns0:tc>
      </ns0:tr>
      <ns0:tr ns0:rsidR="000C4BEB" ns0:rsidRPr="000C4BEB" ns2:paraId="493D5BAE"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7AB31E3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49B5D9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parr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761CDC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E1F60E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4D50DB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C7C7EE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4,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F1E023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768,77</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D47FA2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61</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D53B17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12</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ECBBDC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55,71</ns0:t>
            </ns0:r>
          </ns0:p>
        </ns0:tc>
      </ns0:tr>
      <ns0:tr ns0:rsidR="000C4BEB" ns0:rsidRPr="000C4BEB" ns2:paraId="272C6658"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51F305D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1</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334DF7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Pfost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E6D3BC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NH C24</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F9A5A6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F8B85A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69315C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3B789D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74,8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32F3A4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6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5DB420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780118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3,17</ns0:t>
            </ns0:r>
          </ns0:p>
        </ns0:tc>
      </ns0:tr>
      <ns0:tr ns0:rsidR="000C4BEB" ns0:rsidRPr="000C4BEB" ns2:paraId="0F781DE2"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6D5F07B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2</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1B72DA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proofErr ns0:type="spellStart"/>
            <ns0:r ns0:rsidRPr="000C4BEB">
              <ns0:rPr>
                <ns0:rFonts ns0:ascii="MS Shell Dlg 2" ns0:eastAsia="Times New Roman" ns0:hAnsi="MS Shell Dlg 2" ns0:cs="MS Shell Dlg 2"/>
                <ns0:color ns0:val="000000"/>
                <ns0:sz ns0:val="16"/>
                <ns0:szCs ns0:val="16"/>
                <ns0:lang ns0:eastAsia="de-DE"/>
              </ns0:rPr>
              <ns0:t>Wandrähm</ns0:t>
            </ns0:r>
            <ns0:proofErr ns0:type="spellEnd"/>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B6022F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22AEEF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41F711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5438CD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B7F51D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70,3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E72E23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9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85C6A2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0</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C608FC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64</ns0:t>
            </ns0:r>
          </ns0:p>
        </ns0:tc>
      </ns0:tr>
      <ns0:tr ns0:rsidR="000C4BEB" ns0:rsidRPr="000C4BEB" ns2:paraId="166F08FB"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0E1F2C1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3</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CEC132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Wandschwell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7A8797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549AFF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6EF69D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9BD682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25084D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70,3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605178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9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C65683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0</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95B163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64</ns0:t>
            </ns0:r>
          </ns0:p>
        </ns0:tc>
      </ns0:tr>
      <ns0:tr ns0:rsidR="000C4BEB" ns0:rsidRPr="000C4BEB" ns2:paraId="36D36CAB"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3CB83AF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2BB991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Wandstiel</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1EBA12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793153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3</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0A0BB1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13717F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99E01D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494,8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DB9830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8</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0E468E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59A2D9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51</ns0:t>
            </ns0:r>
          </ns0:p>
        </ns0:tc>
      </ns0:tr>
      <ns0:tr ns0:rsidR="000C4BEB" ns0:rsidRPr="000C4BEB" ns2:paraId="166C1871"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67FCB72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5</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50B6DF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Wandmontageschwell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286A74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Lärche</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2CBFCA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6A84C7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189573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CE4FA0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70,3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758DF3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9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777565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0</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838CF0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10</ns0:t>
            </ns0:r>
          </ns0:p>
        </ns0:tc>
      </ns0:tr>
      <ns0:tr ns0:rsidR="000C4BEB" ns0:rsidRPr="000C4BEB" ns2:paraId="028DE893"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4BF25E0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6</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C0ED8A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Beplankung</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099BCB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OSB/3</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4EA31C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784124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70,36</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0BD309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5,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4FDD6B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74,8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92202D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6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8D4CBD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69C3AF1" ns2:textId="77777777" ns0:rsidR="000C4BEB" ns0:rsidRPr="000C4BEB" ns0:rsidRDefault="000C4BEB" ns0:rsidP="00F76352">
            <ns0:pPr>
              <ns0:keepNext/>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68</ns0:t>
            </ns0:r>
          </ns0:p>
        </ns0:tc>
      </ns0:tr>
    </ns0:tbl>
    <ns0:p ns2:paraId="4E799E07" ns2:textId="7CD1FAFC" ns0:rsidR="000C4BEB" ns0:rsidRDefault="00F76352" ns0:rsidP="00F76352">
      <ns0:pPr>
        <ns0:pStyle ns0:val="Beschriftung"/>
      </ns0:pPr>
      <ns0:bookmarkStart ns0:id="25" ns0:name="_Ref202952380"/>
      <ns0:r>
        <ns0:t xml:space="preserve">Abbildung </ns0:t>
      </ns0:r>
      <ns0:r>
        <ns0:fldChar ns0:fldCharType="begin"/>
      </ns0:r>
      <ns0:r>
        <ns0:instrText xml:space="preserve"> SEQ Abbildung \* ARABIC </ns0:instrText>
      </ns0:r>
      <ns0:r>
        <ns0:fldChar ns0:fldCharType="separate"/>
      </ns0:r>
      <ns0:r ns0:rsidR="00DC0381">
        <ns0:rPr>
          <ns0:noProof/>
        </ns0:rPr>
        <ns0:t>9</ns0:t>
      </ns0:r>
      <ns0:r>
        <ns0:fldChar ns0:fldCharType="end"/>
      </ns0:r>
      <ns0:bookmarkEnd ns0:id="25"/>
      <ns0:r>
        <ns0:t xml:space="preserve"> Bauteilliste der beispielhaften Modellierung</ns0:t>
      </ns0:r>
    </ns0:p>
    <ns0:p ns2:paraId="12A72BFA" ns2:textId="42C5F1B6" ns0:rsidR="00EF414F" ns0:rsidRDefault="00DA6657" ns0:rsidP="00632D70">
      <ns0:r ns0:rsidRPr="00DA6657">
        <ns0:t xml:space="preserve">Ziel dieses Abschnitts ist es zu analysieren, welche Informationen aus der CAD-Modellierung beim Export ins IFC-Format übernommen werden und in welcher Struktur sie dort erscheinen. Die Modellierung erfolgte nicht frei, sondern orientierte sich am offiziellen BIM Holzbau Manual von </ns0:t>
      </ns0:r>
      <ns0:proofErr ns0:type="spellStart"/>
      <ns0:r ns0:rsidRPr="00DA6657">
        <ns0:t>cadwork</ns0:t>
      </ns0:r>
      <ns0:proofErr ns0:type="spellEnd"/>
      <ns0:r ns0:rsidRPr="00DA6657">
        <ns0:t>.</ns0:t>
      </ns0:r>
      <ns0:r ns0:rsidR="0062011F">
        <ns0:rPr>
          <ns0:rStyle ns0:val="Funotenzeichen"/>
        </ns0:rPr>
        <ns0:footnoteReference ns0:id="14"/>
      </ns0:r>
      <ns0:r ns0:rsidRPr="00DA6657">
        <ns0:t xml:space="preserve"> Dieses Handbuch enthält neben allgemeinen Informationen zur IFC-Struktur auch konkrete Hinweise zur Modellierungspraxis in </ns0:t>
      </ns0:r>
      <ns0:proofErr ns0:type="spellStart"/>
      <ns0:r ns0:rsidRPr="00DA6657">
        <ns0:t>cadwork</ns0:t>
      </ns0:r>
      <ns0:proofErr ns0:type="spellEnd"/>
      <ns0:r ns0:rsidRPr="00DA6657">
        <ns0:t>: kompakte Modellierungsregeln, Checklisten sowie Empfehlungen für einen standardkonformen Export. Die Arbeit entlang dieser Vorgaben soll die Vergleichbarkeit mit anderen Projekten sicherstellen.</ns0:t>
      </ns0:r>
    </ns0:p>
    <ns0:p ns2:paraId="4F1850D0" ns2:textId="5A2BA394" ns0:rsidR="006B6D97" ns0:rsidRDefault="006B6D97" ns0:rsidP="006B6D97">
      <ns0:r>
        <ns0:t xml:space="preserve">Anhand von zwei ausgewählten Bauteilen – einem Wandstiel und einer OSB-Beplankung – soll im Folgenden untersucht werden, welche Attributinformationen beim IFC-Export aus </ns0:t>
      </ns0:r>
      <ns0:proofErr ns0:type="spellStart"/>
      <ns0:r>
        <ns0:t>cadwork</ns0:t>
      </ns0:r>
      <ns0:proofErr ns0:type="spellEnd"/>
      <ns0:r>
        <ns0:t xml:space="preserve"> übernommen und wie diese im Modell strukturiert dargestellt werden. Ziel dieser Untersuchung ist es, am Beispiel zweier typischer Holzbauteile eine fundierte Grundlage dafür zu schaffen, welche Attributinformationen beim IFC-Export übernommen werden und wie diese strukturiert vorliegen. Dabei sollen auch Unterschiede in der Repräsentation linearer und flächenhafter Bauteile exemplarisch aufgezeigt werden.</ns0:t>
      </ns0:r>
    </ns0:p>
    <ns0:p ns2:paraId="3E5E14D8" ns2:textId="50CE4AF1" ns0:rsidR="006B6D97" ns0:rsidRDefault="006B6D97" ns0:rsidP="006B6D97">
      <ns0:r>
        <ns0:t xml:space="preserve">Die Auswahl der beiden Bauteile erfolgte bewusst entlang ihrer unterschiedlichen geometrischen Ausprägung sowie ihrer semantischen Funktion im Holzrahmenbau. Der Wandstiel stellt ein lineares, statisch wirksames Holzbauteil dar, das typischerweise rechteckig geformt ist und als vertikales Tragelement in Wänden eingesetzt wird. Die OSB-Beplankung hingegen ist ein flächenhaftes Bauteil, das in der Regel zur Aussteifung oder als Bekleidung in Wand-, Dach- oder Deckenaufbauten dient. Darüber hinaus wurden bewusst zwei unterschiedliche IFC-Entitäten betrachtet: Der Wandstiel wird als </ns0:t>
      </ns0:r>
      <ns0:proofErr ns0:type="spellStart"/>
      <ns0:r>
        <ns0:t>IfcMember</ns0:t>
      </ns0:r>
      <ns0:proofErr ns0:type="spellEnd"/>
      <ns0:r>
        <ns0:t xml:space="preserve"> mit dem </ns0:t>
      </ns0:r>
      <ns0:proofErr ns0:type="spellStart"/>
      <ns0:r>
        <ns0:t>PredefinedType</ns0:t>
      </ns0:r>
      <ns0:proofErr ns0:type="spellEnd"/>
      <ns0:r>
        <ns0:t xml:space="preserve"> "STUD" modelliert, da er zwar tragend wirkt, jedoch nicht als primäres Tragelement (z. B. wie ein Träger), sondern als Teil einer Wandstruktur fungiert. Die OSB-Beplankung wird hingegen als </ns0:t>
      </ns0:r>
      <ns0:proofErr ns0:type="spellStart"/>
      <ns0:r>
        <ns0:t>IfcPlate</ns0:t>
      </ns0:r>
      <ns0:proofErr ns0:type="spellEnd"/>
      <ns0:r>
        <ns0:t xml:space="preserve"> klassifiziert, da sie als flächige Komponente in einem mehrlagigen Bauteilaufbau verortet ist, jedoch keine eigene Wanddefinition im Sinne von </ns0:t>
      </ns0:r>
      <ns0:proofErr ns0:type="spellStart"/>
      <ns0:r>
        <ns0:t>IfcWall</ns0:t>
      </ns0:r>
      <ns0:proofErr ns0:type="spellEnd"/>
      <ns0:r>
        <ns0:t xml:space="preserve"> erfüllt.</ns0:t>
      </ns0:r>
    </ns0:p>
    <ns0:p ns2:paraId="3A526BAD" ns2:textId="77777777" ns0:rsidR="006B6D97" ns0:rsidRDefault="006B6D97" ns0:rsidP="006B6D97">
      <ns0:commentRangeStart ns0:id="6"/>
      <ns0:r>
        <ns0:t xml:space="preserve">Die Modellierung und der anschließende Export ins IFC-Format erfolgten gemäß den Empfehlungen des BIM Holzbau Manuals von </ns0:t>
      </ns0:r>
      <ns0:proofErr ns0:type="spellStart"/>
      <ns0:r>
        <ns0:t>cadwork</ns0:t>
      </ns0:r>
      <ns0:proofErr ns0:type="spellEnd"/>
      <ns0:r>
        <ns0:t xml:space="preserve">. Die resultierende IFC-Datei wurde in der Software </ns0:t>
      </ns0:r>
      <ns0:proofErr ns0:type="spellStart"/>
      <ns0:r>
        <ns0:t>BIMvision</ns0:t>
      </ns0:r>
      <ns0:proofErr ns0:type="spellEnd"/>
      <ns0:r>
        <ns0:t xml:space="preserve"> geöffnet. Dabei handelt es sich um ein kostenfrei verfügbares und in der Praxis weit verbreitetes Analysewerkzeug zur Visualisierung und Auswertung von IFC-Modellen. Das Tool erlaubt eine detaillierte Einsicht in die zugrunde liegenden Objektattribute und eignet sich damit für die vorliegende Untersuchung.</ns0:t>
      </ns0:r>
      <ns0:commentRangeEnd ns0:id="6"/>
      <ns0:r>
        <ns0:commentReference ns0:id="6"/>
      </ns0:r>
    </ns0:p>
    <ns0:p ns2:paraId="06F99116" ns2:textId="77777777" ns0:rsidR="006B6D97" ns0:rsidRDefault="006B6D97" ns0:rsidP="006B6D97"/>
    <ns0:p ns2:paraId="2F3FA62D" ns2:textId="77777777" ns0:rsidR="006B6D97" ns0:rsidRDefault="006B6D97" ns0:rsidP="006B6D97">
      <ns0:pPr>
        <ns0:pStyle ns0:val="berschrift3"/>
      </ns0:pPr>
      <ns0:r>
        <ns0:t>Wandstiel (</ns0:t>
      </ns0:r>
      <ns0:proofErr ns0:type="spellStart"/>
      <ns0:r>
        <ns0:t>IfcMember</ns0:t>
      </ns0:r>
      <ns0:proofErr ns0:type="spellEnd"/>
      <ns0:r>
        <ns0:t>)</ns0:t>
      </ns0:r>
    </ns0:p>
    <ns0:p ns2:paraId="36FD240A" ns2:textId="77777777" ns0:rsidR="00660A8C" ns0:rsidRDefault="009E352D" ns0:rsidP="00660A8C">
      <ns0:pPr>
        <ns0:keepNext/>
      </ns0:pPr>
      <ns0:r>
        <ns0:rPr>
          <ns0:noProof/>
        </ns0:rPr>
        <ns0:drawing>
          <ns3:inline distT="0" distB="0" distL="0" distR="0" ns4:anchorId="67CB2AFE" ns4:editId="4AE1C842">
            <ns3:extent cx="4527115" cy="5038725"/>
            <ns3:effectExtent l="0" t="0" r="6985" b="0"/>
            <ns3:docPr id="10" name="Grafik 10"/>
            <ns3:cNvGraphicFramePr>
              <ns5:graphicFrameLocks noChangeAspect="1"/>
            </ns3:cNvGraphicFramePr>
            <ns5:graphic>
              <ns5:graphicData uri="http://schemas.openxmlformats.org/drawingml/2006/picture">
                <ns12:pic>
                  <ns12:nvPicPr>
                    <ns12:cNvPr id="0" name="Picture 1"/>
                    <ns12:cNvPicPr>
                      <ns5:picLocks noChangeAspect="1" noChangeArrowheads="1"/>
                    </ns12:cNvPicPr>
                  </ns12:nvPicPr>
                  <ns12:blipFill rotWithShape="1">
                    <ns5:blip ns11:embed="rId26">
                      <ns5:extLst>
                        <ns5:ext uri="{28A0092B-C50C-407E-A947-70E740481C1C}">
                          <ns14:useLocalDpi val="0"/>
                        </ns5:ext>
                      </ns5:extLst>
                    </ns5:blip>
                    <ns5:srcRect t="1" b="12434"/>
                    <ns5:stretch/>
                  </ns12:blipFill>
                  <ns12:spPr bwMode="auto">
                    <ns5:xfrm>
                      <ns5:off x="0" y="0"/>
                      <ns5:ext cx="4539174" cy="5052146"/>
                    </ns5:xfrm>
                    <ns5:prstGeom prst="rect">
                      <ns5:avLst/>
                    </ns5:prstGeom>
                    <ns5:noFill/>
                    <ns5:ln>
                      <ns5:noFill/>
                    </ns5:ln>
                    <ns5:extLst>
                      <ns5:ext uri="{53640926-AAD7-44D8-BBD7-CCE9431645EC}">
                        <ns14:shadowObscured/>
                      </ns5:ext>
                    </ns5:extLst>
                  </ns12:spPr>
                </ns12:pic>
              </ns5:graphicData>
            </ns5:graphic>
          </ns3:inline>
        </ns0:drawing>
      </ns0:r>
    </ns0:p>
    <ns0:p ns2:paraId="240F399D" ns2:textId="7912839A" ns0:rsidR="00AD119C" ns0:rsidRPr="00AD119C" ns0:rsidRDefault="00660A8C" ns0:rsidP="00660A8C">
      <ns0:commentRangeStart ns0:id="7"/>
      <ns0:pPr>
        <ns0:pStyle ns0:val="Beschriftung"/>
      </ns0:pPr>
      <ns0:bookmarkStart ns0:id="26" ns0:name="_Ref202961587"/>
      <ns0:r>
        <ns0:t xml:space="preserve">Abbildung </ns0:t>
      </ns0:r>
      <ns0:r>
        <ns0:fldChar ns0:fldCharType="begin"/>
      </ns0:r>
      <ns0:r>
        <ns0:instrText xml:space="preserve"> SEQ Abbildung \* ARABIC </ns0:instrText>
      </ns0:r>
      <ns0:r>
        <ns0:fldChar ns0:fldCharType="separate"/>
      </ns0:r>
      <ns0:r ns0:rsidR="00DC0381">
        <ns0:rPr>
          <ns0:noProof/>
        </ns0:rPr>
        <ns0:t>10</ns0:t>
      </ns0:r>
      <ns0:r>
        <ns0:fldChar ns0:fldCharType="end"/>
      </ns0:r>
      <ns0:bookmarkEnd ns0:id="26"/>
      <ns0:r>
        <ns0:t xml:space="preserve"> Wandstiel Bauteilinformationen IFC-Viewer</ns0:t>
      </ns0:r>
      <ns0:commentRangeEnd ns0:id="7"/>
      <ns0:r>
        <ns0:commentReference ns0:id="7"/>
      </ns0:r>
    </ns0:p>
    <ns0:p ns2:paraId="330708EA" ns2:textId="4A31FF8C" ns0:rsidR="006B6D97" ns0:rsidRDefault="006B6D97" ns0:rsidP="006B6D97">
      <ns0:commentRangeStart ns0:id="8"/>
      <ns0:r>
        <ns0:t>Am Beispiel des Wandstiels zeigt der IFC-Export eine strukturierte Abbildung der Objektinformationen auf mehreren Ebenen (</ns0:t>
      </ns0:r>
      <ns0:r ns0:rsidR="00841778">
        <ns0:fldChar ns0:fldCharType="begin"/>
      </ns0:r>
      <ns0:r ns0:rsidR="00841778">
        <ns0:instrText xml:space="preserve"> REF _Ref202961587 \h </ns0:instrText>
      </ns0:r>
      <ns0:r ns0:rsidR="00841778">
        <ns0:fldChar ns0:fldCharType="separate"/>
      </ns0:r>
      <ns0:r ns0:rsidR="007E19F3">
        <ns0:t xml:space="preserve">Abbildung </ns0:t>
      </ns0:r>
      <ns0:r ns0:rsidR="007E19F3">
        <ns0:rPr>
          <ns0:noProof/>
        </ns0:rPr>
        <ns0:t>10</ns0:t>
      </ns0:r>
      <ns0:r ns0:rsidR="00841778">
        <ns0:fldChar ns0:fldCharType="end"/>
      </ns0:r>
      <ns0:r>
        <ns0:t xml:space="preserve">). Das Bauteil ist als </ns0:t>
      </ns0:r>
      <ns0:proofErr ns0:type="spellStart"/>
      <ns0:r>
        <ns0:t>IfcMember</ns0:t>
      </ns0:r>
      <ns0:proofErr ns0:type="spellEnd"/>
      <ns0:r>
        <ns0:t xml:space="preserve"> mit dem </ns0:t>
      </ns0:r>
      <ns0:proofErr ns0:type="spellStart"/>
      <ns0:r>
        <ns0:t>PredefinedType</ns0:t>
      </ns0:r>
      <ns0:proofErr ns0:type="spellEnd"/>
      <ns0:r>
        <ns0:t xml:space="preserve"> „STUD“ klassifiziert und in die hierarchische Struktur des Projekts eingebettet (Projekt → Gebäude → Geschoss → Bauteilgruppe „Stäbe“). Im Bereich der Mengeneigenschaften (</ns0:t>
      </ns0:r>
      <ns0:proofErr ns0:type="spellStart"/>
      <ns0:r>
        <ns0:t>BaseQuantities</ns0:t>
      </ns0:r>
      <ns0:proofErr ns0:type="spellEnd"/>
      <ns0:r>
        <ns0:t xml:space="preserve">) sind Brutto- und Nettovolumen, Brutto- und Nettogewicht, Querschnittsfläche, Länge sowie Netto- und Außenoberfläche angegeben. Die Einheiten folgen dem metrischen System (m², m³, m, kg). Ergänzt wird dies durch Angaben zur Lage und Ausdehnung im globalen Koordinatensystem: Global X-, Y- und Z-Koordinaten sowie die Begrenzungsmaße der </ns0:t>
      </ns0:r>
      <ns0:proofErr ns0:type="spellStart"/>
      <ns0:r>
        <ns0:t>Bounding</ns0:t>
      </ns0:r>
      <ns0:proofErr ns0:type="spellEnd"/>
      <ns0:r>
        <ns0:t xml:space="preserve"> Box in Länge, Breite und Höhe. In der Kategorie „</ns0:t>
      </ns0:r>
      <ns0:proofErr ns0:type="spellStart"/>
      <ns0:r>
        <ns0:t>Geometry</ns0:t>
      </ns0:r>
      <ns0:proofErr ns0:type="spellEnd"/>
      <ns0:r>
        <ns0:t>“ ist zudem vermerkt, dass das Bauteil über eine eigene Geometrie verfügt und keine untergeordneten Elemente besitzt.</ns0:t>
      </ns0:r>
      <ns0:commentRangeEnd ns0:id="8"/>
      <ns0:r>
        <ns0:commentReference ns0:id="8"/>
      </ns0:r>
    </ns0:p>
    <ns0:p ns2:paraId="2FEDB9AC" ns2:textId="77777777" ns0:rsidR="006B6D97" ns0:rsidRDefault="006B6D97" ns0:rsidP="006B6D97">
      <ns0:r>
        <ns0:t xml:space="preserve">Das zugewiesene Material ist Konstruktionsvollholz KVH C24 </ns0:t>
      </ns0:r>
      <ns0:proofErr ns0:type="spellStart"/>
      <ns0:r>
        <ns0:t>NSi</ns0:t>
      </ns0:r>
      <ns0:proofErr ns0:type="spellEnd"/>
      <ns0:r>
        <ns0:t xml:space="preserve">. Darüber hinaus finden sich mehrere herstellerspezifische Angaben aus </ns0:t>
      </ns0:r>
      <ns0:proofErr ns0:type="spellStart"/>
      <ns0:r>
        <ns0:t>cadwork</ns0:t>
      </ns0:r>
      <ns0:proofErr ns0:type="spellEnd"/>
      <ns0:r>
        <ns0:t>: Eine Produktnummer (</ns0:t>
      </ns0:r>
      <ns0:proofErr ns0:type="spellStart"/>
      <ns0:r>
        <ns0:t>Prod_Nb</ns0:t>
      </ns0:r>
      <ns0:proofErr ns0:type="spellEnd"/>
      <ns0:r>
        <ns0:t xml:space="preserve">), die </ns0:t>
      </ns0:r>
      <ns0:proofErr ns0:type="spellStart"/>
      <ns0:r>
        <ns0:t>Layerzuweisung</ns0:t>
      </ns0:r>
      <ns0:proofErr ns0:type="spellEnd"/>
      <ns0:r>
        <ns0:t xml:space="preserve"> („Schicht“), die Schichtbezeichnung („Tragwerk“) sowie die Subgruppen-Zuordnung („HRB Wand01“). Die Informationen wurden direkt aus dem CAD-Modell übernommen und in das standardisierte IFC-Schema eingebettet. Eine explizite Kennzeichnung der funktionalen Rolle des Stiels im Wandaufbau erfolgt jedoch auch hier nicht – sie lässt sich lediglich indirekt über Typisierung, Schichtzuweisung und Subgruppenbezeichnung erschließen.</ns0:t>
      </ns0:r>
    </ns0:p>
    <ns0:p ns2:paraId="4DF8CBF5" ns2:textId="77777777" ns0:rsidR="006B6D97" ns0:rsidRDefault="006B6D97" ns0:rsidP="006B6D97"/>
    <ns0:p ns2:paraId="5CB552FD" ns2:textId="0BA37E37" ns0:rsidR="006B6D97" ns0:rsidRDefault="006B6D97" ns0:rsidP="006B6D97">
      <ns0:pPr>
        <ns0:pStyle ns0:val="berschrift3"/>
      </ns0:pPr>
      <ns0:r>
        <ns0:t>Beplankung (</ns0:t>
      </ns0:r>
      <ns0:proofErr ns0:type="spellStart"/>
      <ns0:r>
        <ns0:t>IfcPlate</ns0:t>
      </ns0:r>
      <ns0:proofErr ns0:type="spellEnd"/>
      <ns0:r>
        <ns0:t>)</ns0:t>
      </ns0:r>
    </ns0:p>
    <ns0:p ns2:paraId="7216B34C" ns2:textId="77777777" ns0:rsidR="00660A8C" ns0:rsidRDefault="009E352D" ns0:rsidP="00660A8C">
      <ns0:pPr>
        <ns0:keepNext/>
      </ns0:pPr>
      <ns0:r>
        <ns0:rPr>
          <ns0:noProof/>
        </ns0:rPr>
        <ns0:drawing>
          <ns3:inline distT="0" distB="0" distL="0" distR="0" ns4:anchorId="185050EB" ns4:editId="5676B059">
            <ns3:extent cx="4514850" cy="4656638"/>
            <ns3:effectExtent l="0" t="0" r="0" b="0"/>
            <ns3:docPr id="11" name="Grafik 11"/>
            <ns3:cNvGraphicFramePr>
              <ns5:graphicFrameLocks noChangeAspect="1"/>
            </ns3:cNvGraphicFramePr>
            <ns5:graphic>
              <ns5:graphicData uri="http://schemas.openxmlformats.org/drawingml/2006/picture">
                <ns12:pic>
                  <ns12:nvPicPr>
                    <ns12:cNvPr id="0" name="Picture 2"/>
                    <ns12:cNvPicPr>
                      <ns5:picLocks noChangeAspect="1" noChangeArrowheads="1"/>
                    </ns12:cNvPicPr>
                  </ns12:nvPicPr>
                  <ns12:blipFill rotWithShape="1">
                    <ns5:blip ns11:embed="rId27">
                      <ns5:extLst>
                        <ns5:ext uri="{28A0092B-C50C-407E-A947-70E740481C1C}">
                          <ns14:useLocalDpi val="0"/>
                        </ns5:ext>
                      </ns5:extLst>
                    </ns5:blip>
                    <ns5:srcRect b="8235"/>
                    <ns5:stretch/>
                  </ns12:blipFill>
                  <ns12:spPr bwMode="auto">
                    <ns5:xfrm>
                      <ns5:off x="0" y="0"/>
                      <ns5:ext cx="4534171" cy="4676566"/>
                    </ns5:xfrm>
                    <ns5:prstGeom prst="rect">
                      <ns5:avLst/>
                    </ns5:prstGeom>
                    <ns5:noFill/>
                    <ns5:ln>
                      <ns5:noFill/>
                    </ns5:ln>
                    <ns5:extLst>
                      <ns5:ext uri="{53640926-AAD7-44D8-BBD7-CCE9431645EC}">
                        <ns14:shadowObscured/>
                      </ns5:ext>
                    </ns5:extLst>
                  </ns12:spPr>
                </ns12:pic>
              </ns5:graphicData>
            </ns5:graphic>
          </ns3:inline>
        </ns0:drawing>
      </ns0:r>
    </ns0:p>
    <ns0:p ns2:paraId="3D1E1755" ns2:textId="7112D416" ns0:rsidR="004D30C5" ns0:rsidRPr="004D30C5" ns0:rsidRDefault="00660A8C" ns0:rsidP="00660A8C">
      <ns0:pPr>
        <ns0:pStyle ns0:val="Beschriftung"/>
      </ns0:pPr>
      <ns0:bookmarkStart ns0:id="27" ns0:name="_Ref202961578"/>
      <ns0:r>
        <ns0:t xml:space="preserve">Abbildung </ns0:t>
      </ns0:r>
      <ns0:r>
        <ns0:fldChar ns0:fldCharType="begin"/>
      </ns0:r>
      <ns0:r>
        <ns0:instrText xml:space="preserve"> SEQ Abbildung \* ARABIC </ns0:instrText>
      </ns0:r>
      <ns0:r>
        <ns0:fldChar ns0:fldCharType="separate"/>
      </ns0:r>
      <ns0:r ns0:rsidR="00DC0381">
        <ns0:rPr>
          <ns0:noProof/>
        </ns0:rPr>
        <ns0:t>11</ns0:t>
      </ns0:r>
      <ns0:r>
        <ns0:fldChar ns0:fldCharType="end"/>
      </ns0:r>
      <ns0:bookmarkEnd ns0:id="27"/>
      <ns0:r>
        <ns0:t xml:space="preserve"> Beplankung</ns0:t>
      </ns0:r>
      <ns0:r ns0:rsidRPr="00907D6A">
        <ns0:t xml:space="preserve"> Bauteilinformationen IFC-Viewer</ns0:t>
      </ns0:r>
    </ns0:p>
    <ns0:p ns2:paraId="45A5B356" ns2:textId="6A85A8C1" ns0:rsidR="006B6D97" ns0:rsidRDefault="006B6D97" ns0:rsidP="006B6D97">
      <ns0:r>
        <ns0:t xml:space="preserve">Die OSB-Beplankung wird im Modell als </ns0:t>
      </ns0:r>
      <ns0:proofErr ns0:type="spellStart"/>
      <ns0:r>
        <ns0:t>IfcPlate</ns0:t>
      </ns0:r>
      <ns0:proofErr ns0:type="spellEnd"/>
      <ns0:r>
        <ns0:t xml:space="preserve"> mit dem Namen „Beplankung“ geführt (</ns0:t>
      </ns0:r>
      <ns0:r ns0:rsidR="00841778">
        <ns0:fldChar ns0:fldCharType="begin"/>
      </ns0:r>
      <ns0:r ns0:rsidR="00841778">
        <ns0:instrText xml:space="preserve"> REF _Ref202961578 \h </ns0:instrText>
      </ns0:r>
      <ns0:r ns0:rsidR="00841778">
        <ns0:fldChar ns0:fldCharType="separate"/>
      </ns0:r>
      <ns0:r ns0:rsidR="007E19F3">
        <ns0:t xml:space="preserve">Abbildung </ns0:t>
      </ns0:r>
      <ns0:r ns0:rsidR="007E19F3">
        <ns0:rPr>
          <ns0:noProof/>
        </ns0:rPr>
        <ns0:t>11</ns0:t>
      </ns0:r>
      <ns0:r ns0:rsidR="00841778">
        <ns0:fldChar ns0:fldCharType="end"/>
      </ns0:r>
      <ns0:r>
        <ns0:t xml:space="preserve">). Der </ns0:t>
      </ns0:r>
      <ns0:proofErr ns0:type="spellStart"/>
      <ns0:r>
        <ns0:t>PredefinedType</ns0:t>
      </ns0:r>
      <ns0:proofErr ns0:type="spellEnd"/>
      <ns0:r>
        <ns0:t xml:space="preserve"> ist als "NOTDEFINED" deklariert. Das Bauteil ist unter der Gruppe „Scheiben“ eingeordnet und dem Materialtyp OSB/3 zugewiesen, was einem typischen Einsatz im Holzrahmenbau entspricht.</ns0:t>
      </ns0:r>
    </ns0:p>
    <ns0:p ns2:paraId="55707A0B" ns2:textId="15295E0E" ns0:rsidR="006B6D97" ns0:rsidRDefault="006B6D97" ns0:rsidP="006B6D97">
      <ns0:r>
        <ns0:t xml:space="preserve">Im Abschnitt </ns0:t>
      </ns0:r>
      <ns0:proofErr ns0:type="spellStart"/>
      <ns0:r>
        <ns0:t>BaseQuantities</ns0:t>
      </ns0:r>
      <ns0:proofErr ns0:type="spellEnd"/>
      <ns0:r>
        <ns0:t xml:space="preserve"> sind erneut Brutto- und Nettovolumen, Brutto- und Nettogewicht sowie die Breite der Platte enthalten. Diese Angaben folgen der metrischen Einheitensystematik. Eine explizite Längen- oder Flächenangabe ist im Attributsatz jedoch nicht enthalten. Die Geometriedaten umfassen Positionsangaben entlang der Achsen X, Y und Z sowie die Begrenzungen der </ns0:t>
      </ns0:r>
      <ns0:proofErr ns0:type="spellStart"/>
      <ns0:r>
        <ns0:t>Bounding</ns0:t>
      </ns0:r>
      <ns0:proofErr ns0:type="spellEnd"/>
      <ns0:r>
        <ns0:t xml:space="preserve"> Box in Länge, Breite und Höhe. Auch in diesem Fall ist vermerkt, dass das Bauteil über eine eigene Geometrie verfügt und keine untergeordneten Elemente enthält.</ns0:t>
      </ns0:r>
    </ns0:p>
    <ns0:p ns2:paraId="5706DAD4" ns2:textId="77777777" ns0:rsidR="006B6D97" ns0:rsidRDefault="006B6D97" ns0:rsidP="006B6D97">
      <ns0:r>
        <ns0:t xml:space="preserve">Weitere Informationen entstammen direkt dem CAD-System </ns0:t>
      </ns0:r>
      <ns0:proofErr ns0:type="spellStart"/>
      <ns0:r>
        <ns0:t>cadwork</ns0:t>
      </ns0:r>
      <ns0:proofErr ns0:type="spellEnd"/>
      <ns0:r>
        <ns0:t>. Dazu gehören eine individuelle Produktnummer (</ns0:t>
      </ns0:r>
      <ns0:proofErr ns0:type="spellStart"/>
      <ns0:r>
        <ns0:t>Prod_Nb</ns0:t>
      </ns0:r>
      <ns0:proofErr ns0:type="spellEnd"/>
      <ns0:r>
        <ns0:t xml:space="preserve">), die </ns0:t>
      </ns0:r>
      <ns0:proofErr ns0:type="spellStart"/>
      <ns0:r>
        <ns0:t>Layerzuweisung</ns0:t>
      </ns0:r>
      <ns0:proofErr ns0:type="spellEnd"/>
      <ns0:r>
        <ns0:t xml:space="preserve"> („Schicht“), die Bezeichnung der verwendeten Schicht („Bundseite 1“) sowie die Zugehörigkeit zu einer Subgruppe („HRB Wand01“).</ns0:t>
      </ns0:r>
    </ns0:p>
    <ns0:p ns2:paraId="3D05CC5C" ns2:textId="77777777" ns0:rsidR="006B6D97" ns0:rsidRDefault="006B6D97" ns0:rsidP="006B6D97"/>
    <ns0:p ns2:paraId="227DBAFE" ns2:textId="37F4D958" ns0:rsidR="006B6D97" ns0:rsidRDefault="006B6D97" ns0:rsidP="006B6D97">
      <ns0:pPr>
        <ns0:pStyle ns0:val="berschrift3"/>
      </ns0:pPr>
      <ns0:r>
        <ns0:t>Einordnung</ns0:t>
      </ns0:r>
      <ns0:r ns0:rsidR="00F76739">
        <ns0:t xml:space="preserve"> </ns0:t>
      </ns0:r>
      <ns0:r ns0:rsidR="0037078E">
        <ns0:t>und Unterschiede</ns0:t>
      </ns0:r>
      <ns0:r ns0:rsidR="00F76739">
        <ns0:t xml:space="preserve"> </ns0:t>
      </ns0:r>
    </ns0:p>
    <ns0:p ns2:paraId="289965E4" ns2:textId="77777777" ns0:rsidR="00F845D7" ns0:rsidRDefault="00F845D7" ns0:rsidP="006B6D97">
      <ns0:r ns0:rsidRPr="00F845D7">
        <ns0:t>Der Vergleich der beiden Bauteile zeigt Unterschiede in der Struktur und Tiefe der Attributinformationen. Während der Wandstiel eine klare Typisierung, Materialzuweisung und geometrische Vollständigkeit aufweist, bleibt die OSB-Beplankung hinsichtlich ihrer Typisierung undeutlich (</ns0:t>
      </ns0:r>
      <ns0:proofErr ns0:type="spellStart"/>
      <ns0:r ns0:rsidRPr="00F845D7">
        <ns0:t>PredefinedType</ns0:t>
      </ns0:r>
      <ns0:proofErr ns0:type="spellEnd"/>
      <ns0:r ns0:rsidRPr="00F845D7">
        <ns0:t>: NOTDEFINED) und weist keine explizite Längen- oder Flächenangabe auf. Beide Bauteile enthalten standardisierte Mengenangaben sowie Geometrie- und Positionsdaten und sind mit Informationen aus dem CAD-System angereichert.</ns0:t>
      </ns0:r>
    </ns0:p>
    <ns0:p ns2:paraId="5824236C" ns2:textId="57693AB9" ns0:rsidR="00EF414F" ns0:rsidRDefault="006B6D97" ns0:rsidP="006B6D97">
      <ns0:r>
        <ns0:t>Für die Auswertung solcher Informationen ist die Nutzung eines IFC-Viewers erforderlich. Zwar liegt die IFC-Datei im textbasierten STEP-Format (basierend auf EXPRESS) vor, jedoch ist eine manuelle Analys</ns0:t>
      </ns0:r>
      <ns0:r ns0:rsidR="004F4A99">
        <ns0:t>e</ns0:t>
      </ns0:r>
      <ns0:r>
        <ns0:t xml:space="preserve"> des Codes </ns0:t>
      </ns0:r>
      <ns0:r ns0:rsidR="004F4A99">
        <ns0:t>nur bedingt</ns0:t>
      </ns0:r>
      <ns0:r>
        <ns0:t xml:space="preserve"> möglich</ns0:t>
      </ns0:r>
      <ns0:r ns0:rsidR="004F4A99">
        <ns0:t>, wie in</ns0:t>
      </ns0:r>
      <ns0:r ns0:rsidR="009C540B">
        <ns0:t xml:space="preserve"> </ns0:t>
      </ns0:r>
      <ns0:r ns0:rsidR="009C540B">
        <ns0:fldChar ns0:fldCharType="begin"/>
      </ns0:r>
      <ns0:r ns0:rsidR="009C540B">
        <ns0:instrText xml:space="preserve"> REF _Ref202959659 \n \h </ns0:instrText>
      </ns0:r>
      <ns0:r ns0:rsidR="009C540B">
        <ns0:fldChar ns0:fldCharType="separate"/>
      </ns0:r>
      <ns0:r ns0:rsidR="007E19F3">
        <ns0:t>1.3.1</ns0:t>
      </ns0:r>
      <ns0:r ns0:rsidR="009C540B">
        <ns0:fldChar ns0:fldCharType="end"/>
      </ns0:r>
      <ns0:r ns0:rsidR="009C540B">
        <ns0:t xml:space="preserve"> bereits</ns0:t>
      </ns0:r>
      <ns0:r ns0:rsidR="00E76112">
        <ns0:t xml:space="preserve"> drauf eingegangen wurde</ns0:t>
      </ns0:r>
      <ns0:r>
        <ns0:t xml:space="preserve">. Erst durch </ns0:t>
      </ns0:r>
      <ns0:r ns0:rsidR="00E76112">
        <ns0:t>IFC-Viewer</ns0:t>
      </ns0:r>
      <ns0:r>
        <ns0:t xml:space="preserve"> wie </ns0:t>
      </ns0:r>
      <ns0:proofErr ns0:type="spellStart"/>
      <ns0:r>
        <ns0:t>BIMvision</ns0:t>
      </ns0:r>
      <ns0:proofErr ns0:type="spellEnd"/>
      <ns0:r>
        <ns0:t xml:space="preserve"> werden die hinterlegten Attribute in ihrer hierarchischen und typisierten Form </ns0:t>
      </ns0:r>
      <ns0:r ns0:rsidR="00E76112">
        <ns0:t>gruppiert geordnet</ns0:t>
      </ns0:r>
      <ns0:r>
        <ns0:t>.</ns0:t>
      </ns0:r>
    </ns0:p>
    <ns0:p ns2:paraId="30155539" ns2:textId="77777777" ns0:rsidR="002766E5" ns0:rsidRPr="00AE6AC8" ns0:rsidRDefault="002766E5" ns0:rsidP="002766E5"/>
    <ns0:p ns2:paraId="3D732B9F" ns2:textId="77777777" ns0:rsidR="002766E5" ns0:rsidRPr="00AE6AC8" ns0:rsidRDefault="002766E5" ns0:rsidP="002766E5"/>
    <ns0:p ns2:paraId="065D4A48" ns2:textId="77777777" ns0:rsidR="002766E5" ns0:rsidRPr="00AE6AC8" ns0:rsidRDefault="002766E5" ns0:rsidP="002766E5"/>
    <ns0:p ns2:paraId="43F765A0" ns2:textId="77777777" ns0:rsidR="002766E5" ns0:rsidRPr="00AE6AC8" ns0:rsidRDefault="002766E5" ns0:rsidP="002766E5"/>
    <ns0:p ns2:paraId="0502912E" ns2:textId="77777777" ns0:rsidR="002766E5" ns0:rsidRPr="00AE6AC8" ns0:rsidRDefault="002766E5" ns0:rsidP="002766E5"/>
    <ns0:p ns2:paraId="4E885452" ns2:textId="77777777" ns0:rsidR="002766E5" ns0:rsidRPr="00AE6AC8" ns0:rsidRDefault="002766E5" ns0:rsidP="002766E5"/>
    <ns0:p ns2:paraId="08194698" ns2:textId="235D475F" ns0:rsidR="00B572FF" ns0:rsidRDefault="00A7591B" ns0:rsidP="00A7591B">
      <ns0:pPr>
        <ns0:pStyle ns0:val="berschrift2"/>
      </ns0:pPr>
      <ns0:r ns0:rsidRPr="00A7591B">
        <ns0:t>Abgleich mit ISTIC-Fachmodell Holzbau und weiteren Fachmodellansätzen</ns0:t>
      </ns0:r>
    </ns0:p>
    <ns0:p ns2:paraId="7B6E80CD" ns2:textId="36DF044D" ns0:rsidR="005136CD" ns0:rsidRDefault="005136CD" ns0:rsidP="003146E0">
      <ns0:pPr>
        <ns0:rPr>
          <ns0:noProof/>
        </ns0:rPr>
      </ns0:pPr>
    </ns0:p>
    <ns0:p ns2:paraId="0A1297F7" ns2:textId="6C39D1A4" ns0:rsidR="003146E0" ns0:rsidRPr="00E8565B" ns0:rsidRDefault="003146E0" ns0:rsidP="003146E0">
      <ns0:pPr>
        <ns0:rPr>
          <ns0:lang ns0:eastAsia="de-DE"/>
        </ns0:rPr>
      </ns0:pPr>
      <ns0:r ns0:rsidRPr="003146E0">
        <ns0:rPr>
          <ns0:lang ns0:eastAsia="de-DE"/>
        </ns0:rPr>
        <ns0:t>Im vorangegangenen Abschnitt wurden anhand zweier exemplarischer Holzbauteile – einem Wandstiel und einer OSB-Beplankung – die beim standardmäßigen IFC-Export aus </ns0:t>
      </ns0:r>
      <ns0:proofErr ns0:type="spellStart"/>
      <ns0:r ns0:rsidRPr="003146E0">
        <ns0:rPr>
          <ns0:lang ns0:eastAsia="de-DE"/>
        </ns0:rPr>
        <ns0:t>cadwork</ns0:t>
      </ns0:r>
      <ns0:proofErr ns0:type="spellEnd"/>
      <ns0:r ns0:rsidRPr="003146E0">
        <ns0:rPr>
          <ns0:lang ns0:eastAsia="de-DE"/>
        </ns0:rPr>
        <ns0:t> übernommenen Informationen und deren Strukturierung im Modell analysiert. An dieser Stelle setzt das Forschungsprojekt </ns0:t>
      </ns0:r>
      <ns0:proofErr ns0:type="spellStart"/>
      <ns0:r ns0:rsidRPr="003146E0">
        <ns0:rPr>
          <ns0:lang ns0:eastAsia="de-DE"/>
        </ns0:rPr>
        <ns0:t>ISTiC</ns0:t>
      </ns0:r>
      <ns0:proofErr ns0:type="spellEnd"/>
      <ns0:r ns0:rsidRPr="003146E0">
        <ns0:rPr>
          <ns0:lang ns0:eastAsia="de-DE"/>
        </ns0:rPr>
        <ns0:t xml:space="preserve"> (Industry Standard </ns0:t>
      </ns0:r>
      <ns0:proofErr ns0:type="spellStart"/>
      <ns0:r ns0:rsidRPr="003146E0">
        <ns0:rPr>
          <ns0:lang ns0:eastAsia="de-DE"/>
        </ns0:rPr>
        <ns0:t>for</ns0:t>
      </ns0:r>
      <ns0:proofErr ns0:type="spellEnd"/>
      <ns0:r ns0:rsidRPr="003146E0">
        <ns0:rPr>
          <ns0:lang ns0:eastAsia="de-DE"/>
        </ns0:rPr>
        <ns0:t xml:space="preserve"> </ns0:t>
      </ns0:r>
      <ns0:proofErr ns0:type="spellStart"/>
      <ns0:r ns0:rsidRPr="003146E0">
        <ns0:rPr>
          <ns0:lang ns0:eastAsia="de-DE"/>
        </ns0:rPr>
        <ns0:t>information</ns0:t>
      </ns0:r>
      <ns0:proofErr ns0:type="spellEnd"/>
      <ns0:r ns0:rsidRPr="003146E0">
        <ns0:rPr>
          <ns0:lang ns0:eastAsia="de-DE"/>
        </ns0:rPr>
        <ns0:t xml:space="preserve"> Modelling Timber Construction) an. Ziel des Projekts ist die Entwicklung praxisnaher, strukturierter Fachmodelle, die den digitalen Datenaustausch in der Holzbauplanung standardisieren sollen. Das Projekt wird gemeinsam mit Praxispartnern durchgeführt und verfolgt langfristig die Schaffung eines industrieweiten Standards für eine softwareunabhängige Planung im Holzbau.</ns0:t>
      </ns0:r>
    </ns0:p>
    <ns0:p ns2:paraId="288FCADC" ns2:textId="1ACFCBA7" ns0:rsidR="003146E0" ns0:rsidRPr="00E8565B" ns0:rsidRDefault="003146E0" ns0:rsidP="003146E0">
      <ns0:pPr>
        <ns0:rPr>
          <ns0:lang ns0:eastAsia="de-DE"/>
        </ns0:rPr>
      </ns0:pPr>
      <ns0:r ns0:rsidRPr="003146E0">
        <ns0:rPr>
          <ns0:lang ns0:eastAsia="de-DE"/>
        </ns0:rPr>
        <ns0:t xml:space="preserve">Innerhalb des Projekts entstehen mehrere disziplinspezifische Modelle, die auf die Bedarfe einzelner Planungsdisziplinen zugeschnitten sind. Den weitesten Entwicklungsstand weist dabei das Fachmodell Holzbau auf; weitere Fachmodelle zu Architektur, Bauphysik, Brandschutz und Tragwerksplanung befinden sich derzeit in Bearbeitung. Allen Fachmodellen gemein ist das Ziel, klare Anforderungen an auszutauschende Informationen zu definieren – bezogen auf die Art der Daten (Attribute, Klassifizierungen etc.). Als methodische Grundlage dienen hierfür Information </ns0:t>
      </ns0:r>
      <ns0:proofErr ns0:type="spellStart"/>
      <ns0:r ns0:rsidRPr="003146E0">
        <ns0:rPr>
          <ns0:lang ns0:eastAsia="de-DE"/>
        </ns0:rPr>
        <ns0:t>Delivery</ns0:t>
      </ns0:r>
      <ns0:proofErr ns0:type="spellEnd"/>
      <ns0:r ns0:rsidRPr="003146E0">
        <ns0:rPr>
          <ns0:lang ns0:eastAsia="de-DE"/>
        </ns0:rPr>
        <ns0:t xml:space="preserve"> Manuals (IDM), welche für jede Disziplin aufzeigen, welche Informationen im Planungsprozess bereitgestellt werden müssen. Anhand exemplarischer IDM-Auszüge für das Fachmodell Holzbau soll nun aufgezeigt werden, welche Attribute im Modell für zwei typische Bauteile vorgesehen sind – den Ständer (Wandpfosten) und die aussteifende Beplankung (z. B. eine OSB-Platte)</ns0:t>
      </ns0:r>
      <ns0:r ns0:rsidR="00E8565B">
        <ns0:rPr>
          <ns0:lang ns0:eastAsia="de-DE"/>
        </ns0:rPr>
        <ns0:t>.</ns0:t>
      </ns0:r>
    </ns0:p>
    <ns0:p ns2:paraId="6236137E" ns2:textId="3C76AC52" ns0:rsidR="00E8565B" ns0:rsidRDefault="00E8565B" ns0:rsidP="00E8565B">
      <ns0:pPr>
        <ns0:pStyle ns0:val="Beschriftung"/>
        <ns0:keepNext/>
      </ns0:pPr>
      <ns0:r>
        <ns0:t xml:space="preserve">Tabelle </ns0:t>
      </ns0:r>
      <ns0:r>
        <ns0:fldChar ns0:fldCharType="begin"/>
      </ns0:r>
      <ns0:r>
        <ns0:instrText xml:space="preserve"> SEQ Tabelle \* ARABIC </ns0:instrText>
      </ns0:r>
      <ns0:r>
        <ns0:fldChar ns0:fldCharType="separate"/>
      </ns0:r>
      <ns0:r ns0:rsidR="007E19F3">
        <ns0:rPr>
          <ns0:noProof/>
        </ns0:rPr>
        <ns0:t>1</ns0:t>
      </ns0:r>
      <ns0:r>
        <ns0:fldChar ns0:fldCharType="end"/>
      </ns0:r>
      <ns0:r>
        <ns0:t xml:space="preserve"> Eigenschaften und Ausprägungen des Bauteils Ständer nach dem IDM Holzbau</ns0:t>
      </ns0:r>
    </ns0:p>
    <ns0:tbl>
      <ns0:tblPr>
        <ns0:tblW ns0:w="8760" ns0:type="dxa"/>
        <ns0:jc ns0:val="center"/>
        <ns0:tblCellMar>
          <ns0:left ns0:w="70" ns0:type="dxa"/>
          <ns0:right ns0:w="70" ns0:type="dxa"/>
        </ns0:tblCellMar>
        <ns0:tblLook ns0:val="04A0" ns0:firstRow="1" ns0:lastRow="0" ns0:firstColumn="1" ns0:lastColumn="0" ns0:noHBand="0" ns0:noVBand="1"/>
      </ns0:tblPr>
      <ns0:tblGrid>
        <ns0:gridCol ns0:w="3960"/>
        <ns0:gridCol ns0:w="4800"/>
      </ns0:tblGrid>
      <ns0:tr ns0:rsidR="00E8565B" ns0:rsidRPr="00BF7145" ns2:paraId="6642106E" ns2:textId="77777777" ns0:rsidTr="00060AE7">
        <ns0:trPr>
          <ns0:trHeight ns0:val="600"/>
          <ns0:jc ns0:val="center"/>
        </ns0:trPr>
        <ns0:tc>
          <ns0:tcPr>
            <ns0:tcW ns0:w="3960" ns0:type="dxa"/>
            <ns0:tcBorders>
              <ns0:top ns0:val="single" ns0:sz="4" ns0:space="0" ns0:color="000000"/>
              <ns0:left ns0:val="single" ns0:sz="4" ns0:space="0" ns0:color="000000"/>
              <ns0:bottom ns0:val="single" ns0:sz="8" ns0:space="0" ns0:color="000000"/>
              <ns0:right ns0:val="single" ns0:sz="4" ns0:space="0" ns0:color="000000"/>
            </ns0:tcBorders>
            <ns0:shd ns0:val="clear" ns0:color="auto" ns0:fill="auto"/>
            <ns0:noWrap/>
            <ns0:vAlign ns0:val="bottom"/>
            <ns0:hideMark/>
          </ns0:tcPr>
          <ns0:p ns2:paraId="372DF04E" ns2:textId="77777777" ns0:rsidR="00E8565B" ns0:rsidRPr="00BF7145" ns0:rsidRDefault="00E8565B" ns0:rsidP="00060AE7">
            <ns0:pPr>
              <ns0:spacing ns0:after="0" ns0:line="240" ns0:lineRule="auto"/>
              <ns0:jc ns0:val="center"/>
              <ns0:rPr>
                <ns0:rFonts ns0:ascii="Calibri" ns0:eastAsia="Times New Roman" ns0:hAnsi="Calibri" ns0:cs="Calibri"/>
                <ns0:b/>
                <ns0:bCs/>
                <ns0:color ns0:val="000000"/>
                <ns0:lang ns0:eastAsia="de-DE"/>
              </ns0:rPr>
            </ns0:pPr>
            <ns0:r>
              <ns0:rPr>
                <ns0:rFonts ns0:ascii="Calibri" ns0:eastAsia="Times New Roman" ns0:hAnsi="Calibri" ns0:cs="Calibri"/>
                <ns0:b/>
                <ns0:bCs/>
                <ns0:color ns0:val="000000"/>
                <ns0:lang ns0:eastAsia="de-DE"/>
              </ns0:rPr>
              <ns0:t>Eigenschaften</ns0:t>
            </ns0:r>
          </ns0:p>
        </ns0:tc>
        <ns0:tc>
          <ns0:tcPr>
            <ns0:tcW ns0:w="4800" ns0:type="dxa"/>
            <ns0:tcBorders>
              <ns0:top ns0:val="single" ns0:sz="4" ns0:space="0" ns0:color="000000"/>
              <ns0:left ns0:val="single" ns0:sz="4" ns0:space="0" ns0:color="000000"/>
              <ns0:bottom ns0:val="single" ns0:sz="8" ns0:space="0" ns0:color="000000"/>
              <ns0:right ns0:val="single" ns0:sz="4" ns0:space="0" ns0:color="000000"/>
            </ns0:tcBorders>
            <ns0:shd ns0:val="clear" ns0:color="auto" ns0:fill="auto"/>
            <ns0:noWrap/>
            <ns0:vAlign ns0:val="bottom"/>
            <ns0:hideMark/>
          </ns0:tcPr>
          <ns0:p ns2:paraId="7868C45D" ns2:textId="77777777" ns0:rsidR="00E8565B" ns0:rsidRPr="00BF7145" ns0:rsidRDefault="00E8565B" ns0:rsidP="00060AE7">
            <ns0:pPr>
              <ns0:spacing ns0:after="0" ns0:line="240" ns0:lineRule="auto"/>
              <ns0:jc ns0:val="center"/>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Ausprägung</ns0:t>
            </ns0:r>
          </ns0:p>
        </ns0:tc>
      </ns0:tr>
      <ns0:tr ns0:rsidR="00E8565B" ns0:rsidRPr="00BF7145" ns2:paraId="06DBA668"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hideMark/>
          </ns0:tcPr>
          <ns0:p ns2:paraId="0F7D347D"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 xml:space="preserve">Name </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hideMark/>
          </ns0:tcPr>
          <ns0:p ns2:paraId="515361CC"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Ständer</ns0:t>
            </ns0:r>
          </ns0:p>
        </ns0:tc>
      </ns0:tr>
      <ns0:tr ns0:rsidR="00E8565B" ns0:rsidRPr="00BF7145" ns2:paraId="489BB974"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338B8859"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Pr>
                <ns0:rFonts ns0:ascii="Calibri" ns0:eastAsia="Times New Roman" ns0:hAnsi="Calibri" ns0:cs="Calibri"/>
                <ns0:b/>
                <ns0:bCs/>
                <ns0:color ns0:val="000000"/>
                <ns0:lang ns0:eastAsia="de-DE"/>
              </ns0:rPr>
              <ns0:t>Geometrie</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AFA8A63"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Pr>
                <ns0:rFonts ns0:ascii="Calibri" ns0:eastAsia="Times New Roman" ns0:hAnsi="Calibri" ns0:cs="Calibri"/>
                <ns0:color ns0:val="000000"/>
                <ns0:lang ns0:eastAsia="de-DE"/>
              </ns0:rPr>
              <ns0:t>[mm * mm * mm]</ns0:t>
            </ns0:r>
          </ns0:p>
        </ns0:tc>
      </ns0:tr>
      <ns0:tr ns0:rsidR="00E8565B" ns0:rsidRPr="00BF7145" ns2:paraId="620972B9"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D9D9D9" ns0:themeFill="background1" ns0:themeFillShade="D9"/>
            <ns0:noWrap/>
          </ns0:tcPr>
          <ns0:p ns2:paraId="1926678B"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Geschoss</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D9D9D9" ns0:themeFill="background1" ns0:themeFillShade="D9"/>
            <ns0:noWrap/>
          </ns0:tcPr>
          <ns0:p ns2:paraId="715EEF26"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UG, EG, 1OG, 2OG, 3OG, …</ns0:t>
            </ns0:r>
          </ns0:p>
        </ns0:tc>
      </ns0:tr>
      <ns0:tr ns0:rsidR="00E8565B" ns0:rsidRPr="00BF7145" ns2:paraId="32765D0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1F830F08"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Material</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1E467FF"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 xml:space="preserve">Konstruktionsvollholz, Brettschichtholz, </ns0:t>
            </ns0:r>
            <ns0:r>
              <ns0:rPr>
                <ns0:rFonts ns0:ascii="Calibri" ns0:eastAsia="Times New Roman" ns0:hAnsi="Calibri" ns0:cs="Calibri"/>
                <ns0:color ns0:val="000000"/>
                <ns0:lang ns0:eastAsia="de-DE"/>
              </ns0:rPr>
              <ns0:t>Furnierschichtholz</ns0:t>
            </ns0:r>
          </ns0:p>
        </ns0:tc>
      </ns0:tr>
      <ns0:tr ns0:rsidR="00E8565B" ns0:rsidRPr="00BF7145" ns2:paraId="28EE3AF6"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01DCBD81"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Holzar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0C5EB90F"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Fichte, Tanne, Lärche, Eiche, Buche, Kiefer, Ahorn, Esche, Akazie, Erle, Douglasie, Birke, Walnuss, Kirsche</ns0:t>
            </ns0:r>
          </ns0:p>
        </ns0:tc>
      </ns0:tr>
      <ns0:tr ns0:rsidR="00E8565B" ns0:rsidRPr="00BF7145" ns2:paraId="2CBC49F4"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FFFFFF" ns0:themeFill="background1"/>
            <ns0:noWrap/>
          </ns0:tcPr>
          <ns0:p ns2:paraId="5658B6EA"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lang ns0:eastAsia="de-DE"/>
              </ns0:rPr>
              <ns0:t>Rohdichte (DIN 68364)</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FFFFFF" ns0:themeFill="background1"/>
            <ns0:vAlign ns0:val="bottom"/>
          </ns0:tcPr>
          <ns0:p ns2:paraId="246E0B82"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kg/m</ns0:t>
            </ns0:r>
            <ns0:r ns0:rsidRPr="004039C6">
              <ns0:rPr>
                <ns0:rFonts ns0:ascii="Calibri" ns0:eastAsia="Times New Roman" ns0:hAnsi="Calibri" ns0:cs="Calibri"/>
                <ns0:color ns0:val="000000"/>
                <ns0:vertAlign ns0:val="superscript"/>
                <ns0:lang ns0:eastAsia="de-DE"/>
              </ns0:rPr>
              <ns0:t>3</ns0:t>
            </ns0:r>
            <ns0:r ns0:rsidRPr="004039C6">
              <ns0:rPr>
                <ns0:rFonts ns0:ascii="Calibri" ns0:eastAsia="Times New Roman" ns0:hAnsi="Calibri" ns0:cs="Calibri"/>
                <ns0:color ns0:val="000000"/>
                <ns0:lang ns0:eastAsia="de-DE"/>
              </ns0:rPr>
              <ns0:t>]</ns0:t>
            </ns0:r>
          </ns0:p>
        </ns0:tc>
      </ns0:tr>
      <ns0:tr ns0:rsidR="00E8565B" ns0:rsidRPr="00BF7145" ns2:paraId="304CDC8F"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4E6DD34E" ns2:textId="77777777" ns0:rsidR="00E8565B" ns0:rsidRPr="00BF7145" ns0:rsidRDefault="00E8565B" ns0:rsidP="00060AE7">
            <ns0:pPr>
              <ns0:spacing ns0:after="0" ns0:line="240" ns0:lineRule="auto"/>
              <ns0:jc ns0:val="left"/>
              <ns0:rPr>
                <ns0:rFonts ns0:ascii="Calibri" ns0:eastAsia="Times New Roman" ns0:hAnsi="Calibri" ns0:cs="Calibri"/>
                <ns0:b/>
                <ns0:bCs/>
                <ns0:lang ns0:eastAsia="de-DE"/>
              </ns0:rPr>
            </ns0:pPr>
            <ns0:r ns0:rsidRPr="00BF7145">
              <ns0:rPr>
                <ns0:rFonts ns0:ascii="Calibri" ns0:eastAsia="Times New Roman" ns0:hAnsi="Calibri" ns0:cs="Calibri"/>
                <ns0:b/>
                <ns0:bCs/>
                <ns0:color ns0:val="000000"/>
                <ns0:lang ns0:eastAsia="de-DE"/>
              </ns0:rPr>
              <ns0:t>Festigkeitsklasse (DIN EN 338/14080)</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65043FB"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C16, C24, C30, C35, D30, D35, D40, D60, GL24h, GL24c, GL28h, GL28c, GL30h, GL30c, GL32h, GL32c</ns0:t>
            </ns0:r>
          </ns0:p>
        </ns0:tc>
      </ns0:tr>
      <ns0:tr ns0:rsidR="00E8565B" ns0:rsidRPr="00BF7145" ns2:paraId="5F68B90D" ns2:textId="77777777" ns0:rsidTr="00060AE7">
        <ns0:trPr>
          <ns0:trHeight ns0:val="6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FB634C4"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GUID</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tcPr>
          <ns0:p ns2:paraId="5C12FC5F"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32 Ziffern, 4 Bindestriche</ns0:t>
            </ns0:r>
          </ns0:p>
        </ns0:tc>
      </ns0:tr>
      <ns0:tr ns0:rsidR="00E8565B" ns0:rsidRPr="00BF7145" ns2:paraId="618FA4CB"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4F90212E"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Bauabschnit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755CC68"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01,02,03,04,05, …</ns0:t>
            </ns0:r>
          </ns0:p>
        </ns0:tc>
      </ns0:tr>
      <ns0:tr ns0:rsidR="00E8565B" ns0:rsidRPr="00BF7145" ns2:paraId="3F4571D6"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5EB1F8FB"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Bauteilzugehörigkeits-N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6CA98AF9"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AW_EG_001_01, IW_1.OG_001_01</ns0:t>
            </ns0:r>
          </ns0:p>
        </ns0:tc>
      </ns0:tr>
      <ns0:tr ns0:rsidR="00E8565B" ns0:rsidRPr="00BF7145" ns2:paraId="1D200EAC"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62CF07D"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Bauteilschich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6512CBC4"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5,4,3,2,1,0,-1,-2,-3,-4,-5</ns0:t>
            </ns0:r>
          </ns0:p>
        </ns0:tc>
      </ns0:tr>
      <ns0:tr ns0:rsidR="00E8565B" ns0:rsidRPr="00BF7145" ns2:paraId="3AAD4920"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71DFA89C"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Oberflächenqualität (Qualitä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tcPr>
          <ns0:p ns2:paraId="2C54577E"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proofErr ns0:type="spellStart"/>
            <ns0:r ns0:rsidRPr="00BF7145">
              <ns0:rPr>
                <ns0:rFonts ns0:ascii="Calibri" ns0:eastAsia="Times New Roman" ns0:hAnsi="Calibri" ns0:cs="Calibri"/>
                <ns0:color ns0:val="000000"/>
                <ns0:lang ns0:eastAsia="de-DE"/>
              </ns0:rPr>
              <ns0:t>Nsi</ns0:t>
            </ns0:r>
            <ns0:proofErr ns0:type="spellEnd"/>
            <ns0:r ns0:rsidRPr="00BF7145">
              <ns0:rPr>
                <ns0:rFonts ns0:ascii="Calibri" ns0:eastAsia="Times New Roman" ns0:hAnsi="Calibri" ns0:cs="Calibri"/>
                <ns0:color ns0:val="000000"/>
                <ns0:lang ns0:eastAsia="de-DE"/>
              </ns0:rPr>
              <ns0:t xml:space="preserve"> (Nicht sichtbar), </ns0:t>
            </ns0:r>
            <ns0:r>
              <ns0:rPr>
                <ns0:rFonts ns0:ascii="Calibri" ns0:eastAsia="Times New Roman" ns0:hAnsi="Calibri" ns0:cs="Calibri"/>
                <ns0:color ns0:val="000000"/>
                <ns0:lang ns0:eastAsia="de-DE"/>
              </ns0:rPr>
              <ns0:t>Si (sichtbar)</ns0:t>
            </ns0:r>
          </ns0:p>
        </ns0:tc>
      </ns0:tr>
      <ns0:tr ns0:rsidR="00E8565B" ns0:rsidRPr="00BF7145" ns2:paraId="54F9302B"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24DB2DFD"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Oberflächenbehandlung</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078002D4"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UV-Lasur, Brandschutzanstrich, RALXXXX</ns0:t>
            </ns0:r>
          </ns0:p>
        </ns0:tc>
      </ns0:tr>
      <ns0:tr ns0:rsidR="00E8565B" ns0:rsidRPr="00BF7145" ns2:paraId="4E19F1ED"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76B9C174"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Baustoffklasse (DIN EN 13501)</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tcPr>
          <ns0:p ns2:paraId="4F3F6531"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A1, A2, B, C, D, E, F</ns0:t>
            </ns0:r>
          </ns0:p>
        </ns0:tc>
      </ns0:tr>
      <ns0:tr ns0:rsidR="00E8565B" ns0:rsidRPr="00BF7145" ns2:paraId="33BAB22B"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5462E4DE"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Wärmeleitfähigkei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70F2F555"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λ [W/(m*K]</ns0:t>
            </ns0:r>
          </ns0:p>
        </ns0:tc>
      </ns0:tr>
      <ns0:tr ns0:rsidR="00E8565B" ns0:rsidRPr="00BF7145" ns2:paraId="583C89C5"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1C51F1DE"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Produktionsnumme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EB887C0"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01,02,03,04,05, …</ns0:t>
            </ns0:r>
          </ns0:p>
        </ns0:tc>
      </ns0:tr>
      <ns0:tr ns0:rsidR="00E8565B" ns0:rsidRPr="00BF7145" ns2:paraId="7E864FBC"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257E2D2D"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Transportnumme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7497CC52"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01,02,03,04,05, …</ns0:t>
            </ns0:r>
          </ns0:p>
        </ns0:tc>
      </ns0:tr>
      <ns0:tr ns0:rsidR="00E8565B" ns0:rsidRPr="00BF7145" ns2:paraId="4FDC50F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1ADD982"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Hersteller/Produk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57E0D99"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Freitext</ns0:t>
            </ns0:r>
          </ns0:p>
        </ns0:tc>
      </ns0:tr>
    </ns0:tbl>
    <ns0:p ns2:paraId="5E6E03F4" ns2:textId="77777777" ns0:rsidR="00551F06" ns0:rsidRDefault="00551F06" ns0:rsidP="003146E0">
      <ns0:pPr>
        <ns0:rPr>
          <ns0:lang ns0:eastAsia="de-DE"/>
        </ns0:rPr>
      </ns0:pPr>
    </ns0:p>
    <ns0:p ns2:paraId="7AA981E0" ns2:textId="73E8A135" ns0:rsidR="003146E0" ns0:rsidRPr="00791E7A" ns0:rsidRDefault="003146E0" ns0:rsidP="003146E0">
      <ns0:pPr>
        <ns0:rPr>
          <ns0:lang ns0:eastAsia="de-DE"/>
        </ns0:rPr>
      </ns0:pPr>
      <ns0:r ns0:rsidRPr="003146E0">
        <ns0:rPr>
          <ns0:lang ns0:eastAsia="de-DE"/>
        </ns0:rPr>
        <ns0:t>Das Bauteil Ständer wird im IDM des Fachmodells Holzbau mit einer Reihe fachlich relevanter Attribute beschrieben. Die Geometrie wird durch die Abmessungen in den Raumrichtungen (</ns0:t>
      </ns0:r>
      <ns0:proofErr ns0:type="spellStart"/>
      <ns0:r ns0:rsidRPr="003146E0">
        <ns0:rPr>
          <ns0:lang ns0:eastAsia="de-DE"/>
        </ns0:rPr>
        <ns0:t>Länge×Breite×Höhe</ns0:t>
      </ns0:r>
      <ns0:proofErr ns0:type="spellEnd"/>
      <ns0:r ns0:rsidRPr="003146E0">
        <ns0:rPr>
          <ns0:lang ns0:eastAsia="de-DE"/>
        </ns0:rPr>
        <ns0:t xml:space="preserve"> in mm) definiert. Die Geschosszuordnung erfolgt über standardisierte Bezeichnungen (etwa UG, EG, 1OG, 2OG etc. für Untergeschoss, Erdgeschoss, erstes Obergeschoss usw.). Für die Materialangabe stehen vordefinierte Kategorien wie Konstruktionsvollholz (KVH), Brettschichtholz (BSH) oder Furnierschichtholz (FSH) zur Auswahl; zusätzlich wird die verwendete Holzart separat angegeben (z. B. Fichte, Tanne, Lärche, Buche etc.). Die Rohdichte des Holzes wird gemäß DIN 68364 in [kg/m³] angegeben, und die Festigkeitsklasse nach DIN EN 338 bzw. DIN EN 14080 ausgewählt (etwa C24 für übliches KVH oder entsprechende GL-Klassen für BSH). Zur eindeutigen Identifikation des Bauteils ist eine GUID vorgesehen – eine 32</ns0:t>
      </ns0:r>
      <ns0:r ns0:rsidRPr="003146E0">
        <ns0:rPr>
          <ns0:lang ns0:eastAsia="de-DE"/>
        </ns0:rPr>
        <ns0:noBreakHyphen/>
        <ns0:t xml:space="preserve">stellige alphanumerische Kennung (Global Unique </ns0:t>
      </ns0:r>
      <ns0:proofErr ns0:type="spellStart"/>
      <ns0:r ns0:rsidRPr="003146E0">
        <ns0:rPr>
          <ns0:lang ns0:eastAsia="de-DE"/>
        </ns0:rPr>
        <ns0:t>IDentifier</ns0:t>
      </ns0:r>
      <ns0:proofErr ns0:type="spellEnd"/>
      <ns0:r ns0:rsidRPr="003146E0">
        <ns0:rPr>
          <ns0:lang ns0:eastAsia="de-DE"/>
        </ns0:rPr>
        <ns0:t xml:space="preserve">) mit vier eingefügten Bindestrichen. Die bauliche Einordnung des Ständers erfolgt über den Bauabschnitt (z. B. Nummerierung der Bauabschnitte 01, 02, 03, …) und eine Bauteilzugehörigkeits-Nummer nach einem festgelegten Schlüssel (etwa AW_EG_001_01 für das erste Bauteil in Außenwand Erdgeschoss). Weiterhin erhält jeder Ständer eine Bauteilschicht zugewiesen, die seine Lage innerhalb des Bauteilaufbaus numerisch definiert (z. B. </ns0:t>
      </ns0:r>
      <ns0:r ns0:rsidR="00791E7A">
        <ns0:rPr>
          <ns0:lang ns0:eastAsia="de-DE"/>
        </ns0:rPr>
        <ns0:t>0</ns0:t>
      </ns0:r>
      <ns0:r ns0:rsidRPr="003146E0">
        <ns0:rPr>
          <ns0:lang ns0:eastAsia="de-DE"/>
        </ns0:rPr>
        <ns0:t xml:space="preserve"> = innerste Schicht, Zahlen</ns0:t>
      </ns0:r>
      <ns0:r ns0:rsidR="00791E7A">
        <ns0:rPr>
          <ns0:lang ns0:eastAsia="de-DE"/>
        </ns0:rPr>
        <ns0:t xml:space="preserve"> mit höherem Betrag</ns0:t>
      </ns0:r>
      <ns0:r ns0:rsidRPr="003146E0">
        <ns0:rPr>
          <ns0:lang ns0:eastAsia="de-DE"/>
        </ns0:rPr>
        <ns0:t xml:space="preserve"> für weiter außen liegende Schichten).</ns0:t>
      </ns0:r>
    </ns0:p>
    <ns0:p ns2:paraId="53E874DF" ns2:textId="31C12E03" ns0:rsidR="003146E0" ns0:rsidRPr="003146E0" ns0:rsidRDefault="003146E0" ns0:rsidP="003146E0">
      <ns0:pPr>
        <ns0:rPr>
          <ns0:lang ns0:eastAsia="de-DE"/>
        </ns0:rPr>
      </ns0:pPr>
      <ns0:r ns0:rsidRPr="003146E0">
        <ns0:rPr>
          <ns0:lang ns0:eastAsia="de-DE"/>
        </ns0:rPr>
        <ns0:t>Zusätzlich werden im IDM weitere Eigenschaften des Ständers standardisiert erfasst: die Oberflächenqualität – angegeben als sichtbar (Si) oder nicht sichtbar (</ns0:t>
      </ns0:r>
      <ns0:proofErr ns0:type="spellStart"/>
      <ns0:r ns0:rsidRPr="003146E0">
        <ns0:rPr>
          <ns0:lang ns0:eastAsia="de-DE"/>
        </ns0:rPr>
        <ns0:t>NSi</ns0:t>
      </ns0:r>
      <ns0:proofErr ns0:type="spellEnd"/>
      <ns0:r ns0:rsidRPr="003146E0">
        <ns0:rPr>
          <ns0:lang ns0:eastAsia="de-DE"/>
        </ns0:rPr>
        <ns0:t>) – und eine etwaige Oberflächenbehandlung (z. B. UV-Lasur, Brandschutzanstrich oder ein definierter RAL-Farbcode) werden als separate Attribute ausgewiesen. Ergänzend sind die Baustoffklasse (Brandschutzklasse nach DIN EN 13501, z. B. A1, A2, B…F) und die Wärmeleitfähigkeit λ [W/(</ns0:t>
      </ns0:r>
      <ns0:proofErr ns0:type="spellStart"/>
      <ns0:r ns0:rsidRPr="003146E0">
        <ns0:rPr>
          <ns0:lang ns0:eastAsia="de-DE"/>
        </ns0:rPr>
        <ns0:t>m·K</ns0:t>
      </ns0:r>
      <ns0:proofErr ns0:type="spellEnd"/>
      <ns0:r ns0:rsidRPr="003146E0">
        <ns0:rPr>
          <ns0:lang ns0:eastAsia="de-DE"/>
        </ns0:rPr>
        <ns0:t>)] des Bauteils anzugeben. Für logistische Zwecke können dem Ständer eine Produktionsnummer und eine Transportnummer mitgegeben werden. Schließlich lässt sich auch ein Hersteller/Produkt als Freitext benennen, um spezifische Produktinformationen im Modell zu verankern.</ns0:t>
      </ns0:r>
    </ns0:p>
    <ns0:p ns2:paraId="17D86AA7" ns2:textId="77777777" ns0:rsidR="003146E0" ns0:rsidRPr="003146E0" ns0:rsidRDefault="003146E0" ns0:rsidP="003146E0">
      <ns0:pPr>
        <ns0:rPr>
          <ns0:rFonts ns0:ascii="Times New Roman" ns0:hAnsi="Times New Roman" ns0:cs="Times New Roman"/>
          <ns0:lang ns0:eastAsia="de-DE"/>
        </ns0:rPr>
      </ns0:pPr>
      <ns0:r ns0:rsidRPr="003146E0">
        <ns0:rPr>
          <ns0:shd ns0:val="clear" ns0:color="auto" ns0:fill="FFFFFF"/>
          <ns0:lang ns0:eastAsia="de-DE"/>
        </ns0:rPr>
        <ns0:t> </ns0:t>
      </ns0:r>
    </ns0:p>
    <ns0:p ns2:paraId="7E93D017" ns2:textId="04AB0C4B" ns0:rsidR="00351400" ns0:rsidRDefault="00A42B8C" ns0:rsidP="00351400">
      <ns0:pPr>
        <ns0:rPr>
          <ns0:lang ns0:eastAsia="de-DE"/>
        </ns0:rPr>
      </ns0:pPr>
      <ns0:r ns0:rsidRPr="00A42B8C">
        <ns0:rPr>
          <ns0:lang ns0:eastAsia="de-DE"/>
        </ns0:rPr>
        <ns0:t>Beim Vergleich dieser IDM-</ns0:t>
      </ns0:r>
      <ns0:proofErr ns0:type="spellStart"/>
      <ns0:r ns0:rsidRPr="00A42B8C">
        <ns0:rPr>
          <ns0:lang ns0:eastAsia="de-DE"/>
        </ns0:rPr>
        <ns0:t>Attributierung</ns0:t>
      </ns0:r>
      <ns0:proofErr ns0:type="spellEnd"/>
      <ns0:r ns0:rsidRPr="00A42B8C">
        <ns0:rPr>
          <ns0:lang ns0:eastAsia="de-DE"/>
        </ns0:rPr>
        <ns0:t xml:space="preserve"> mit der IFC-Datenstruktur des aus </ns0:t>
      </ns0:r>
      <ns0:proofErr ns0:type="spellStart"/>
      <ns0:r ns0:rsidRPr="00A42B8C">
        <ns0:rPr>
          <ns0:lang ns0:eastAsia="de-DE"/>
        </ns0:rPr>
        <ns0:t>cadwork</ns0:t>
      </ns0:r>
      <ns0:proofErr ns0:type="spellEnd"/>
      <ns0:r ns0:rsidRPr="00A42B8C">
        <ns0:rPr>
          <ns0:lang ns0:eastAsia="de-DE"/>
        </ns0:rPr>
        <ns0:t xml:space="preserve"> exportierten Wandstiels zeigen sich deutliche Unterschiede. Zum einen wird im IDM der Name „Ständer“ verwendet, während dasselbe Bauteil im CAD-Programm </ns0:t>
      </ns0:r>
      <ns0:proofErr ns0:type="spellStart"/>
      <ns0:r ns0:rsidRPr="00A42B8C">
        <ns0:rPr>
          <ns0:lang ns0:eastAsia="de-DE"/>
        </ns0:rPr>
        <ns0:t>cadwork</ns0:t>
      </ns0:r>
      <ns0:proofErr ns0:type="spellEnd"/>
      <ns0:r ns0:rsidRPr="00A42B8C">
        <ns0:rPr>
          <ns0:lang ns0:eastAsia="de-DE"/>
        </ns0:rPr>
        <ns0:t xml:space="preserve"> als „Wandstiel“ bezeichnet wurde (und beispielsweise in anderer Holzbauplanungs-Software, etwa SEMA, als „Pfosten“). Obwohl in allen Fällen ein vertikaler Holzrahmenbau-Pfosten gemeint ist, variieren die Bezeichnungen im IFC-Export je nach Autorensystem. Diese uneinheitliche Benennung unterstreicht die fehlende Standardisierung auf Attribut- und Wertebene, wodurch eine automatisierte, semantisch zuverlässige Maschinenlesbarkeit der Modelldaten erschwert wird. Wie </ns0:t>
      </ns0:r>
      <ns0:proofErr ns0:type="spellStart"/>
      <ns0:r ns0:rsidRPr="00A42B8C">
        <ns0:rPr>
          <ns0:lang ns0:eastAsia="de-DE"/>
        </ns0:rPr>
        <ns0:t>Poljanšek</ns0:t>
      </ns0:r>
      <ns0:proofErr ns0:type="spellEnd"/>
      <ns0:r ns0:rsidRPr="00A42B8C">
        <ns0:rPr>
          <ns0:lang ns0:eastAsia="de-DE"/>
        </ns0:rPr>
        <ns0:t xml:space="preserve"> festhält, gilt es insbesondere „</ns0:t>
      </ns0:r>
      <ns0:proofErr ns0:type="spellStart"/>
      <ns0:r ns0:rsidRPr="00A42B8C">
        <ns0:rPr>
          <ns0:lang ns0:eastAsia="de-DE"/>
        </ns0:rPr>
        <ns0:t>misunderstanding</ns0:t>
      </ns0:r>
      <ns0:proofErr ns0:type="spellEnd"/>
      <ns0:r ns0:rsidRPr="00A42B8C">
        <ns0:rPr>
          <ns0:lang ns0:eastAsia="de-DE"/>
        </ns0:rPr>
        <ns0:t xml:space="preserve"> </ns0:t>
      </ns0:r>
      <ns0:proofErr ns0:type="spellStart"/>
      <ns0:r ns0:rsidRPr="00A42B8C">
        <ns0:rPr>
          <ns0:lang ns0:eastAsia="de-DE"/>
        </ns0:rPr>
        <ns0:t>of</ns0:t>
      </ns0:r>
      <ns0:proofErr ns0:type="spellEnd"/>
      <ns0:r ns0:rsidRPr="00A42B8C">
        <ns0:rPr>
          <ns0:lang ns0:eastAsia="de-DE"/>
        </ns0:rPr>
        <ns0:t xml:space="preserve"> </ns0:t>
      </ns0:r>
      <ns0:proofErr ns0:type="spellStart"/>
      <ns0:r ns0:rsidRPr="00A42B8C">
        <ns0:rPr>
          <ns0:lang ns0:eastAsia="de-DE"/>
        </ns0:rPr>
        <ns0:t>attribute</ns0:t>
      </ns0:r>
      <ns0:proofErr ns0:type="spellEnd"/>
      <ns0:r ns0:rsidRPr="00A42B8C">
        <ns0:rPr>
          <ns0:lang ns0:eastAsia="de-DE"/>
        </ns0:rPr>
        <ns0:t xml:space="preserve"> </ns0:t>
      </ns0:r>
      <ns0:proofErr ns0:type="spellStart"/>
      <ns0:r ns0:rsidRPr="00A42B8C">
        <ns0:rPr>
          <ns0:lang ns0:eastAsia="de-DE"/>
        </ns0:rPr>
        <ns0:t>naming</ns0:t>
      </ns0:r>
      <ns0:proofErr ns0:type="spellEnd"/>
      <ns0:r ns0:rsidRPr="00A42B8C">
        <ns0:rPr>
          <ns0:lang ns0:eastAsia="de-DE"/>
        </ns0:rPr>
        <ns0:t xml:space="preserve"> </ns0:t>
      </ns0:r>
      <ns0:proofErr ns0:type="spellStart"/>
      <ns0:r ns0:rsidRPr="00A42B8C">
        <ns0:rPr>
          <ns0:lang ns0:eastAsia="de-DE"/>
        </ns0:rPr>
        <ns0:t>convention</ns0:t>
      </ns0:r>
      <ns0:proofErr ns0:type="spellEnd"/>
      <ns0:r ns0:rsidRPr="00A42B8C">
        <ns0:rPr>
          <ns0:lang ns0:eastAsia="de-DE"/>
        </ns0:rPr>
        <ns0:t xml:space="preserve"> [zu vermeiden]: same </ns0:t>
      </ns0:r>
      <ns0:proofErr ns0:type="spellStart"/>
      <ns0:r ns0:rsidRPr="00A42B8C">
        <ns0:rPr>
          <ns0:lang ns0:eastAsia="de-DE"/>
        </ns0:rPr>
        <ns0:t>name</ns0:t>
      </ns0:r>
      <ns0:proofErr ns0:type="spellEnd"/>
      <ns0:r ns0:rsidRPr="00A42B8C">
        <ns0:rPr>
          <ns0:lang ns0:eastAsia="de-DE"/>
        </ns0:rPr>
        <ns0:t xml:space="preserve"> but different </ns0:t>
      </ns0:r>
      <ns0:proofErr ns0:type="spellStart"/>
      <ns0:r ns0:rsidRPr="00A42B8C">
        <ns0:rPr>
          <ns0:lang ns0:eastAsia="de-DE"/>
        </ns0:rPr>
        <ns0:t>meaning</ns0:t>
      </ns0:r>
      <ns0:proofErr ns0:type="spellEnd"/>
      <ns0:r ns0:rsidRPr="00A42B8C">
        <ns0:rPr>
          <ns0:lang ns0:eastAsia="de-DE"/>
        </ns0:rPr>
        <ns0:t xml:space="preserve"> </ns0:t>
      </ns0:r>
      <ns0:proofErr ns0:type="spellStart"/>
      <ns0:r ns0:rsidRPr="00A42B8C">
        <ns0:rPr>
          <ns0:lang ns0:eastAsia="de-DE"/>
        </ns0:rPr>
        <ns0:t>or</ns0:t>
      </ns0:r>
      <ns0:proofErr ns0:type="spellEnd"/>
      <ns0:r ns0:rsidRPr="00A42B8C">
        <ns0:rPr>
          <ns0:lang ns0:eastAsia="de-DE"/>
        </ns0:rPr>
        <ns0:t xml:space="preserve"> </ns0:t>
      </ns0:r>
      <ns0:proofErr ns0:type="spellStart"/>
      <ns0:r ns0:rsidRPr="00A42B8C">
        <ns0:rPr>
          <ns0:lang ns0:eastAsia="de-DE"/>
        </ns0:rPr>
        <ns0:t>values</ns0:t>
      </ns0:r>
      <ns0:proofErr ns0:type="spellEnd"/>
      <ns0:r ns0:rsidRPr="00A42B8C">
        <ns0:rPr>
          <ns0:lang ns0:eastAsia="de-DE"/>
        </ns0:rPr>
        <ns0:t xml:space="preserve"> </ns0:t>
      </ns0:r>
      <ns0:proofErr ns0:type="spellStart"/>
      <ns0:r ns0:rsidRPr="00A42B8C">
        <ns0:rPr>
          <ns0:lang ns0:eastAsia="de-DE"/>
        </ns0:rPr>
        <ns0:t>or</ns0:t>
      </ns0:r>
      <ns0:proofErr ns0:type="spellEnd"/>
      <ns0:r ns0:rsidRPr="00A42B8C">
        <ns0:rPr>
          <ns0:lang ns0:eastAsia="de-DE"/>
        </ns0:rPr>
        <ns0:t xml:space="preserve"> same </ns0:t>
      </ns0:r>
      <ns0:proofErr ns0:type="spellStart"/>
      <ns0:r ns0:rsidRPr="00A42B8C">
        <ns0:rPr>
          <ns0:lang ns0:eastAsia="de-DE"/>
        </ns0:rPr>
        <ns0:t>concept</ns0:t>
      </ns0:r>
      <ns0:proofErr ns0:type="spellEnd"/>
      <ns0:r ns0:rsidRPr="00A42B8C">
        <ns0:rPr>
          <ns0:lang ns0:eastAsia="de-DE"/>
        </ns0:rPr>
        <ns0:t xml:space="preserve"> but different </ns0:t>
      </ns0:r>
      <ns0:proofErr ns0:type="spellStart"/>
      <ns0:r ns0:rsidRPr="00A42B8C">
        <ns0:rPr>
          <ns0:lang ns0:eastAsia="de-DE"/>
        </ns0:rPr>
        <ns0:t>names</ns0:t>
      </ns0:r>
      <ns0:proofErr ns0:type="spellEnd"/>
      <ns0:r ns0:rsidRPr="00A42B8C">
        <ns0:rPr>
          <ns0:lang ns0:eastAsia="de-DE"/>
        </ns0:rPr>
        <ns0:t xml:space="preserve"> and </ns0:t>
      </ns0:r>
      <ns0:proofErr ns0:type="spellStart"/>
      <ns0:r ns0:rsidRPr="00A42B8C">
        <ns0:rPr>
          <ns0:lang ns0:eastAsia="de-DE"/>
        </ns0:rPr>
        <ns0:t>values</ns0:t>
      </ns0:r>
      <ns0:proofErr ns0:type="spellEnd"/>
      <ns0:r ns0:rsidRPr="00A42B8C">
        <ns0:rPr>
          <ns0:lang ns0:eastAsia="de-DE"/>
        </ns0:rPr>
        <ns0:t>“ – woraus sich die Notwendigkeit ableitet, semantisch konsistente Standards zu etablieren.</ns0:t>
      </ns0:r>
      <ns0:r ns0:rsidR="008C372A">
        <ns0:rPr>
          <ns0:rStyle ns0:val="Funotenzeichen"/>
          <ns0:lang ns0:eastAsia="de-DE"/>
        </ns0:rPr>
        <ns0:footnoteReference ns0:id="15"/>
      </ns0:r>
      <ns0:r ns0:rsidR="003146E0" ns0:rsidRPr="00B725A9">
        <ns0:rPr>
          <ns0:lang ns0:eastAsia="de-DE"/>
        </ns0:rPr>
        <ns0:t xml:space="preserve"> </ns0:t>
      </ns0:r>
      <ns0:r ns0:rsidR="00A350FD" ns0:rsidRPr="00A350FD">
        <ns0:rPr>
          <ns0:lang ns0:eastAsia="de-DE"/>
        </ns0:rPr>
        <ns0:t xml:space="preserve">Zum anderen sind bestimmte Informationen im </ns0:t>
      </ns0:r>
      <ns0:proofErr ns0:type="spellStart"/>
      <ns0:r ns0:rsidR="00A350FD" ns0:rsidRPr="00A350FD">
        <ns0:rPr>
          <ns0:lang ns0:eastAsia="de-DE"/>
        </ns0:rPr>
        <ns0:t>cadwork</ns0:t>
      </ns0:r>
      <ns0:proofErr ns0:type="spellEnd"/>
      <ns0:r ns0:rsidR="00A350FD" ns0:rsidRPr="00A350FD">
        <ns0:rPr>
          <ns0:lang ns0:eastAsia="de-DE"/>
        </ns0:rPr>
        <ns0:t xml:space="preserve">-Modell weniger strukturiert vorhanden: Beispielsweise wurde dort die Oberflächenqualität </ns0:t>
      </ns0:r>
      <ns0:proofErr ns0:type="spellStart"/>
      <ns0:r ns0:rsidR="00A350FD" ns0:rsidRPr="00A350FD">
        <ns0:rPr>
          <ns0:lang ns0:eastAsia="de-DE"/>
        </ns0:rPr>
        <ns0:t>NSi</ns0:t>
      </ns0:r>
      <ns0:proofErr ns0:type="spellEnd"/>
      <ns0:r ns0:rsidR="00A350FD" ns0:rsidRPr="00A350FD">
        <ns0:rPr>
          <ns0:lang ns0:eastAsia="de-DE"/>
        </ns0:rPr>
        <ns0:t xml:space="preserve"> gemeinsam mit Material und Festigkeit in einer einzigen Eigenschaft (Materialbezeichnung „KVH C24 </ns0:t>
      </ns0:r>
      <ns0:proofErr ns0:type="spellStart"/>
      <ns0:r ns0:rsidR="00A350FD" ns0:rsidRPr="00A350FD">
        <ns0:rPr>
          <ns0:lang ns0:eastAsia="de-DE"/>
        </ns0:rPr>
        <ns0:t>NSi</ns0:t>
      </ns0:r>
      <ns0:proofErr ns0:type="spellEnd"/>
      <ns0:r ns0:rsidR="00A350FD" ns0:rsidRPr="00A350FD">
        <ns0:rPr>
          <ns0:lang ns0:eastAsia="de-DE"/>
        </ns0:rPr>
        <ns0:t xml:space="preserve">“) codiert. Im IDM dagegen werden </ns0:t>
      </ns0:r>
      <ns0:proofErr ns0:type="spellStart"/>
      <ns0:r ns0:rsidR="00A350FD" ns0:rsidRPr="00A350FD">
        <ns0:rPr>
          <ns0:lang ns0:eastAsia="de-DE"/>
        </ns0:rPr>
        <ns0:t>Holztyp</ns0:t>
      </ns0:r>
      <ns0:proofErr ns0:type="spellEnd"/>
      <ns0:r ns0:rsidR="00A350FD" ns0:rsidRPr="00A350FD">
        <ns0:rPr>
          <ns0:lang ns0:eastAsia="de-DE"/>
        </ns0:rPr>
        <ns0:t xml:space="preserve">, Festigkeitsklasse und Oberflächenqualität als drei eigenständige Attribute geführt. Die Aufteilung </ns0:t>
      </ns0:r>
      <ns0:proofErr ns0:type="gramStart"/>
      <ns0:r ns0:rsidR="00A350FD" ns0:rsidRPr="00A350FD">
        <ns0:rPr>
          <ns0:lang ns0:eastAsia="de-DE"/>
        </ns0:rPr>
        <ns0:t>solcher kombinierter Angaben</ns0:t>
      </ns0:r>
      <ns0:proofErr ns0:type="gramEnd"/>
      <ns0:r ns0:rsidR="00A350FD" ns0:rsidRPr="00A350FD">
        <ns0:rPr>
          <ns0:lang ns0:eastAsia="de-DE"/>
        </ns0:rPr>
        <ns0:t xml:space="preserve"> in separate standardisierte Attribute erhöht die Klarheit der Datenstruktur und verbessert die maschinelle Interpretierbarkeit der Modelle deutlich. Wie das Whitepaper von </ns0:t>
      </ns0:r>
      <ns0:proofErr ns0:type="spellStart"/>
      <ns0:r ns0:rsidR="00A350FD" ns0:rsidRPr="00A350FD">
        <ns0:rPr>
          <ns0:lang ns0:eastAsia="de-DE"/>
        </ns0:rPr>
        <ns0:t>buildingSMART</ns0:t>
      </ns0:r>
      <ns0:proofErr ns0:type="spellEnd"/>
      <ns0:r ns0:rsidR="00A350FD" ns0:rsidRPr="00A350FD">
        <ns0:rPr>
          <ns0:lang ns0:eastAsia="de-DE"/>
        </ns0:rPr>
        <ns0:t xml:space="preserve"> </ns0:t>
      </ns0:r>
      <ns0:proofErr ns0:type="spellStart"/>
      <ns0:r ns0:rsidR="00A350FD" ns0:rsidRPr="00A350FD">
        <ns0:rPr>
          <ns0:lang ns0:eastAsia="de-DE"/>
        </ns0:rPr>
        <ns0:t>Switzerland</ns0:t>
      </ns0:r>
      <ns0:proofErr ns0:type="spellEnd"/>
      <ns0:r ns0:rsidR="00A350FD" ns0:rsidRPr="00A350FD">
        <ns0:rPr>
          <ns0:lang ns0:eastAsia="de-DE"/>
        </ns0:rPr>
        <ns0:t xml:space="preserve"> erläutert, lassen sich durch solche strukturierten und standardisierten Merkmale „die Maschinenlesbarkeit der Daten verbessern“ und damit Grundlagen für algorithmische Auswertung und digitale Weiterverarbeitung schaffen.</ns0:t>
      </ns0:r>
      <ns0:r ns0:rsidR="006B66BD">
        <ns0:rPr>
          <ns0:rStyle ns0:val="Funotenzeichen"/>
          <ns0:lang ns0:eastAsia="de-DE"/>
        </ns0:rPr>
        <ns0:footnoteReference ns0:id="16"/>
      </ns0:r>
      <ns0:r ns0:rsidR="00A350FD" ns0:rsidRPr="00A350FD">
        <ns0:rPr>
          <ns0:lang ns0:eastAsia="de-DE"/>
        </ns0:rPr>
        <ns0:t xml:space="preserve"> Redundanzen und Mehrdeutigkeiten werden reduziert, was eine Grundlage für automatisierte Weiterverarbeitung (etwa im Qualitätscheck oder bei Berechnungen) schafft.</ns0:t>
      </ns0:r>
      <ns0:r ns0:rsidR="00A350FD">
        <ns0:rPr>
          <ns0:lang ns0:eastAsia="de-DE"/>
        </ns0:rPr>
        <ns0:t xml:space="preserve"> </ns0:t>
      </ns0:r>
      <ns0:r ns0:rsidR="003146E0" ns0:rsidRPr="003146E0">
        <ns0:rPr>
          <ns0:lang ns0:eastAsia="de-DE"/>
        </ns0:rPr>
        <ns0:t>Ein weiterer Unterschied ist die größere inhaltliche Tiefe des IDM: So definiert das Fachmodell zusätzliche Attribute (wie z. B. Oberflächenbehandlung oder Hersteller), die im einfachen IFC-Export nicht enthalten waren. Durch das Attribut Hersteller/Produkt kann beispielweise ein spezifisches Bauprodukt angegeben werden. Dies ist vorteilhaft, wenn in der Planung ein besonderes vorgefertigtes Stützelement (etwa eine Holzbaustütze in leichter Bauweise mit optimiertem Materialeinsatz</ns0:t>
      </ns0:r>
      <ns0:r ns0:rsidR="00333566">
        <ns0:rPr>
          <ns0:lang ns0:eastAsia="de-DE"/>
        </ns0:rPr>
        <ns0:t xml:space="preserve"> wie in </ns0:t>
      </ns0:r>
      <ns0:r ns0:rsidR="00333566">
        <ns0:rPr>
          <ns0:lang ns0:eastAsia="de-DE"/>
        </ns0:rPr>
        <ns0:fldChar ns0:fldCharType="begin"/>
      </ns0:r>
      <ns0:r ns0:rsidR="00333566">
        <ns0:rPr>
          <ns0:lang ns0:eastAsia="de-DE"/>
        </ns0:rPr>
        <ns0:instrText xml:space="preserve"> REF _Ref203043059 \h </ns0:instrText>
      </ns0:r>
      <ns0:r ns0:rsidR="00333566">
        <ns0:rPr>
          <ns0:lang ns0:eastAsia="de-DE"/>
        </ns0:rPr>
      </ns0:r>
      <ns0:r ns0:rsidR="00333566">
        <ns0:rPr>
          <ns0:lang ns0:eastAsia="de-DE"/>
        </ns0:rPr>
        <ns0:fldChar ns0:fldCharType="separate"/>
      </ns0:r>
      <ns0:r ns0:rsidR="007E19F3">
        <ns0:t xml:space="preserve">Abbildung </ns0:t>
      </ns0:r>
      <ns0:r ns0:rsidR="007E19F3">
        <ns0:rPr>
          <ns0:noProof/>
        </ns0:rPr>
        <ns0:t>12</ns0:t>
      </ns0:r>
      <ns0:r ns0:rsidR="00333566">
        <ns0:rPr>
          <ns0:lang ns0:eastAsia="de-DE"/>
        </ns0:rPr>
        <ns0:fldChar ns0:fldCharType="end"/>
      </ns0:r>
      <ns0:r ns0:rsidR="00333566" ns0:rsidRPr="003146E0">
        <ns0:rPr>
          <ns0:lang ns0:eastAsia="de-DE"/>
        </ns0:rPr>
        <ns0:t>)</ns0:t>
      </ns0:r>
      <ns0:r ns0:rsidR="003146E0" ns0:rsidRPr="003146E0">
        <ns0:rPr>
          <ns0:lang ns0:eastAsia="de-DE"/>
        </ns0:rPr>
        <ns0:t xml:space="preserve"> zum Einsatz kommen soll. </ns0:t>
      </ns0:r>
    </ns0:p>
    <ns0:p ns2:paraId="50E17797" ns2:textId="2768E7DD" ns0:rsidR="00351400" ns0:rsidRDefault="00351400" ns0:rsidP="00351400">
      <ns0:r>
        <ns0:rPr>
          <ns0:noProof/>
        </ns0:rPr>
        <ns0:drawing>
          <ns3:inline distT="0" distB="0" distL="0" distR="0" ns4:anchorId="791F69CF" ns4:editId="452B1E90">
            <ns3:extent cx="2700757" cy="1801906"/>
            <ns3:effectExtent l="0" t="0" r="4445" b="8255"/>
            <ns3:docPr id="12" name="Grafik 12" descr="Stabförmige Werkstoffe - dataholz.eu"/>
            <ns3:cNvGraphicFramePr>
              <ns5:graphicFrameLocks noChangeAspect="1"/>
            </ns3:cNvGraphicFramePr>
            <ns5:graphic>
              <ns5:graphicData uri="http://schemas.openxmlformats.org/drawingml/2006/picture">
                <ns12:pic>
                  <ns12:nvPicPr>
                    <ns12:cNvPr id="0" name="Picture 1" descr="Stabförmige Werkstoffe - dataholz.eu"/>
                    <ns12:cNvPicPr>
                      <ns5:picLocks noChangeAspect="1" noChangeArrowheads="1"/>
                    </ns12:cNvPicPr>
                  </ns12:nvPicPr>
                  <ns12:blipFill>
                    <ns5:blip ns11:embed="rId28">
                      <ns5:extLst>
                        <ns5:ext uri="{28A0092B-C50C-407E-A947-70E740481C1C}">
                          <ns14:useLocalDpi val="0"/>
                        </ns5:ext>
                      </ns5:extLst>
                    </ns5:blip>
                    <ns5:srcRect/>
                    <ns5:stretch>
                      <ns5:fillRect/>
                    </ns5:stretch>
                  </ns12:blipFill>
                  <ns12:spPr bwMode="auto">
                    <ns5:xfrm>
                      <ns5:off x="0" y="0"/>
                      <ns5:ext cx="2712154" cy="1809510"/>
                    </ns5:xfrm>
                    <ns5:prstGeom prst="rect">
                      <ns5:avLst/>
                    </ns5:prstGeom>
                    <ns5:noFill/>
                    <ns5:ln>
                      <ns5:noFill/>
                    </ns5:ln>
                  </ns12:spPr>
                </ns12:pic>
              </ns5:graphicData>
            </ns5:graphic>
          </ns3:inline>
        </ns0:drawing>
      </ns0:r>
    </ns0:p>
    <ns0:p ns2:paraId="40C295D5" ns2:textId="3E5C892D" ns0:rsidR="00351400" ns0:rsidRDefault="00351400" ns0:rsidP="00351400">
      <ns0:pPr>
        <ns0:pStyle ns0:val="Beschriftung"/>
      </ns0:pPr>
      <ns0:bookmarkStart ns0:id="28" ns0:name="_Ref203043059"/>
      <ns0:r>
        <ns0:t xml:space="preserve">Abbildung </ns0:t>
      </ns0:r>
      <ns0:r>
        <ns0:fldChar ns0:fldCharType="begin"/>
      </ns0:r>
      <ns0:r>
        <ns0:instrText xml:space="preserve"> SEQ Abbildung \* ARABIC </ns0:instrText>
      </ns0:r>
      <ns0:r>
        <ns0:fldChar ns0:fldCharType="separate"/>
      </ns0:r>
      <ns0:r ns0:rsidR="00DC0381">
        <ns0:rPr>
          <ns0:noProof/>
        </ns0:rPr>
        <ns0:t>12</ns0:t>
      </ns0:r>
      <ns0:r>
        <ns0:fldChar ns0:fldCharType="end"/>
      </ns0:r>
      <ns0:bookmarkEnd ns0:id="28"/>
      <ns0:r>
        <ns0:t xml:space="preserve"> Holzbau-Ständer in leichter Bauweise, Quelle: </ns0:t>
      </ns0:r>
      <ns0:r ns0:rsidRPr="00BF543E">
        <ns0:t>https://www.dataholz.eu/baustoffe/stabfoermige-werkstoffe/leichte-holzbautraeger/-stuetzen.htm</ns0:t>
      </ns0:r>
      <ns0:r>
        <ns0:t>l</ns0:t>
      </ns0:r>
    </ns0:p>
    <ns0:p ns2:paraId="648041C3" ns2:textId="73E20D07" ns0:rsidR="003146E0" ns0:rsidRPr="003146E0" ns0:rsidRDefault="003146E0" ns0:rsidP="003146E0">
      <ns0:pPr>
        <ns0:rPr>
          <ns0:lang ns0:eastAsia="de-DE"/>
        </ns0:rPr>
      </ns0:pPr>
      <ns0:r ns0:rsidRPr="003146E0">
        <ns0:rPr>
          <ns0:lang ns0:eastAsia="de-DE"/>
        </ns0:rPr>
        <ns0:t xml:space="preserve">Die </ns0:t>
      </ns0:r>
      <ns0:r ns0:rsidR="00351400">
        <ns0:rPr>
          <ns0:lang ns0:eastAsia="de-DE"/>
        </ns0:rPr>
        <ns0:t>Eigenschaft</ns0:t>
      </ns0:r>
      <ns0:r ns0:rsidRPr="003146E0">
        <ns0:rPr>
          <ns0:lang ns0:eastAsia="de-DE"/>
        </ns0:rPr>
        <ns0:t xml:space="preserve"> Hersteller</ns0:t>
      </ns0:r>
      <ns0:r ns0:rsidR="00351400">
        <ns0:rPr>
          <ns0:lang ns0:eastAsia="de-DE"/>
        </ns0:rPr>
        <ns0:t xml:space="preserve"> / Produkt</ns0:t>
      </ns0:r>
      <ns0:r ns0:rsidRPr="003146E0">
        <ns0:rPr>
          <ns0:lang ns0:eastAsia="de-DE"/>
        </ns0:rPr>
        <ns0:t xml:space="preserve"> erlaubt es, solche Produktinformationen samt Zulassung frühzeitig im Modell mitzuführen. Im Ergebnis kann der Holzbau-Ausführende direkt das definierte Produkt einplanen, das den Anforderungen der Tragwerksplanung entspricht – ein Szenario, das den angestrebten standardisierten Austausch von Planungsinformationen verdeutlicht.</ns0:t>
      </ns0:r>
    </ns0:p>
    <ns0:p ns2:paraId="04DFFC09" ns2:textId="1F739A57" ns0:rsidR="00F446E0" ns0:rsidRDefault="00F446E0" ns0:rsidP="00F446E0">
      <ns0:pPr>
        <ns0:pStyle ns0:val="Beschriftung"/>
        <ns0:keepNext/>
      </ns0:pPr>
      <ns0:r>
        <ns0:t xml:space="preserve">Tabelle </ns0:t>
      </ns0:r>
      <ns0:r>
        <ns0:fldChar ns0:fldCharType="begin"/>
      </ns0:r>
      <ns0:r>
        <ns0:instrText xml:space="preserve"> SEQ Tabelle \* ARABIC </ns0:instrText>
      </ns0:r>
      <ns0:r>
        <ns0:fldChar ns0:fldCharType="separate"/>
      </ns0:r>
      <ns0:r ns0:rsidR="007E19F3">
        <ns0:rPr>
          <ns0:noProof/>
        </ns0:rPr>
        <ns0:t>2</ns0:t>
      </ns0:r>
      <ns0:r>
        <ns0:fldChar ns0:fldCharType="end"/>
      </ns0:r>
      <ns0:r>
        <ns0:t xml:space="preserve"> </ns0:t>
      </ns0:r>
      <ns0:r ns0:rsidRPr="006620A6">
        <ns0:t xml:space="preserve">Eigenschaften und Ausprägungen des Bauteils </ns0:t>
      </ns0:r>
      <ns0:r>
        <ns0:t xml:space="preserve">aussteifende </ns0:t>
      </ns0:r>
      <ns0:proofErr ns0:type="spellStart"/>
      <ns0:r>
        <ns0:t>Beplankujg</ns0:t>
      </ns0:r>
      <ns0:proofErr ns0:type="spellEnd"/>
      <ns0:r ns0:rsidRPr="006620A6">
        <ns0:t xml:space="preserve"> nach dem IDM Holzbau</ns0:t>
      </ns0:r>
    </ns0:p>
    <ns0:tbl>
      <ns0:tblPr>
        <ns0:tblW ns0:w="8760" ns0:type="dxa"/>
        <ns0:jc ns0:val="center"/>
        <ns0:tblCellMar>
          <ns0:left ns0:w="70" ns0:type="dxa"/>
          <ns0:right ns0:w="70" ns0:type="dxa"/>
        </ns0:tblCellMar>
        <ns0:tblLook ns0:val="04A0" ns0:firstRow="1" ns0:lastRow="0" ns0:firstColumn="1" ns0:lastColumn="0" ns0:noHBand="0" ns0:noVBand="1"/>
      </ns0:tblPr>
      <ns0:tblGrid>
        <ns0:gridCol ns0:w="3960"/>
        <ns0:gridCol ns0:w="4800"/>
      </ns0:tblGrid>
      <ns0:tr ns0:rsidR="00F446E0" ns0:rsidRPr="004039C6" ns2:paraId="5A9F53F6" ns2:textId="77777777" ns0:rsidTr="00060AE7">
        <ns0:trPr>
          <ns0:trHeight ns0:val="600"/>
          <ns0:jc ns0:val="center"/>
        </ns0:trPr>
        <ns0:tc>
          <ns0:tcPr>
            <ns0:tcW ns0:w="3960" ns0:type="dxa"/>
            <ns0:tcBorders>
              <ns0:top ns0:val="single" ns0:sz="4" ns0:space="0" ns0:color="000000"/>
              <ns0:left ns0:val="single" ns0:sz="4" ns0:space="0" ns0:color="000000"/>
              <ns0:bottom ns0:val="single" ns0:sz="8" ns0:space="0" ns0:color="000000"/>
              <ns0:right ns0:val="single" ns0:sz="4" ns0:space="0" ns0:color="000000"/>
            </ns0:tcBorders>
            <ns0:shd ns0:val="clear" ns0:color="auto" ns0:fill="auto"/>
            <ns0:noWrap/>
            <ns0:vAlign ns0:val="bottom"/>
            <ns0:hideMark/>
          </ns0:tcPr>
          <ns0:p ns2:paraId="1FD4948D" ns2:textId="77777777" ns0:rsidR="00F446E0" ns0:rsidRPr="004039C6" ns0:rsidRDefault="00F446E0" ns0:rsidP="00060AE7">
            <ns0:pPr>
              <ns0:spacing ns0:after="0" ns0:line="240" ns0:lineRule="auto"/>
              <ns0:jc ns0:val="center"/>
              <ns0:rPr>
                <ns0:rFonts ns0:ascii="Calibri" ns0:eastAsia="Times New Roman" ns0:hAnsi="Calibri" ns0:cs="Calibri"/>
                <ns0:b/>
                <ns0:bCs/>
                <ns0:color ns0:val="000000"/>
                <ns0:lang ns0:eastAsia="de-DE"/>
              </ns0:rPr>
            </ns0:pPr>
            <ns0:r>
              <ns0:rPr>
                <ns0:rFonts ns0:ascii="Calibri" ns0:eastAsia="Times New Roman" ns0:hAnsi="Calibri" ns0:cs="Calibri"/>
                <ns0:b/>
                <ns0:bCs/>
                <ns0:color ns0:val="000000"/>
                <ns0:lang ns0:eastAsia="de-DE"/>
              </ns0:rPr>
              <ns0:t>Eigenschaften</ns0:t>
            </ns0:r>
          </ns0:p>
        </ns0:tc>
        <ns0:tc>
          <ns0:tcPr>
            <ns0:tcW ns0:w="4800" ns0:type="dxa"/>
            <ns0:tcBorders>
              <ns0:top ns0:val="single" ns0:sz="4" ns0:space="0" ns0:color="000000"/>
              <ns0:left ns0:val="single" ns0:sz="4" ns0:space="0" ns0:color="000000"/>
              <ns0:bottom ns0:val="single" ns0:sz="8" ns0:space="0" ns0:color="000000"/>
              <ns0:right ns0:val="single" ns0:sz="4" ns0:space="0" ns0:color="000000"/>
            </ns0:tcBorders>
            <ns0:shd ns0:val="clear" ns0:color="auto" ns0:fill="auto"/>
            <ns0:noWrap/>
            <ns0:vAlign ns0:val="bottom"/>
            <ns0:hideMark/>
          </ns0:tcPr>
          <ns0:p ns2:paraId="3953B04D" ns2:textId="77777777" ns0:rsidR="00F446E0" ns0:rsidRPr="004039C6" ns0:rsidRDefault="00F446E0" ns0:rsidP="00060AE7">
            <ns0:pPr>
              <ns0:spacing ns0:after="0" ns0:line="240" ns0:lineRule="auto"/>
              <ns0:jc ns0:val="center"/>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Ausprägung</ns0:t>
            </ns0:r>
          </ns0:p>
        </ns0:tc>
      </ns0:tr>
      <ns0:tr ns0:rsidR="00F446E0" ns0:rsidRPr="004039C6" ns2:paraId="6FCCFF11"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hideMark/>
          </ns0:tcPr>
          <ns0:p ns2:paraId="2D64E3FA"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 xml:space="preserve">Name </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hideMark/>
          </ns0:tcPr>
          <ns0:p ns2:paraId="128ABEF9"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Aussteifende Beplankung</ns0:t>
            </ns0:r>
          </ns0:p>
        </ns0:tc>
      </ns0:tr>
      <ns0:tr ns0:rsidR="00F446E0" ns0:rsidRPr="004039C6" ns2:paraId="3AB797BD"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26621A40"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Pr>
                <ns0:rFonts ns0:ascii="Calibri" ns0:eastAsia="Times New Roman" ns0:hAnsi="Calibri" ns0:cs="Calibri"/>
                <ns0:b/>
                <ns0:bCs/>
                <ns0:color ns0:val="000000"/>
                <ns0:lang ns0:eastAsia="de-DE"/>
              </ns0:rPr>
              <ns0:t>Geometrie</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tcPr>
          <ns0:p ns2:paraId="1C95D275"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Pr>
                <ns0:rFonts ns0:ascii="Calibri" ns0:eastAsia="Times New Roman" ns0:hAnsi="Calibri" ns0:cs="Calibri"/>
                <ns0:color ns0:val="000000"/>
                <ns0:lang ns0:eastAsia="de-DE"/>
              </ns0:rPr>
              <ns0:t>[mm * mm * mm]</ns0:t>
            </ns0:r>
          </ns0:p>
        </ns0:tc>
      </ns0:tr>
      <ns0:tr ns0:rsidR="00F446E0" ns0:rsidRPr="004039C6" ns2:paraId="1BF63190"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30450135"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Geschoss</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624C1609"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UG, EG, 1OG, 2OG, 3OG, …</ns0:t>
            </ns0:r>
          </ns0:p>
        </ns0:tc>
      </ns0:tr>
      <ns0:tr ns0:rsidR="00F446E0" ns0:rsidRPr="004039C6" ns2:paraId="1637F25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4ED81011"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Material</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51ED4334"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Siebdruckplatte, Dreischichtplatte (A, AB, B, C, K), OSB (</ns0:t>
            </ns0:r>
            <ns0:proofErr ns0:type="spellStart"/>
            <ns0:r ns0:rsidRPr="004039C6">
              <ns0:rPr>
                <ns0:rFonts ns0:ascii="Calibri" ns0:eastAsia="Times New Roman" ns0:hAnsi="Calibri" ns0:cs="Calibri"/>
                <ns0:color ns0:val="000000"/>
                <ns0:lang ns0:eastAsia="de-DE"/>
              </ns0:rPr>
              <ns0:t>Oriented</ns0:t>
            </ns0:r>
            <ns0:proofErr ns0:type="spellEnd"/>
            <ns0:r ns0:rsidRPr="004039C6">
              <ns0:rPr>
                <ns0:rFonts ns0:ascii="Calibri" ns0:eastAsia="Times New Roman" ns0:hAnsi="Calibri" ns0:cs="Calibri"/>
                <ns0:color ns0:val="000000"/>
                <ns0:lang ns0:eastAsia="de-DE"/>
              </ns0:rPr>
              <ns0:t xml:space="preserve"> St</ns0:t>
            </ns0:r>
            <ns0:r>
              <ns0:rPr>
                <ns0:rFonts ns0:ascii="Calibri" ns0:eastAsia="Times New Roman" ns0:hAnsi="Calibri" ns0:cs="Calibri"/>
                <ns0:color ns0:val="000000"/>
                <ns0:lang ns0:eastAsia="de-DE"/>
              </ns0:rPr>
              <ns0:t>r</ns0:t>
            </ns0:r>
            <ns0:r ns0:rsidRPr="004039C6">
              <ns0:rPr>
                <ns0:rFonts ns0:ascii="Calibri" ns0:eastAsia="Times New Roman" ns0:hAnsi="Calibri" ns0:cs="Calibri"/>
                <ns0:color ns0:val="000000"/>
                <ns0:lang ns0:eastAsia="de-DE"/>
              </ns0:rPr>
              <ns0:t>and Board)(1, 2, 3, 4), Holzfaserplatte, Holzfaser-Dämmplatte, Furnierschichtholz, Gipsfaserplatte, Imprägnierte Gipskarton-Bauplatte (</ns0:t>
            </ns0:r>
            <ns0:proofErr ns0:type="spellStart"/>
            <ns0:r ns0:rsidRPr="004039C6">
              <ns0:rPr>
                <ns0:rFonts ns0:ascii="Calibri" ns0:eastAsia="Times New Roman" ns0:hAnsi="Calibri" ns0:cs="Calibri"/>
                <ns0:color ns0:val="000000"/>
                <ns0:lang ns0:eastAsia="de-DE"/>
              </ns0:rPr>
              <ns0:t>GKBi</ns0:t>
            </ns0:r>
            <ns0:proofErr ns0:type="spellEnd"/>
            <ns0:r ns0:rsidRPr="004039C6">
              <ns0:rPr>
                <ns0:rFonts ns0:ascii="Calibri" ns0:eastAsia="Times New Roman" ns0:hAnsi="Calibri" ns0:cs="Calibri"/>
                <ns0:color ns0:val="000000"/>
                <ns0:lang ns0:eastAsia="de-DE"/>
              </ns0:rPr>
              <ns0:t>), Gipskarton-Putzträger-Bauplatte (GKP), Gipskarton-Feuerschutzplatte (GKF), Imprägnierte Gipskarton-Feuerschutzplatte (</ns0:t>
            </ns0:r>
            <ns0:proofErr ns0:type="spellStart"/>
            <ns0:r ns0:rsidRPr="004039C6">
              <ns0:rPr>
                <ns0:rFonts ns0:ascii="Calibri" ns0:eastAsia="Times New Roman" ns0:hAnsi="Calibri" ns0:cs="Calibri"/>
                <ns0:color ns0:val="000000"/>
                <ns0:lang ns0:eastAsia="de-DE"/>
              </ns0:rPr>
              <ns0:t>GKFi</ns0:t>
            </ns0:r>
            <ns0:proofErr ns0:type="spellEnd"/>
            <ns0:r ns0:rsidRPr="004039C6">
              <ns0:rPr>
                <ns0:rFonts ns0:ascii="Calibri" ns0:eastAsia="Times New Roman" ns0:hAnsi="Calibri" ns0:cs="Calibri"/>
                <ns0:color ns0:val="000000"/>
                <ns0:lang ns0:eastAsia="de-DE"/>
              </ns0:rPr>
              <ns0:t>), Mineralwolle, Glaswolle, Spanplatte, Schalung, Bohle, Brett</ns0:t>
            </ns0:r>
          </ns0:p>
        </ns0:tc>
      </ns0:tr>
      <ns0:tr ns0:rsidR="00F446E0" ns0:rsidRPr="004039C6" ns2:paraId="24CD14E9"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D9D9D9" ns0:themeFill="background1" ns0:themeFillShade="D9"/>
            <ns0:noWrap/>
          </ns0:tcPr>
          <ns0:p ns2:paraId="7B59B6C5"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Holzar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D9D9D9" ns0:themeFill="background1" ns0:themeFillShade="D9"/>
            <ns0:noWrap/>
          </ns0:tcPr>
          <ns0:p ns2:paraId="3BC58D5E"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 xml:space="preserve">Fichte, Tanne, Lärche, Eiche, Buche, Kiefer, Ahorn, Esche, Akazie, Erle, Douglasie, Birke, Walnuss, Kirsche </ns0:t>
            </ns0:r>
          </ns0:p>
        </ns0:tc>
      </ns0:tr>
      <ns0:tr ns0:rsidR="00F446E0" ns0:rsidRPr="004039C6" ns2:paraId="06D7BA34"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6AA7E63D"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lang ns0:eastAsia="de-DE"/>
              </ns0:rPr>
              <ns0:t>Rohdichte (DIN 68364)</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vAlign ns0:val="bottom"/>
          </ns0:tcPr>
          <ns0:p ns2:paraId="4638A9D2"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kg/m</ns0:t>
            </ns0:r>
            <ns0:r ns0:rsidRPr="004039C6">
              <ns0:rPr>
                <ns0:rFonts ns0:ascii="Calibri" ns0:eastAsia="Times New Roman" ns0:hAnsi="Calibri" ns0:cs="Calibri"/>
                <ns0:color ns0:val="000000"/>
                <ns0:vertAlign ns0:val="superscript"/>
                <ns0:lang ns0:eastAsia="de-DE"/>
              </ns0:rPr>
              <ns0:t>3</ns0:t>
            </ns0:r>
            <ns0:r ns0:rsidRPr="004039C6">
              <ns0:rPr>
                <ns0:rFonts ns0:ascii="Calibri" ns0:eastAsia="Times New Roman" ns0:hAnsi="Calibri" ns0:cs="Calibri"/>
                <ns0:color ns0:val="000000"/>
                <ns0:lang ns0:eastAsia="de-DE"/>
              </ns0:rPr>
              <ns0:t>]</ns0:t>
            </ns0:r>
          </ns0:p>
        </ns0:tc>
      </ns0:tr>
      <ns0:tr ns0:rsidR="00F446E0" ns0:rsidRPr="004039C6" ns2:paraId="02E16F90"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1D0F195C" ns2:textId="77777777" ns0:rsidR="00F446E0" ns0:rsidRPr="004039C6" ns0:rsidRDefault="00F446E0" ns0:rsidP="00060AE7">
            <ns0:pPr>
              <ns0:spacing ns0:after="0" ns0:line="240" ns0:lineRule="auto"/>
              <ns0:jc ns0:val="left"/>
              <ns0:rPr>
                <ns0:rFonts ns0:ascii="Calibri" ns0:eastAsia="Times New Roman" ns0:hAnsi="Calibri" ns0:cs="Calibri"/>
                <ns0:b/>
                <ns0:bCs/>
                <ns0:lang ns0:eastAsia="de-DE"/>
              </ns0:rPr>
            </ns0:pPr>
            <ns0:r ns0:rsidRPr="004039C6">
              <ns0:rPr>
                <ns0:rFonts ns0:ascii="Calibri" ns0:eastAsia="Times New Roman" ns0:hAnsi="Calibri" ns0:cs="Calibri"/>
                <ns0:b/>
                <ns0:bCs/>
                <ns0:color ns0:val="000000"/>
                <ns0:lang ns0:eastAsia="de-DE"/>
              </ns0:rPr>
              <ns0:t>GUID</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74CA84D"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32 Ziffern, 4 Bindestriche</ns0:t>
            </ns0:r>
          </ns0:p>
        </ns0:tc>
      </ns0:tr>
      <ns0:tr ns0:rsidR="00F446E0" ns0:rsidRPr="004039C6" ns2:paraId="422697C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1D8195C5"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Bauabschnit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F5B71BA"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01,02,03,04,05, …</ns0:t>
            </ns0:r>
          </ns0:p>
        </ns0:tc>
      </ns0:tr>
      <ns0:tr ns0:rsidR="00F446E0" ns0:rsidRPr="004039C6" ns2:paraId="5D114587"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5D9A8C41"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Bauteilzugehörigkeits-N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0D039254"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AW_EG_001_01, IW_1.OG_001_01, DA_001_01; Modulbau: AW_EG_A_001_01; AW = Außenwand, IW = Innenwand, DA = Dach, DE = Decke, B = Binder</ns0:t>
            </ns0:r>
          </ns0:p>
        </ns0:tc>
      </ns0:tr>
      <ns0:tr ns0:rsidR="00F446E0" ns0:rsidRPr="004039C6" ns2:paraId="56F3D86D"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FFFFFF" ns0:themeFill="background1"/>
            <ns0:noWrap/>
          </ns0:tcPr>
          <ns0:p ns2:paraId="7AA541E7"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Bauteilschich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FFFFFF" ns0:themeFill="background1"/>
            <ns0:noWrap/>
          </ns0:tcPr>
          <ns0:p ns2:paraId="30DE3068"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5,4,3,2,1,0,-1,-2,-3,-4,-5</ns0:t>
            </ns0:r>
          </ns0:p>
        </ns0:tc>
      </ns0:tr>
      <ns0:tr ns0:rsidR="00F446E0" ns0:rsidRPr="004039C6" ns2:paraId="1713BE3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3C2B4D9"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Oberflächenqualität (Qualitä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3FA0CE36"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proofErr ns0:type="spellStart"/>
            <ns0:r ns0:rsidRPr="004039C6">
              <ns0:rPr>
                <ns0:rFonts ns0:ascii="Calibri" ns0:eastAsia="Times New Roman" ns0:hAnsi="Calibri" ns0:cs="Calibri"/>
                <ns0:color ns0:val="000000"/>
                <ns0:lang ns0:eastAsia="de-DE"/>
              </ns0:rPr>
              <ns0:t>Nsi</ns0:t>
            </ns0:r>
            <ns0:proofErr ns0:type="spellEnd"/>
            <ns0:r ns0:rsidRPr="004039C6">
              <ns0:rPr>
                <ns0:rFonts ns0:ascii="Calibri" ns0:eastAsia="Times New Roman" ns0:hAnsi="Calibri" ns0:cs="Calibri"/>
                <ns0:color ns0:val="000000"/>
                <ns0:lang ns0:eastAsia="de-DE"/>
              </ns0:rPr>
              <ns0:t xml:space="preserve"> (Nicht sichtbar), </ns0:t>
            </ns0:r>
            <ns0:r>
              <ns0:rPr>
                <ns0:rFonts ns0:ascii="Calibri" ns0:eastAsia="Times New Roman" ns0:hAnsi="Calibri" ns0:cs="Calibri"/>
                <ns0:color ns0:val="000000"/>
                <ns0:lang ns0:eastAsia="de-DE"/>
              </ns0:rPr>
              <ns0:t>Si (sichtbar)</ns0:t>
            </ns0:r>
          </ns0:p>
        </ns0:tc>
      </ns0:tr>
      <ns0:tr ns0:rsidR="00F446E0" ns0:rsidRPr="004039C6" ns2:paraId="09280019"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6B761515"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Oberflächenbehandlung</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tcPr>
          <ns0:p ns2:paraId="2C13A830"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 xml:space="preserve">UV-Lasur, Brandschutzanstrich, Korrosionsschutz, </ns0:t>
            </ns0:r>
            <ns0:r ns0:rsidRPr="004039C6">
              <ns0:rPr>
                <ns0:rFonts ns0:ascii="Calibri" ns0:eastAsia="Times New Roman" ns0:hAnsi="Calibri" ns0:cs="Calibri"/>
                <ns0:color ns0:val="000000"/>
                <ns0:lang ns0:eastAsia="de-DE"/>
              </ns0:rPr>
              <ns0:br/>
              <ns0:t>RAL-XXXX</ns0:t>
            </ns0:r>
          </ns0:p>
        </ns0:tc>
      </ns0:tr>
      <ns0:tr ns0:rsidR="00F446E0" ns0:rsidRPr="004039C6" ns2:paraId="3E39E014" ns2:textId="77777777" ns0:rsidTr="00060AE7">
        <ns0:trPr>
          <ns0:trHeight ns0:val="6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5E987D92"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Baustoffklasse (DIN EN 13501)</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1B16369D"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A1, A2, B, C, D, E, F</ns0:t>
            </ns0:r>
          </ns0:p>
        </ns0:tc>
      </ns0:tr>
      <ns0:tr ns0:rsidR="00F446E0" ns0:rsidRPr="004039C6" ns2:paraId="238972A4"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4D563E33"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Wärmeleitfähigkei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09D09B1"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λ [W/(m*K]</ns0:t>
            </ns0:r>
          </ns0:p>
        </ns0:tc>
      </ns0:tr>
      <ns0:tr ns0:rsidR="00F446E0" ns0:rsidRPr="004039C6" ns2:paraId="305BA8E7"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AFFBEEA"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Sortierklasse (DIN 4074)</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704C0B55"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S7, S10, S13</ns0:t>
            </ns0:r>
          </ns0:p>
        </ns0:tc>
      </ns0:tr>
      <ns0:tr ns0:rsidR="00F446E0" ns0:rsidRPr="004039C6" ns2:paraId="162D85FF"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476B647C"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Produktionsnumme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7DFAB638"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01,02,03,04,05, …</ns0:t>
            </ns0:r>
          </ns0:p>
        </ns0:tc>
      </ns0:tr>
      <ns0:tr ns0:rsidR="00F446E0" ns0:rsidRPr="004039C6" ns2:paraId="026EFB8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B7A40A8"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Transportnumme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4C0F4FA3"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01,02,03,04,05, …</ns0:t>
            </ns0:r>
          </ns0:p>
        </ns0:tc>
      </ns0:tr>
      <ns0:tr ns0:rsidR="00F446E0" ns0:rsidRPr="004039C6" ns2:paraId="193368EF"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76B53A2B"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Hersteller/Produk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21857DAF"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Freitext</ns0:t>
            </ns0:r>
          </ns0:p>
        </ns0:tc>
      </ns0:tr>
    </ns0:tbl>
    <ns0:p ns2:paraId="1AF6F849" ns2:textId="77777777" ns0:rsidR="005136CD" ns0:rsidRPr="00351400" ns0:rsidRDefault="005136CD" ns0:rsidP="00B572FF">
      <ns0:pPr>
        <ns0:spacing ns0:line="259" ns0:lineRule="auto"/>
        <ns0:jc ns0:val="left"/>
      </ns0:pPr>
    </ns0:p>
    <ns0:p ns2:paraId="1E41FC2E" ns2:textId="5AA5B2AF" ns0:rsidR="00B85E03" ns0:rsidRPr="00B85E03" ns0:rsidRDefault="00B85E03" ns0:rsidP="00F446E0">
      <ns0:pPr>
        <ns0:rPr>
          <ns0:lang ns0:eastAsia="de-DE"/>
        </ns0:rPr>
      </ns0:pPr>
      <ns0:r ns0:rsidRPr="00B85E03">
        <ns0:rPr>
          <ns0:lang ns0:eastAsia="de-DE"/>
        </ns0:rPr>
        <ns0:t xml:space="preserve">Auch für die aussteifende Beplankung (z. B. </ns0:t>
      </ns0:r>
      <ns0:proofErr ns0:type="spellStart"/>
      <ns0:r ns0:rsidRPr="00B85E03">
        <ns0:rPr>
          <ns0:lang ns0:eastAsia="de-DE"/>
        </ns0:rPr>
        <ns0:t>Wandbeplankungen</ns0:t>
      </ns0:r>
      <ns0:proofErr ns0:type="spellEnd"/>
      <ns0:r ns0:rsidRPr="00B85E03">
        <ns0:rPr>
          <ns0:lang ns0:eastAsia="de-DE"/>
        </ns0:rPr>
        <ns0:t xml:space="preserve"> aus Holzwerkstoff- oder Gipsplatten) sieht das IDM-Fachmodell Holzbau eine vergleichbar strukturierte </ns0:t>
      </ns0:r>
      <ns0:proofErr ns0:type="spellStart"/>
      <ns0:r ns0:rsidRPr="00B85E03">
        <ns0:rPr>
          <ns0:lang ns0:eastAsia="de-DE"/>
        </ns0:rPr>
        <ns0:t>Attributierung</ns0:t>
      </ns0:r>
      <ns0:proofErr ns0:type="spellEnd"/>
      <ns0:r ns0:rsidRPr="00B85E03">
        <ns0:rPr>
          <ns0:lang ns0:eastAsia="de-DE"/>
        </ns0:rPr>
        <ns0:t xml:space="preserve"> vor. Neben dem Bauteil-Name Aussteifende Beplankung werden analog zum Ständer das Geschoss (UG, EG, 1OG, 2OG, …) und das Material erfasst. Für Beplankungen steht hier eine umfangreiche Liste gültiger Materialtypen zur Verfügung – darunter diverse Holzwerkstoffplatten (Siebdruck-, Dreischicht- und OSB-Platten verschiedener Güteklassen), Gipsfaser- und Gipskartonplatten (inklusive imprägnierter und feuerschutzbeschichteter Varianten), sowie auch Dämm- und Bekleidungsmaterialien wie Holzfaserplatten, Mineral- oder </ns0:t>
      </ns0:r>
      <ns0:proofErr ns0:type="spellStart"/>
      <ns0:r ns0:rsidRPr="00B85E03">
        <ns0:rPr>
          <ns0:lang ns0:eastAsia="de-DE"/>
        </ns0:rPr>
        <ns0:t>Glaswolledämmung</ns0:t>
      </ns0:r>
      <ns0:proofErr ns0:type="spellEnd"/>
      <ns0:r ns0:rsidRPr="00B85E03">
        <ns0:rPr>
          <ns0:lang ns0:eastAsia="de-DE"/>
        </ns0:rPr>
        <ns0:t xml:space="preserve">, Spanplatte, Schalung aus Bohlen/Brettern etc. Besteht die Beplankung aus Holz oder Holzwerkstoff, kann zusätzlich die Holzart (mit derselben Auswahl gängiger Hölzer wie beim Ständer) angegeben werden, und die Rohdichte wird – wie beim Ständer – nach DIN 68364 in kg/m³ aufgeführt. Eine GUID kennzeichnet </ns0:t>
      </ns0:r>
      <ns0:r ns0:rsidR="009D51BA">
        <ns0:rPr>
          <ns0:lang ns0:eastAsia="de-DE"/>
        </ns0:rPr>
        <ns0:t>das</ns0:t>
      </ns0:r>
      <ns0:r ns0:rsidRPr="00B85E03">
        <ns0:rPr>
          <ns0:lang ns0:eastAsia="de-DE"/>
        </ns0:rPr>
        <ns0:t xml:space="preserve"> Beplankungs-Objekt eindeutig. Die Einordnung ins Bauwerk erfolgt über Bauabschnitt und Bauteilzugehörigkeits-</ns0:t>
      </ns0:r>
      <ns0:r ns0:rsidR="00F446E0">
        <ns0:rPr>
          <ns0:lang ns0:eastAsia="de-DE"/>
        </ns0:rPr>
        <ns0:br/>
      </ns0:r>
      <ns0:r ns0:rsidRPr="00B85E03">
        <ns0:rPr>
          <ns0:lang ns0:eastAsia="de-DE"/>
        </ns0:rPr>
        <ns0:t xml:space="preserve">Nummer (bei Wänden z. B. </ns0:t>
      </ns0:r>
      <ns0:proofErr ns0:type="spellStart"/>
      <ns0:r ns0:rsidRPr="00B85E03">
        <ns0:rPr>
          <ns0:lang ns0:eastAsia="de-DE"/>
        </ns0:rPr>
        <ns0:t>AW_EG_xxx</ns0:t>
      </ns0:r>
      <ns0:proofErr ns0:type="spellEnd"/>
      <ns0:r ns0:rsidRPr="00B85E03">
        <ns0:rPr>
          <ns0:lang ns0:eastAsia="de-DE"/>
        </ns0:rPr>
        <ns0:t>, bei Decken/Dächern entspr</ns0:t>
      </ns0:r>
      <ns0:r ns0:rsidR="00F446E0">
        <ns0:rPr>
          <ns0:lang ns0:eastAsia="de-DE"/>
        </ns0:rPr>
        <ns0:t>echend</ns0:t>
      </ns0:r>
      <ns0:r ns0:rsidRPr="00B85E03">
        <ns0:rPr>
          <ns0:lang ns0:eastAsia="de-DE"/>
        </ns0:rPr>
        <ns0:t> </ns0:t>
      </ns0:r>
      <ns0:proofErr ns0:type="spellStart"/>
      <ns0:r ns0:rsidRPr="00B85E03">
        <ns0:rPr>
          <ns0:lang ns0:eastAsia="de-DE"/>
        </ns0:rPr>
        <ns0:t>D</ns0:t>
      </ns0:r>
      <ns0:r ns0:rsidR="00FC1477">
        <ns0:rPr>
          <ns0:lang ns0:eastAsia="de-DE"/>
        </ns0:rPr>
        <ns0:t>E</ns0:t>
      </ns0:r>
      <ns0:r ns0:rsidRPr="00B85E03">
        <ns0:rPr>
          <ns0:lang ns0:eastAsia="de-DE"/>
        </ns0:rPr>
        <ns0:t>_xxx</ns0:t>
      </ns0:r>
      <ns0:proofErr ns0:type="spellEnd"/>
      <ns0:r ns0:rsidRPr="00B85E03">
        <ns0:rPr>
          <ns0:lang ns0:eastAsia="de-DE"/>
        </ns0:rPr>
        <ns0:t> bzw. </ns0:t>
      </ns0:r>
      <ns0:proofErr ns0:type="spellStart"/>
      <ns0:r ns0:rsidRPr="00B85E03">
        <ns0:rPr>
          <ns0:lang ns0:eastAsia="de-DE"/>
        </ns0:rPr>
        <ns0:t>D</ns0:t>
      </ns0:r>
      <ns0:r ns0:rsidR="00FC1477">
        <ns0:rPr>
          <ns0:lang ns0:eastAsia="de-DE"/>
        </ns0:rPr>
        <ns0:t>A</ns0:t>
      </ns0:r>
      <ns0:r ns0:rsidRPr="00B85E03">
        <ns0:rPr>
          <ns0:lang ns0:eastAsia="de-DE"/>
        </ns0:rPr>
        <ns0:t>_xxx</ns0:t>
      </ns0:r>
      <ns0:proofErr ns0:type="spellEnd"/>
      <ns0:r ns0:rsidRPr="00B85E03">
        <ns0:rPr>
          <ns0:lang ns0:eastAsia="de-DE"/>
        </ns0:rPr>
        <ns0:t> </ns0:t>
      </ns0:r>
      <ns0:proofErr ns0:type="spellStart"/>
      <ns0:r ns0:rsidRPr="00B85E03">
        <ns0:rPr>
          <ns0:lang ns0:eastAsia="de-DE"/>
        </ns0:rPr>
        <ns0:t>usw</ns0:t>
      </ns0:r>
      <ns0:proofErr ns0:type="spellEnd"/>
      <ns0:r ns0:rsidRPr="00B85E03">
        <ns0:rPr>
          <ns0:lang ns0:eastAsia="de-DE"/>
        </ns0:rPr>
        <ns0:t xml:space="preserve">). Die Lage der Beplankung innerhalb des Bauteilaufbaus wird </ns0:t>
      </ns0:r>
      <ns0:r ns0:rsidR="00FC1477">
        <ns0:rPr>
          <ns0:lang ns0:eastAsia="de-DE"/>
        </ns0:rPr>
        <ns0:t xml:space="preserve">auch </ns0:t>
      </ns0:r>
      <ns0:r ns0:rsidRPr="00B85E03">
        <ns0:rPr>
          <ns0:lang ns0:eastAsia="de-DE"/>
        </ns0:rPr>
        <ns0:t>durch die Bauteilschicht (numerische Schichtangabe analog zum Ständer) bestimmt. Außerdem werden Oberflächenqualität (sichtbar oder nicht sichtbar) und ggf. vorgesehene Oberflächenbehandlung (etwa Anstriche, Beschichtungen oder Korrosionsschutz bei Metallteilen) als Attribute erfasst, analog zum Ständer.</ns0:t>
      </ns0:r>
    </ns0:p>
    <ns0:p ns2:paraId="6474266F" ns2:textId="77777777" ns0:rsidR="00B85E03" ns0:rsidRPr="00B85E03" ns0:rsidRDefault="00B85E03" ns0:rsidP="00B85E03">
      <ns0:pPr>
        <ns0:rPr>
          <ns0:rFonts ns0:ascii="Times New Roman" ns0:hAnsi="Times New Roman" ns0:cs="Times New Roman"/>
          <ns0:i/>
          <ns0:iCs/>
          <ns0:lang ns0:eastAsia="de-DE"/>
        </ns0:rPr>
      </ns0:pPr>
      <ns0:r ns0:rsidRPr="00B85E03">
        <ns0:rPr>
          <ns0:i/>
          <ns0:iCs/>
          <ns0:shd ns0:val="clear" ns0:color="auto" ns0:fill="FFFFFF"/>
          <ns0:lang ns0:eastAsia="de-DE"/>
        </ns0:rPr>
        <ns0:t> </ns0:t>
      </ns0:r>
    </ns0:p>
    <ns0:p ns2:paraId="4FCCCF48" ns2:textId="697DB434" ns0:rsidR="00B85E03" ns0:rsidRPr="00F446E0" ns0:rsidRDefault="00F446E0" ns0:rsidP="00B85E03">
      <ns0:commentRangeStart ns0:id="10"/>
      <ns0:commentRangeStart ns0:id="9"/>
      <ns0:pPr>
        <ns0:rPr>
          <ns0:lang ns0:eastAsia="de-DE"/>
        </ns0:rPr>
      </ns0:pPr>
      <ns0:r ns0:rsidRPr="00F446E0">
        <ns0:rPr>
          <ns0:lang ns0:eastAsia="de-DE"/>
        </ns0:rPr>
        <ns0:t>Ergänzend sind auch bei der Beplankung die Baustoffklasse (A1–F nach DIN EN 13501) und die Wärmeleitfähigkeit λ anzugeben, was besonders für die bauphysikalische Bewertung (Brandschutz, Wärmeschutz) relevant ist. Anstelle einer Festigkeitsklasse (wie sie beim Ständer für Voll- oder Brettschichtholz genutzt wird) kann bei geeigneten Holzwerkstoffen – wie etwa Bau-Furniersperrholz – eine Sortierklasse nach DIN 4074 angegeben werden, sofern zutreffend. Für viele plattenförmige Holzwerkstoffe wie beispielsweise OSB-Platten ist jedoch keine Sortierklasse vorgesehen – dieses Attribut ist ausschließlich für Vollholzprodukte relevant. Bei Holzwerkstoffen wie OSB wird keine normierte Festigkeitsklasse nach DIN vergeben. Stattdessen erfolgt der Nachweis der Festigkeitseigenschaften in der Regel über eine ETA (Europäisch Technische Bewertung) oder ein bauaufsichtliches Prüfzeugnis. Ergänzt wird das Attributset der Beplankung – analog zum Ständer – um die Angaben zu Produktions- und Transportnummer sowie die Möglichkeit, einen Hersteller bzw. ein Produkt als Freitext zu benennen; hierbei kann beispielsweise auch auf die jeweilige ETA oder das Prüfzeugnis verwiesen werden.</ns0:t>
      </ns0:r>
      <ns0:commentRangeEnd ns0:id="9"/>
      <ns0:r>
        <ns0:commentReference ns0:id="9"/>
      </ns0:r>
      <ns0:commentRangeEnd ns0:id="10"/>
      <ns0:r>
        <ns0:commentReference ns0:id="10"/>
      </ns0:r>
    </ns0:p>
    <ns0:p ns2:paraId="4F833B76" ns2:textId="7D820F6F" ns0:rsidR="00B572FF" ns0:rsidRPr="00A03EC9" ns0:rsidRDefault="00E75906" ns0:rsidP="00A03EC9">
      <ns0:r ns0:rsidRPr="00E75906">
        <ns0:rPr>
          <ns0:lang ns0:eastAsia="de-DE"/>
        </ns0:rPr>
        <ns0:t xml:space="preserve">Zusammenfassend zeigt der Abgleich zwischen IFC-Export und IDM-Fachmodell Holzbau, dass letzteres eine deutlich feinere und konsistentere Attributstruktur vorgibt. Die standardisierte </ns0:t>
      </ns0:r>
      <ns0:proofErr ns0:type="spellStart"/>
      <ns0:r ns0:rsidRPr="00E75906">
        <ns0:rPr>
          <ns0:lang ns0:eastAsia="de-DE"/>
        </ns0:rPr>
        <ns0:t>Attributierung</ns0:t>
      </ns0:r>
      <ns0:proofErr ns0:type="spellEnd"/>
      <ns0:r ns0:rsidRPr="00E75906">
        <ns0:rPr>
          <ns0:lang ns0:eastAsia="de-DE"/>
        </ns0:rPr>
        <ns0:t xml:space="preserve"> nach dem </ns0:t>
      </ns0:r>
      <ns0:proofErr ns0:type="spellStart"/>
      <ns0:r ns0:rsidRPr="00E75906">
        <ns0:rPr>
          <ns0:lang ns0:eastAsia="de-DE"/>
        </ns0:rPr>
        <ns0:t>ISTiC</ns0:t>
      </ns0:r>
      <ns0:proofErr ns0:type="spellEnd"/>
      <ns0:r ns0:rsidRPr="00E75906">
        <ns0:rPr>
          <ns0:lang ns0:eastAsia="de-DE"/>
        </ns0:rPr>
        <ns0:t xml:space="preserve">-Fachmodell ist maschinenlesbar und bietet eine eindeutige semantische Beschreibung jedes Bauteils, während die unkoordinierten Exporte der Autorensoftware teils uneinheitliche oder zusammengefasste Eigenschaftsbezeichnungen enthalten. Durch die im IDM festgelegten, getrennt geführten Attribute (inklusive einheitlicher Wertelisten und Definitionen) wird eine hohe Datenqualität und Informationskonsistenz erreicht. Dies kommt der weiteren digitalen Verarbeitung zugute – etwa beim disziplinübergreifenden Informationsaustausch, bei automatisierten Prüfungen oder Auswertungen – und stellt einen wichtigen Schritt in Richtung eines industrieweiten BIM-Standards im Holzbau dar. Wie </ns0:t>
      </ns0:r>
      <ns0:proofErr ns0:type="spellStart"/>
      <ns0:r ns0:rsidRPr="00E75906">
        <ns0:rPr>
          <ns0:lang ns0:eastAsia="de-DE"/>
        </ns0:rPr>
        <ns0:t>Poljanšek</ns0:t>
      </ns0:r>
      <ns0:proofErr ns0:type="spellEnd"/>
      <ns0:r ns0:rsidRPr="00E75906">
        <ns0:rPr>
          <ns0:lang ns0:eastAsia="de-DE"/>
        </ns0:rPr>
        <ns0:t xml:space="preserve"> betont, sind gerade „</ns0:t>
      </ns0:r>
      <ns0:proofErr ns0:type="spellStart"/>
      <ns0:r ns0:rsidRPr="00E75906">
        <ns0:rPr>
          <ns0:lang ns0:eastAsia="de-DE"/>
        </ns0:rPr>
        <ns0:t>technological</ns0:t>
      </ns0:r>
      <ns0:proofErr ns0:type="spellEnd"/>
      <ns0:r ns0:rsidRPr="00E75906">
        <ns0:rPr>
          <ns0:lang ns0:eastAsia="de-DE"/>
        </ns0:rPr>
        <ns0:t xml:space="preserve"> </ns0:t>
      </ns0:r>
      <ns0:proofErr ns0:type="spellStart"/>
      <ns0:r ns0:rsidRPr="00E75906">
        <ns0:rPr>
          <ns0:lang ns0:eastAsia="de-DE"/>
        </ns0:rPr>
        <ns0:t>standards</ns0:t>
      </ns0:r>
      <ns0:proofErr ns0:type="spellEnd"/>
      <ns0:r ns0:rsidRPr="00E75906">
        <ns0:rPr>
          <ns0:lang ns0:eastAsia="de-DE"/>
        </ns0:rPr>
        <ns0:t xml:space="preserve">“ und eine gesicherte Kompatibilität zwischen den Systemen zentrale Voraussetzungen, „so </ns0:t>
      </ns0:r>
      <ns0:proofErr ns0:type="spellStart"/>
      <ns0:r ns0:rsidRPr="00E75906">
        <ns0:rPr>
          <ns0:lang ns0:eastAsia="de-DE"/>
        </ns0:rPr>
        <ns0:t>that</ns0:t>
      </ns0:r>
      <ns0:proofErr ns0:type="spellEnd"/>
      <ns0:r ns0:rsidRPr="00E75906">
        <ns0:rPr>
          <ns0:lang ns0:eastAsia="de-DE"/>
        </ns0:rPr>
        <ns0:t xml:space="preserve"> </ns0:t>
      </ns0:r>
      <ns0:proofErr ns0:type="spellStart"/>
      <ns0:r ns0:rsidRPr="00E75906">
        <ns0:rPr>
          <ns0:lang ns0:eastAsia="de-DE"/>
        </ns0:rPr>
        <ns0:t>the</ns0:t>
      </ns0:r>
      <ns0:proofErr ns0:type="spellEnd"/>
      <ns0:r ns0:rsidRPr="00E75906">
        <ns0:rPr>
          <ns0:lang ns0:eastAsia="de-DE"/>
        </ns0:rPr>
        <ns0:t xml:space="preserve"> </ns0:t>
      </ns0:r>
      <ns0:proofErr ns0:type="spellStart"/>
      <ns0:r ns0:rsidRPr="00E75906">
        <ns0:rPr>
          <ns0:lang ns0:eastAsia="de-DE"/>
        </ns0:rPr>
        <ns0:t>various</ns0:t>
      </ns0:r>
      <ns0:proofErr ns0:type="spellEnd"/>
      <ns0:r ns0:rsidRPr="00E75906">
        <ns0:rPr>
          <ns0:lang ns0:eastAsia="de-DE"/>
        </ns0:rPr>
        <ns0:t xml:space="preserve"> </ns0:t>
      </ns0:r>
      <ns0:proofErr ns0:type="spellStart"/>
      <ns0:r ns0:rsidRPr="00E75906">
        <ns0:rPr>
          <ns0:lang ns0:eastAsia="de-DE"/>
        </ns0:rPr>
        <ns0:t>stakeholders</ns0:t>
      </ns0:r>
      <ns0:proofErr ns0:type="spellEnd"/>
      <ns0:r ns0:rsidRPr="00E75906">
        <ns0:rPr>
          <ns0:lang ns0:eastAsia="de-DE"/>
        </ns0:rPr>
        <ns0:t xml:space="preserve"> </ns0:t>
      </ns0:r>
      <ns0:proofErr ns0:type="spellStart"/>
      <ns0:r ns0:rsidRPr="00E75906">
        <ns0:rPr>
          <ns0:lang ns0:eastAsia="de-DE"/>
        </ns0:rPr>
        <ns0:t>can</ns0:t>
      </ns0:r>
      <ns0:proofErr ns0:type="spellEnd"/>
      <ns0:r ns0:rsidRPr="00E75906">
        <ns0:rPr>
          <ns0:lang ns0:eastAsia="de-DE"/>
        </ns0:rPr>
        <ns0:t xml:space="preserve"> </ns0:t>
      </ns0:r>
      <ns0:proofErr ns0:type="spellStart"/>
      <ns0:r ns0:rsidRPr="00E75906">
        <ns0:rPr>
          <ns0:lang ns0:eastAsia="de-DE"/>
        </ns0:rPr>
        <ns0:t>share</ns0:t>
      </ns0:r>
      <ns0:proofErr ns0:type="spellEnd"/>
      <ns0:r ns0:rsidRPr="00E75906">
        <ns0:rPr>
          <ns0:lang ns0:eastAsia="de-DE"/>
        </ns0:rPr>
        <ns0:t xml:space="preserve"> </ns0:t>
      </ns0:r>
      <ns0:proofErr ns0:type="spellStart"/>
      <ns0:r ns0:rsidRPr="00E75906">
        <ns0:rPr>
          <ns0:lang ns0:eastAsia="de-DE"/>
        </ns0:rPr>
        <ns0:t>information</ns0:t>
      </ns0:r>
      <ns0:proofErr ns0:type="spellEnd"/>
      <ns0:r ns0:rsidRPr="00E75906">
        <ns0:rPr>
          <ns0:lang ns0:eastAsia="de-DE"/>
        </ns0:rPr>
        <ns0:t xml:space="preserve"> and </ns0:t>
      </ns0:r>
      <ns0:proofErr ns0:type="spellStart"/>
      <ns0:r ns0:rsidRPr="00E75906">
        <ns0:rPr>
          <ns0:lang ns0:eastAsia="de-DE"/>
        </ns0:rPr>
        <ns0:t>cooperate</ns0:t>
      </ns0:r>
      <ns0:proofErr ns0:type="spellEnd"/>
      <ns0:r ns0:rsidRPr="00E75906">
        <ns0:rPr>
          <ns0:lang ns0:eastAsia="de-DE"/>
        </ns0:rPr>
        <ns0:t xml:space="preserve"> on </ns0:t>
      </ns0:r>
      <ns0:proofErr ns0:type="spellStart"/>
      <ns0:r ns0:rsidRPr="00E75906">
        <ns0:rPr>
          <ns0:lang ns0:eastAsia="de-DE"/>
        </ns0:rPr>
        <ns0:t>planning</ns0:t>
      </ns0:r>
      <ns0:proofErr ns0:type="spellEnd"/>
      <ns0:r ns0:rsidRPr="00E75906">
        <ns0:rPr>
          <ns0:lang ns0:eastAsia="de-DE"/>
        </ns0:rPr>
        <ns0:t>“</ns0:t>
      </ns0:r>
      <ns0:r ns0:rsidR="00A03EC9">
        <ns0:rPr>
          <ns0:rStyle ns0:val="Funotenzeichen"/>
          <ns0:lang ns0:eastAsia="de-DE"/>
        </ns0:rPr>
        <ns0:footnoteReference ns0:id="17"/>
      </ns0:r>
      <ns0:r ns0:rsidRPr="00E75906">
        <ns0:rPr>
          <ns0:lang ns0:eastAsia="de-DE"/>
        </ns0:rPr>
        <ns0:t xml:space="preserve"> – ein Anspruch, dem </ns0:t>
      </ns0:r>
      <ns0:proofErr ns0:type="gramStart"/>
      <ns0:r ns0:rsidRPr="00E75906">
        <ns0:rPr>
          <ns0:lang ns0:eastAsia="de-DE"/>
        </ns0:rPr>
        <ns0:t>das IDM-Holzbau</ns0:t>
      </ns0:r>
      <ns0:proofErr ns0:type="gramEnd"/>
      <ns0:r ns0:rsidRPr="00E75906">
        <ns0:rPr>
          <ns0:lang ns0:eastAsia="de-DE"/>
        </ns0:rPr>
        <ns0:t xml:space="preserve"> weit näherkommt als bestehende IFC-Exporte.</ns0:t>
      </ns0:r>
      <ns0:r ns0:rsidR="00B572FF" ns0:rsidRPr="006F6E4D">
        <ns0:br ns0:type="page"/>
      </ns0:r>
    </ns0:p>
    <ns0:p ns2:paraId="1DB0B56D" ns2:textId="7C78F3BA" ns0:rsidR="00B828B9" ns0:rsidRDefault="00414FEE" ns0:rsidP="00B828B9">
      <ns0:pPr>
        <ns0:pStyle ns0:val="berschrift1"/>
      </ns0:pPr>
      <ns0:bookmarkStart ns0:id="29" ns0:name="_Toc202445616"/>
      <ns0:r>
        <ns0:t>Auswahl eines geeigneten LLM</ns0:t>
      </ns0:r>
      <ns0:bookmarkEnd ns0:id="29"/>
    </ns0:p>
    <ns0:p ns2:paraId="3DA455B9" ns2:textId="7102B371" ns0:rsidR="00B572FF" ns0:rsidRDefault="00B572FF" ns0:rsidP="00B828B9">
      <ns0:pPr>
        <ns0:pStyle ns0:val="berschrift2"/>
      </ns0:pPr>
      <ns0:bookmarkStart ns0:id="30" ns0:name="_Toc202445617"/>
      <ns0:r>
        <ns0:t>Überblick aktueller Modelle (</ns0:t>
      </ns0:r>
      <ns0:proofErr ns0:type="spellStart"/>
      <ns0:r>
        <ns0:t>ChatGPT</ns0:t>
      </ns0:r>
      <ns0:proofErr ns0:type="spellEnd"/>
      <ns0:r>
        <ns0:t xml:space="preserve">, Mistral, Claude, </ns0:t>
      </ns0:r>
      <ns0:proofErr ns0:type="spellStart"/>
      <ns0:r>
        <ns0:t>LLaMA</ns0:t>
      </ns0:r>
      <ns0:proofErr ns0:type="spellEnd"/>
      <ns0:r>
        <ns0:t>)</ns0:t>
      </ns0:r>
      <ns0:bookmarkEnd ns0:id="30"/>
    </ns0:p>
    <ns0:p ns2:paraId="42ECDD11" ns2:textId="612370D8" ns0:rsidR="004D76E8" ns0:rsidRDefault="004D76E8" ns0:rsidP="004D76E8">
      <ns0:r ns0:rsidRPr="004D76E8">
        <ns0:t xml:space="preserve">Spätestens seit der breiten Verfügbarkeit von Systemen wie </ns0:t>
      </ns0:r>
      <ns0:proofErr ns0:type="spellStart"/>
      <ns0:r ns0:rsidRPr="004D76E8">
        <ns0:t>ChatGPT</ns0:t>
      </ns0:r>
      <ns0:proofErr ns0:type="spellEnd"/>
      <ns0:r ns0:rsidRPr="004D76E8">
        <ns0:t xml:space="preserve"> hat sich der Begriff der „Künstlichen Intelligenz“ tief in das gesellschaftliche und technologische Bewusstsein eingeschrieben. Zentrale Triebkraft dieser Entwicklung ist eine Klasse von Modellen, die in der Lage ist, Sprache nicht nur zu analysieren, sondern eigenständig zu erzeugen – sogenannte Large Language Models (LLMs). In kürzester Zeit haben diese Modelle grundlegende Paradigmen in der Verarbeitung natürlicher Sprache verschoben und eröffnen heute neue Zugänge zur maschinellen Interaktion mit Wissen, Text und Kontext. Ihr Funktionsprinzip basiert dabei nicht auf fest codierten Regeln, sondern auf Wahrscheinlichkeitsverteilungen, die aus riesigen Textkorpora gelernt wurden. Was zunächst wie ein technisches Detail anmutet, verändert in der Praxis die Art und Weise, wie Information strukturiert, verarbeitet und nutzbar gemacht werden kann – in Forschung, Industrie und zunehmend auch in technisch spezialisierten Domänen. Ziel dieses Kapitels ist es, den aktuellen Stand der Entwicklung solcher Sprachmodelle nachzuzeichnen, ihre zentralen Vertreter einzuordnen und ein differenziertes Verständnis ihrer Leistungsfähigkeit und Grenzen im Jahr 2024/2025 zu entwickeln. Dabei wird bewusst auf die detaillierte Anwendung im bauplanerischen Kontext noch verzichtet – diese erfolgt im nachfolgenden Kapitel. Im Fokus stehen vielmehr die grundlegenden Funktionsweisen, Modelltypen und technologischen Entwicklungen, die für ein vertieftes Verständnis der Einsatzpotenziale notwendig sind.</ns0:t>
      </ns0:r>
    </ns0:p>
    <ns0:p ns2:paraId="71E94082" ns2:textId="77777777" ns0:rsidR="004D76E8" ns0:rsidRPr="004D76E8" ns0:rsidRDefault="004D76E8" ns0:rsidP="004D76E8"/>
    <ns0:p ns2:paraId="0FAAE1E0" ns2:textId="5A986950" ns0:rsidR="00B572FF" ns0:rsidRDefault="00434B38" ns0:rsidP="00434B38">
      <ns0:pPr>
        <ns0:pStyle ns0:val="berschrift3"/>
      </ns0:pPr>
      <ns0:r>
        <ns0:t>LLMs als Teilbereich der Generativ AI</ns0:t>
      </ns0:r>
    </ns0:p>
    <ns0:p ns2:paraId="5982443C" ns2:textId="7C16D11B" ns0:rsidR="00434B38" ns0:rsidRDefault="00951C59" ns0:rsidP="00434B38">
      <ns0:r ns0:rsidRPr="00951C59">
        <ns0:t>Large Language Models (LLMs) sind KI-Modelle, die auf Grundlage riesiger Textdatensätze menschähnlichen Text generieren können</ns0:t>
      </ns0:r>
      <ns0:r ns0:rsidR="005A3F01">
        <ns0:t xml:space="preserve">. </ns0:t>
      </ns0:r>
      <ns0:r ns0:rsidR="004C4915" ns0:rsidRPr="004C4915">
        <ns0:t>Sie stellen einen zentralen Teilbereich der Generative AI dar, also jener KI-Disziplin, die neue Inhalte erzeugt – neben Text z. B. auch Bilder, Audio oder Programmcode</ns0:t>
      </ns0:r>
      <ns0:r ns0:rsidR="005A3F01">
        <ns0:t xml:space="preserve">. </ns0:t>
      </ns0:r>
      <ns0:r ns0:rsidR="00780E3A" ns0:rsidRPr="00780E3A">
        <ns0:t>LLMs konzentrieren sich auf natürlichsprachliche Texte und nutzen in der Regel die Transformer-Architektur, um Sprache statistisch zu modellieren</ns0:t>
      </ns0:r>
      <ns0:r ns0:rsidR="00C054B1">
        <ns0:t>.</ns0:t>
      </ns0:r>
      <ns0:r ns0:rsidR="00C054B1">
        <ns0:rPr>
          <ns0:rStyle ns0:val="Funotenzeichen"/>
        </ns0:rPr>
        <ns0:footnoteReference ns0:id="18"/>
      </ns0:r>
    </ns0:p>
    <ns0:p ns2:paraId="1BDF6DF1" ns2:textId="77777777" ns0:rsidR="00F07B21" ns0:rsidRDefault="00F07B21" ns0:rsidP="00434B38"/>
    <ns0:p ns2:paraId="5F87AA3B" ns2:textId="19F3000C" ns0:rsidR="00F07B21" ns0:rsidRDefault="00F07B21" ns0:rsidP="00F07B21">
      <ns0:pPr>
        <ns0:pStyle ns0:val="berschrift3"/>
      </ns0:pPr>
      <ns0:r ns0:rsidRPr="00F07B21">
        <ns0:t>Transformation des Natural Language Processing durch LLMs</ns0:t>
      </ns0:r>
    </ns0:p>
    <ns0:p ns2:paraId="3F1C349C" ns2:textId="1038C6F8" ns0:rsidR="002E2533" ns0:rsidRDefault="00AA5348" ns0:rsidP="002B483A">
      <ns0:bookmarkStart ns0:id="31" ns0:name="_Toc202445618"/>
      <ns0:r ns0:rsidRPr="00AA5348">
        <ns0:t>Die Einführung großer Sprachmodelle hat das Natural Language Processing (NLP) grundlegend verändert. Traditionell wurden für einzelne NLP-Aufgaben (wie maschinelles Übersetzen, automatische Textzusammenfassung oder Fragebeantwortung) jeweils spezialisierte Modelle mit begrenztem Wortschatz und überwachten Lernverfahren entwickelt.</ns0:t>
      </ns0:r>
      <ns0:r ns0:rsidR="00423713">
        <ns0:rPr>
          <ns0:rStyle ns0:val="Funotenzeichen"/>
        </ns0:rPr>
        <ns0:footnoteReference ns0:id="19"/>
      </ns0:r>
      <ns0:r ns0:rsidRPr="00AA5348">
        <ns0:t xml:space="preserve"> LLMs verfolgen demgegenüber einen generalistischen Ansatz: Ein einziges vortrainiertes Modell kann – allein durch geeignete Texteingaben (Prompts) – verschiedene Sprachaufgaben erfüllen, ohne für jede Aufgabe separat trainiert worden zu sein.</ns0:t>
      </ns0:r>
      <ns0:r ns0:rsidR="008B7BD1">
        <ns0:t xml:space="preserve"> </ns0:t>
      </ns0:r>
      <ns0:r ns0:rsidR="008B7BD1" ns0:rsidRPr="008B7BD1">
        <ns0:t xml:space="preserve">Ab etwa 2018/2019 setzte sich ein Entwicklungsansatz durch, bei dem große Sprachmodelle vermehrt für allgemeine Aufgabenstellungen eingesetzt wurden. Ein Beispiel dafür ist GPT-3 von </ns0:t>
      </ns0:r>
      <ns0:proofErr ns0:type="spellStart"/>
      <ns0:r ns0:rsidR="008B7BD1" ns0:rsidRPr="008B7BD1">
        <ns0:t>OpenAI</ns0:t>
      </ns0:r>
      <ns0:proofErr ns0:type="spellEnd"/>
      <ns0:r ns0:rsidR="008B7BD1" ns0:rsidRPr="008B7BD1">
        <ns0:t xml:space="preserve"> (175 Milliarden Parameter, 2020). Diese Modelle können neue Aufgaben allein auf Grundlage einer textuellen Eingabe bearbeiten – entweder ohne zuvor gezeigte Beispiele („Zero-Shot“) oder mit wenigen exemplarischen Eingaben („</ns0:t>
      </ns0:r>
      <ns0:proofErr ns0:type="spellStart"/>
      <ns0:r ns0:rsidR="008B7BD1" ns0:rsidRPr="008B7BD1">
        <ns0:t>Few</ns0:t>
      </ns0:r>
      <ns0:proofErr ns0:type="spellEnd"/>
      <ns0:r ns0:rsidR="008B7BD1" ns0:rsidRPr="008B7BD1">
        <ns0:t>-Shot“). Die Aufgabenlösung erfolgt dabei ausschließlich durch die Gestaltung des Prompts, ohne dass die Modellparameter nachträglich angepasst werden müssen.</ns0:t>
      </ns0:r>
      <ns0:r ns0:rsidR="005618C0">
        <ns0:rPr>
          <ns0:rStyle ns0:val="Funotenzeichen"/>
        </ns0:rPr>
        <ns0:footnoteReference ns0:id="20"/>
      </ns0:r>
      <ns0:r ns0:rsidRPr="00AA5348">
        <ns0:t xml:space="preserve"> Dadurch hat sich die Entwicklungsweise im NLP erheblich beschleunigt – viele Probleme lassen sich nun durch Prompt-Engineering und Fine-Tuning eines vorhandenen großen Modells angehen, anstatt von Grund auf neue Modelle zu trainieren.</ns0:t>
      </ns0:r>
      <ns0:r ns0:rsidR="00864780">
        <ns0:rPr>
          <ns0:rStyle ns0:val="Funotenzeichen"/>
        </ns0:rPr>
        <ns0:footnoteReference ns0:id="21"/>
      </ns0:r>
    </ns0:p>
    <ns0:p ns2:paraId="24531752" ns2:textId="77777777" ns0:rsidR="002E2533" ns0:rsidRDefault="002E2533" ns0:rsidP="002B483A"/>
    <ns0:p ns2:paraId="67A8E484" ns2:textId="2FE131A9" ns0:rsidR="002B483A" ns0:rsidRDefault="00AF3029" ns0:rsidP="00AF3029">
      <ns0:pPr>
        <ns0:pStyle ns0:val="berschrift3"/>
      </ns0:pPr>
      <ns0:r ns0:rsidRPr="00AF3029">
        <ns0:t>Zentrale LLM-Modelle im Jahr 2025</ns0:t>
      </ns0:r>
    </ns0:p>
    <ns0:p ns2:paraId="39B5902F" ns2:textId="06114316" ns0:rsidR="0034136B" ns0:rsidRDefault="00132F37" ns0:rsidP="002E2533">
      <ns0:r ns0:rsidRPr="00132F37">
        <ns0:t xml:space="preserve">Mit der rasanten Entwicklung der letzten Jahre hat sich ein Kernsatz von LLMs herausgebildet, der den Stand der Technik 2024/2025 repräsentiert. Diese Modelle stammen teils von großen Technologiefirmen, teils aus Open-Source-Initiativen, und sie definieren mit ihren Leistungsdaten und Eigenschaften die aktuellen Möglichkeiten und Grenzen. Einen systematischen Überblick bietet die Datenbank von </ns0:t>
      </ns0:r>
      <ns0:proofErr ns0:type="spellStart"/>
      <ns0:r ns0:rsidRPr="00132F37">
        <ns0:t>Epoch</ns0:t>
      </ns0:r>
      <ns0:proofErr ns0:type="spellEnd"/>
      <ns0:r ns0:rsidRPr="00132F37">
        <ns0:t>, die mehr als 900 KI-Modelle seit den 1950er-Jahren verzeichnet</ns0:t>
      </ns0:r>
      <ns0:r ns0:rsidR="00A8422B">
        <ns0:t xml:space="preserve">. </ns0:t>
      </ns0:r>
      <ns0:r ns0:rsidRPr="00132F37">
        <ns0:t xml:space="preserve">Als "notable AI </ns0:t>
      </ns0:r>
      <ns0:proofErr ns0:type="spellStart"/>
      <ns0:r ns0:rsidRPr="00132F37">
        <ns0:t>models</ns0:t>
      </ns0:r>
      <ns0:proofErr ns0:type="spellEnd"/>
      <ns0:r ns0:rsidRPr="00132F37">
        <ns0:t xml:space="preserve">" klassifiziert </ns0:t>
      </ns0:r>
      <ns0:proofErr ns0:type="spellStart"/>
      <ns0:r ns0:rsidRPr="00132F37">
        <ns0:t>Epoch</ns0:t>
      </ns0:r>
      <ns0:proofErr ns0:type="spellEnd"/>
      <ns0:r ns0:rsidRPr="00132F37">
        <ns0:t xml:space="preserve"> dabei solche Modelle, die mindestens eines der folgenden Kriterien erfüllen: (1) Durchbruch </ns0:t>
      </ns0:r>
      <ns0:r ns0:rsidR="00AD2E0B">
        <ns0:t>a</ns0:t>
      </ns0:r>
      <ns0:r ns0:rsidRPr="00132F37">
        <ns0:t>uf einem etablierten Benchmark; (2) hohe wissenschaftliche Rezeption (über 1000 Zitationen); (3) historische Relevanz; oder (4) weitreichende Nutzung.</ns0:t>
      </ns0:r>
      <ns0:r ns0:rsidR="007148AE">
        <ns0:rPr>
          <ns0:rStyle ns0:val="Funotenzeichen"/>
        </ns0:rPr>
        <ns0:footnoteReference ns0:id="22"/>
      </ns0:r>
    </ns0:p>
    <ns0:p ns2:paraId="65B0856C" ns2:textId="00EE53A7" ns0:rsidR="0034136B" ns0:rsidRDefault="0034136B" ns0:rsidP="0034136B">
      <ns0:pPr>
        <ns0:keepNext/>
      </ns0:pPr>
      <ns0:r ns0:rsidRPr="001004CE">
        <ns0:rPr>
          <ns0:noProof/>
        </ns0:rPr>
        <ns0:drawing>
          <ns3:inline distT="0" distB="0" distL="0" distR="0" ns4:anchorId="2D3648FA" ns4:editId="0949AFD7">
            <ns3:extent cx="3600000" cy="3369232"/>
            <ns3:effectExtent l="0" t="0" r="635" b="3175"/>
            <ns3:docPr id="14" name="Grafik 14"/>
            <ns3:cNvGraphicFramePr>
              <ns5:graphicFrameLocks noChangeAspect="1"/>
            </ns3:cNvGraphicFramePr>
            <ns5:graphic>
              <ns5:graphicData uri="http://schemas.openxmlformats.org/drawingml/2006/picture">
                <ns12:pic>
                  <ns12:nvPicPr>
                    <ns12:cNvPr id="1" name=""/>
                    <ns12:cNvPicPr/>
                  </ns12:nvPicPr>
                  <ns12:blipFill>
                    <ns5:blip ns11:embed="rId29"/>
                    <ns5:stretch>
                      <ns5:fillRect/>
                    </ns5:stretch>
                  </ns12:blipFill>
                  <ns12:spPr>
                    <ns5:xfrm>
                      <ns5:off x="0" y="0"/>
                      <ns5:ext cx="3600000" cy="3369232"/>
                    </ns5:xfrm>
                    <ns5:prstGeom prst="rect">
                      <ns5:avLst/>
                    </ns5:prstGeom>
                  </ns12:spPr>
                </ns12:pic>
              </ns5:graphicData>
            </ns5:graphic>
          </ns3:inline>
        </ns0:drawing>
      </ns0:r>
    </ns0:p>
    <ns0:p ns2:paraId="749CBFA7" ns2:textId="46DD673C" ns0:rsidR="0034136B" ns0:rsidRDefault="0034136B" ns0:rsidP="00A8422B">
      <ns0:commentRangeStart ns0:id="11"/>
      <ns0:pPr>
        <ns0:pStyle ns0:val="Beschriftung"/>
      </ns0:pPr>
      <ns0:bookmarkStart ns0:id="32" ns0:name="_Ref203215675"/>
      <ns0:r>
        <ns0:t xml:space="preserve">Abbildung </ns0:t>
      </ns0:r>
      <ns0:r>
        <ns0:fldChar ns0:fldCharType="begin"/>
      </ns0:r>
      <ns0:r>
        <ns0:instrText xml:space="preserve"> SEQ Abbildung \* ARABIC </ns0:instrText>
      </ns0:r>
      <ns0:r>
        <ns0:fldChar ns0:fldCharType="separate"/>
      </ns0:r>
      <ns0:r ns0:rsidR="00DC0381">
        <ns0:rPr>
          <ns0:noProof/>
        </ns0:rPr>
        <ns0:t>13</ns0:t>
      </ns0:r>
      <ns0:r>
        <ns0:fldChar ns0:fldCharType="end"/>
      </ns0:r>
      <ns0:r>
        <ns0:t xml:space="preserve"> </ns0:t>
      </ns0:r>
      <ns0:r ns0:rsidRPr="004033C1">
        <ns0:t>Anzahl bedeutender KI-Modelle nach ausgewählten geografischen Region</ns0:t>
      </ns0:r>
      <ns0:r>
        <ns0:t xml:space="preserve">en 2024, Quelle: </ns0:t>
      </ns0:r>
      <ns0:sdt>
        <ns0:sdtPr>
          <ns0:alias ns0:val="To edit, see citavi.com/edit"/>
          <ns0:tag ns0:val="CitaviPlaceholder#eadb0a1c-eb1d-43fb-ae03-3473c22eec4b"/>
          <ns0:id ns0:val="1339193685"/>
          <ns0:placeholder>
            <ns0:docPart ns0:val="B7BC75F7AB4D4C888AA98004BC5E5AEA"/>
          </ns0:placeholder>
        </ns0:sdtPr>
        <ns0:sdtEndPr/>
        <ns0:sdtContent>
          <ns0:r>
            <ns0:fldChar ns0:fldCharType="begin"/>
          </ns0:r>
          <ns0:r ns0:rsidR="007478EA">
            <ns0: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dlMTgxLTM2ZGMtNDU4YS1iZDViLTYwYzBiYWYyN2Y2ZiIsIlJhbmdlTGVuZ3RoIjoyNC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YiLCJTdGFydFBhZ2UiOnsiJGlkIjoiNSIsIiR0eXBlIjoiU3dpc3NBY2FkZW1pYy5QYWdlTnVtYmVyLCBTd2lzc0FjYWRlbWljIiwiSXNGdWxseU51bWVyaWMiOnRydWUsIk51bWJlciI6NDYsIk51bWJlcmluZ1R5cGUiOjAsIk51bWVyYWxTeXN0ZW0iOjAsIk9yaWdpbmFsU3RyaW5nIjoiNDYiLCJQcmV0dHlTdHJpbmciOiI0N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ihNYXNsZWogZXQgYWwuIDIwMjUsIDQ2KSJ9XX0sIlRhZyI6IkNpdGF2aVBsYWNlaG9sZGVyI2VhZGIwYTFjLWViMWQtNDNmYi1hZTAzLTM0NzNjMjJlZWM0YiIsIlRleHQiOiIoTWFzbGVqIGV0IGFsLiAyMDI1LCA0NikiLCJXQUlWZXJzaW9uIjoiNi4xOS4yLjEifQ==}</ns0:instrText>
          </ns0:r>
          <ns0:r>
            <ns0:fldChar ns0:fldCharType="separate"/>
          </ns0:r>
          <ns0:r ns0:rsidR="00B05C95">
            <ns0:t>(</ns0:t>
          </ns0:r>
          <ns0:proofErr ns0:type="spellStart"/>
          <ns0:r ns0:rsidR="00B05C95">
            <ns0:t>Maslej</ns0:t>
          </ns0:r>
          <ns0:proofErr ns0:type="spellEnd"/>
          <ns0:r ns0:rsidR="00B05C95">
            <ns0:t xml:space="preserve"> et al. 2025, 46)</ns0:t>
          </ns0:r>
          <ns0:r>
            <ns0:fldChar ns0:fldCharType="end"/>
          </ns0:r>
        </ns0:sdtContent>
      </ns0:sdt>
      <ns0:bookmarkEnd ns0:id="32"/>
      <ns0:commentRangeEnd ns0:id="11"/>
      <ns0:r>
        <ns0:commentReference ns0:id="11"/>
      </ns0:r>
    </ns0:p>
    <ns0:p ns2:paraId="4D00BA0F" ns2:textId="137A7786" ns0:rsidR="00B572FF" ns0:rsidRDefault="00666C5E" ns0:rsidP="0054651F">
      <ns0:r>
        <ns0:fldChar ns0:fldCharType="begin"/>
      </ns0:r>
      <ns0:r>
        <ns0:instrText xml:space="preserve"> REF _Ref203215675 \h </ns0:instrText>
      </ns0:r>
      <ns0:r>
        <ns0:fldChar ns0:fldCharType="separate"/>
      </ns0:r>
      <ns0:r ns0:rsidR="007E19F3">
        <ns0:t xml:space="preserve">Abbildung </ns0:t>
      </ns0:r>
      <ns0:r ns0:rsidR="007E19F3">
        <ns0:rPr>
          <ns0:noProof/>
        </ns0:rPr>
        <ns0:t>13</ns0:t>
      </ns0:r>
      <ns0:r ns0:rsidR="007E19F3">
        <ns0:t xml:space="preserve"> </ns0:t>
      </ns0:r>
      <ns0:r ns0:rsidR="007E19F3" ns0:rsidRPr="004033C1">
        <ns0:t>Anzahl bedeutender KI-Modelle nach ausgewählten geografischen Region</ns0:t>
      </ns0:r>
      <ns0:r ns0:rsidR="007E19F3">
        <ns0:t xml:space="preserve">en 2024, Quelle: </ns0:t>
      </ns0:r>
      <ns0:sdt>
        <ns0:sdtPr>
          <ns0:alias ns0:val="To edit, see citavi.com/edit"/>
          <ns0:tag ns0:val="CitaviPlaceholder#eadb0a1c-eb1d-43fb-ae03-3473c22eec4b"/>
          <ns0:id ns0:val="-470596658"/>
          <ns0:placeholder>
            <ns0:docPart ns0:val="28FDB3281C474C4CBBED4FB26DEFACF9"/>
          </ns0:placeholder>
        </ns0:sdtPr>
        <ns0:sdtContent>
          <ns0:r ns0:rsidR="007E19F3">
            <ns0:t>(</ns0:t>
          </ns0:r>
          <ns0:proofErr ns0:type="spellStart"/>
          <ns0:r ns0:rsidR="007E19F3">
            <ns0:t>Maslej</ns0:t>
          </ns0:r>
          <ns0:proofErr ns0:type="spellEnd"/>
          <ns0:r ns0:rsidR="007E19F3">
            <ns0:t xml:space="preserve"> et al. 2025, 46)</ns0:t>
          </ns0:r>
        </ns0:sdtContent>
      </ns0:sdt>
      <ns0:r>
        <ns0:fldChar ns0:fldCharType="end"/>
      </ns0:r>
      <ns0:r>
        <ns0:t xml:space="preserve"> </ns0:t>
      </ns0:r>
      <ns0:r ns0:rsidR="00AD2E0B" ns0:rsidRPr="00AD2E0B">
        <ns0:t xml:space="preserve">zeigt die geografische Verteilung der im Jahr 2024 als „notable AI </ns0:t>
      </ns0:r>
      <ns0:proofErr ns0:type="spellStart"/>
      <ns0:r ns0:rsidR="00AD2E0B" ns0:rsidRPr="00AD2E0B">
        <ns0:t>models</ns0:t>
      </ns0:r>
      <ns0:proofErr ns0:type="spellEnd"/>
      <ns0:r ns0:rsidR="00AD2E0B" ns0:rsidRPr="00AD2E0B">
        <ns0:t>“ klassifizierten Systeme. Die Vereinigten Staaten führen mit 40 derart bewerteten Modelle deutlich vor China (15) und Frankreich (3).</ns0:t>
      </ns0:r>
      <ns0:bookmarkEnd ns0:id="31"/>
    </ns0:p>
    <ns0:p ns2:paraId="4F7C004D" ns2:textId="77777777" ns0:rsidR="002516AA" ns0:rsidRDefault="002516AA" ns0:rsidP="0054651F"/>
    <ns0:p ns2:paraId="72CB0DC5" ns2:textId="521B47AD" ns0:rsidR="005714DB" ns0:rsidRDefault="005714DB" ns0:rsidP="005714DB">
      <ns0:r ns0:rsidRPr="005714DB">
        <ns0:t xml:space="preserve">Um die Leistungsfähigkeit aktueller LLMs einzuordnen, greifen viele Studien auf spezialisierte Benchmark-Tests zurück. Diese konzentrieren sich häufig auf eng umrissene Aufgabenstellungen – etwa mathematische Problemlösung, Programmieraufgaben oder komplexe Multiple-Choice-Tests – und erlauben so gezielte Leistungsanalysen in isolierten Teilbereichen [Quelle notwendig]. Derartige Benchmarks sind zwar in ihrer Reproduzierbarkeit und Vergleichbarkeit nützlich, bleiben jedoch zwangsläufig abstrakt und erfassen nicht die Interaktivität oder Dialogqualität, wie sie in realen Nutzungsszenarien relevant sind. Daher wird in dieser Arbeit ergänzend die offene Plattform Chatbot Arena hinzugezogen, die auf einem paarweisen Vergleichssystem basiert und gezielt die von den Nutzern wahrgenommene Nützlichkeit verschiedener Modelle erfasst. Hierbei bewerten echte Nutzer in zufälligen Zweiervergleichen anonymisierte Modellantworten auf eigene Prompts – ein Verfahren, das dem praktischen Anwendungskontext deutlich </ns0:t>
      </ns0:r>
      <ns0:proofErr ns0:type="gramStart"/>
      <ns0:r ns0:rsidRPr="005714DB">
        <ns0:t>näher kommt</ns0:t>
      </ns0:r>
      <ns0:proofErr ns0:type="gramEnd"/>
      <ns0:r ns0:rsidRPr="005714DB">
        <ns0:t xml:space="preserve"> als formalisierte Vergleichstests.</ns0:t>
      </ns0:r>
      <ns0:r ns0:rsidR="00057EB9">
        <ns0:rPr>
          <ns0:rStyle ns0:val="Funotenzeichen"/>
        </ns0:rPr>
        <ns0:footnoteReference ns0:id="23"/>
      </ns0:r>
    </ns0:p>
    <ns0:p ns2:paraId="6BA191ED" ns2:textId="31E6800C" ns0:rsidR="002516AA" ns0:rsidRDefault="002516AA" ns0:rsidP="005714DB">
      <ns0:r ns0:rsidRPr="00913656">
        <ns0:rPr>
          <ns0:noProof/>
        </ns0:rPr>
        <ns0:drawing>
          <ns3:inline distT="0" distB="0" distL="0" distR="0" ns4:anchorId="2566A91B" ns4:editId="77360711">
            <ns3:extent cx="3600000" cy="3131283"/>
            <ns3:effectExtent l="0" t="0" r="635" b="0"/>
            <ns3:docPr id="15" name="Grafik 15"/>
            <ns3:cNvGraphicFramePr>
              <ns5:graphicFrameLocks noChangeAspect="1"/>
            </ns3:cNvGraphicFramePr>
            <ns5:graphic>
              <ns5:graphicData uri="http://schemas.openxmlformats.org/drawingml/2006/picture">
                <ns12:pic>
                  <ns12:nvPicPr>
                    <ns12:cNvPr id="1" name=""/>
                    <ns12:cNvPicPr/>
                  </ns12:nvPicPr>
                  <ns12:blipFill>
                    <ns5:blip ns11:embed="rId30"/>
                    <ns5:stretch>
                      <ns5:fillRect/>
                    </ns5:stretch>
                  </ns12:blipFill>
                  <ns12:spPr>
                    <ns5:xfrm>
                      <ns5:off x="0" y="0"/>
                      <ns5:ext cx="3600000" cy="3131283"/>
                    </ns5:xfrm>
                    <ns5:prstGeom prst="rect">
                      <ns5:avLst/>
                    </ns5:prstGeom>
                  </ns12:spPr>
                </ns12:pic>
              </ns5:graphicData>
            </ns5:graphic>
          </ns3:inline>
        </ns0:drawing>
      </ns0:r>
    </ns0:p>
    <ns0:p ns2:paraId="7D881407" ns2:textId="6BEF9E50" ns0:rsidR="002516AA" ns0:rsidRDefault="002516AA" ns0:rsidP="002516AA">
      <ns0:pPr>
        <ns0:pStyle ns0:val="Beschriftung"/>
      </ns0:pPr>
      <ns0:bookmarkStart ns0:id="33" ns0:name="_Ref203143399"/>
      <ns0:r>
        <ns0:t xml:space="preserve">Abbildung </ns0:t>
      </ns0:r>
      <ns0:r>
        <ns0:fldChar ns0:fldCharType="begin"/>
      </ns0:r>
      <ns0:r>
        <ns0:instrText xml:space="preserve"> SEQ Abbildung \* ARABIC </ns0:instrText>
      </ns0:r>
      <ns0:r>
        <ns0:fldChar ns0:fldCharType="separate"/>
      </ns0:r>
      <ns0:r ns0:rsidR="00DC0381">
        <ns0:rPr>
          <ns0:noProof/>
        </ns0:rPr>
        <ns0:t>14</ns0:t>
      </ns0:r>
      <ns0:r>
        <ns0:fldChar ns0:fldCharType="end"/>
      </ns0:r>
      <ns0:bookmarkEnd ns0:id="33"/>
      <ns0:r>
        <ns0:t xml:space="preserve"> </ns0:t>
      </ns0:r>
      <ns0:r ns0:rsidRPr="00AB3363">
        <ns0:t>Anzahl der Modellvergleiche („Battles“) zwischen ausgewählten Sprachmodellen in der Chatbot Arena</ns0:t>
      </ns0:r>
      <ns0:r>
        <ns0:t xml:space="preserve"> </ns0:t>
      </ns0:r>
      <ns0:proofErr ns0:type="spellStart"/>
      <ns0:r>
        <ns0:t>Quelle:are</ns0:t>
      </ns0:r>
      <ns0:proofErr ns0:type="spellEnd"/>
      <ns0:r>
        <ns0:t xml:space="preserve"> </ns0:t>
      </ns0:r>
      <ns0:sdt>
        <ns0:sdtPr>
          <ns0:alias ns0:val="To edit, see citavi.com/edit"/>
          <ns0:tag ns0:val="CitaviPlaceholder#df1509b0-8a56-45e8-908f-747d29dff355"/>
          <ns0:id ns0:val="-1626540555"/>
          <ns0:placeholder>
            <ns0:docPart ns0:val="7930A7F1E90749C78C03BE8BACB2E0CD"/>
          </ns0:placeholder>
        </ns0:sdtPr>
        <ns0:sdtEndPr/>
        <ns0:sdtContent>
          <ns0:r>
            <ns0:fldChar ns0:fldCharType="begin"/>
          </ns0:r>
          <ns0:r ns0:rsidR="007478EA">
            <ns0: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WYyMjcwLTdlNjItNDdiYy1iMDE5LWUwNmU2NmE0YjhhOCIsIlJhbmdlTGVuZ3RoIjoyMC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Q4NTUwL0FSWElWLjI0MDMuMDQxMzIiLCJVcmlTdHJpbmciOiJodHRwczovL2RvaS5vcmcvMTAuNDg1NTAvYXJYaXYuMjQwMy4wNDEz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TFUMTQ6MDE6NTMiLCJNb2RpZmllZEJ5IjoiX1Rob21zZW4iLCJJZCI6IjgzMTQxOGU5LTBkOWQtNDM0Ni1hYWI1LTc2ZmM1MTllMTAzOSIsIk1vZGlmaWVkT24iOiIyMDI1LTA3LTExVDE0OjAxOjUz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hcnhpdi5vcmcvYWJzLzI0MDMuMDQxMzIiLCJVcmlTdHJpbmciOiJodHRwczovL2FyeGl2Lm9yZy9hYnMvMjQwMy4wNDEz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Q6MDI6MTkiLCJNb2RpZmllZEJ5IjoiX1Rob21zZW4iLCJJZCI6ImJmZTMyYTNmLTRjYTgtNGU1Yi05YTc1LWEzNmZjMGUxZjkyYiIsIk1vZGlmaWVkT24iOiIyMDI1LTA3LTExVDE0OjAyOjE5IiwiUHJvamVjdCI6eyIkcmVmIjoiOCJ9fV0sIk9ubGluZUFkZHJlc3MiOiJodHRwczovL2FyeGl2Lm9yZy9hYnMvMjQwMy4wNDEzMiIsIk9yZ2FuaXphdGlvbnMiOltdLCJPdGhlcnNJbnZvbHZlZCI6W10sIlB1Ymxpc2hlcnMiOlt7IiRpZCI6IjI1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}</ns0:instrText>
          </ns0:r>
          <ns0:r>
            <ns0:fldChar ns0:fldCharType="separate"/>
          </ns0:r>
          <ns0:r ns0:rsidR="00B05C95">
            <ns0:t>(Chiang et al. 2024)</ns0:t>
          </ns0:r>
          <ns0:r>
            <ns0:fldChar ns0:fldCharType="end"/>
          </ns0:r>
        </ns0:sdtContent>
      </ns0:sdt>
    </ns0:p>
    <ns0:p ns2:paraId="78D273AE" ns2:textId="7EFEA600" ns0:rsidR="002516AA" ns0:rsidRDefault="002516AA" ns0:rsidP="002516AA">
      <ns0:r>
        <ns0:fldChar ns0:fldCharType="begin"/>
      </ns0:r>
      <ns0:r>
        <ns0:instrText xml:space="preserve"> REF _Ref203143399 \h </ns0:instrText>
      </ns0:r>
      <ns0:r>
        <ns0:fldChar ns0:fldCharType="separate"/>
      </ns0:r>
      <ns0:r ns0:rsidR="007E19F3">
        <ns0:t xml:space="preserve">Abbildung </ns0:t>
      </ns0:r>
      <ns0:r ns0:rsidR="007E19F3">
        <ns0:rPr>
          <ns0:noProof/>
        </ns0:rPr>
        <ns0:t>14</ns0:t>
      </ns0:r>
      <ns0:r>
        <ns0:fldChar ns0:fldCharType="end"/>
      </ns0:r>
      <ns0:r>
        <ns0:t xml:space="preserve"> zeigt die Anzahl an Paarvergleichen („Battles“) zwischen verschiedenen Sprachmodellen in der Chatbot Arena bis zum Jahr 2024. Die Farbskala visualisiert die Häufigkeit der direkten Gegenüberstellungen, wobei höhere Werte auf intensiver getestete Modellpaare hinweisen.</ns0:t>
      </ns0:r>
    </ns0:p>
    <ns0:p ns2:paraId="4E410675" ns2:textId="0E65D9CC" ns0:rsidR="002516AA" ns0:rsidRDefault="002516AA" ns0:rsidP="002516AA">
      <ns0:r>
        <ns0:t xml:space="preserve">Das zugrunde liegende Verfahren basiert auf einem einfachen Mechanismus: Zwei Modelle werden zufällig ausgewählt, erhalten denselben User-Prompt und präsentieren ihre Antworten nebeneinander. Die Nutzer stimmen anschließend ab, welche Antwort sie bevorzugen – ohne Kenntnis der zugrunde liegenden Modellnamen. Bis Januar 2024 wurden auf dieser Basis rund 240.000 Stimmen von über 90.000 Teilnehmenden abgegeben. Über 50 Modelle sind in der Arena vertreten, darunter kommerzielle Systeme wie GPT-4, Claude oder Gemini ebenso wie Open-Source-Modelle wie </ns0:t>
      </ns0:r>
      <ns0:proofErr ns0:type="spellStart"/>
      <ns0:r>
        <ns0:t>LLaMA</ns0:t>
      </ns0:r>
      <ns0:proofErr ns0:type="spellEnd"/>
      <ns0:r>
        <ns0:t xml:space="preserve"> und Mistral. Zwar besteht </ns0:t>
      </ns0:r>
      <ns0:proofErr ns0:type="gramStart"/>
      <ns0:r>
        <ns0:t>ein möglicher Bias</ns0:t>
      </ns0:r>
      <ns0:proofErr ns0:type="gramEnd"/>
      <ns0:r>
        <ns0:t>, da vor allem technisch affine Nutzer und Forschende zur aktiven Bewertung neigen, doch bietet die Plattform dennoch ein wertvolles Stimmungsbild zur wahrgenommenen Modellqualität im offenen Anwendungskontext.</ns0:t>
      </ns0:r>
      <ns0:r ns0:rsidR="005D75AF">
        <ns0:rPr>
          <ns0:rStyle ns0:val="Funotenzeichen"/>
        </ns0:rPr>
        <ns0:footnoteReference ns0:id="24"/>
      </ns0:r>
      <ns0:r>
        <ns0:t>]</ns0:t>
      </ns0:r>
    </ns0:p>
    <ns0:p ns2:paraId="472C3340" ns2:textId="0405C963" ns0:rsidR="002516AA" ns0:rsidRDefault="002516AA" ns0:rsidP="002516AA">
      <ns0:r>
        <ns0:t xml:space="preserve">Insgesamt bietet Chatbot Arena damit eine komplementäre Perspektive zu klassischen Benchmarks: Statt festgelegter Testaufgaben steht hier die spontane, menschliche Einschätzung der </ns0:t>
      </ns0:r>
      <ns0:r ns0:rsidR="005D75AF">
        <ns0:t>Nützlichkeit</ns0:t>
      </ns0:r>
      <ns0:r>
        <ns0:t xml:space="preserve"> im Mittelpunkt. Die aus über 100.000 Paarvergleichen gewonnenen Daten liefern so eine empirische Grundlage für die Bewertung aktueller LLMs – auch im Hinblick auf spätere fachspezifische Anwendungsszenarien wie im bauplanerischen Umfeld.</ns0:t>
      </ns0:r>
    </ns0:p>
    <ns0:p ns2:paraId="0A3718B8" ns2:textId="28654BB4" ns0:rsidR="00913656" ns0:rsidRDefault="007174DA" ns0:rsidP="0054651F">
      <ns0:r ns0:rsidRPr="007174DA">
        <ns0:t>Die zuvor beschriebene Plattform "Chatbot Arena" wurde in "</ns0:t>
      </ns0:r>
      <ns0:proofErr ns0:type="spellStart"/>
      <ns0:r ns0:rsidRPr="007174DA">
        <ns0:t>LMArena</ns0:t>
      </ns0:r>
      <ns0:proofErr ns0:type="spellEnd"/>
      <ns0:r ns0:rsidRPr="007174DA">
        <ns0:t xml:space="preserve">" umbenannt. Diese Umbenennung reflektiert die Erweiterung des Spektrums der verglichenen Modelle und Anwendungsbereiche über reine Chatbots hinaus. Im Juli 2025 wurden auf </ns0:t>
      </ns0:r>
      <ns0:proofErr ns0:type="spellStart"/>
      <ns0:r ns0:rsidRPr="007174DA">
        <ns0:t>LMArena</ns0:t>
      </ns0:r>
      <ns0:proofErr ns0:type="spellEnd"/>
      <ns0:r ns0:rsidRPr="007174DA">
        <ns0:t xml:space="preserve"> nach eigenen Angaben über 3,5 Millionen Abstimmungen von Nutzern gesammelt, was den Umfang dieser datenbasierten Bewertungsmethode belegt.</ns0:t>
      </ns0:r>
    </ns0:p>
    <ns0:p ns2:paraId="06E4D0F1" ns2:textId="73C10099" ns0:rsidR="00305290" ns0:rsidRDefault="00C53DCE" ns0:rsidP="0054651F">
      <ns0:r ns0:rsidRPr="00C53DCE">
        <ns0:t xml:space="preserve">Die Plattform bietet nun zudem detaillierte </ns0:t>
      </ns0:r>
      <ns0:proofErr ns0:type="spellStart"/>
      <ns0:r ns0:rsidRPr="00C53DCE">
        <ns0:t>Leaderboards</ns0:t>
      </ns0:r>
      <ns0:proofErr ns0:type="spellEnd"/>
      <ns0:r ns0:rsidRPr="00C53DCE">
        <ns0:t>, die eine Einordnung der Leistungsfähigkeit der Modelle in verschiedenen Kategorien ermöglichen. Diese Unterteilungen ermöglichen eine Analyse, indem sie spezifische Stärken und Schwächen der LLMs in konkreten Anwendungsfeldern aufzeigen. Zu den prominenten Bereichen gehört die Textgenerierung, welche die Bewertung der Fähigkeit von Modellen umfasst, kohärente, relevante und qualitativ hochwertige Texte für allgemeine Dialoge, kreatives Schreiben und Zusammenfassungen zu erstellen. Ein weiterer Bereich sind die Coding-Themen, die der Bewertung von auf Programmieraufgaben spezialisierten Modellen dienen. Dies umfasst die Generierung von Code, Fehlerbehebung, Code-Erklärungen und die Unterstützung bei Web-Entwicklungsprojekten. Angesichts der zunehmenden Konvergenz von Sprach- und Bildmodellen werden zudem im Bereich Text-</ns0:t>
      </ns0:r>
      <ns0:proofErr ns0:type="spellStart"/>
      <ns0:r ns0:rsidRPr="00C53DCE">
        <ns0:t>to</ns0:t>
      </ns0:r>
      <ns0:proofErr ns0:type="spellEnd"/>
      <ns0:r ns0:rsidRPr="00C53DCE">
        <ns0:t xml:space="preserve">-Image LLMs bewertet, </ns0:t>
      </ns0:r>
      <ns0:proofErr ns0:type="gramStart"/>
      <ns0:r ns0:rsidRPr="00C53DCE">
        <ns0:t>die visuelle Inhalte</ns0:t>
      </ns0:r>
      <ns0:proofErr ns0:type="gramEnd"/>
      <ns0:r ns0:rsidRPr="00C53DCE">
        <ns0:t xml:space="preserve"> aus Textbeschreibungen generieren. Schließlich wird im Segment Search (Suche) die Fähigkeit der Modelle beurteilt, präzise und relevante Informationen basierend auf Suchanfragen zu liefern.</ns0:t>
      </ns0:r>
      <ns0:r ns0:rsidR="002E0AA1">
        <ns0:rPr>
          <ns0:rStyle ns0:val="Funotenzeichen"/>
        </ns0:rPr>
        <ns0:footnoteReference ns0:id="25"/>
      </ns0:r>
    </ns0:p>
    <ns0:p ns2:paraId="43BE2233" ns2:textId="0B064659" ns0:rsidR="003C549E" ns0:rsidRDefault="00483E2F" ns0:rsidP="0054651F">
      <ns0:r>
        <ns0:t>Die Ergebnisse der Abstimmungen</ns0:t>
      </ns0:r>
      <ns0:r ns0:rsidR="003C549E" ns0:rsidRPr="003C549E">
        <ns0:t xml:space="preserve"> werden anhand des Elo-Scores vergliche</ns0:t>
      </ns0:r>
      <ns0:r>
        <ns0:t>. E</ns0:t>
      </ns0:r>
      <ns0:r ns0:rsidR="003C549E" ns0:rsidRPr="003C549E">
        <ns0:t xml:space="preserve">inem ursprünglich im Schach entwickelten Verfahren zur Bewertung relativer Stärke, das inzwischen breit in kompetitiven Vergleichsszenarien Anwendung findet. Die Punktzahlen ergeben sich aus </ns0:t>
      </ns0:r>
      <ns0:proofErr ns0:type="spellStart"/>
      <ns0:r ns0:rsidR="003C549E" ns0:rsidRPr="003C549E">
        <ns0:t>Nutzervotings</ns0:t>
      </ns0:r>
      <ns0:proofErr ns0:type="spellEnd"/>
      <ns0:r ns0:rsidR="003C549E" ns0:rsidRPr="003C549E">
        <ns0:t xml:space="preserve"> in direkten Modellvergleichen</ns0:t>
      </ns0:r>
      <ns0:r ns0:rsidR="003C549E">
        <ns0:t>.</ns0:t>
      </ns0:r>
    </ns0:p>
    <ns0:p ns2:paraId="065D32DF" ns2:textId="77777777" ns0:rsidR="00C74477" ns0:rsidRDefault="007834F8" ns0:rsidP="00C74477">
      <ns0:pPr>
        <ns0:keepNext/>
      </ns0:pPr>
      <ns0:r>
        <ns0:rPr>
          <ns0:noProof/>
        </ns0:rPr>
        <ns0:drawing>
          <ns3:inline distT="0" distB="0" distL="0" distR="0" ns4:anchorId="09A5391F" ns4:editId="2366375B">
            <ns3:extent cx="4320000" cy="3263354"/>
            <ns3:effectExtent l="0" t="0" r="4445" b="0"/>
            <ns3:docPr id="13" name="Grafik 13"/>
            <ns3:cNvGraphicFramePr>
              <ns5:graphicFrameLocks noChangeAspect="1"/>
            </ns3:cNvGraphicFramePr>
            <ns5:graphic>
              <ns5:graphicData uri="http://schemas.openxmlformats.org/drawingml/2006/picture">
                <ns12:pic>
                  <ns12:nvPicPr>
                    <ns12:cNvPr id="0" name="Picture 1"/>
                    <ns12:cNvPicPr>
                      <ns5:picLocks noChangeAspect="1" noChangeArrowheads="1"/>
                    </ns12:cNvPicPr>
                  </ns12:nvPicPr>
                  <ns12:blipFill>
                    <ns5:blip ns11:embed="rId31" cstate="print">
                      <ns5:extLst>
                        <ns5:ext uri="{28A0092B-C50C-407E-A947-70E740481C1C}">
                          <ns14:useLocalDpi val="0"/>
                        </ns5:ext>
                      </ns5:extLst>
                    </ns5:blip>
                    <ns5:srcRect/>
                    <ns5:stretch>
                      <ns5:fillRect/>
                    </ns5:stretch>
                  </ns12:blipFill>
                  <ns12:spPr bwMode="auto">
                    <ns5:xfrm>
                      <ns5:off x="0" y="0"/>
                      <ns5:ext cx="4320000" cy="3263354"/>
                    </ns5:xfrm>
                    <ns5:prstGeom prst="rect">
                      <ns5:avLst/>
                    </ns5:prstGeom>
                    <ns5:noFill/>
                    <ns5:ln>
                      <ns5:noFill/>
                    </ns5:ln>
                  </ns12:spPr>
                </ns12:pic>
              </ns5:graphicData>
            </ns5:graphic>
          </ns3:inline>
        </ns0:drawing>
      </ns0:r>
    </ns0:p>
    <ns0:p ns2:paraId="43697201" ns2:textId="01C986BF" ns0:rsidR="00233693" ns0:rsidRDefault="00C74477" ns0:rsidP="00C74477">
      <ns0:pPr>
        <ns0:pStyle ns0:val="Beschriftung"/>
      </ns0:pPr>
      <ns0:bookmarkStart ns0:id="34" ns0:name="_Ref203228490"/>
      <ns0:bookmarkStart ns0:id="35" ns0:name="_Ref203228469"/>
      <ns0:r>
        <ns0:t xml:space="preserve">Abbildung </ns0:t>
      </ns0:r>
      <ns0:r>
        <ns0:fldChar ns0:fldCharType="begin"/>
      </ns0:r>
      <ns0:r>
        <ns0:instrText xml:space="preserve"> SEQ Abbildung \* ARABIC </ns0:instrText>
      </ns0:r>
      <ns0:r>
        <ns0:fldChar ns0:fldCharType="separate"/>
      </ns0:r>
      <ns0:r ns0:rsidR="00DC0381">
        <ns0:rPr>
          <ns0:noProof/>
        </ns0:rPr>
        <ns0:t>15</ns0:t>
      </ns0:r>
      <ns0:r>
        <ns0:fldChar ns0:fldCharType="end"/>
      </ns0:r>
      <ns0:bookmarkEnd ns0:id="34"/>
      <ns0:r>
        <ns0:t xml:space="preserve"> </ns0:t>
      </ns0:r>
      <ns0:r ns0:rsidRPr="00D6365C">
        <ns0:t>Gesamtranking führender LLMs in acht Teilbereichen, Quelle</ns0:t>
      </ns0:r>
      <ns0:r>
        <ns0:t xml:space="preserve">: </ns0:t>
      </ns0:r>
      <ns0:sdt>
        <ns0:sdtPr>
          <ns0:alias ns0:val="To edit, see citavi.com/edit"/>
          <ns0:tag ns0:val="CitaviPlaceholder#0b159e18-a9d4-4b4f-b97e-b946aeb7fd8a"/>
          <ns0:id ns0:val="-1392884102"/>
          <ns0:placeholder>
            <ns0:docPart ns0:val="DefaultPlaceholder_-1854013440"/>
          </ns0:placeholder>
        </ns0:sdtPr>
        <ns0:sdtEndPr/>
        <ns0:sdtContent>
          <ns0:r>
            <ns0:fldChar ns0:fldCharType="begin"/>
          </ns0:r>
          <ns0:r>
            <ns0: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mU1MTY4LTI5YmMtNGNmMC1hNWQ0LWRiZjc2YWZlMTJh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GIxNTllMTgtYTlkNC00YjRmLWI5N2UtYjk0NmFlYjdmZDhhIiwiVGV4dCI6IihsbWFyZW5hLmFpIDIwMjUpIiwiV0FJVmVyc2lvbiI6IjYuMTkuMi4xIn0=}</ns0:instrText>
          </ns0:r>
          <ns0:r>
            <ns0:fldChar ns0:fldCharType="separate"/>
          </ns0:r>
          <ns0:r ns0:rsidR="00B05C95">
            <ns0:t>(lmarena.ai 2025)</ns0:t>
          </ns0:r>
          <ns0:r>
            <ns0:fldChar ns0:fldCharType="end"/>
          </ns0:r>
        </ns0:sdtContent>
      </ns0:sdt>
      <ns0:bookmarkEnd ns0:id="35"/>
    </ns0:p>
    <ns0:p ns2:paraId="441FB479" ns2:textId="6B14BA73" ns0:rsidR="006622CC" ns0:rsidRDefault="00B05C95" ns0:rsidP="00BA1721">
      <ns0:r>
        <ns0:fldChar ns0:fldCharType="begin"/>
      </ns0:r>
      <ns0:r>
        <ns0:instrText xml:space="preserve"> REF _Ref203228490 \h </ns0:instrText>
      </ns0:r>
      <ns0:r>
        <ns0:fldChar ns0:fldCharType="separate"/>
      </ns0:r>
      <ns0:r ns0:rsidR="007E19F3">
        <ns0:t xml:space="preserve">Abbildung </ns0:t>
      </ns0:r>
      <ns0:r ns0:rsidR="007E19F3">
        <ns0:rPr>
          <ns0:noProof/>
        </ns0:rPr>
        <ns0:t>15</ns0:t>
      </ns0:r>
      <ns0:r>
        <ns0:fldChar ns0:fldCharType="end"/>
      </ns0:r>
      <ns0:r>
        <ns0:t xml:space="preserve"> </ns0:t>
      </ns0:r>
      <ns0:r ns0:rsidR="00187486" ns0:rsidRPr="00187486">
        <ns0:t xml:space="preserve">zeigt das Arena-Gesamtranking </ns0:t>
      </ns0:r>
      <ns0:r ns0:rsidR="00187486">
        <ns0:t>welches sich</ns0:t>
      </ns0:r>
      <ns0:r ns0:rsidR="00187486" ns0:rsidRPr="00187486">
        <ns0:t xml:space="preserve"> in acht spezifische Kategorien </ns0:t>
      </ns0:r>
      <ns0:r ns0:rsidR="00187486">
        <ns0:t>unterteilt</ns0:t>
      </ns0:r>
      <ns0:r ns0:rsidR="00187486" ns0:rsidRPr="00187486">
        <ns0:t xml:space="preserve">. Bewertet werden dabei: Hard Prompts (Umgang mit komplex formulierten </ns0:t>
      </ns0:r>
      <ns0:r ns0:rsidR="00351766">
        <ns0:t>Eingaben</ns0:t>
      </ns0:r>
      <ns0:r ns0:rsidR="00187486" ns0:rsidRPr="00187486">
        <ns0:t xml:space="preserve">), Coding (Lösen und Erklären von Programmieraufgaben), Math (mathematisches Problemlösen), Creative Writing (kreatives und </ns0:t>
      </ns0:r>
      <ns0:r ns0:rsidR="00351766">
        <ns0:t>zusammenhängendes</ns0:t>
      </ns0:r>
      <ns0:r ns0:rsidR="00187486" ns0:rsidRPr="00187486">
        <ns0:t xml:space="preserve"> Schreiben), </ns0:t>
      </ns0:r>
      <ns0:proofErr ns0:type="spellStart"/>
      <ns0:r ns0:rsidR="00187486" ns0:rsidRPr="00187486">
        <ns0:t>Instruction</ns0:t>
      </ns0:r>
      <ns0:proofErr ns0:type="spellEnd"/>
      <ns0:r ns0:rsidR="00187486" ns0:rsidRPr="00187486">
        <ns0:t xml:space="preserve"> </ns0:t>
      </ns0:r>
      <ns0:proofErr ns0:type="spellStart"/>
      <ns0:r ns0:rsidR="00187486" ns0:rsidRPr="00187486">
        <ns0:t>Following</ns0:t>
      </ns0:r>
      <ns0:proofErr ns0:type="spellEnd"/>
      <ns0:r ns0:rsidR="00187486" ns0:rsidRPr="00187486">
        <ns0:t xml:space="preserve"> (präzises Befolgen von </ns0:t>
      </ns0:r>
      <ns0:r ns0:rsidR="00351766">
        <ns0:t>Eingaben</ns0:t>
      </ns0:r>
      <ns0:r ns0:rsidR="00187486" ns0:rsidRPr="00187486">
        <ns0:t xml:space="preserve">), </ns0:t>
      </ns0:r>
      <ns0:proofErr ns0:type="spellStart"/>
      <ns0:r ns0:rsidR="00187486" ns0:rsidRPr="00187486">
        <ns0:t>Longer</ns0:t>
      </ns0:r>
      <ns0:proofErr ns0:type="spellEnd"/>
      <ns0:r ns0:rsidR="00187486" ns0:rsidRPr="00187486">
        <ns0:t xml:space="preserve"> Query (Verarbeitung langer, verschachtelter </ns0:t>
      </ns0:r>
      <ns0:r ns0:rsidR="00351766">
        <ns0:t>Eingaben</ns0:t>
      </ns0:r>
      <ns0:r ns0:rsidR="00187486" ns0:rsidRPr="00187486">
        <ns0:t xml:space="preserve">), Multi-Turn (Führen konsistenter Dialoge über mehrere Runden) </ns0:t>
      </ns0:r>
      <ns0:r ns0:rsidR="00F85925">
        <ns0:t xml:space="preserve">sowie die allgemeine Fähigkeit zur Aufgabenbearbeitung in diesen Bereichen (Overall). </ns0:t>
      </ns0:r>
      <ns0:r ns0:rsidR="00C36AA1" ns0:rsidRPr="00C36AA1">
        <ns0:t xml:space="preserve">Zum Stand 11. Juli 2025 liegt Gemini 2.5 Pro an der Spitze und belegt in allen Einzelkategorien den ersten Rang. Auf den folgenden Plätzen finden sich o3-2025-04-16 und ChatGPT-4o, die beide in mehreren Kategorien vordere Ränge einnehmen. Ergänzt wird die Gruppe durch GPT-4.5 Preview, Claude 3 Opus und </ns0:t>
      </ns0:r>
      <ns0:proofErr ns0:type="spellStart"/>
      <ns0:r ns0:rsidR="00C36AA1" ns0:rsidRPr="00C36AA1">
        <ns0:t>DeepSeek</ns0:t>
      </ns0:r>
      <ns0:proofErr ns0:type="spellEnd"/>
      <ns0:r ns0:rsidR="00C36AA1" ns0:rsidRPr="00C36AA1">
        <ns0:t xml:space="preserve"> V2. </ns0:t>
      </ns0:r>
      <ns0:r ns0:rsidR="00C36AA1">
        <ns0:t xml:space="preserve">In den oberen Plätzen </ns0:t>
      </ns0:r>
      <ns0:r ns0:rsidR="00C36AA1" ns0:rsidRPr="00C36AA1">
        <ns0:t xml:space="preserve">finden sich zudem Modelle wie </ns0:t>
      </ns0:r>
      <ns0:proofErr ns0:type="spellStart"/>
      <ns0:r ns0:rsidR="00C36AA1" ns0:rsidRPr="00C36AA1">
        <ns0:t>Qwen</ns0:t>
      </ns0:r>
      <ns0:proofErr ns0:type="spellEnd"/>
      <ns0:r ns0:rsidR="00C36AA1" ns0:rsidRPr="00C36AA1">
        <ns0:t xml:space="preserve"> 2, </ns0:t>
      </ns0:r>
      <ns0:proofErr ns0:type="spellStart"/>
      <ns0:r ns0:rsidR="00C36AA1" ns0:rsidRPr="00C36AA1">
        <ns0:t>Grok</ns0:t>
      </ns0:r>
      <ns0:proofErr ns0:type="spellEnd"/>
      <ns0:r ns0:rsidR="00C36AA1" ns0:rsidRPr="00C36AA1">
        <ns0:t xml:space="preserve"> 3 und </ns0:t>
      </ns0:r>
      <ns0:proofErr ns0:type="spellStart"/>
      <ns0:r ns0:rsidR="00C36AA1" ns0:rsidRPr="00C36AA1">
        <ns0:t>Llama</ns0:t>
      </ns0:r>
      <ns0:proofErr ns0:type="spellEnd"/>
      <ns0:r ns0:rsidR="00C36AA1" ns0:rsidRPr="00C36AA1">
        <ns0:t xml:space="preserve"> 3.1, die in einzelnen Kategorien </ns0:t>
      </ns0:r>
      <ns0:r ns0:rsidR="006622CC">
        <ns0:t>besser</ns0:t>
      </ns0:r>
      <ns0:r ns0:rsidR="00C36AA1" ns0:rsidRPr="00C36AA1">
        <ns0:t xml:space="preserve"> </ns0:t>
      </ns0:r>
      <ns0:r ns0:rsidR="006622CC">
        <ns0:t>abschneiden</ns0:t>
      </ns0:r>
      <ns0:r ns0:rsidR="00C36AA1" ns0:rsidRPr="00C36AA1">
        <ns0:t>. Das Ranking veranschaulicht, welche Modelle zum Stand der Datenerhebung im Juli 2025 in den acht Teilbereichen aus Nutzersicht am besten abgeschlossen haben.</ns0:t>
      </ns0:r>
    </ns0:p>
    <ns0:p ns2:paraId="10380142" ns2:textId="5E8F8CF6" ns0:rsidR="00675344" ns0:rsidRDefault="00C00549" ns0:rsidP="00BA1721">
      <ns0:r>
        <ns0:rPr>
          <ns0:noProof/>
        </ns0:rPr>
        <ns0:drawing>
          <ns3:inline distT="0" distB="0" distL="0" distR="0" ns4:anchorId="3232CAF2" ns4:editId="6085CA4C">
            <ns3:extent cx="4320000" cy="3922984"/>
            <ns3:effectExtent l="0" t="0" r="4445" b="1905"/>
            <ns3:docPr id="16" name="Grafik 16"/>
            <ns3:cNvGraphicFramePr>
              <ns5:graphicFrameLocks noChangeAspect="1"/>
            </ns3:cNvGraphicFramePr>
            <ns5:graphic>
              <ns5:graphicData uri="http://schemas.openxmlformats.org/drawingml/2006/picture">
                <ns12:pic>
                  <ns12:nvPicPr>
                    <ns12:cNvPr id="0" name="Picture 2"/>
                    <ns12:cNvPicPr>
                      <ns5:picLocks noChangeAspect="1" noChangeArrowheads="1"/>
                    </ns12:cNvPicPr>
                  </ns12:nvPicPr>
                  <ns12:blipFill>
                    <ns5:blip ns11:embed="rId32">
                      <ns5:extLst>
                        <ns5:ext uri="{28A0092B-C50C-407E-A947-70E740481C1C}">
                          <ns14:useLocalDpi val="0"/>
                        </ns5:ext>
                      </ns5:extLst>
                    </ns5:blip>
                    <ns5:srcRect/>
                    <ns5:stretch>
                      <ns5:fillRect/>
                    </ns5:stretch>
                  </ns12:blipFill>
                  <ns12:spPr bwMode="auto">
                    <ns5:xfrm>
                      <ns5:off x="0" y="0"/>
                      <ns5:ext cx="4320000" cy="3922984"/>
                    </ns5:xfrm>
                    <ns5:prstGeom prst="rect">
                      <ns5:avLst/>
                    </ns5:prstGeom>
                    <ns5:noFill/>
                    <ns5:ln>
                      <ns5:noFill/>
                    </ns5:ln>
                  </ns12:spPr>
                </ns12:pic>
              </ns5:graphicData>
            </ns5:graphic>
          </ns3:inline>
        </ns0:drawing>
      </ns0:r>
    </ns0:p>
    <ns0:p ns2:paraId="000AA18C" ns2:textId="70CD166C" ns0:rsidR="007834F8" ns0:rsidRDefault="00675344" ns0:rsidP="00675344">
      <ns0:pPr>
        <ns0:pStyle ns0:val="Beschriftung"/>
      </ns0:pPr>
      <ns0:bookmarkStart ns0:id="36" ns0:name="_Ref203229474"/>
      <ns0:r>
        <ns0:t xml:space="preserve">Abbildung </ns0:t>
      </ns0:r>
      <ns0:r>
        <ns0:fldChar ns0:fldCharType="begin"/>
      </ns0:r>
      <ns0:r>
        <ns0:instrText xml:space="preserve"> SEQ Abbildung \* ARABIC </ns0:instrText>
      </ns0:r>
      <ns0:r>
        <ns0:fldChar ns0:fldCharType="separate"/>
      </ns0:r>
      <ns0:r ns0:rsidR="00DC0381">
        <ns0:rPr>
          <ns0:noProof/>
        </ns0:rPr>
        <ns0:t>16</ns0:t>
      </ns0:r>
      <ns0:r>
        <ns0:fldChar ns0:fldCharType="end"/>
      </ns0:r>
      <ns0:bookmarkEnd ns0:id="36"/>
      <ns0:r>
        <ns0:t xml:space="preserve"> </ns0:t>
      </ns0:r>
      <ns0:r ns0:rsidR="00D320E4">
        <ns0:t xml:space="preserve">Ranking von LLMs nach Leistung im Verstehen und Erzeugen von Texten, </ns0:t>
      </ns0:r>
      <ns0:r ns0:rsidR="0000157E">
        <ns0:t xml:space="preserve">Quelle: </ns0:t>
      </ns0:r>
      <ns0:sdt>
        <ns0:sdtPr>
          <ns0:alias ns0:val="To edit, see citavi.com/edit"/>
          <ns0:tag ns0:val="CitaviPlaceholder#3c316f09-c737-4705-8299-fe36148190b5"/>
          <ns0:id ns0:val="-537668116"/>
          <ns0:placeholder>
            <ns0:docPart ns0:val="DefaultPlaceholder_-1854013440"/>
          </ns0:placeholder>
        </ns0:sdtPr>
        <ns0:sdtEndPr/>
        <ns0:sdtContent>
          <ns0:r ns0:rsidR="0000157E">
            <ns0:fldChar ns0:fldCharType="begin"/>
          </ns0:r>
          <ns0:r ns0:rsidR="0000157E">
            <ns0: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RjZWYyLWY2ODUtNGNhNy05OGFkLTcwZmMzYzQ1MGU3ZC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2MzMTZmMDktYzczNy00NzA1LTgyOTktZmUzNjE0ODE5MGI1IiwiVGV4dCI6IihsbWFyZW5hLmFpIDIwMjUpIiwiV0FJVmVyc2lvbiI6IjYuMTkuMi4xIn0=}</ns0:instrText>
          </ns0:r>
          <ns0:r ns0:rsidR="0000157E">
            <ns0:fldChar ns0:fldCharType="separate"/>
          </ns0:r>
          <ns0:r ns0:rsidR="00B05C95">
            <ns0:t>(lmarena.ai 2025)</ns0:t>
          </ns0:r>
          <ns0:r ns0:rsidR="0000157E">
            <ns0:fldChar ns0:fldCharType="end"/>
          </ns0:r>
        </ns0:sdtContent>
      </ns0:sdt>
    </ns0:p>
    <ns0:p ns2:paraId="2982F8B7" ns2:textId="24FA90A6" ns0:rsidR="00C00549" ns0:rsidRDefault="001C79A2" ns0:rsidP="00C74909">
      <ns0:commentRangeStart ns0:id="12"/>
      <ns0:r>
        <ns0:fldChar ns0:fldCharType="begin"/>
      </ns0:r>
      <ns0:r>
        <ns0:instrText xml:space="preserve"> REF _Ref203229474 \h </ns0:instrText>
      </ns0:r>
      <ns0:r>
        <ns0:fldChar ns0:fldCharType="separate"/>
      </ns0:r>
      <ns0:r ns0:rsidR="007E19F3">
        <ns0:t xml:space="preserve">Abbildung </ns0:t>
      </ns0:r>
      <ns0:r ns0:rsidR="007E19F3">
        <ns0:rPr>
          <ns0:noProof/>
        </ns0:rPr>
        <ns0:t>16</ns0:t>
      </ns0:r>
      <ns0:r>
        <ns0:fldChar ns0:fldCharType="end"/>
      </ns0:r>
      <ns0:r>
        <ns0:t xml:space="preserve"> </ns0:t>
      </ns0:r>
      <ns0:r ns0:rsidRPr="001C79A2">
        <ns0:t>zeigt das Text-Arena-Ranking, das sich ausschließlich auf textbasierte Aufgabenstellungen bezieht. Zum Stichtag 7. Juli 2025 liegt Gemini 2.5 Pro an der Spitze mit den höchsten Elo-Wert im Bereich rein textueller Aufgaben auf. Auf den folgenden Rängen positionieren sich Modelle wie o3-2025-04-16, GPT-4.5 Preview und Claude 3 Opus. Auffällig ist eine klare Gruppenbildung im oberen Leistungssegment: Gemini 2.5 Pro hebt sich deutlich vom restlichen Feld ab, während sich unmittelbar dahinter ein eng beieinander liegendes Cluster aus o3-2025-04-16, GPT-4.5 Preview, Claude 3 Opus und ChatGPT-4o formiert. Die Positionen zeigen damit, welche Modelle aus Nutzersicht besonders überzeugend mit sprachlich anspruchsvollen Aufgaben umgehen können. Für die Praxis bedeutet dies: Systeme mit hoher Elo-Bewertung in der Text Arena sind besonders geeignet für Aufgaben wie die Erstellung technischer Erläuterungstexte, Berichtsformate oder das Zusammenfassen umfangreicher Dokumente.</ns0:t>
      </ns0:r>
      <ns0:commentRangeEnd ns0:id="12"/>
      <ns0:r>
        <ns0:commentReference ns0:id="12"/>
      </ns0:r>
    </ns0:p>
    <ns0:p ns2:paraId="322673EE" ns2:textId="77777777" ns0:rsidR="00C74909" ns0:rsidRDefault="00C74909" ns0:rsidP="00C74909">
      <ns0:pPr>
        <ns0:keepNext/>
      </ns0:pPr>
      <ns0:r>
        <ns0:rPr>
          <ns0:noProof/>
        </ns0:rPr>
        <ns0:drawing>
          <ns3:inline distT="0" distB="0" distL="0" distR="0" ns4:anchorId="24FE975D" ns4:editId="35EC42FC">
            <ns3:extent cx="4320000" cy="3922983"/>
            <ns3:effectExtent l="0" t="0" r="4445" b="1905"/>
            <ns3:docPr id="18" name="Grafik 18"/>
            <ns3:cNvGraphicFramePr>
              <ns5:graphicFrameLocks noChangeAspect="1"/>
            </ns3:cNvGraphicFramePr>
            <ns5:graphic>
              <ns5:graphicData uri="http://schemas.openxmlformats.org/drawingml/2006/picture">
                <ns12:pic>
                  <ns12:nvPicPr>
                    <ns12:cNvPr id="0" name="Picture 4"/>
                    <ns12:cNvPicPr>
                      <ns5:picLocks noChangeAspect="1" noChangeArrowheads="1"/>
                    </ns12:cNvPicPr>
                  </ns12:nvPicPr>
                  <ns12:blipFill>
                    <ns5:blip ns11:embed="rId33">
                      <ns5:extLst>
                        <ns5:ext uri="{28A0092B-C50C-407E-A947-70E740481C1C}">
                          <ns14:useLocalDpi val="0"/>
                        </ns5:ext>
                      </ns5:extLst>
                    </ns5:blip>
                    <ns5:srcRect/>
                    <ns5:stretch>
                      <ns5:fillRect/>
                    </ns5:stretch>
                  </ns12:blipFill>
                  <ns12:spPr bwMode="auto">
                    <ns5:xfrm>
                      <ns5:off x="0" y="0"/>
                      <ns5:ext cx="4320000" cy="3922983"/>
                    </ns5:xfrm>
                    <ns5:prstGeom prst="rect">
                      <ns5:avLst/>
                    </ns5:prstGeom>
                    <ns5:noFill/>
                    <ns5:ln>
                      <ns5:noFill/>
                    </ns5:ln>
                  </ns12:spPr>
                </ns12:pic>
              </ns5:graphicData>
            </ns5:graphic>
          </ns3:inline>
        </ns0:drawing>
      </ns0:r>
    </ns0:p>
    <ns0:p ns2:paraId="2AD2B3D6" ns2:textId="1E413607" ns0:rsidR="00C74909" ns0:rsidRDefault="00C74909" ns0:rsidP="00C74909">
      <ns0:pPr>
        <ns0:pStyle ns0:val="Beschriftung"/>
      </ns0:pPr>
      <ns0:r>
        <ns0:t xml:space="preserve">Abbildung </ns0:t>
      </ns0:r>
      <ns0:r>
        <ns0:fldChar ns0:fldCharType="begin"/>
      </ns0:r>
      <ns0:r>
        <ns0:instrText xml:space="preserve"> SEQ Abbildung \* ARABIC </ns0:instrText>
      </ns0:r>
      <ns0:r>
        <ns0:fldChar ns0:fldCharType="separate"/>
      </ns0:r>
      <ns0:r ns0:rsidR="00DC0381">
        <ns0:rPr>
          <ns0:noProof/>
        </ns0:rPr>
        <ns0:t>17</ns0:t>
      </ns0:r>
      <ns0:r>
        <ns0:fldChar ns0:fldCharType="end"/>
      </ns0:r>
      <ns0:r>
        <ns0:t xml:space="preserve"> </ns0:t>
      </ns0:r>
      <ns0:r ns0:rsidRPr="00B2421C">
        <ns0:t>Ranking von LLMs nach Leistung im Verstehen und Erzeugen von Texten, Quelle:</ns0:t>
      </ns0:r>
      <ns0:r>
        <ns0:t xml:space="preserve"> </ns0:t>
      </ns0:r>
      <ns0:sdt>
        <ns0:sdtPr>
          <ns0:alias ns0:val="To edit, see citavi.com/edit"/>
          <ns0:tag ns0:val="CitaviPlaceholder#9db7b24c-2806-4af2-a2aa-ae957f31108c"/>
          <ns0:id ns0:val="573162522"/>
          <ns0:placeholder>
            <ns0:docPart ns0:val="DefaultPlaceholder_-1854013440"/>
          </ns0:placeholder>
        </ns0:sdtPr>
        <ns0:sdtEndPr/>
        <ns0:sdtContent>
          <ns0:r>
            <ns0:fldChar ns0:fldCharType="begin"/>
          </ns0:r>
          <ns0:r>
            <ns0: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TJlZTMyLTcwNTUtNDdmOS04ZDNmLWU1OWU5ZjIwYTll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OWRiN2IyNGMtMjgwNi00YWYyLWEyYWEtYWU5NTdmMzExMDhjIiwiVGV4dCI6IihsbWFyZW5hLmFpIDIwMjUpIiwiV0FJVmVyc2lvbiI6IjYuMTkuMi4xIn0=}</ns0:instrText>
          </ns0:r>
          <ns0:r>
            <ns0:fldChar ns0:fldCharType="separate"/>
          </ns0:r>
          <ns0:r ns0:rsidR="00B05C95">
            <ns0:t>(lmarena.ai 2025)</ns0:t>
          </ns0:r>
          <ns0:r>
            <ns0:fldChar ns0:fldCharType="end"/>
          </ns0:r>
        </ns0:sdtContent>
      </ns0:sdt>
    </ns0:p>
    <ns0:p ns2:paraId="0422CC93" ns2:textId="522C5800" ns0:rsidR="00971311" ns0:rsidRPr="00305F45" ns0:rsidRDefault="00A9798E" ns0:rsidP="00305F45">
      <ns0:r ns0:rsidRPr="00A9798E">
        <ns0:t xml:space="preserve">Abbildung 17 zeigt das Vision-Arena-Ranking zum Stand 7. Juli 2025. Bewertet wurde hier die Fähigkeit multimodaler KI-Modelle, visuelle Eingaben wie Bilder, Diagramme oder Screenshots sprachlich zu verarbeiten. Gemini 2.5 Pro führt das Ranking mit Abstand an. Dahinter folgen Gemini 2.5 Pro Preview, GPT-4o und o3. Modelle von Google zählen dabei aktuell zu den leistungsstärksten. Im baulichen Kontext </ns0:t>
      </ns0:r>
      <ns0:proofErr ns0:type="gramStart"/>
      <ns0:r ns0:rsidRPr="00A9798E">
        <ns0:t>ist  die</ns0:t>
      </ns0:r>
      <ns0:proofErr ns0:type="gramEnd"/>
      <ns0:r ns0:rsidRPr="00A9798E">
        <ns0:t xml:space="preserve"> Analyse von Grundrissplänen, Baustellendokumentationen oder technischen Zeichnungen eine Anwendung.</ns0:t>
      </ns0:r>
    </ns0:p>
    <ns0:p ns2:paraId="34622983" ns2:textId="77777777" ns0:rsidR="00971311" ns0:rsidRDefault="00971311" ns0:rsidP="0054651F"/>
    <ns0:p ns2:paraId="725BCB61" ns2:textId="1BD0FFD1" ns0:rsidR="00B572FF" ns0:rsidRDefault="00B572FF" ns0:rsidP="00B572FF">
      <ns0:pPr>
        <ns0:pStyle ns0:val="berschrift3"/>
      </ns0:pPr>
      <ns0:bookmarkStart ns0:id="37" ns0:name="_Toc202445620"/>
      <ns0:r>
        <ns0:t xml:space="preserve">Verarbeitungskapazität und </ns0:t>
      </ns0:r>
      <ns0:proofErr ns0:type="spellStart"/>
      <ns0:r>
        <ns0:t>Tokenlimit</ns0:t>
      </ns0:r>
      <ns0:proofErr ns0:type="spellEnd"/>
      <ns0:r>
        <ns0:t> </ns0:t>
      </ns0:r>
      <ns0:bookmarkEnd ns0:id="37"/>
    </ns0:p>
    <ns0:p ns2:paraId="282718F3" ns2:textId="7C5AF777" ns0:rsidR="004F2424" ns0:rsidRDefault="00435719" ns0:rsidP="004F2424">
      <ns0:r ns0:rsidRPr="00435719">
        <ns0:t>Die digitale Bauwirtschaft erzeugt enorme Datenmengen – von detaillierten BIM-Modellen über dichte Punktwolken bis hin zu umfangreicher technischer Dokumentation. Ein Praxisbeispiel verdeutlicht dies eindrücklich: Bei der Bestandsaufnahme einer entkernten Industriehalle fielen rund 600 GB Laserscandaten an, die zu einem BIM-Gebäudemodell (IFC-Format) von etwa 180 MB verarbeitet wurden.</ns0:t>
      </ns0:r>
      <ns0:r ns0:rsidR="00B72B2E">
        <ns0:rPr>
          <ns0:rStyle ns0:val="Funotenzeichen"/>
        </ns0:rPr>
        <ns0:footnoteReference ns0:id="26"/>
      </ns0:r>
      <ns0:r ns0:rsidR="00B72B2E">
        <ns0:t xml:space="preserve"> </ns0:t>
      </ns0:r>
      <ns0:r ns0:rsidRPr="00435719">
        <ns0:t xml:space="preserve">Dieses Beispiel, beschrieben im „Leitfaden Geodäsie und BIM“, verdeutlicht die enorme Datenintensität selbst einzelner Bauprojekte und verweist auf die wachsenden Anforderungen an digitale Verarbeitungssysteme. LLMs müssen dazu in der Lage sein, projektbezogene Informationen – oft verteilt auf verschiedene Formate, Detaillierungsgrade und Quellen – effizient zu verarbeiten, um in der Baupraxis überhaupt eine operative Unterstützung leisten zu können. Die Grenzen aktueller Modelle, insbesondere hinsichtlich ihrer Kontextfenster und </ns0:t>
      </ns0:r>
      <ns0:proofErr ns0:type="spellStart"/>
      <ns0:r ns0:rsidRPr="00435719">
        <ns0:t>Tokenlimits</ns0:t>
      </ns0:r>
      <ns0:proofErr ns0:type="spellEnd"/>
      <ns0:r ns0:rsidRPr="00435719">
        <ns0:t>, werden hier schnell offensichtlich. Die Frage nach der Verarbeitungskapazität von LLMs ist somit kein abstraktes technisches Detail, sondern ein zentraler Faktor für deren Praxistauglichkeit im digitalen Bauwesen.</ns0:t>
      </ns0:r>
    </ns0:p>
    <ns0:p ns2:paraId="0C6C6A2A" ns2:textId="3DA7BCBF" ns0:rsidR="004F2424" ns0:rsidRDefault="00D65A3B" ns0:rsidP="004F2424">
      <ns0:r ns0:rsidRPr="00D65A3B">
        <ns0:t>Bauprojekte sind hochindividuell – kaum ein Projekt gleicht dem anderen. Viele Parameter müssen jeweils neu festgelegt werden. Gleichzeitig steigt die Komplexität: Unterschiedlichste Fachdisziplinen bringen umfangreiche Informationen ein, die im Gesamtzusammenhang berücksichtigt werden müssen. Entscheidungen hängen oft vom Projektkontext ab, selbst Details sind durch frühere Planungsstände oder disziplinübergreifende Wechselwirkungen beeinflusst.</ns0:t>
      </ns0:r>
      <ns0:r ns0:rsidR="00807130">
        <ns0:br/>
      </ns0:r>
      <ns0:r ns0:rsidR="00AC74F9" ns0:rsidRPr="00AC74F9">
        <ns0:t>Kein Mensch kann diese Informationsmengen vollständig überblicken. Wie Schwarzwälder festhält, reichen traditionelle Methoden nicht mehr aus, um die zunehmende Informationsflut zu bewältigen: „Nicht einmal der beste Projektleiter ist in der Lage, sämtliche Input-Daten der Projektbeteiligten auch nur ansatzweise zeitnah zu erfassen, zu analysieren, zu prüfen und darüber zu entscheiden.“</ns0:t>
      </ns0:r>
      <ns0:r ns0:rsidR="00C607AC">
        <ns0:rPr>
          <ns0:rStyle ns0:val="Funotenzeichen"/>
        </ns0:rPr>
        <ns0:footnoteReference ns0:id="27"/>
      </ns0:r>
      <ns0:r ns0:rsidR="00AC74F9" ns0:rsidRPr="00AC74F9">
        <ns0:t xml:space="preserve"> Hier setzt das Potenzial von KI an: Ein LLM könnte relevante Projektdaten aufnehmen und querschnittlich auswerten, um Planer gezielt zu entlasten. Voraussetzung dafür ist allerdings, dass </ns0:t>
      </ns0:r>
      <ns0:r ns0:rsidR="006145C8">
        <ns0:t xml:space="preserve">das LLM </ns0:t>
      </ns0:r>
      <ns0:r ns0:rsidR="00AC74F9" ns0:rsidRPr="00AC74F9">
        <ns0:t>Zugriff auf alle wesentlichen Informationen ha</ns0:t>
      </ns0:r>
      <ns0:r ns0:rsidR="006145C8">
        <ns0:t>t</ns0:t>
      </ns0:r>
      <ns0:r ns0:rsidR="00AC74F9" ns0:rsidRPr="00AC74F9">
        <ns0:t xml:space="preserve"> und diese im Zusammenhang interpretieren können. Deshalb ist es entscheidend, dass LLMs mit sehr großen Eingabemengen umgehen können – nur so lassen sich komplexe, projektindividuelle Fragestellungen zuverlässig bearbeiten.</ns0:t>
      </ns0:r>
    </ns0:p>
    <ns0:p ns2:paraId="51A8346F" ns2:textId="355218A9" ns0:rsidR="009C507B" ns0:rsidRDefault="00DE2345" ns0:rsidP="004F2424">
      <ns0:r ns0:rsidRPr="00DE2345">
        <ns0:t xml:space="preserve">Tokens sind die kleinsten Verarbeitungseinheiten, in die ein Text für LLMs zerlegt wird. Dabei kann ein Token ein ganzes Wort, ein Wortteil, ein Satzzeichen oder auch ein Leerzeichen sein. Die Tokenisierung ermöglicht es dem Modell, Texte zu analysieren und zu generieren. Da ein Token also nicht zwingend einem ganzen Wort entspricht, sondern je nach Struktur und Komplexität mehrere Tokens für ein einzelnes Wort anfallen können, variiert die </ns0:t>
      </ns0:r>
      <ns0:proofErr ns0:type="spellStart"/>
      <ns0:r ns0:rsidRPr="00DE2345">
        <ns0:t>Tokenanzahl</ns0:t>
      </ns0:r>
      <ns0:proofErr ns0:type="spellEnd"/>
      <ns0:r ns0:rsidRPr="00DE2345">
        <ns0:t xml:space="preserve"> je nach Sprache und Inhalt deutlich. Auch Satzzeichen und Leerzeichen werden als eigene Tokens gezählt. Bei der Verarbeitung von Code oder Daten wie Excel-Tabellen funktioniert die Tokenisierung nach dem gleichen Prinzip: Der Inhalt wird in einzelne Tokens zerlegt, die nicht unbedingt Wörter sind, sondern auch Programmierbefehle, Variablen, Klammern, Sonderzeichen, Zahlen oder Tabulatoren umfassen können. Dadurch ist das Modell in der Lage, auch komplexe Strukturen wie Quellcode oder tabellarische Daten zu analysieren und weiterzuverarbeiten.</ns0:t>
      </ns0:r>
    </ns0:p>
    <ns0:p ns2:paraId="00A888F9" ns2:textId="7743FAC0" ns0:rsidR="00B87695" ns0:rsidRDefault="00B87695" ns0:rsidP="00B87695">
      <ns0:pPr>
        <ns0:pStyle ns0:val="Beschriftung"/>
        <ns0:keepNext/>
      </ns0:pPr>
      <ns0:bookmarkStart ns0:id="38" ns0:name="_Ref203328078"/>
      <ns0:r>
        <ns0:t xml:space="preserve">Tabelle </ns0:t>
      </ns0:r>
      <ns0:r>
        <ns0:fldChar ns0:fldCharType="begin"/>
      </ns0:r>
      <ns0:r>
        <ns0:instrText xml:space="preserve"> SEQ Tabelle \* ARABIC </ns0:instrText>
      </ns0:r>
      <ns0:r>
        <ns0:fldChar ns0:fldCharType="separate"/>
      </ns0:r>
      <ns0:r ns0:rsidR="007E19F3">
        <ns0:rPr>
          <ns0:noProof/>
        </ns0:rPr>
        <ns0:t>3</ns0:t>
      </ns0:r>
      <ns0:r>
        <ns0:fldChar ns0:fldCharType="end"/>
      </ns0:r>
      <ns0:bookmarkEnd ns0:id="38"/>
      <ns0:r>
        <ns0:t xml:space="preserve"> </ns0:t>
      </ns0:r>
      <ns0:r ns0:rsidRPr="00B84D63">
        <ns0:t xml:space="preserve">Vergleich LLMs </ns0:t>
      </ns0:r>
      <ns0:r>
        <ns0:t xml:space="preserve">hinsichtlich </ns0:t>
      </ns0:r>
      <ns0:r ns0:rsidRPr="00B84D63">
        <ns0:t>Kontextfenster und maximaler Ausgabe</ns0:t>
      </ns0:r>
    </ns0:p>
    <ns0:tbl>
      <ns0:tblPr>
        <ns0:tblW ns0:w="0" ns0:type="auto"/>
        <ns0:tblInd ns0:w="-45" ns0:type="dxa"/>
        <ns0:tblLayout ns0:type="fixed"/>
        <ns0:tblCellMar>
          <ns0:left ns0:w="70" ns0:type="dxa"/>
          <ns0:right ns0:w="70" ns0:type="dxa"/>
        </ns0:tblCellMar>
        <ns0:tblLook ns0:val="0000" ns0:firstRow="0" ns0:lastRow="0" ns0:firstColumn="0" ns0:lastColumn="0" ns0:noHBand="0" ns0:noVBand="0"/>
      </ns0:tblPr>
      <ns0:tblGrid>
        <ns0:gridCol ns0:w="1276"/>
        <ns0:gridCol ns0:w="1275"/>
        <ns0:gridCol ns0:w="1276"/>
        <ns0:gridCol ns0:w="1562"/>
      </ns0:tblGrid>
      <ns0:tr ns0:rsidR="003A1806" ns2:paraId="57DE4F67" ns2:textId="77777777" ns0:rsidTr="00C2182A">
        <ns0:trPr>
          <ns0:trHeight ns0:val="287"/>
        </ns0:trPr>
        <ns0:tc>
          <ns0:tcPr>
            <ns0:tcW ns0:w="1276" ns0:type="dxa"/>
            <ns0:tcBorders>
              <ns0:top ns0:val="single" ns0:sz="12" ns0:space="0" ns0:color="auto"/>
              <ns0:left ns0:val="single" ns0:sz="12" ns0:space="0" ns0:color="auto"/>
              <ns0:bottom ns0:val="single" ns0:sz="6" ns0:space="0" ns0:color="auto"/>
              <ns0:right ns0:val="single" ns0:sz="6" ns0:space="0" ns0:color="auto"/>
            </ns0:tcBorders>
            <ns0:shd ns0:val="clear" ns0:color="auto" ns0:fill="D9D9D9" ns0:themeFill="background1" ns0:themeFillShade="D9"/>
          </ns0:tcPr>
          <ns0:p ns2:paraId="3983765C"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Modell</ns0:t>
            </ns0:r>
          </ns0:p>
        </ns0:tc>
        <ns0:tc>
          <ns0:tcPr>
            <ns0:tcW ns0:w="1275" ns0:type="dxa"/>
            <ns0:tcBorders>
              <ns0:top ns0:val="single" ns0:sz="12" ns0:space="0" ns0:color="auto"/>
              <ns0:left ns0:val="single" ns0:sz="6" ns0:space="0" ns0:color="auto"/>
              <ns0:bottom ns0:val="single" ns0:sz="6" ns0:space="0" ns0:color="auto"/>
              <ns0:right ns0:val="single" ns0:sz="6" ns0:space="0" ns0:color="auto"/>
            </ns0:tcBorders>
            <ns0:shd ns0:val="clear" ns0:color="auto" ns0:fill="D9D9D9" ns0:themeFill="background1" ns0:themeFillShade="D9"/>
          </ns0:tcPr>
          <ns0:p ns2:paraId="03608935"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Kontextfenster</ns0:t>
            </ns0:r>
          </ns0:p>
        </ns0:tc>
        <ns0:tc>
          <ns0:tcPr>
            <ns0:tcW ns0:w="1276" ns0:type="dxa"/>
            <ns0:tcBorders>
              <ns0:top ns0:val="single" ns0:sz="12" ns0:space="0" ns0:color="auto"/>
              <ns0:left ns0:val="single" ns0:sz="6" ns0:space="0" ns0:color="auto"/>
              <ns0:bottom ns0:val="single" ns0:sz="6" ns0:space="0" ns0:color="auto"/>
              <ns0:right ns0:val="single" ns0:sz="6" ns0:space="0" ns0:color="auto"/>
            </ns0:tcBorders>
            <ns0:shd ns0:val="clear" ns0:color="auto" ns0:fill="D9D9D9" ns0:themeFill="background1" ns0:themeFillShade="D9"/>
          </ns0:tcPr>
          <ns0:p ns2:paraId="297C6B4E"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Max. Ausgabetokens</ns0:t>
            </ns0:r>
          </ns0:p>
        </ns0:tc>
        <ns0:tc>
          <ns0:tcPr>
            <ns0:tcW ns0:w="1562" ns0:type="dxa"/>
            <ns0:tcBorders>
              <ns0:top ns0:val="single" ns0:sz="12" ns0:space="0" ns0:color="auto"/>
              <ns0:left ns0:val="single" ns0:sz="6" ns0:space="0" ns0:color="auto"/>
              <ns0:bottom ns0:val="single" ns0:sz="6" ns0:space="0" ns0:color="auto"/>
              <ns0:right ns0:val="single" ns0:sz="12" ns0:space="0" ns0:color="auto"/>
            </ns0:tcBorders>
            <ns0:shd ns0:val="clear" ns0:color="auto" ns0:fill="D9D9D9" ns0:themeFill="background1" ns0:themeFillShade="D9"/>
          </ns0:tcPr>
          <ns0:p ns2:paraId="252D59E4"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Quelle</ns0:t>
            </ns0:r>
          </ns0:p>
        </ns0:tc>
      </ns0:tr>
      <ns0:tr ns0:rsidR="003A1806" ns2:paraId="1E8EBE48" ns2:textId="77777777" ns0:rsidTr="003A1806">
        <ns0:trPr>
          <ns0:trHeight ns0:val="287"/>
        </ns0:trPr>
        <ns0:tc>
          <ns0:tcPr>
            <ns0:tcW ns0:w="1276" ns0:type="dxa"/>
            <ns0:tcBorders>
              <ns0:top ns0:val="single" ns0:sz="6" ns0:space="0" ns0:color="auto"/>
              <ns0:left ns0:val="single" ns0:sz="12" ns0:space="0" ns0:color="auto"/>
              <ns0:bottom ns0:val="single" ns0:sz="6" ns0:space="0" ns0:color="auto"/>
              <ns0:right ns0:val="single" ns0:sz="6" ns0:space="0" ns0:color="auto"/>
            </ns0:tcBorders>
          </ns0:tcPr>
          <ns0:p ns2:paraId="0698F884"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Gemini 2.5 Pro</ns0:t>
            </ns0:r>
          </ns0:p>
        </ns0:tc>
        <ns0:tc>
          <ns0:tcPr>
            <ns0:tcW ns0:w="1275" ns0:type="dxa"/>
            <ns0:tcBorders>
              <ns0:top ns0:val="single" ns0:sz="6" ns0:space="0" ns0:color="auto"/>
              <ns0:left ns0:val="single" ns0:sz="6" ns0:space="0" ns0:color="auto"/>
              <ns0:bottom ns0:val="single" ns0:sz="6" ns0:space="0" ns0:color="auto"/>
              <ns0:right ns0:val="single" ns0:sz="6" ns0:space="0" ns0:color="auto"/>
            </ns0:tcBorders>
          </ns0:tcPr>
          <ns0:p ns2:paraId="3582881E"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048.576</ns0:t>
            </ns0:r>
          </ns0:p>
        </ns0:tc>
        <ns0:tc>
          <ns0:tcPr>
            <ns0:tcW ns0:w="1276" ns0:type="dxa"/>
            <ns0:tcBorders>
              <ns0:top ns0:val="single" ns0:sz="6" ns0:space="0" ns0:color="auto"/>
              <ns0:left ns0:val="single" ns0:sz="6" ns0:space="0" ns0:color="auto"/>
              <ns0:bottom ns0:val="single" ns0:sz="6" ns0:space="0" ns0:color="auto"/>
              <ns0:right ns0:val="single" ns0:sz="6" ns0:space="0" ns0:color="auto"/>
            </ns0:tcBorders>
          </ns0:tcPr>
          <ns0:p ns2:paraId="6BACA829"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65.536</ns0:t>
            </ns0:r>
          </ns0:p>
        </ns0:tc>
        <ns0:tc>
          <ns0:tcPr>
            <ns0:tcW ns0:w="1562" ns0:type="dxa"/>
            <ns0:tcBorders>
              <ns0:top ns0:val="single" ns0:sz="6" ns0:space="0" ns0:color="auto"/>
              <ns0:left ns0:val="single" ns0:sz="6" ns0:space="0" ns0:color="auto"/>
              <ns0:bottom ns0:val="single" ns0:sz="6" ns0:space="0" ns0:color="auto"/>
              <ns0:right ns0:val="single" ns0:sz="12" ns0:space="0" ns0:color="auto"/>
            </ns0:tcBorders>
          </ns0:tcPr>
          <ns0:p ns2:paraId="59BC0EC0" ns2:textId="3C3D871B"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Google</ns0:t>
            </ns0:r>
            <ns0:r ns0:rsidR="007478EA">
              <ns0:rPr>
                <ns0:rStyle ns0:val="Funotenzeichen"/>
                <ns0:rFonts ns0:ascii="Calibri" ns0:hAnsi="Calibri" ns0:cs="Calibri"/>
                <ns0:color ns0:val="000000"/>
              </ns0:rPr>
              <ns0:footnoteReference ns0:id="28"/>
            </ns0:r>
          </ns0:p>
        </ns0:tc>
      </ns0:tr>
      <ns0:tr ns0:rsidR="003A1806" ns2:paraId="06CD46F3" ns2:textId="77777777" ns0:rsidTr="003A1806">
        <ns0:trPr>
          <ns0:trHeight ns0:val="301"/>
        </ns0:trPr>
        <ns0:tc>
          <ns0:tcPr>
            <ns0:tcW ns0:w="1276" ns0:type="dxa"/>
            <ns0:tcBorders>
              <ns0:top ns0:val="single" ns0:sz="6" ns0:space="0" ns0:color="auto"/>
              <ns0:left ns0:val="single" ns0:sz="12" ns0:space="0" ns0:color="auto"/>
              <ns0:bottom ns0:val="single" ns0:sz="6" ns0:space="0" ns0:color="auto"/>
              <ns0:right ns0:val="single" ns0:sz="6" ns0:space="0" ns0:color="auto"/>
            </ns0:tcBorders>
          </ns0:tcPr>
          <ns0:p ns2:paraId="6526A486"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GPT-3o</ns0:t>
            </ns0:r>
          </ns0:p>
        </ns0:tc>
        <ns0:tc>
          <ns0:tcPr>
            <ns0:tcW ns0:w="1275" ns0:type="dxa"/>
            <ns0:tcBorders>
              <ns0:top ns0:val="single" ns0:sz="6" ns0:space="0" ns0:color="auto"/>
              <ns0:left ns0:val="single" ns0:sz="6" ns0:space="0" ns0:color="auto"/>
              <ns0:bottom ns0:val="single" ns0:sz="6" ns0:space="0" ns0:color="auto"/>
              <ns0:right ns0:val="single" ns0:sz="6" ns0:space="0" ns0:color="auto"/>
            </ns0:tcBorders>
          </ns0:tcPr>
          <ns0:p ns2:paraId="168296C1"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200.000</ns0:t>
            </ns0:r>
          </ns0:p>
        </ns0:tc>
        <ns0:tc>
          <ns0:tcPr>
            <ns0:tcW ns0:w="1276" ns0:type="dxa"/>
            <ns0:tcBorders>
              <ns0:top ns0:val="single" ns0:sz="6" ns0:space="0" ns0:color="auto"/>
              <ns0:left ns0:val="single" ns0:sz="6" ns0:space="0" ns0:color="auto"/>
              <ns0:bottom ns0:val="single" ns0:sz="6" ns0:space="0" ns0:color="auto"/>
              <ns0:right ns0:val="single" ns0:sz="6" ns0:space="0" ns0:color="auto"/>
            </ns0:tcBorders>
          </ns0:tcPr>
          <ns0:p ns2:paraId="2ADE1712"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00.000</ns0:t>
            </ns0:r>
          </ns0:p>
        </ns0:tc>
        <ns0:tc>
          <ns0:tcPr>
            <ns0:tcW ns0:w="1562" ns0:type="dxa"/>
            <ns0:tcBorders>
              <ns0:top ns0:val="single" ns0:sz="6" ns0:space="0" ns0:color="auto"/>
              <ns0:left ns0:val="single" ns0:sz="6" ns0:space="0" ns0:color="auto"/>
              <ns0:bottom ns0:val="single" ns0:sz="6" ns0:space="0" ns0:color="auto"/>
              <ns0:right ns0:val="single" ns0:sz="12" ns0:space="0" ns0:color="auto"/>
            </ns0:tcBorders>
          </ns0:tcPr>
          <ns0:p ns2:paraId="2527E6C8" ns2:textId="210514F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proofErr ns0:type="spellStart"/>
            <ns0:r>
              <ns0:rPr>
                <ns0:rFonts ns0:ascii="Calibri" ns0:hAnsi="Calibri" ns0:cs="Calibri"/>
                <ns0:color ns0:val="000000"/>
              </ns0:rPr>
              <ns0:t>OpenAI</ns0:t>
            </ns0:r>
            <ns0:proofErr ns0:type="spellEnd"/>
            <ns0:r ns0:rsidR="007478EA">
              <ns0:rPr>
                <ns0:rStyle ns0:val="Funotenzeichen"/>
                <ns0:rFonts ns0:ascii="Calibri" ns0:hAnsi="Calibri" ns0:cs="Calibri"/>
                <ns0:color ns0:val="000000"/>
              </ns0:rPr>
              <ns0:footnoteReference ns0:id="29"/>
            </ns0:r>
          </ns0:p>
        </ns0:tc>
      </ns0:tr>
      <ns0:tr ns0:rsidR="003A1806" ns2:paraId="61766F7B" ns2:textId="77777777" ns0:rsidTr="003A1806">
        <ns0:trPr>
          <ns0:trHeight ns0:val="287"/>
        </ns0:trPr>
        <ns0:tc>
          <ns0:tcPr>
            <ns0:tcW ns0:w="1276" ns0:type="dxa"/>
            <ns0:tcBorders>
              <ns0:top ns0:val="single" ns0:sz="6" ns0:space="0" ns0:color="auto"/>
              <ns0:left ns0:val="single" ns0:sz="12" ns0:space="0" ns0:color="auto"/>
              <ns0:bottom ns0:val="single" ns0:sz="6" ns0:space="0" ns0:color="auto"/>
              <ns0:right ns0:val="single" ns0:sz="6" ns0:space="0" ns0:color="auto"/>
            </ns0:tcBorders>
          </ns0:tcPr>
          <ns0:p ns2:paraId="0C2785EA" ns2:textId="073952C4"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GPT-4</ns0:t>
            </ns0:r>
            <ns0:r ns0:rsidR="0018638B">
              <ns0:rPr>
                <ns0:rFonts ns0:ascii="Calibri" ns0:hAnsi="Calibri" ns0:cs="Calibri"/>
                <ns0:color ns0:val="000000"/>
              </ns0:rPr>
              <ns0:t>o</ns0:t>
            </ns0:r>
          </ns0:p>
        </ns0:tc>
        <ns0:tc>
          <ns0:tcPr>
            <ns0:tcW ns0:w="1275" ns0:type="dxa"/>
            <ns0:tcBorders>
              <ns0:top ns0:val="single" ns0:sz="6" ns0:space="0" ns0:color="auto"/>
              <ns0:left ns0:val="single" ns0:sz="6" ns0:space="0" ns0:color="auto"/>
              <ns0:bottom ns0:val="single" ns0:sz="6" ns0:space="0" ns0:color="auto"/>
              <ns0:right ns0:val="single" ns0:sz="6" ns0:space="0" ns0:color="auto"/>
            </ns0:tcBorders>
          </ns0:tcPr>
          <ns0:p ns2:paraId="634906DF"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28.000</ns0:t>
            </ns0:r>
          </ns0:p>
        </ns0:tc>
        <ns0:tc>
          <ns0:tcPr>
            <ns0:tcW ns0:w="1276" ns0:type="dxa"/>
            <ns0:tcBorders>
              <ns0:top ns0:val="single" ns0:sz="6" ns0:space="0" ns0:color="auto"/>
              <ns0:left ns0:val="single" ns0:sz="6" ns0:space="0" ns0:color="auto"/>
              <ns0:bottom ns0:val="single" ns0:sz="6" ns0:space="0" ns0:color="auto"/>
              <ns0:right ns0:val="single" ns0:sz="6" ns0:space="0" ns0:color="auto"/>
            </ns0:tcBorders>
          </ns0:tcPr>
          <ns0:p ns2:paraId="039980F1"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6.384</ns0:t>
            </ns0:r>
          </ns0:p>
        </ns0:tc>
        <ns0:tc>
          <ns0:tcPr>
            <ns0:tcW ns0:w="1562" ns0:type="dxa"/>
            <ns0:tcBorders>
              <ns0:top ns0:val="single" ns0:sz="6" ns0:space="0" ns0:color="auto"/>
              <ns0:left ns0:val="single" ns0:sz="6" ns0:space="0" ns0:color="auto"/>
              <ns0:bottom ns0:val="single" ns0:sz="6" ns0:space="0" ns0:color="auto"/>
              <ns0:right ns0:val="single" ns0:sz="12" ns0:space="0" ns0:color="auto"/>
            </ns0:tcBorders>
          </ns0:tcPr>
          <ns0:p ns2:paraId="32F44E8E" ns2:textId="3508AEDA"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proofErr ns0:type="spellStart"/>
            <ns0:r>
              <ns0:rPr>
                <ns0:rFonts ns0:ascii="Calibri" ns0:hAnsi="Calibri" ns0:cs="Calibri"/>
                <ns0:color ns0:val="000000"/>
              </ns0:rPr>
              <ns0:t>OpenAI</ns0:t>
            </ns0:r>
            <ns0:proofErr ns0:type="spellEnd"/>
            <ns0:r ns0:rsidR="0018638B">
              <ns0:rPr>
                <ns0:rStyle ns0:val="Funotenzeichen"/>
                <ns0:rFonts ns0:ascii="Calibri" ns0:hAnsi="Calibri" ns0:cs="Calibri"/>
                <ns0:color ns0:val="000000"/>
              </ns0:rPr>
              <ns0:footnoteReference ns0:id="30"/>
            </ns0:r>
          </ns0:p>
        </ns0:tc>
      </ns0:tr>
      <ns0:tr ns0:rsidR="003A1806" ns2:paraId="767ADCE7" ns2:textId="77777777" ns0:rsidTr="003A1806">
        <ns0:trPr>
          <ns0:trHeight ns0:val="287"/>
        </ns0:trPr>
        <ns0:tc>
          <ns0:tcPr>
            <ns0:tcW ns0:w="1276" ns0:type="dxa"/>
            <ns0:tcBorders>
              <ns0:top ns0:val="single" ns0:sz="6" ns0:space="0" ns0:color="auto"/>
              <ns0:left ns0:val="single" ns0:sz="12" ns0:space="0" ns0:color="auto"/>
              <ns0:bottom ns0:val="single" ns0:sz="6" ns0:space="0" ns0:color="auto"/>
              <ns0:right ns0:val="single" ns0:sz="6" ns0:space="0" ns0:color="auto"/>
            </ns0:tcBorders>
          </ns0:tcPr>
          <ns0:p ns2:paraId="179FAFFB"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Claude Opus</ns0:t>
            </ns0:r>
          </ns0:p>
        </ns0:tc>
        <ns0:tc>
          <ns0:tcPr>
            <ns0:tcW ns0:w="1275" ns0:type="dxa"/>
            <ns0:tcBorders>
              <ns0:top ns0:val="single" ns0:sz="6" ns0:space="0" ns0:color="auto"/>
              <ns0:left ns0:val="single" ns0:sz="6" ns0:space="0" ns0:color="auto"/>
              <ns0:bottom ns0:val="single" ns0:sz="6" ns0:space="0" ns0:color="auto"/>
              <ns0:right ns0:val="single" ns0:sz="6" ns0:space="0" ns0:color="auto"/>
            </ns0:tcBorders>
          </ns0:tcPr>
          <ns0:p ns2:paraId="642EF20B"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200.000</ns0:t>
            </ns0:r>
          </ns0:p>
        </ns0:tc>
        <ns0:tc>
          <ns0:tcPr>
            <ns0:tcW ns0:w="1276" ns0:type="dxa"/>
            <ns0:tcBorders>
              <ns0:top ns0:val="single" ns0:sz="6" ns0:space="0" ns0:color="auto"/>
              <ns0:left ns0:val="single" ns0:sz="6" ns0:space="0" ns0:color="auto"/>
              <ns0:bottom ns0:val="single" ns0:sz="6" ns0:space="0" ns0:color="auto"/>
              <ns0:right ns0:val="single" ns0:sz="6" ns0:space="0" ns0:color="auto"/>
            </ns0:tcBorders>
          </ns0:tcPr>
          <ns0:p ns2:paraId="7808833C"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32.000</ns0:t>
            </ns0:r>
          </ns0:p>
        </ns0:tc>
        <ns0:tc>
          <ns0:tcPr>
            <ns0:tcW ns0:w="1562" ns0:type="dxa"/>
            <ns0:tcBorders>
              <ns0:top ns0:val="single" ns0:sz="6" ns0:space="0" ns0:color="auto"/>
              <ns0:left ns0:val="single" ns0:sz="6" ns0:space="0" ns0:color="auto"/>
              <ns0:bottom ns0:val="single" ns0:sz="6" ns0:space="0" ns0:color="auto"/>
              <ns0:right ns0:val="single" ns0:sz="12" ns0:space="0" ns0:color="auto"/>
            </ns0:tcBorders>
          </ns0:tcPr>
          <ns0:p ns2:paraId="799F7C92" ns2:textId="583BC642"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proofErr ns0:type="spellStart"/>
            <ns0:r>
              <ns0:rPr>
                <ns0:rFonts ns0:ascii="Calibri" ns0:hAnsi="Calibri" ns0:cs="Calibri"/>
                <ns0:color ns0:val="000000"/>
              </ns0:rPr>
              <ns0:t>Anthropic</ns0:t>
            </ns0:r>
            <ns0:proofErr ns0:type="spellEnd"/>
            <ns0:r ns0:rsidR="0018638B">
              <ns0:rPr>
                <ns0:rStyle ns0:val="Funotenzeichen"/>
                <ns0:rFonts ns0:ascii="Calibri" ns0:hAnsi="Calibri" ns0:cs="Calibri"/>
                <ns0:color ns0:val="000000"/>
              </ns0:rPr>
              <ns0:footnoteReference ns0:id="31"/>
            </ns0:r>
          </ns0:p>
        </ns0:tc>
      </ns0:tr>
      <ns0:tr ns0:rsidR="003A1806" ns2:paraId="345F4D5F" ns2:textId="77777777" ns0:rsidTr="003A1806">
        <ns0:trPr>
          <ns0:trHeight ns0:val="287"/>
        </ns0:trPr>
        <ns0:tc>
          <ns0:tcPr>
            <ns0:tcW ns0:w="1276" ns0:type="dxa"/>
            <ns0:tcBorders>
              <ns0:top ns0:val="single" ns0:sz="6" ns0:space="0" ns0:color="auto"/>
              <ns0:left ns0:val="single" ns0:sz="12" ns0:space="0" ns0:color="auto"/>
              <ns0:bottom ns0:val="single" ns0:sz="6" ns0:space="0" ns0:color="auto"/>
              <ns0:right ns0:val="single" ns0:sz="6" ns0:space="0" ns0:color="auto"/>
            </ns0:tcBorders>
          </ns0:tcPr>
          <ns0:p ns2:paraId="62799176"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Mistral Large 2</ns0:t>
            </ns0:r>
          </ns0:p>
        </ns0:tc>
        <ns0:tc>
          <ns0:tcPr>
            <ns0:tcW ns0:w="1275" ns0:type="dxa"/>
            <ns0:tcBorders>
              <ns0:top ns0:val="single" ns0:sz="6" ns0:space="0" ns0:color="auto"/>
              <ns0:left ns0:val="single" ns0:sz="6" ns0:space="0" ns0:color="auto"/>
              <ns0:bottom ns0:val="single" ns0:sz="6" ns0:space="0" ns0:color="auto"/>
              <ns0:right ns0:val="single" ns0:sz="6" ns0:space="0" ns0:color="auto"/>
            </ns0:tcBorders>
          </ns0:tcPr>
          <ns0:p ns2:paraId="6CCE4C55"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28.000</ns0:t>
            </ns0:r>
          </ns0:p>
        </ns0:tc>
        <ns0:tc>
          <ns0:tcPr>
            <ns0:tcW ns0:w="1276" ns0:type="dxa"/>
            <ns0:tcBorders>
              <ns0:top ns0:val="single" ns0:sz="6" ns0:space="0" ns0:color="auto"/>
              <ns0:left ns0:val="single" ns0:sz="6" ns0:space="0" ns0:color="auto"/>
              <ns0:bottom ns0:val="single" ns0:sz="6" ns0:space="0" ns0:color="auto"/>
              <ns0:right ns0:val="single" ns0:sz="6" ns0:space="0" ns0:color="auto"/>
            </ns0:tcBorders>
          </ns0:tcPr>
          <ns0:p ns2:paraId="41534B5F"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flexibel</ns0:t>
            </ns0:r>
          </ns0:p>
        </ns0:tc>
        <ns0:tc>
          <ns0:tcPr>
            <ns0:tcW ns0:w="1562" ns0:type="dxa"/>
            <ns0:tcBorders>
              <ns0:top ns0:val="single" ns0:sz="6" ns0:space="0" ns0:color="auto"/>
              <ns0:left ns0:val="single" ns0:sz="6" ns0:space="0" ns0:color="auto"/>
              <ns0:bottom ns0:val="single" ns0:sz="6" ns0:space="0" ns0:color="auto"/>
              <ns0:right ns0:val="single" ns0:sz="12" ns0:space="0" ns0:color="auto"/>
            </ns0:tcBorders>
          </ns0:tcPr>
          <ns0:p ns2:paraId="337F43F8" ns2:textId="25A6E651"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Mistr</ns0:t>
            </ns0:r>
            <ns0:r ns0:rsidR="00630A36">
              <ns0:rPr>
                <ns0:rFonts ns0:ascii="Calibri" ns0:hAnsi="Calibri" ns0:cs="Calibri"/>
                <ns0:color ns0:val="000000"/>
              </ns0:rPr>
              <ns0:t>al</ns0:t>
            </ns0:r>
            <ns0:r ns0:rsidR="0018638B">
              <ns0:rPr>
                <ns0:rStyle ns0:val="Funotenzeichen"/>
                <ns0:rFonts ns0:ascii="Calibri" ns0:hAnsi="Calibri" ns0:cs="Calibri"/>
                <ns0:color ns0:val="000000"/>
              </ns0:rPr>
              <ns0:footnoteReference ns0:id="32"/>
            </ns0:r>
          </ns0:p>
        </ns0:tc>
      </ns0:tr>
      <ns0:tr ns0:rsidR="003A1806" ns2:paraId="2D8F5A34" ns2:textId="77777777" ns0:rsidTr="003A1806">
        <ns0:trPr>
          <ns0:trHeight ns0:val="301"/>
        </ns0:trPr>
        <ns0:tc>
          <ns0:tcPr>
            <ns0:tcW ns0:w="1276" ns0:type="dxa"/>
            <ns0:tcBorders>
              <ns0:top ns0:val="single" ns0:sz="6" ns0:space="0" ns0:color="auto"/>
              <ns0:left ns0:val="single" ns0:sz="12" ns0:space="0" ns0:color="auto"/>
              <ns0:bottom ns0:val="single" ns0:sz="12" ns0:space="0" ns0:color="auto"/>
              <ns0:right ns0:val="single" ns0:sz="6" ns0:space="0" ns0:color="auto"/>
            </ns0:tcBorders>
          </ns0:tcPr>
          <ns0:p ns2:paraId="47280BE7"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proofErr ns0:type="spellStart"/>
            <ns0:r>
              <ns0:rPr>
                <ns0:rFonts ns0:ascii="Calibri" ns0:hAnsi="Calibri" ns0:cs="Calibri"/>
                <ns0:color ns0:val="000000"/>
              </ns0:rPr>
              <ns0:t>DeepsSeek</ns0:t>
            </ns0:r>
            <ns0:proofErr ns0:type="spellEnd"/>
            <ns0:r>
              <ns0:rPr>
                <ns0:rFonts ns0:ascii="Calibri" ns0:hAnsi="Calibri" ns0:cs="Calibri"/>
                <ns0:color ns0:val="000000"/>
              </ns0:rPr>
              <ns0:t xml:space="preserve"> R1</ns0:t>
            </ns0:r>
          </ns0:p>
        </ns0:tc>
        <ns0:tc>
          <ns0:tcPr>
            <ns0:tcW ns0:w="1275" ns0:type="dxa"/>
            <ns0:tcBorders>
              <ns0:top ns0:val="single" ns0:sz="6" ns0:space="0" ns0:color="auto"/>
              <ns0:left ns0:val="single" ns0:sz="6" ns0:space="0" ns0:color="auto"/>
              <ns0:bottom ns0:val="single" ns0:sz="12" ns0:space="0" ns0:color="auto"/>
              <ns0:right ns0:val="single" ns0:sz="6" ns0:space="0" ns0:color="auto"/>
            </ns0:tcBorders>
          </ns0:tcPr>
          <ns0:p ns2:paraId="665D8750"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31.000</ns0:t>
            </ns0:r>
          </ns0:p>
        </ns0:tc>
        <ns0:tc>
          <ns0:tcPr>
            <ns0:tcW ns0:w="1276" ns0:type="dxa"/>
            <ns0:tcBorders>
              <ns0:top ns0:val="single" ns0:sz="6" ns0:space="0" ns0:color="auto"/>
              <ns0:left ns0:val="single" ns0:sz="6" ns0:space="0" ns0:color="auto"/>
              <ns0:bottom ns0:val="single" ns0:sz="12" ns0:space="0" ns0:color="auto"/>
              <ns0:right ns0:val="single" ns0:sz="6" ns0:space="0" ns0:color="auto"/>
            </ns0:tcBorders>
          </ns0:tcPr>
          <ns0:p ns2:paraId="2D1D0592"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flexibel</ns0:t>
            </ns0:r>
          </ns0:p>
        </ns0:tc>
        <ns0:tc>
          <ns0:tcPr>
            <ns0:tcW ns0:w="1562" ns0:type="dxa"/>
            <ns0:tcBorders>
              <ns0:top ns0:val="single" ns0:sz="6" ns0:space="0" ns0:color="auto"/>
              <ns0:left ns0:val="single" ns0:sz="6" ns0:space="0" ns0:color="auto"/>
              <ns0:bottom ns0:val="single" ns0:sz="12" ns0:space="0" ns0:color="auto"/>
              <ns0:right ns0:val="single" ns0:sz="12" ns0:space="0" ns0:color="auto"/>
            </ns0:tcBorders>
          </ns0:tcPr>
          <ns0:p ns2:paraId="4D6B6F08" ns2:textId="1D7CDCF8"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LLM-</ns0:t>
            </ns0:r>
            <ns0:proofErr ns0:type="spellStart"/>
            <ns0:r>
              <ns0:rPr>
                <ns0:rFonts ns0:ascii="Calibri" ns0:hAnsi="Calibri" ns0:cs="Calibri"/>
                <ns0:color ns0:val="000000"/>
              </ns0:rPr>
              <ns0:t>stats</ns0:t>
            </ns0:r>
            <ns0:proofErr ns0:type="spellEnd"/>
            <ns0:r ns0:rsidR="0018638B">
              <ns0:rPr>
                <ns0:rStyle ns0:val="Funotenzeichen"/>
                <ns0:rFonts ns0:ascii="Calibri" ns0:hAnsi="Calibri" ns0:cs="Calibri"/>
                <ns0:color ns0:val="000000"/>
              </ns0:rPr>
              <ns0:footnoteReference ns0:id="33"/>
            </ns0:r>
          </ns0:p>
        </ns0:tc>
      </ns0:tr>
    </ns0:tbl>
    <ns0:p ns2:paraId="250F05B9" ns2:textId="77777777" ns0:rsidR="0018638B" ns0:rsidRDefault="0018638B" ns0:rsidP="004F2424"/>
    <ns0:p ns2:paraId="714B5AF9" ns2:textId="0F1EA0E4" ns0:rsidR="00264292" ns0:rsidRDefault="00954C79" ns0:rsidP="004F2424">
      <ns0:r ns0:rsidRPr="00954C79">
        <ns0:t>Die maximale Anzahl an Tokens, die ein Modell gleichzeitig verarbeiten kann, bestimmt dessen sogenanntes Kontextfenster. Es definiert den Umfang an Eingabedaten, die ein LLM im Gedächtnis behalten und bei der Generierung einer Antwort berücksichtigen kann. Daneben gibt es die Angabe der maximalen Ausgabelänge ("Maximale Ausgabetokens"), also wie viele Tokens das Modell in einer einzigen Antwort generieren kann. Ein einfaches Beispiel: Wenn ein Modell ein Kontextfenster von 4.000 Tokens hat und davon 500 für die Antwort vorgesehen sind, bleiben 3.500 Tokens für Informationen übrig, die das Modell gleichzeitig berücksichtigen kann. Abbildung X bietet einen Überblick über die aktuellen Kontextfenster und die maximalen Ausgabelängen jener LLMs, die nach den vorherigen Benchmarks (vgl. Kapitel 3.1.3) derzeit am besten abschneiden. Dabei zeigt sich deutlich, dass Gemini 2.5 Pro mit einem Kontextfenster von über einer Million Tokens die derzeit größte Eingabekapazität aufweist. Auch die maximal mögliche Antwortlänge ist mit über 65.000 Tokens vergleichsweise hoch. Andere Modelle wie GPT</ns0:t>
      </ns0:r>
      <ns0:r ns0:rsidRPr="00954C79">
        <ns0:rPr>
          <ns0:rFonts ns0:ascii="Cambria Math" ns0:hAnsi="Cambria Math" ns0:cs="Cambria Math"/>
        </ns0:rPr>
        <ns0:t>‑</ns0:t>
      </ns0:r>
      <ns0:r ns0:rsidRPr="00954C79">
        <ns0:t>3o oder Claude Opus bewegen sich bei 200.000 Tokens Eingabekontext, w</ns0:t>
      </ns0:r>
      <ns0:r ns0:rsidRPr="00954C79">
        <ns0:rPr>
          <ns0:rFonts ns0:cs="Arial"/>
        </ns0:rPr>
        <ns0:t>ä</ns0:t>
      </ns0:r>
      <ns0:r ns0:rsidRPr="00954C79">
        <ns0:t>hrend GPT</ns0:t>
      </ns0:r>
      <ns0:r ns0:rsidRPr="00954C79">
        <ns0:rPr>
          <ns0:rFonts ns0:ascii="Cambria Math" ns0:hAnsi="Cambria Math" ns0:cs="Cambria Math"/>
        </ns0:rPr>
        <ns0:t>‑</ns0:t>
      </ns0:r>
      <ns0:r ns0:rsidRPr="00954C79">
        <ns0:t xml:space="preserve">4.1, Mistral Large 2 und </ns0:t>
      </ns0:r>
      <ns0:proofErr ns0:type="spellStart"/>
      <ns0:r ns0:rsidRPr="00954C79">
        <ns0:t>DeepSeek</ns0:t>
      </ns0:r>
      <ns0:proofErr ns0:type="spellEnd"/>
      <ns0:r ns0:rsidRPr="00954C79">
        <ns0:t xml:space="preserve"> R1 bei etwa 128.000 bis 131.000 Tokens liegen; bei Letzteren erfolgt die Begrenzung der Ausgabelänge flexibel, das heißt dynamisch und situationsabhängig durch das System gesteuert.</ns0:t>
      </ns0:r>
    </ns0:p>
    <ns0:p ns2:paraId="147A9DBD" ns2:textId="77777777" ns0:rsidR="00264292" ns0:rsidRDefault="00264292" ns0:rsidP="004F2424"/>
    <ns0:p ns2:paraId="46BD1059" ns2:textId="0465A346" ns0:rsidR="006C24B1" ns0:rsidRPr="007C3D11" ns0:rsidRDefault="006C24B1" ns0:rsidP="004F2424">
      <ns0:r ns0:rsidRPr="006C24B1">
        <ns0:t xml:space="preserve">Selbst leistungsstarke LLMs mit großen Kontextfenstern stoßen in der Praxis schnell an Grenzen, insbesondere im Umgang mit der Vielzahl an Dokumenten, Zeichnungen, Modellen und Protokollen, wie sie bei Bauprojekten üblich sind. Die Beschränkung des </ns0:t>
      </ns0:r>
      <ns0:proofErr ns0:type="spellStart"/>
      <ns0:r ns0:rsidRPr="006C24B1">
        <ns0:t>Tokenkontexts</ns0:t>
      </ns0:r>
      <ns0:proofErr ns0:type="spellEnd"/>
      <ns0:r ns0:rsidRPr="006C24B1">
        <ns0:t xml:space="preserve"> bei großen Sprachmodellen ist in erster Linie durch den exponentiell steigenden Speicher- und Rechenaufwand begründet. Mit wachsender Kontextlänge steigt der Ressourcenbedarf so stark an, dass die verfügbaren Hardwarekapazitäten die maximale Anzahl verarbeitbarer Tokens bestimmen. Um dieses Defizit zu kompensieren, entwickeln Forschung und Industrie ergänzende Ansätze, die den Zugriff auf externe Informationsquellen ermöglichen, ohne das interne Kontextfenster direkt zu vergrößern. </ns0:t>
      </ns0:r>
      <ns0:r ns0:rsidR="007C3D11" ns0:rsidRPr="007C3D11">
        <ns0:rPr>
          <ns0:color ns0:val="FF0000"/>
        </ns0:rPr>
        <ns0:t xml:space="preserve">MCP?? </ns0:t>
      </ns0:r>
      <ns0:r ns0:rsidRPr="007C3D11">
        <ns0:t>Ein zentraler Ansatz ist die Retrieval-</ns0:t>
      </ns0:r>
      <ns0:proofErr ns0:type="spellStart"/>
      <ns0:r ns0:rsidRPr="007C3D11">
        <ns0:t>Augmented</ns0:t>
      </ns0:r>
      <ns0:proofErr ns0:type="spellEnd"/>
      <ns0:r ns0:rsidRPr="007C3D11">
        <ns0:t xml:space="preserve"> Generation (RAG): Anstatt dem Modell sämtliche Daten gleichzeitig bereitzustellen, werden mittels semantischer Vektorsuche nur die zur jeweiligen Fragestellung relevanten Inhalte aus externen Datenbanken wie etwa BIM-Modellen oder Projektdokumentationen identifiziert und dynamisch dem Prompt hinzugefügt.</ns0:t>
      </ns0:r>
      <ns0:r ns0:rsidR="00E447ED" ns0:rsidRPr="007C3D11">
        <ns0:rPr>
          <ns0:rStyle ns0:val="Funotenzeichen"/>
        </ns0:rPr>
        <ns0:footnoteReference ns0:id="34"/>
      </ns0:r>
      <ns0:r ns0:rsidRPr="007C3D11">
        <ns0:t xml:space="preserve"> So bleibt das Kontextfenster entlastet, während die Informationsbasis erheblich erweitert wird. In der Baupraxis könnte beispielsweise ein Fachplaner für Brandschutz ein LLM nutzen, um die Konformität eines Bauteils mit geltenden Vorschriften zu überprüfen. Dabei stellt das RAG-System dem Modell gezielt nur jene Passagen aus den hinterlegten Brandschutzrichtlinien, Bauteilkatalogen und projektspezifischen Dokumentationen zur Verfügung, die für die konkrete Fragestellung relevant sind. Ergänzend dazu gewinnen hybride Systemarchitekturen an Bedeutung, in denen LLMs als zentral steuernde Instanz agieren und je nach Aufgabenstellung spezialisierte externe Tools wie CAD-Systeme, Rechenmodule oder Datenbankschnittstellen ansteuern. Durch diese Kombination aus Sprachverarbeitung und gestützter Recherche lässt sich sowohl die Präzision als auch der Funktionsumfang deutlich steigern, bei gleichzeitig geringerem Rechenaufwand des LLMs. Die Zuverlässigkeit solcher Systeme hängt wesentlich von der Qualität der angebundenen Wissensbasis ab.  Entscheidend ist daher eine vollständige, aktuelle und systematisch gepflegte Datenbasis. Nur wenn alle relevanten Informationen verfügbar und korrekt </ns0:t>
      </ns0:r>
      <ns0:proofErr ns0:type="spellStart"/>
      <ns0:r ns0:rsidRPr="007C3D11">
        <ns0:t>referenzierbar</ns0:t>
      </ns0:r>
      <ns0:proofErr ns0:type="spellEnd"/>
      <ns0:r ns0:rsidRPr="007C3D11">
        <ns0:t xml:space="preserve"> sind, kann ein LLM im baupraktischen Kontext belastbare Aussagen treffen.</ns0:t>
      </ns0:r>
    </ns0:p>
    <ns0:p ns2:paraId="1B2CF43F" ns2:textId="6CCBA7C9" ns0:rsidR="00B572FF" ns0:rsidRPr="00ED7FA2" ns0:rsidRDefault="00B572FF" ns0:rsidP="00B572FF"/>
    <ns0:p ns2:paraId="4592ACF0" ns2:textId="41788203" ns0:rsidR="00B572FF" ns0:rsidRDefault="00B572FF" ns0:rsidP="00B572FF">
      <ns0:pPr>
        <ns0:pStyle ns0:val="berschrift2"/>
      </ns0:pPr>
      <ns0:bookmarkStart ns0:id="39" ns0:name="_Toc202445623"/>
      <ns0:r>
        <ns0:t>Begründung der Modellwahl für diese Arbeit</ns0:t>
      </ns0:r>
      <ns0:bookmarkEnd ns0:id="39"/>
    </ns0:p>
    <ns0:p ns2:paraId="2641A8F5" ns2:textId="5EE8AFE1" ns0:rsidR="00D2635E" ns0:rsidRDefault="00D2635E" ns0:rsidP="00D2635E">
      <ns0:r>
        <ns0:t xml:space="preserve">Die Wahl des Modells richtet sich nach den Anforderungen der Aufgabe. In der digitalen Bauwirtschaft entstehen große Mengen an Fachtexten, Planunterlagen und Produktinformationen, die zusammenhängend ausgewertet und inhaltlich nachvollziehbar eingeordnet werden müssen. Diese Arbeit untersucht, in welchen Anwendungsfeldern der Planung große Sprachmodelle heute bereits eingesetzt werden können, wenn standardisierte Datenstrukturen – insbesondere das IFC-Format – verfügbar sind. Zudem wird analysiert, wie sich diese Informationen gegenwärtig technisch so bereitstellen lassen, dass ein LLM sinnvoll damit arbeiten kann. Ziel ist es, ein Modell einzusetzen, das Eingaben mit hohem Umfang und fachlicher Tiefe verarbeiten kann, dabei zuverlässig bleibt und sich für den wissenschaftlichen Gebrauch eignet. Die Bewertung erfolgte entlang von drei Kriterien: (1) Leistung auf anerkannten Benchmarks, insbesondere der </ns0:t>
      </ns0:r>
      <ns0:proofErr ns0:type="spellStart"/>
      <ns0:r>
        <ns0:t>LMArena</ns0:t>
      </ns0:r>
      <ns0:proofErr ns0:type="spellEnd"/>
      <ns0:r>
        <ns0:t xml:space="preserve">, (2) Kontextverarbeitung und </ns0:t>
      </ns0:r>
      <ns0:proofErr ns0:type="spellStart"/>
      <ns0:r>
        <ns0:t>Tokenhandling</ns0:t>
      </ns0:r>
      <ns0:proofErr ns0:type="spellEnd"/>
      <ns0:r>
        <ns0:t xml:space="preserve"> sowie (3) technische Stabilität und Verfügbarkeit der Schnittstelle im praktischen Betrieb. Bewertet wurden diese Aspekte im Rahmen der vorangegangenen Kapitel der Arbeit.</ns0:t>
      </ns0:r>
    </ns0:p>
    <ns0:p ns2:paraId="2DFEB7DD" ns2:textId="49B882AE" ns0:rsidR="00D2635E" ns0:rsidRDefault="00D2635E" ns0:rsidP="00D2635E">
      <ns0:r>
        <ns0:t xml:space="preserve">Gemini 2.5 Pro erreicht in der </ns0:t>
      </ns0:r>
      <ns0:proofErr ns0:type="spellStart"/>
      <ns0:r>
        <ns0:t>LMArena</ns0:t>
      </ns0:r>
      <ns0:proofErr ns0:type="spellEnd"/>
      <ns0:r>
        <ns0:t xml:space="preserve"> in allen acht bewerteten Teilkategorien den ersten Platz – darunter bei Argumentation, bei komplexen Prompts und bei der präzisen Umsetzung von Anweisungen</ns0:t>
      </ns0:r>
      <ns0:r ns0:rsidR="002355F6">
        <ns0:rPr>
          <ns0:rFonts ns0:ascii="MS Gothic" ns0:eastAsia="MS Gothic" ns0:hAnsi="MS Gothic" ns0:cs="MS Gothic"/>
        </ns0:rPr>
        <ns0:t xml:space="preserve"> (</ns0:t>
      </ns0:r>
      <ns0:r ns0:rsidR="002355F6">
        <ns0:rPr>
          <ns0:rFonts ns0:ascii="MS Gothic" ns0:eastAsia="MS Gothic" ns0:hAnsi="MS Gothic" ns0:cs="MS Gothic"/>
        </ns0:rPr>
        <ns0:fldChar ns0:fldCharType="begin"/>
      </ns0:r>
      <ns0:r ns0:rsidR="002355F6">
        <ns0:rPr>
          <ns0:rFonts ns0:ascii="MS Gothic" ns0:eastAsia="MS Gothic" ns0:hAnsi="MS Gothic" ns0:cs="MS Gothic"/>
        </ns0:rPr>
        <ns0:instrText xml:space="preserve"> REF _Ref203228490 \h </ns0:instrText>
      </ns0:r>
      <ns0:r ns0:rsidR="002355F6">
        <ns0:rPr>
          <ns0:rFonts ns0:ascii="MS Gothic" ns0:eastAsia="MS Gothic" ns0:hAnsi="MS Gothic" ns0:cs="MS Gothic"/>
        </ns0:rPr>
      </ns0:r>
      <ns0:r ns0:rsidR="002355F6">
        <ns0:rPr>
          <ns0:rFonts ns0:ascii="MS Gothic" ns0:eastAsia="MS Gothic" ns0:hAnsi="MS Gothic" ns0:cs="MS Gothic"/>
        </ns0:rPr>
        <ns0:fldChar ns0:fldCharType="separate"/>
      </ns0:r>
      <ns0:r ns0:rsidR="007E19F3">
        <ns0:t xml:space="preserve">Abbildung </ns0:t>
      </ns0:r>
      <ns0:r ns0:rsidR="007E19F3">
        <ns0:rPr>
          <ns0:noProof/>
        </ns0:rPr>
        <ns0:t>15</ns0:t>
      </ns0:r>
      <ns0:r ns0:rsidR="002355F6">
        <ns0:rPr>
          <ns0:rFonts ns0:ascii="MS Gothic" ns0:eastAsia="MS Gothic" ns0:hAnsi="MS Gothic" ns0:cs="MS Gothic"/>
        </ns0:rPr>
        <ns0:fldChar ns0:fldCharType="end"/>
      </ns0:r>
      <ns0:r ns0:rsidR="002355F6">
        <ns0:rPr>
          <ns0:rFonts ns0:ascii="MS Gothic" ns0:eastAsia="MS Gothic" ns0:hAnsi="MS Gothic" ns0:cs="MS Gothic"/>
        </ns0:rPr>
        <ns0:t>)</ns0:t>
      </ns0:r>
      <ns0:r>
        <ns0:t>. Diese Ergebnisse deuten auf eine robuste Sprachverarbeitung hin, die auch in anspruchsvollen fachlichen Zusammenhängen zuverlässig arbeitet. Das Modell führt zudem das Text-Ranking mit dem höchsten Wert an</ns0:t>
      </ns0:r>
      <ns0:r ns0:rsidR="002355F6">
        <ns0:t xml:space="preserve"> (</ns0:t>
      </ns0:r>
      <ns0:r ns0:rsidR="002355F6">
        <ns0:fldChar ns0:fldCharType="begin"/>
      </ns0:r>
      <ns0:r ns0:rsidR="002355F6">
        <ns0:instrText xml:space="preserve"> REF _Ref203229474 \h </ns0:instrText>
      </ns0:r>
      <ns0:r ns0:rsidR="002355F6">
        <ns0:fldChar ns0:fldCharType="separate"/>
      </ns0:r>
      <ns0:r ns0:rsidR="007E19F3">
        <ns0:t xml:space="preserve">Abbildung </ns0:t>
      </ns0:r>
      <ns0:r ns0:rsidR="007E19F3">
        <ns0:rPr>
          <ns0:noProof/>
        </ns0:rPr>
        <ns0:t>16</ns0:t>
      </ns0:r>
      <ns0:r ns0:rsidR="002355F6">
        <ns0:fldChar ns0:fldCharType="end"/>
      </ns0:r>
      <ns0:r ns0:rsidR="002355F6">
        <ns0:t>)</ns0:t>
      </ns0:r>
      <ns0:r>
        <ns0:t>, was besonders für textlastige Anwendungsfälle im Planungsbereich relevant ist. Ein wesentliches Auswahlkriterium war darüber hinaus die Fähigkeit, große Mengen an Informationen im Zusammenhang zu verarbeiten. Mit einem Kontextfenster von bis zu 1 Million Tokens kann Gemini wesentlich mehr Daten aufnehmen als andere derzeit verfügbare Modelle</ns0:t>
      </ns0:r>
      <ns0:r ns0:rsidR="002355F6">
        <ns0:rPr>
          <ns0:rFonts ns0:ascii="MS Gothic" ns0:eastAsia="MS Gothic" ns0:hAnsi="MS Gothic" ns0:cs="MS Gothic" ns0:hint="eastAsia"/>
        </ns0:rPr>
        <ns0:t xml:space="preserve"> </ns0:t>
      </ns0:r>
      <ns0:r ns0:rsidR="002355F6">
        <ns0:rPr>
          <ns0:rFonts ns0:ascii="MS Gothic" ns0:eastAsia="MS Gothic" ns0:hAnsi="MS Gothic" ns0:cs="MS Gothic"/>
        </ns0:rPr>
        <ns0:t>(</ns0:t>
      </ns0:r>
      <ns0:r ns0:rsidR="002355F6">
        <ns0:rPr>
          <ns0:rFonts ns0:ascii="MS Gothic" ns0:eastAsia="MS Gothic" ns0:hAnsi="MS Gothic" ns0:cs="MS Gothic"/>
        </ns0:rPr>
        <ns0:fldChar ns0:fldCharType="begin"/>
      </ns0:r>
      <ns0:r ns0:rsidR="002355F6">
        <ns0:rPr>
          <ns0:rFonts ns0:ascii="MS Gothic" ns0:eastAsia="MS Gothic" ns0:hAnsi="MS Gothic" ns0:cs="MS Gothic"/>
        </ns0:rPr>
        <ns0:instrText xml:space="preserve"> REF _Ref203328078 \h </ns0:instrText>
      </ns0:r>
      <ns0:r ns0:rsidR="002355F6">
        <ns0:rPr>
          <ns0:rFonts ns0:ascii="MS Gothic" ns0:eastAsia="MS Gothic" ns0:hAnsi="MS Gothic" ns0:cs="MS Gothic"/>
        </ns0:rPr>
      </ns0:r>
      <ns0:r ns0:rsidR="002355F6">
        <ns0:rPr>
          <ns0:rFonts ns0:ascii="MS Gothic" ns0:eastAsia="MS Gothic" ns0:hAnsi="MS Gothic" ns0:cs="MS Gothic"/>
        </ns0:rPr>
        <ns0:fldChar ns0:fldCharType="separate"/>
      </ns0:r>
      <ns0:r ns0:rsidR="007E19F3">
        <ns0:t xml:space="preserve">Tabelle </ns0:t>
      </ns0:r>
      <ns0:r ns0:rsidR="007E19F3">
        <ns0:rPr>
          <ns0:noProof/>
        </ns0:rPr>
        <ns0:t>3</ns0:t>
      </ns0:r>
      <ns0:r ns0:rsidR="002355F6">
        <ns0:rPr>
          <ns0:rFonts ns0:ascii="MS Gothic" ns0:eastAsia="MS Gothic" ns0:hAnsi="MS Gothic" ns0:cs="MS Gothic"/>
        </ns0:rPr>
        <ns0:fldChar ns0:fldCharType="end"/>
      </ns0:r>
      <ns0:r ns0:rsidR="002355F6">
        <ns0:rPr>
          <ns0:rFonts ns0:ascii="MS Gothic" ns0:eastAsia="MS Gothic" ns0:hAnsi="MS Gothic" ns0:cs="MS Gothic"/>
        </ns0:rPr>
        <ns0:t>)</ns0:t>
      </ns0:r>
      <ns0:r>
        <ns0:t>. Dies eröffnet die Möglichkeit, umfangreiche Planungsdokumente, Regelwerke oder Modellbeschreibungen ohne Aufteilung in Einzelabschnitte bereitzustellen. Ob dies in der Praxis zu konsistenteren und weniger verlustbehafteten Auswertungen führt, wird im Rahmen dieser Arbeit als Momentaufnahme geprüft. Dabei ist zu beachten, dass sich der Markt für Sprachmodelle derzeit sehr dynamisch entwickelt und sich technische Möglichkeiten innerhalb kurzer Zeit verändern können.</ns0:t>
      </ns0:r>
    </ns0:p>
    <ns0:p ns2:paraId="3384BF95" ns2:textId="701F1B77" ns0:rsidR="00B572FF" ns0:rsidRPr="0048740D" ns0:rsidRDefault="00D2635E" ns0:rsidP="00B828B9">
      <ns0:r>
        <ns0:t>Auch die technische Verfügbarkeit spielt eine Rolle: Gemini 2.5 Pro ist über die Plattform Vertex AI zugänglich, wird regelmäßig gepflegt und bietet eine stabile API-Anbindung. Für eine wissenschaftliche Anwendung ist das ein Vorteil, da Reproduzierbarkeit und ein verlässlicher Zugriff auf das Modell gewährleistet sind. Technische Unterbrechungen oder unklare Versionswechsel können damit weitgehend ausgeschlossen werden. Die Entscheidung fällt auf Gemini 2.5 Pro, weil das Modell in allen bewerteten Bereichen überzeugt. Entwickelt und betrieben wird es von Google – einem global etablierten Technologiekonzern, der unter kontinuierlicher öffentlicher und regulatorischer Beobachtung steht. Dies spricht für eine verlässliche Einhaltung geltender Datenschutzvorgaben und Sicherheitsstandards, was besonders im wissenschaftlichen und datensensiblen Umfeld von Bedeutung ist. Das Modell verarbeitet umfangreiche und strukturierte Eingaben, liefert konsistente Ergebnisse und lässt sich stabil einsetzen. Für die Analyse potenzieller LLM-Anwendungen im Planungsprozess – insbesondere im Zusammenspiel mit standardisierten Datenformaten – bietet Gemini damit die notwendigen technischen Voraussetzungen und eine verlässliche Arbeitsgrundlage</ns0:t>
      </ns0:r>
      <ns0:r ns0:rsidR="002355F6">
        <ns0:t>.</ns0:t>
      </ns0:r>
      <ns0:r ns0:rsidR="00B572FF" ns0:rsidRPr="0048740D">
        <ns0:br ns0:type="page"/>
      </ns0:r>
    </ns0:p>
    <ns0:p ns2:paraId="12175F49" ns2:textId="4B69540C" ns0:rsidR="005B3FB7" ns0:rsidRPr="005B3FB7" ns0:rsidRDefault="00A60C9A" ns0:rsidP="005B3FB7">
      <ns0:pPr>
        <ns0:pStyle ns0:val="berschrift1"/>
      </ns0:pPr>
      <ns0:r ns0:rsidRPr="00A60C9A">
        <ns0:t>Verarbeitung und Anreicherung von IFC-Daten für den Holzbau</ns0:t>
      </ns0:r>
    </ns0:p>
    <ns0:p ns2:paraId="48B90803" ns2:textId="1C62100A" ns0:rsidR="00B572FF" ns0:rsidRDefault="005B3FB7" ns0:rsidP="00B572FF">
      <ns0:pPr>
        <ns0:pStyle ns0:val="berschrift2"/>
      </ns0:pPr>
      <ns0:r ns0:rsidRPr="005B3FB7">
        <ns0:t>Ausgangslage: Auswahl und Beschreibung des IFC-Referenzmodells</ns0:t>
      </ns0:r>
    </ns0:p>
    <ns0:p ns2:paraId="16A19EB6" ns2:textId="4A65BA59" ns0:rsidR="00046D4B" ns0:rsidRDefault="00BB03C1" ns0:rsidP="00BB03C1">
      <ns0:r ns0:rsidRPr="00BB03C1">
        <ns0:t>Im Rahmen dieser Untersuchung wurde für die Anwendungsbeispiele ein bereits vorhandenes, im Holzbau geplantes IFC-Modell verwendet. Die Entscheidung fiel auf das Projekt „BIM4LCA“</ns0:t>
      </ns0:r>
      <ns0:r ns0:rsidR="00895541">
        <ns0:rPr>
          <ns0:rStyle ns0:val="Funotenzeichen"/>
        </ns0:rPr>
        <ns0:footnoteReference ns0:id="35"/>
      </ns0:r>
      <ns0:r ns0:rsidRPr="00BB03C1">
        <ns0:t xml:space="preserve"> des Nordic </ns0:t>
      </ns0:r>
      <ns0:proofErr ns0:type="spellStart"/>
      <ns0:r ns0:rsidRPr="00BB03C1">
        <ns0:t>Sustainable</ns0:t>
      </ns0:r>
      <ns0:proofErr ns0:type="spellEnd"/>
      <ns0:r ns0:rsidRPr="00BB03C1">
        <ns0:t xml:space="preserve"> Construction Programms, das vom Nordischen Ministerrat der Länder Island, Norwegen, Dänemark, Schweden und Finnland initiiert wurde. Im August 2024 wurde ein umfassendes Projektergebnis veröffentlicht, welches zwei prototypische Gebäude in jeweils zwei Bauweisen – einmal in Betonbauweise, einmal in Holzbauweise – dokumentiert. Für die vorliegende Arbeit wurde das Wohngebäude in Holzbauweise </ns0:t>
      </ns0:r>
      <ns0:r ns0:rsidR="00046D4B">
        <ns0:t>(</ns0:t>
      </ns0:r>
      <ns0:r ns0:rsidR="00046D4B">
        <ns0:fldChar ns0:fldCharType="begin"/>
      </ns0:r>
      <ns0:r ns0:rsidR="00046D4B">
        <ns0:instrText xml:space="preserve"> REF _Ref203394458 \h </ns0:instrText>
      </ns0:r>
      <ns0:r ns0:rsidR="00046D4B">
        <ns0:fldChar ns0:fldCharType="separate"/>
      </ns0:r>
      <ns0:r ns0:rsidR="007E19F3">
        <ns0:t xml:space="preserve">Abbildung </ns0:t>
      </ns0:r>
      <ns0:r ns0:rsidR="007E19F3">
        <ns0:rPr>
          <ns0:noProof/>
        </ns0:rPr>
        <ns0:t>18</ns0:t>
      </ns0:r>
      <ns0:r ns0:rsidR="00046D4B">
        <ns0:fldChar ns0:fldCharType="end"/>
      </ns0:r>
      <ns0:r ns0:rsidR="00046D4B">
        <ns0:t xml:space="preserve">) </ns0:t>
      </ns0:r>
      <ns0:r ns0:rsidRPr="00BB03C1">
        <ns0:t>herangezogen.</ns0:t>
      </ns0:r>
    </ns0:p>
    <ns0:p ns2:paraId="16FD40E3" ns2:textId="77777777" ns0:rsidR="00046D4B" ns0:rsidRDefault="00046D4B" ns0:rsidP="00046D4B">
      <ns0:pPr>
        <ns0:keepNext/>
      </ns0:pPr>
      <ns0:r ns0:rsidRPr="00D343FA">
        <ns0:rPr>
          <ns0:noProof/>
        </ns0:rPr>
        <ns0:drawing>
          <ns3:inline distT="0" distB="0" distL="0" distR="0" ns4:anchorId="0FE57CD7" ns4:editId="35917C1B">
            <ns3:extent cx="5760085" cy="4342765"/>
            <ns3:effectExtent l="0" t="0" r="0" b="635"/>
            <ns3:docPr id="20" name="Grafik 20"/>
            <ns3:cNvGraphicFramePr>
              <ns5:graphicFrameLocks noChangeAspect="1"/>
            </ns3:cNvGraphicFramePr>
            <ns5:graphic>
              <ns5:graphicData uri="http://schemas.openxmlformats.org/drawingml/2006/picture">
                <ns12:pic>
                  <ns12:nvPicPr>
                    <ns12:cNvPr id="1" name=""/>
                    <ns12:cNvPicPr/>
                  </ns12:nvPicPr>
                  <ns12:blipFill>
                    <ns5:blip ns11:embed="rId34"/>
                    <ns5:stretch>
                      <ns5:fillRect/>
                    </ns5:stretch>
                  </ns12:blipFill>
                  <ns12:spPr>
                    <ns5:xfrm>
                      <ns5:off x="0" y="0"/>
                      <ns5:ext cx="5760085" cy="4342765"/>
                    </ns5:xfrm>
                    <ns5:prstGeom prst="rect">
                      <ns5:avLst/>
                    </ns5:prstGeom>
                  </ns12:spPr>
                </ns12:pic>
              </ns5:graphicData>
            </ns5:graphic>
          </ns3:inline>
        </ns0:drawing>
      </ns0:r>
    </ns0:p>
    <ns0:p ns2:paraId="40FCC2FD" ns2:textId="5FF612D2" ns0:rsidR="00046D4B" ns0:rsidRDefault="00046D4B" ns0:rsidP="00046D4B">
      <ns0:pPr>
        <ns0:pStyle ns0:val="Beschriftung"/>
      </ns0:pPr>
      <ns0:bookmarkStart ns0:id="40" ns0:name="_Ref203394458"/>
      <ns0:r>
        <ns0:t xml:space="preserve">Abbildung </ns0:t>
      </ns0:r>
      <ns0:r>
        <ns0:fldChar ns0:fldCharType="begin"/>
      </ns0:r>
      <ns0:r>
        <ns0:instrText xml:space="preserve"> SEQ Abbildung \* ARABIC </ns0:instrText>
      </ns0:r>
      <ns0:r>
        <ns0:fldChar ns0:fldCharType="separate"/>
      </ns0:r>
      <ns0:r ns0:rsidR="00DC0381">
        <ns0:rPr>
          <ns0:noProof/>
        </ns0:rPr>
        <ns0:t>18</ns0:t>
      </ns0:r>
      <ns0:r>
        <ns0:fldChar ns0:fldCharType="end"/>
      </ns0:r>
      <ns0:bookmarkEnd ns0:id="40"/>
      <ns0:r>
        <ns0:t xml:space="preserve"> Architektur Modell des BIM4LCA Projekts</ns0:t>
      </ns0:r>
    </ns0:p>
    <ns0:p ns2:paraId="7EE96F1B" ns2:textId="73B87BA1" ns0:rsidR="004F0EBD" ns0:rsidRPr="00043E2F" ns0:rsidRDefault="00BB03C1" ns0:rsidP="0058429D">
      <ns0:commentRangeStart ns0:id="14"/>
      <ns0:commentRangeStart ns0:id="13"/>
      <ns0:r ns0:rsidRPr="00BB03C1">
        <ns0:t xml:space="preserve">Das Gebäude besteht zu gleichen Teilen aus Service-Wohnungen für ältere Menschen sowie regulären Familienwohnungen. Die Gebäudestruktur ist schlank ausgebildet, wobei jede Wohnung eine dreiseitige Belichtung aufweist. Die gesamte Planung erfolgte modellbasiert und umfasst jeweils eigene Teilmodelle für Architektur, Tragwerksplanung und technische Gebäudeausrüstung (TGA). Im Rahmen dieser Arbeit werden sämtliche zur Verfügung stehenden Teilmodelle verwendet. Die Modellierung erfolgte auf Grundlage finnischer Bauvorschriften und Standards. Entscheidungsrelevant war insbesondere die umfassende und offene Datenlage: Neben den IFC-Dateien stehen </ns0:t>
      </ns0:r>
      <ns0:proofErr ns0:type="spellStart"/>
      <ns0:r ns0:rsidRPr="00BB03C1">
        <ns0:t>Revit</ns0:t>
      </ns0:r>
      <ns0:proofErr ns0:type="spellEnd"/>
      <ns0:r ns0:rsidRPr="00BB03C1">
        <ns0:t xml:space="preserve">- und </ns0:t>
      </ns0:r>
      <ns0:proofErr ns0:type="spellStart"/>
      <ns0:r ns0:rsidRPr="00BB03C1">
        <ns0:t>Archicad</ns0:t>
      </ns0:r>
      <ns0:proofErr ns0:type="spellEnd"/>
      <ns0:r ns0:rsidRPr="00BB03C1">
        <ns0:t xml:space="preserve">-Dateien für die Architektur, Tekla-Modelle für die Tragwerksplanung sowie </ns0:t>
      </ns0:r>
      <ns0:proofErr ns0:type="spellStart"/>
      <ns0:r ns0:rsidRPr="00BB03C1">
        <ns0:t>Revit</ns0:t>
      </ns0:r>
      <ns0:proofErr ns0:type="spellEnd"/>
      <ns0:r ns0:rsidRPr="00BB03C1">
        <ns0:t xml:space="preserve">-Dateien für die TGA zur Verfügung, wodurch eine vollständige Analyse der modellierten Fachplanungsinformationen ermöglicht wird. Ein alternatives Beispielprojekt aus dem deutschsprachigen Raum wurde aufgrund sehr begrenzter Modellierungsqualität und eingeschränkter öffentlicher Verfügbarkeit nicht weiterverwendet. Das Referenzprojekt wurde von einem Planungsteam aus mehreren Unternehmen bearbeitet, wobei das staatliche Forschungsinstitut VTT die Gesamtkoordination übernahm, die Architektur von </ns0:t>
      </ns0:r>
      <ns0:proofErr ns0:type="spellStart"/>
      <ns0:r ns0:rsidRPr="00BB03C1">
        <ns0:t>Huvila</ns0:t>
      </ns0:r>
      <ns0:proofErr ns0:type="spellEnd"/>
      <ns0:r ns0:rsidRPr="00BB03C1">
        <ns0:t xml:space="preserve"> Oy geplant wurde, </ns0:t>
      </ns0:r>
      <ns0:proofErr ns0:type="spellStart"/>
      <ns0:r ns0:rsidRPr="00BB03C1">
        <ns0:t>Gravicon</ns0:t>
      </ns0:r>
      <ns0:proofErr ns0:type="spellEnd"/>
      <ns0:r ns0:rsidRPr="00BB03C1">
        <ns0:t xml:space="preserve"> für die Tragwerksplanung verantwortlich war und die TGA durch das Ingenieurbüro </ns0:t>
      </ns0:r>
      <ns0:proofErr ns0:type="spellStart"/>
      <ns0:r ns0:rsidRPr="00BB03C1">
        <ns0:t>Granlund</ns0:t>
      </ns0:r>
      <ns0:proofErr ns0:type="spellEnd"/>
      <ns0:r ns0:rsidRPr="00BB03C1">
        <ns0:t xml:space="preserve"> durchgeführt wurde. Die Projektorganisation folgte einer BIM-Methodik mit definierten Austauschformaten und Spezifikationen. Der Planungsstand umfasst mindestens die Genehmigungsplanung, wobei insbesondere bei den TGA-Modellen sowie beim Vergleichsgebäude in Betonbauweise weitergehende Ausführungsplanungsdaten vorliegen. Beim Holzbaugebäude beziehen sich die Modellinhalte auf Entwurfs- und Genehmigungsplanung, wobei Teile der Ausführungsplanung ebenfalls enthalten sind. Die Holzkonstruktionen wurden im Tragwerksmodell modelliert, ohne vollständige technische Durcharbeitung oder statische Bemessung; konstruktive Lösungen wurden nicht abschließend ausgearbeitet, Öffnungen für Fenster und Türen nicht berücksichtigt. Bei den </ns0:t>
      </ns0:r>
      <ns0:proofErr ns0:type="spellStart"/>
      <ns0:r ns0:rsidRPr="00BB03C1">
        <ns0:t>IfcElementAssembly</ns0:t>
      </ns0:r>
      <ns0:proofErr ns0:type="spellEnd"/>
      <ns0:r ns0:rsidRPr="00BB03C1">
        <ns0:t xml:space="preserve">-Objekten sind Typenbezeichnungen </ns0:t>
      </ns0:r>
      <ns0:proofErr ns0:type="gramStart"/>
      <ns0:r ns0:rsidRPr="00BB03C1">
        <ns0:t>mittels Platzhaltern</ns0:t>
      </ns0:r>
      <ns0:proofErr ns0:type="gramEnd"/>
      <ns0:r ns0:rsidRPr="00BB03C1">
        <ns0:t xml:space="preserve"> ('?') geführt, die erst in späteren Planungsphasen durch spezifische Referenznummern ersetzt werden sollen. Das Architekturmodell stellt die Holzkonstruktionen lediglich vereinfacht über Schichten dar, weist jedoch in anderen Bereichen, wie Fassaden, Fenstern und Teilen der Innenausstattung, eine höhere Detaillierung auf. Insgesamt bildet die Nutzung eines bestehenden IFC-Modells ein praxisnahes Szenario ab, wie es auch bei der Anwendung von LLMs zur Analyse von IFC-Daten auftreten würde, da mit vollständigen, von verschiedenen Planungsbeteiligten erstellten Modellen gearbeitet wird. Das Gebäude wurde vollständig metrisch modelliert, wobei die Geschosshöhen bei etwa 3 bis 3,3 Metern liegen und die Höhe des Kellergeschosses leicht abweicht. Die Modelle dienen der digitalen Modellierung im Holzbau, ohne den Anspruch auf vollständige technische Ausarbeitung zu erheben.</ns0:t>
      </ns0:r>
      <ns0:r ns0:rsidR="004F5909">
        <ns0:br ns0:type="page"/>
      </ns0:r>
      <ns0:commentRangeEnd ns0:id="13"/>
      <ns0:r>
        <ns0:commentReference ns0:id="13"/>
      </ns0:r>
      <ns0:commentRangeEnd ns0:id="14"/>
      <ns0:r>
        <ns0:commentReference ns0:id="14"/>
      </ns0:r>
    </ns0:p>
    <ns0:p ns2:paraId="45343187" ns2:textId="24DCF0CD" ns0:rsidR="00D8734A" ns0:rsidRDefault="005B3FB7" ns0:rsidP="00B572FF">
      <ns0:pPr>
        <ns0:pStyle ns0:val="berschrift2"/>
      </ns0:pPr>
      <ns0:bookmarkStart ns0:id="41" ns0:name="_Toc202445627"/>
      <ns0:r ns0:rsidRPr="005B3FB7">
        <ns0:t>Transformation in semantisch interpretierbare Formate</ns0:t>
      </ns0:r>
      <ns0:r ns0:rsidR="00B572FF">
        <ns0:t xml:space="preserve"> zur Übergabe an ein LLM</ns0:t>
      </ns0:r>
      <ns0:bookmarkEnd ns0:id="41"/>
    </ns0:p>
    <ns0:p ns2:paraId="5AE068BF" ns2:textId="38D670D0" ns0:rsidR="00EA1EE0" ns0:rsidRDefault="007E19F3" ns0:rsidP="002C7116">
      <ns0:r ns0:rsidRPr="007E19F3">
        <ns0:t>Wie bereits in</ns0:t>
      </ns0:r>
      <ns0:r>
        <ns0:t xml:space="preserve"> Kapitel</ns0:t>
      </ns0:r>
      <ns0:r ns0:rsidRPr="007E19F3">
        <ns0:t xml:space="preserve"> </ns0:t>
      </ns0:r>
      <ns0:r>
        <ns0:fldChar ns0:fldCharType="begin"/>
      </ns0:r>
      <ns0:r>
        <ns0:instrText xml:space="preserve"> REF _Ref203738800 \r \h </ns0:instrText>
      </ns0:r>
      <ns0:r>
        <ns0:fldChar ns0:fldCharType="separate"/>
      </ns0:r>
      <ns0:r>
        <ns0:t>1.3</ns0:t>
      </ns0:r>
      <ns0:r>
        <ns0:fldChar ns0:fldCharType="end"/>
      </ns0:r>
      <ns0:r ns0:rsidRPr="007E19F3">
        <ns0:t xml:space="preserve"> beschrieben, ist es im Rahmen dieser Untersuchung erforderlich, das IFC-Modell in eine für Large Language Models (LLM) verarbeitbare Form zu überführen. Ziel ist es, gezielt zu prüfen, in welchem Umfang LLMs auf Basis standardisierter Planungsdaten konkrete Aufgaben in der Holzbauplanung unterstützen können. Hierfür werden aus dem IFC-Modell sämtliche Informationen extrahiert, die für die Bearbeitung planungsrelevanter Aufgaben im Holzbau erforderlich sind. Dazu gehören insbesondere Angaben zum Bauteiltyp, zur funktionalen Zuordnung, zu den eingesetzten Materialien inklusive Schichtaufbau sowie zu geometrischen Größen wie Maßen und Mengen. Ergänzend erfolgt eine vollständige Anreicherung der IFC-Daten um sämtliche im Fachmodell Holzbau (IDM des ISTIC-Projekts) definierten Eigenschaften, wobei alle im IDM vorgesehenen Attribute unabhängig vom ursprünglichen Informationsgehalt des IFC-Modells ergänzt werden. Da das Fachmodell Holzbau zum Zeitpunkt der Untersuchung ausschließlich im Forschungsumfeld existiert und noch nicht in den IFC-Standard von </ns0:t>
      </ns0:r>
      <ns0:proofErr ns0:type="spellStart"/>
      <ns0:r ns0:rsidRPr="007E19F3">
        <ns0:t>buildingSMART</ns0:t>
      </ns0:r>
      <ns0:proofErr ns0:type="spellEnd"/>
      <ns0:r ns0:rsidRPr="007E19F3">
        <ns0:t xml:space="preserve"> integriert ist, erfolgt diese Attribut-Ergänzung über eine automatisierte Zuordnung mittels einer Mapping-Logik, deren methodische Umsetzung in den folgenden Abschnitten beschrieben wird. Die Auswahl beschränkt sich dabei ausschließlich auf Holzbauteile, da nur </ns0:t>
      </ns0:r>
      <ns0:proofErr ns0:type="gramStart"/>
      <ns0:r ns0:rsidRPr="007E19F3">
        <ns0:t>diese Bestandteil</ns0:t>
      </ns0:r>
      <ns0:proofErr ns0:type="gramEnd"/>
      <ns0:r ns0:rsidRPr="007E19F3">
        <ns0:t xml:space="preserve"> des Fachmodells Holzbau sind und auch die Anwendungsfälle der Untersuchung ausschließlich den Holzbau betreffen. Durch diese Vorgehensweise wird eine strukturierte und semantisch angereicherte Datengrundlage geschaffen, die die Weiterverarbeitung durch das LLM ermöglicht.</ns0:t>
      </ns0:r>
    </ns0:p>
    <ns0:p ns2:paraId="4D4C6CED" ns2:textId="77777777" ns0:rsidR="007E19F3" ns0:rsidRDefault="007E19F3" ns0:rsidP="002C7116"/>
    <ns0:p ns2:paraId="65FF4492" ns2:textId="67ECFCDD" ns0:rsidR="00EA1EE0" ns0:rsidRDefault="007E55A7" ns0:rsidP="00EA1EE0">
      <ns0:pPr>
        <ns0:pStyle ns0:val="berschrift3"/>
      </ns0:pPr>
      <ns0:r>
        <ns0:t>Übertragung</ns0:t>
      </ns0:r>
      <ns0:r ns0:rsidR="00123044">
        <ns0:t xml:space="preserve"> der Eigenschaften aus dem IDM</ns0:t>
      </ns0:r>
    </ns0:p>
    <ns0:p ns2:paraId="5239DA52" ns2:textId="77777777" ns0:rsidR="000A40EE" ns0:rsidRDefault="000A40EE" ns0:rsidP="000A40EE">
      <ns0:r ns0:rsidRPr="000A40EE">
        <ns0:t xml:space="preserve">Da das Fachmodell Holzbau zum Zeitpunkt dieser Arbeit ausschließlich in Forschungsform existiert und aktuell durch </ns0:t>
      </ns0:r>
      <ns0:proofErr ns0:type="spellStart"/>
      <ns0:r ns0:rsidRPr="000A40EE">
        <ns0:t>buildingSMART</ns0:t>
      </ns0:r>
      <ns0:proofErr ns0:type="spellEnd"/>
      <ns0:r ns0:rsidRPr="000A40EE">
        <ns0:t xml:space="preserve"> zur Integration in das IFC-Schema aufbereitet wird, war es notwendig, dessen Attribute nachträglich in die IFC-Daten des betrachteten Holzbauprojekts zu integrieren. Im Forschungsprojekt wurde hierzu der IDM Holzbau, der ursprünglich in einer Tabellenstruktur vorlag (siehe Kapitel 2.4), in eine Excel-Datei überführt, welche alle relevanten Eigenschaften der definierten Holzbauteile strukturiert aufführt. Zur Weiterverarbeitung im Rahmen dieser Bachelorarbeit erfolgte anschließend die Umwandlung der Excel-Datei in eine JSON-Datei mit der Bezeichnung „</ns0:t>
      </ns0:r>
      <ns0:proofErr ns0:type="spellStart"/>
      <ns0:r ns0:rsidRPr="000A40EE">
        <ns0:t>gefilterte_Attribute+Properties_IDM.json</ns0:t>
      </ns0:r>
      <ns0:proofErr ns0:type="spellEnd"/>
      <ns0:r ns0:rsidRPr="000A40EE">
        <ns0:t xml:space="preserve">“. Die Wahl des JSON-Formats erfolgte, da sowohl die IFC-Daten als auch die IDM-Attribute für das LLM in JSON-Struktur vorliegen, wodurch die nachfolgende Zusammenführung mittels Mapping-Verfahren erleichtert wird. </ns0:t>
      </ns0:r>
    </ns0:p>
    <ns0:p ns2:paraId="2F041F3E" ns2:textId="77777777" ns0:rsidR="00261C17" ns0:rsidRDefault="00995386" ns0:rsidP="00261C17">
      <ns0:pPr>
        <ns0:keepNext/>
      </ns0:pPr>
      <ns0:r ns0:rsidRPr="00995386">
        <ns0:drawing>
          <ns3:inline distT="0" distB="0" distL="0" distR="0" ns4:anchorId="08DF71BA" ns4:editId="1F86BC13">
            <ns3:extent cx="4842345" cy="4054416"/>
            <ns3:effectExtent l="0" t="0" r="0" b="3810"/>
            <ns3:docPr id="17" name="Grafik 17"/>
            <ns3:cNvGraphicFramePr>
              <ns5:graphicFrameLocks noChangeAspect="1"/>
            </ns3:cNvGraphicFramePr>
            <ns5:graphic>
              <ns5:graphicData uri="http://schemas.openxmlformats.org/drawingml/2006/picture">
                <ns12:pic>
                  <ns12:nvPicPr>
                    <ns12:cNvPr id="1" name=""/>
                    <ns12:cNvPicPr/>
                  </ns12:nvPicPr>
                  <ns12:blipFill>
                    <ns5:blip ns11:embed="rId35"/>
                    <ns5:stretch>
                      <ns5:fillRect/>
                    </ns5:stretch>
                  </ns12:blipFill>
                  <ns12:spPr>
                    <ns5:xfrm>
                      <ns5:off x="0" y="0"/>
                      <ns5:ext cx="4850474" cy="4061222"/>
                    </ns5:xfrm>
                    <ns5:prstGeom prst="rect">
                      <ns5:avLst/>
                    </ns5:prstGeom>
                  </ns12:spPr>
                </ns12:pic>
              </ns5:graphicData>
            </ns5:graphic>
          </ns3:inline>
        </ns0:drawing>
      </ns0:r>
    </ns0:p>
    <ns0:p ns2:paraId="798D1223" ns2:textId="2429B43B" ns0:rsidR="00EA1EE0" ns0:rsidRDefault="00261C17" ns0:rsidP="00261C17">
      <ns0:pPr>
        <ns0:pStyle ns0:val="Beschriftung"/>
      </ns0:pPr>
      <ns0:bookmarkStart ns0:id="42" ns0:name="_Ref203741429"/>
      <ns0:r>
        <ns0:t xml:space="preserve">Abbildung </ns0:t>
      </ns0:r>
      <ns0:r>
        <ns0:fldChar ns0:fldCharType="begin"/>
      </ns0:r>
      <ns0:r>
        <ns0:instrText xml:space="preserve"> SEQ Abbildung \* ARABIC </ns0:instrText>
      </ns0:r>
      <ns0:r>
        <ns0:fldChar ns0:fldCharType="separate"/>
      </ns0:r>
      <ns0:r ns0:rsidR="00DC0381">
        <ns0:rPr>
          <ns0:noProof/>
        </ns0:rPr>
        <ns0:t>19</ns0:t>
      </ns0:r>
      <ns0:r>
        <ns0:fldChar ns0:fldCharType="end"/>
      </ns0:r>
      <ns0:bookmarkEnd ns0:id="42"/>
      <ns0:r>
        <ns0:t xml:space="preserve"> </ns0:t>
      </ns0:r>
      <ns0:r ns0:rsidR="00F90563">
        <ns0:t>Code</ns0:t>
      </ns0:r>
      <ns0:r ns0:rsidR="004E63A4">
        <ns0:t>-</ns0:t>
      </ns0:r>
      <ns0:r>
        <ns0:t xml:space="preserve">Ausschnitt aus der </ns0:t>
      </ns0:r>
      <ns0:proofErr ns0:type="spellStart"/>
      <ns0:r>
        <ns0:t>gefilterte_Attribute+Properties_IDM.json</ns0:t>
      </ns0:r>
      <ns0:proofErr ns0:type="spellEnd"/>
    </ns0:p>
    <ns0:p ns2:paraId="1299BA5D" ns2:textId="1A89E52B" ns0:rsidR="000A40EE" ns0:rsidRPr="00C85873" ns0:rsidRDefault="000A40EE" ns0:rsidP="000A40EE">
      <ns0:r ns0:rsidRPr="000A40EE">
        <ns0:t xml:space="preserve">In </ns0:t>
      </ns0:r>
      <ns0:r>
        <ns0:fldChar ns0:fldCharType="begin"/>
      </ns0:r>
      <ns0:r>
        <ns0:instrText xml:space="preserve"> REF _Ref203741429 \h </ns0:instrText>
      </ns0:r>
      <ns0:r>
        <ns0:fldChar ns0:fldCharType="separate"/>
      </ns0:r>
      <ns0:r>
        <ns0:t xml:space="preserve">Abbildung </ns0:t>
      </ns0:r>
      <ns0:r>
        <ns0:rPr>
          <ns0:noProof/>
        </ns0:rPr>
        <ns0:t>19</ns0:t>
      </ns0:r>
      <ns0:r>
        <ns0:fldChar ns0:fldCharType="end"/>
      </ns0:r>
      <ns0:r>
        <ns0:t xml:space="preserve"> </ns0:t>
      </ns0:r>
      <ns0:r ns0:rsidRPr="000A40EE">
        <ns0:t xml:space="preserve">ist ein exemplarischer Code-Ausschnitt der erzeugten JSON-Datei dargestellt. Dort wird die Struktur für den Bauteiltyp „Ständer“ detailliert dargestellt, während andere Bauteiltypen wie Wand, Binder, Dach, Decke, Rähm und Schwelle in der Darstellung verkürzt sind. Die jeweils angegebenen Zahlen hinter den Bauteiltypen verdeutlichen, wie viele spezifische Eigenschaften insgesamt im IDM für diese Bauteile definiert sind. Diese Eigenschaften umfassen Attribute und Properties, die jeweils einen definierten Datentyp sowie mögliche Werte oder Beispielausprägungen besitzen. Dies ist erforderlich, um die eindeutige Zuordnung und spätere Verarbeitung durch das LLM und das Mapping-Verfahren zu ermöglichen. Die definierte Struktur der JSON-Datei erlaubt es, alle Bauteile des IFC-Modells gezielt um die IDM-Eigenschaften zu ergänzen und bildet somit die Grundlage für die systematische Auswertung im weiteren Verlauf dieser Arbeit. Die genaue technische Umsetzung und das Mapping-Verfahren werden im Abschnitt </ns0:t>
      </ns0:r>
      <ns0:r ns0:rsidR="00D84DB7">
        <ns0:fldChar ns0:fldCharType="begin"/>
      </ns0:r>
      <ns0:r ns0:rsidR="00D84DB7">
        <ns0:instrText xml:space="preserve"> REF _Ref203741719 \r \h </ns0:instrText>
      </ns0:r>
      <ns0:r ns0:rsidR="00D84DB7">
        <ns0:fldChar ns0:fldCharType="separate"/>
      </ns0:r>
      <ns0:r ns0:rsidR="00D84DB7">
        <ns0:t>4.2.3</ns0:t>
      </ns0:r>
      <ns0:r ns0:rsidR="00D84DB7">
        <ns0:fldChar ns0:fldCharType="end"/>
      </ns0:r>
      <ns0:r ns0:rsidRPr="000A40EE">
        <ns0:t>ausführlich dargestellt.</ns0:t>
      </ns0:r>
    </ns0:p>
    <ns0:p ns2:paraId="2A2C5C63" ns2:textId="77777777" ns0:rsidR="008314AB" ns0:rsidRDefault="008314AB" ns0:rsidP="00722F70"/>
    <ns0:p ns2:paraId="1A2E2463" ns2:textId="5B06F074" ns0:rsidR="007E55A7" ns0:rsidRDefault="007E55A7" ns0:rsidP="007E55A7">
      <ns0:pPr>
        <ns0:pStyle ns0:val="berschrift3"/>
      </ns0:pPr>
      <ns0:r>
        <ns0:t>Extraktion der Holzbauteile aus dem IFC</ns0:t>
      </ns0:r>
    </ns0:p>
    <ns0:p ns2:paraId="0F2CC450" ns2:textId="32D33C00" ns0:rsidR="004E63A4" ns0:rsidRDefault="00A732A7" ns0:rsidP="004E63A4">
      <ns0:pPr>
        <ns0:keepNext/>
      </ns0:pPr>
      <ns0:r ns0:rsidRPr="00A732A7">
        <ns0:t xml:space="preserve">Im nächsten Schritt wurde die IFC-Datei des betrachteten Holzbauprojekts mit Hilfe einer in Google </ns0:t>
      </ns0:r>
      <ns0:proofErr ns0:type="spellStart"/>
      <ns0:r ns0:rsidRPr="00A732A7">
        <ns0:t>Colab</ns0:t>
      </ns0:r>
      <ns0:proofErr ns0:type="spellEnd"/>
      <ns0:r ns0:rsidRPr="00A732A7">
        <ns0:t xml:space="preserve"> implementierten Python-Umgebung verarbeitet. Der verwendete Python-Code entstand unter Einsatz von </ns0:t>
      </ns0:r>
      <ns0:proofErr ns0:type="spellStart"/>
      <ns0:r ns0:rsidRPr="00A732A7">
        <ns0:t>ChatGPT</ns0:t>
      </ns0:r>
      <ns0:proofErr ns0:type="spellEnd"/>
      <ns0:r ns0:rsidRPr="00A732A7">
        <ns0:t xml:space="preserve"> 4.0 als unterstützendes Werkzeug zur Codegenerierung und Fehlerbehebung. Die Verarbeitung der IFC-Daten erfolgte mit der Open-Source-Bibliothek </ns0:t>
      </ns0:r>
      <ns0:proofErr ns0:type="spellStart"/>
      <ns0:r ns0:rsidRPr="00A732A7">
        <ns0:t>IfcOpenShell</ns0:t>
      </ns0:r>
      <ns0:proofErr ns0:type="spellEnd"/>
      <ns0:r ns0:rsidRPr="00A732A7">
        <ns0:t xml:space="preserve">, welche das Auslesen der in der IFC-Datei enthaltenen Datenstrukturen ermöglicht. Anschließend wurde mittels der Bibliothek </ns0:t>
      </ns0:r>
      <ns0:proofErr ns0:type="spellStart"/>
      <ns0:r ns0:rsidRPr="00A732A7">
        <ns0:t>Openpyxl</ns0:t>
      </ns0:r>
      <ns0:proofErr ns0:type="spellEnd"/>
      <ns0:r ns0:rsidRPr="00A732A7">
        <ns0:t xml:space="preserve"> eine Excel-Datei erstellt, in der alle extrahierten Informationen zusammengeführt wurden. Während des Parsens, also des systematischen Auslesens und Analysierens der IFC-Datei, wurden sämtliche Bauteile durchlaufen und zentrale Eigenschaften extrahiert, darunter der Elementtyp (</ns0:t>
      </ns0:r>
      <ns0:proofErr ns0:type="spellStart"/>
      <ns0:r ns0:rsidRPr="00A732A7">
        <ns0:t>EntityType</ns0:t>
      </ns0:r>
      <ns0:proofErr ns0:type="spellEnd"/>
      <ns0:r ns0:rsidRPr="00A732A7">
        <ns0:t>), die globale eindeutige Kennung (GUID), Name, Objektart (</ns0:t>
      </ns0:r>
      <ns0:proofErr ns0:type="spellStart"/>
      <ns0:r ns0:rsidRPr="00A732A7">
        <ns0:t>ObjectType</ns0:t>
      </ns0:r>
      <ns0:proofErr ns0:type="spellEnd"/>
      <ns0:r ns0:rsidRPr="00A732A7">
        <ns0:t>), vordefinierter Typ (</ns0:t>
      </ns0:r>
      <ns0:proofErr ns0:type="spellStart"/>
      <ns0:r ns0:rsidRPr="00A732A7">
        <ns0:t>PredefinedType</ns0:t>
      </ns0:r>
      <ns0:proofErr ns0:type="spellEnd"/>
      <ns0:r ns0:rsidRPr="00A732A7">
        <ns0:t>) sowie eine Beschreibung (Description). Darüber hinaus erfolgte eine detaillierte Auswertung der Mengeninformationen, wobei das Volumen (Volume), die Mantelfläche (Area) und die Länge (</ns0:t>
      </ns0:r>
      <ns0:proofErr ns0:type="spellStart"/>
      <ns0:r ns0:rsidRPr="00A732A7">
        <ns0:t>Length</ns0:t>
      </ns0:r>
      <ns0:proofErr ns0:type="spellEnd"/>
      <ns0:r ns0:rsidRPr="00A732A7">
        <ns0:t>) der Bauteile direkt aus der IFC-Datei übernommen wurden. Dabei entspricht bei IFC-Beam-Objekten die Mantelfläche („Area“) der Außenfläche des Balkens ohne Stirnflächen. Um Materialzuweisungen eindeutig zu identifizieren, wurde eine Logik implementiert, die verschiedene Materialangaben im IFC-Modell berücksichtigt: So wird zunächst geprüft, ob die Materialinformation als direkte Zuweisung am Bauteil vorhanden ist. Falls dies nicht der Fall ist, werden alternative IFC-Strukturen wie „</ns0:t>
      </ns0:r>
      <ns0:proofErr ns0:type="spellStart"/>
      <ns0:r ns0:rsidRPr="00A732A7">
        <ns0:t>IfcMaterialLayerSetUsage</ns0:t>
      </ns0:r>
      <ns0:proofErr ns0:type="spellEnd"/>
      <ns0:r ns0:rsidRPr="00A732A7">
        <ns0:t>“ oder „</ns0:t>
      </ns0:r>
      <ns0:proofErr ns0:type="spellStart"/>
      <ns0:r ns0:rsidRPr="00A732A7">
        <ns0:t>IfcMaterialProfileSetUsage</ns0:t>
      </ns0:r>
      <ns0:proofErr ns0:type="spellEnd"/>
      <ns0:r ns0:rsidRPr="00A732A7">
        <ns0:t>“ untersucht, um den korrekten Materialnamen zuverlässig zu extrahieren.</ns0:t>
      </ns0:r>
      <ns0:r ns0:rsidR="00F90563" ns0:rsidRPr="00F90563">
        <ns0:drawing>
          <ns3:inline distT="0" distB="0" distL="0" distR="0" ns4:anchorId="23210A1D" ns4:editId="56DDF641">
            <ns3:extent cx="1777744" cy="4579951"/>
            <ns3:effectExtent l="0" t="0" r="0" b="0"/>
            <ns3:docPr id="19" name="Grafik 19"/>
            <ns3:cNvGraphicFramePr>
              <ns5:graphicFrameLocks noChangeAspect="1"/>
            </ns3:cNvGraphicFramePr>
            <ns5:graphic>
              <ns5:graphicData uri="http://schemas.openxmlformats.org/drawingml/2006/picture">
                <ns12:pic>
                  <ns12:nvPicPr>
                    <ns12:cNvPr id="1" name=""/>
                    <ns12:cNvPicPr/>
                  </ns12:nvPicPr>
                  <ns12:blipFill>
                    <ns5:blip ns11:embed="rId36"/>
                    <ns5:stretch>
                      <ns5:fillRect/>
                    </ns5:stretch>
                  </ns12:blipFill>
                  <ns12:spPr>
                    <ns5:xfrm>
                      <ns5:off x="0" y="0"/>
                      <ns5:ext cx="1781679" cy="4590088"/>
                    </ns5:xfrm>
                    <ns5:prstGeom prst="rect">
                      <ns5:avLst/>
                    </ns5:prstGeom>
                  </ns12:spPr>
                </ns12:pic>
              </ns5:graphicData>
            </ns5:graphic>
          </ns3:inline>
        </ns0:drawing>
      </ns0:r>
    </ns0:p>
    <ns0:p ns2:paraId="2DB8B78F" ns2:textId="714FC5B5" ns0:rsidR="00DB3A5B" ns0:rsidRDefault="004E63A4" ns0:rsidP="004E63A4">
      <ns0:pPr>
        <ns0:pStyle ns0:val="Beschriftung"/>
      </ns0:pPr>
      <ns0:bookmarkStart ns0:id="43" ns0:name="_Ref203744431"/>
      <ns0:r>
        <ns0:t xml:space="preserve">Abbildung </ns0:t>
      </ns0:r>
      <ns0:r>
        <ns0:fldChar ns0:fldCharType="begin"/>
      </ns0:r>
      <ns0:r>
        <ns0:instrText xml:space="preserve"> SEQ Abbildung \* ARABIC </ns0:instrText>
      </ns0:r>
      <ns0:r>
        <ns0:fldChar ns0:fldCharType="separate"/>
      </ns0:r>
      <ns0:r ns0:rsidR="00DC0381">
        <ns0:rPr>
          <ns0:noProof/>
        </ns0:rPr>
        <ns0:t>20</ns0:t>
      </ns0:r>
      <ns0:r>
        <ns0:fldChar ns0:fldCharType="end"/>
      </ns0:r>
      <ns0:bookmarkEnd ns0:id="43"/>
      <ns0:r>
        <ns0:t xml:space="preserve"> Code-Ausschnitt aus </ns0:t>
      </ns0:r>
      <ns0:r>
        <ns0:t xml:space="preserve">der </ns0:t>
      </ns0:r>
      <ns0:proofErr ns0:type="spellStart"/>
      <ns0:r ns0:rsidR="00F35C4E">
        <ns0:t>IFC_nur_Holzbauteile</ns0:t>
      </ns0:r>
      <ns0:r>
        <ns0:t>.json</ns0:t>
      </ns0:r>
      <ns0:proofErr ns0:type="spellEnd"/>
    </ns0:p>
    <ns0:p ns2:paraId="6BEF41F2" ns2:textId="1E1A01EA" ns0:rsidR="001F538F" ns0:rsidRDefault="001F538F" ns0:rsidP="001F538F">
      <ns0:r>
        <ns0:t xml:space="preserve">Ein exemplarischer Code-Ausschnitt dieser extrahierten IFC-Daten ist in </ns0:t>
      </ns0:r>
      <ns0:r>
        <ns0:fldChar ns0:fldCharType="begin"/>
      </ns0:r>
      <ns0:r>
        <ns0:instrText xml:space="preserve"> REF _Ref203744431 \h </ns0:instrText>
      </ns0:r>
      <ns0:r>
        <ns0:fldChar ns0:fldCharType="separate"/>
      </ns0:r>
      <ns0:r>
        <ns0:t xml:space="preserve">Abbildung </ns0:t>
      </ns0:r>
      <ns0:r>
        <ns0:rPr>
          <ns0:noProof/>
        </ns0:rPr>
        <ns0:t>20</ns0:t>
      </ns0:r>
      <ns0:r>
        <ns0:fldChar ns0:fldCharType="end"/>
      </ns0:r>
      <ns0:r>
        <ns0:t xml:space="preserve"> </ns0:t>
      </ns0:r>
      <ns0:r>
        <ns0:t>dargestellt. Die abgebildete JSON-Struktur zeigt exemplarisch die extrahierten IFC-Daten der Holzbauteile, die im nächsten Schritt um Eigenschaften aus dem IDM Holzbau ergänzt werden. Die JSON-Datei enthält für jedes Bauteil eine spezifische Klassifikation (</ns0:t>
      </ns0:r>
      <ns0:proofErr ns0:type="spellStart"/>
      <ns0:r>
        <ns0:t>class</ns0:t>
      </ns0:r>
      <ns0:proofErr ns0:type="spellEnd"/>
      <ns0:r>
        <ns0:t>), welche bereits entsprechend den IDM-Definitionen erfolgt (z. B. „Ständer“ oder „Schwelle“). Die Zuordnung erfolgt dabei über das IFC-Attribut „</ns0:t>
      </ns0:r>
      <ns0:proofErr ns0:type="spellStart"/>
      <ns0:r>
        <ns0:t>name</ns0:t>
      </ns0:r>
      <ns0:proofErr ns0:type="spellEnd"/>
      <ns0:r>
        <ns0:t>“ (z. B. „FRAME_COLUMN“ für Ständer, „BOTTOM_BEAM“ für Schwelle), wobei der IFC-</ns0:t>
      </ns0:r>
      <ns0:proofErr ns0:type="spellStart"/>
      <ns0:r>
        <ns0:t>EntityType</ns0:t>
      </ns0:r>
      <ns0:proofErr ns0:type="spellEnd"/>
      <ns0:r>
        <ns0:t xml:space="preserve"> (hier „</ns0:t>
      </ns0:r>
      <ns0:proofErr ns0:type="spellStart"/>
      <ns0:r>
        <ns0:t>IfcBeam</ns0:t>
      </ns0:r>
      <ns0:proofErr ns0:type="spellEnd"/>
      <ns0:r>
        <ns0:t>“) zusätzlich als separates Attribut aufgeführt ist. Jedes Bauteil besitzt zudem eine eindeutige GUID, Materialangaben, sowie eine kurze Beschreibung der Querschnittsabmessungen in Millimetern. Zudem sind Angaben zum Volumen (in Kubikmetern), zur Mantelfläche (in Quadratmetern) und zur Länge (in Millimetern) enthalten.</ns0:t>
      </ns0:r>
    </ns0:p>
    <ns0:p ns2:paraId="02C8BBF9" ns2:textId="54C1E46A" ns0:rsidR="00A958C4" ns0:rsidRDefault="001F538F" ns0:rsidP="001F538F">
      <ns0:r>
        <ns0:t>Während der Extraktion zeigten sich allerdings auch Probleme, die auf unvollständige Angaben im IFC-Quellmodell zurückzuführen waren. So fehlten bei einigen Bauteilen beispielsweise Materialzuweisungen oder es traten Inkonsistenzen auf, bei denen Volumen- oder Längenangaben fälschlicherweise mit einem Wert von Null angegeben wurden, obwohl diese Bauteile tatsächlich physisch existierten. Dies verdeutlicht, wie entscheidend die Qualität der ursprünglichen Modellierung für die nachfolgende Verarbeitung und Auswertung ist. Um solche Lücken zu schließen und eine sinnvolle, praxisgerechte Datenbasis zu schaffen, wurden die extrahierten IFC-Daten im nächsten Schritt gezielt mit den zuvor beschriebenen IDM-Eigenschaften ergänzt. Dieser Mapping-Prozess und dessen technische Umsetzung werden im folgenden Abschnitt erklärt.</ns0:t>
      </ns0:r>
    </ns0:p>
    <ns0:p ns2:paraId="5C6199BB" ns2:textId="77777777" ns0:rsidR="001F538F" ns0:rsidRDefault="001F538F" ns0:rsidP="001F538F"/>
    <ns0:p ns2:paraId="4239E37F" ns2:textId="7CE1E989" ns0:rsidR="00035A58" ns0:rsidRDefault="00035A58" ns0:rsidP="00035A58">
      <ns0:pPr>
        <ns0:pStyle ns0:val="berschrift3"/>
      </ns0:pPr>
      <ns0:bookmarkStart ns0:id="44" ns0:name="_Ref203741719"/>
      <ns0:r>
        <ns0:t xml:space="preserve">Ergänzung </ns0:t>
      </ns0:r>
      <ns0:r ns0:rsidR="00B96FA5">
        <ns0:t>der IFC Holzbauteile um die Eigenschaften aus dem IDM</ns0:t>
      </ns0:r>
      <ns0:bookmarkEnd ns0:id="44"/>
    </ns0:p>
    <ns0:p ns2:paraId="593A6F13" ns2:textId="10CCCA1F" ns0:rsidR="005743A5" ns0:rsidRDefault="005743A5" ns0:rsidP="005743A5">
      <ns0:r>
        <ns0:t xml:space="preserve">Im nächsten Schritt erfolgte die Ergänzung der extrahierten IFC-Holzbauteile um die im IDM Holzbau definierten Eigenschaften. Dazu wurde ein Mapping-Skript entwickelt, das mithilfe von Claude Code von </ns0:t>
      </ns0:r>
      <ns0:proofErr ns0:type="spellStart"/>
      <ns0:r>
        <ns0:t>Anthropic</ns0:t>
      </ns0:r>
      <ns0:proofErr ns0:type="spellEnd"/>
      <ns0:r>
        <ns0:t xml:space="preserve"> erstellt wurde. Die zentrale Herausforderung hierbei bestand darin, die semantisch angereicherten Eigenschaften aus dem IDM Holzbau automatisiert und nachvollziehbar auf die IFC-Daten zu übertragen. Der Transformationsprozess verbindet automatisierte Datenkonversion mit regelbasierten Zuordnungen, die auf typischen Holzbau Ausführungen beruhen. Die Eingangsdaten umfassten 801 IFC-extrahierte Holzbauteile aus dem zuvor beschriebenen Nordic-Circle-Projekt, welche in einer JSON-Datei vorlagen mit grundlegenden geometrischen Informationen (vgl. </ns0:t>
      </ns0:r>
      <ns0:proofErr ns0:type="spellStart"/>
      <ns0:r>
        <ns0:t>Abb</ns0:t>
      </ns0:r>
      <ns0:proofErr ns0:type="spellEnd"/>
      <ns0:r>
        <ns0:t xml:space="preserve"> 20) und das zuvor definierte IDM-Schema für acht zentrale Holzbauteiltypen: Ständer, Schwelle, Rähm, Decke, Träger, Binder, Wand und Dämmung (</ns0:t>
      </ns0:r>
      <ns0:proofErr ns0:type="spellStart"/>
      <ns0:r>
        <ns0:t>Abb</ns0:t>
      </ns0:r>
      <ns0:proofErr ns0:type="spellEnd"/>
      <ns0:r>
        <ns0:t xml:space="preserve"> 19). Die Anreicherung der Attribute erfolgte über ein erstelltes Skript, was sich an typischen Ausführungen im Holzbau orientiert. Beispielsweise wurden Ständer, Schwellen und Rähm mit Fichten-Konstruktionsvollholz der Festigkeitsklasse C24 versehen, während Träger mit Buchen-Brettschichtholz der Klasse GL70 spezifiziert wurden. Die Bauteile wurden mithilfe ihrer GUID den jeweiligen Geschossen zugeordnet. Die Wandbauteile wurden entsprechend der vorliegenden Struktur des IFC-Modells in 57 Holzrahmenbaugruppen zusammengefasst, wobei die Bauteilzugehörigkeitsnummern vergeben wurden. Zusätzlich wurden den Bauteilen normative Eigenschaften gemäß DIN-Normen zugewiesen: So wurden die Baustoffklasse nach DIN EN 13501 auf Klasse D, die Feuerwiderstandsklasse auf REI 60 und die Wärmeleitfähigkeit auf 0,13 W/(</ns0:t>
      </ns0:r>
      <ns0:proofErr ns0:type="spellStart"/>
      <ns0:r>
        <ns0:t>m·K</ns0:t>
      </ns0:r>
      <ns0:proofErr ns0:type="spellEnd"/>
      <ns0:r>
        <ns0:t>) festgelegt. Zudem wurden alle Holzbauteile als tragend klassifiziert und erhielten Oberflächenqualitäten, die standardmäßig als „nicht sichtbar“ (</ns0:t>
      </ns0:r>
      <ns0:proofErr ns0:type="spellStart"/>
      <ns0:r>
        <ns0:t>Nsi</ns0:t>
      </ns0:r>
      <ns0:proofErr ns0:type="spellEnd"/>
      <ns0:r>
        <ns0:t xml:space="preserve">) definiert wurden. Herstellerspezifische Angaben erfolgten auf Grundlage marktüblicher Anbieter, beispielsweise Fichtenholz von der Hasslacher Gruppe und Buchenholz von Pollmeier </ns0:t>
      </ns0:r>
      <ns0:proofErr ns0:type="spellStart"/>
      <ns0:r>
        <ns0:t>Baubuche</ns0:t>
      </ns0:r>
      <ns0:proofErr ns0:type="spellEnd"/>
      <ns0:r>
        <ns0:t>.</ns0:t>
      </ns0:r>
    </ns0:p>
    <ns0:p ns2:paraId="4AE54438" ns2:textId="77777777" ns0:rsidR="00DC0381" ns0:rsidRDefault="00DC0381" ns0:rsidP="00DC0381">
      <ns0:pPr>
        <ns0:keepNext/>
      </ns0:pPr>
      <ns0:r>
        <ns0:rPr>
          <ns0:noProof/>
        </ns0:rPr>
        <ns0:drawing>
          <ns3:inline distT="0" distB="0" distL="0" distR="0" ns4:anchorId="0ED7F237" ns4:editId="6B625E91">
            <ns3:extent cx="3795623" cy="4744401"/>
            <ns3:effectExtent l="0" t="0" r="0" b="0"/>
            <ns3:docPr id="22" name="Grafik 22"/>
            <ns3:cNvGraphicFramePr>
              <ns5:graphicFrameLocks noChangeAspect="1"/>
            </ns3:cNvGraphicFramePr>
            <ns5:graphic>
              <ns5:graphicData uri="http://schemas.openxmlformats.org/drawingml/2006/picture">
                <ns12:pic>
                  <ns12:nvPicPr>
                    <ns12:cNvPr id="0" name="Picture 3"/>
                    <ns12:cNvPicPr>
                      <ns5:picLocks noChangeAspect="1" noChangeArrowheads="1"/>
                    </ns12:cNvPicPr>
                  </ns12:nvPicPr>
                  <ns12:blipFill>
                    <ns5:blip ns11:embed="rId37">
                      <ns5:extLst>
                        <ns5:ext uri="{28A0092B-C50C-407E-A947-70E740481C1C}">
                          <ns14:useLocalDpi val="0"/>
                        </ns5:ext>
                      </ns5:extLst>
                    </ns5:blip>
                    <ns5:srcRect/>
                    <ns5:stretch>
                      <ns5:fillRect/>
                    </ns5:stretch>
                  </ns12:blipFill>
                  <ns12:spPr bwMode="auto">
                    <ns5:xfrm>
                      <ns5:off x="0" y="0"/>
                      <ns5:ext cx="3797674" cy="4746964"/>
                    </ns5:xfrm>
                    <ns5:prstGeom prst="rect">
                      <ns5:avLst/>
                    </ns5:prstGeom>
                    <ns5:noFill/>
                    <ns5:ln>
                      <ns5:noFill/>
                    </ns5:ln>
                  </ns12:spPr>
                </ns12:pic>
              </ns5:graphicData>
            </ns5:graphic>
          </ns3:inline>
        </ns0:drawing>
      </ns0:r>
    </ns0:p>
    <ns0:p ns2:paraId="704EC5B7" ns2:textId="3018983A" ns0:rsidR="00287B0A" ns0:rsidRDefault="00DC0381" ns0:rsidP="00DC0381">
      <ns0:pPr>
        <ns0:pStyle ns0:val="Beschriftung"/>
      </ns0:pPr>
      <ns0:r>
        <ns0:t xml:space="preserve">Abbildung </ns0:t>
      </ns0:r>
      <ns0:r>
        <ns0:fldChar ns0:fldCharType="begin"/>
      </ns0:r>
      <ns0:r>
        <ns0:instrText xml:space="preserve"> SEQ Abbildung \* ARABIC </ns0:instrText>
      </ns0:r>
      <ns0:r>
        <ns0:fldChar ns0:fldCharType="separate"/>
      </ns0:r>
      <ns0:r>
        <ns0:rPr>
          <ns0:noProof/>
        </ns0:rPr>
        <ns0:t>21</ns0:t>
      </ns0:r>
      <ns0:r>
        <ns0:fldChar ns0:fldCharType="end"/>
      </ns0:r>
      <ns0:r>
        <ns0:t xml:space="preserve"> </ns0:t>
      </ns0:r>
      <ns0:r>
        <ns0:t xml:space="preserve">Code-Ausschnitt aus der </ns0:t>
      </ns0:r>
      <ns0:r ns0:rsidR="00806B4B">
        <ns0:t>vollständigen Holzbauteil JSON mit dem angewendeten IDM Mapping</ns0:t>
      </ns0:r>
    </ns0:p>
    <ns0:p ns2:paraId="4C308CC0" ns2:textId="2BEAFF65" ns0:rsidR="005743A5" ns0:rsidRDefault="005743A5" ns0:rsidP="005743A5">
      <ns0:r>
        <ns0:t>Während der Durchführung des Mappings wurden jedoch systematische Datenqualitätsprobleme festgestellt. Insgesamt wiesen 155 Bauteile unvollständige Geometriedaten auf (Volumen oder Längen mit Null-Werten). Zudem verfügten die drei im IFC-Modell enthaltenen Dämmungsbauteile über keine Bauteilzugehörigkeitsnummern (Anmerkung: Diese Aussage muss nochmals abschließend geprüft werden). Diese Fehler entstanden durch unzureichende Parametrisierungen im ursprünglichen IFC-Modell. Zur Fehlerbehebung wurden Null-Werte durch den Platzhalter „unbekannt“ ersetzt, um nachfolgende Auswertungen nicht zu beeinträchtigen. Fehlende Bauteilnummerierungen wurden automatisch gemäß einem definierten Schema ergänzt (</ns0:t>
      </ns0:r>
      <ns0:proofErr ns0:type="spellStart"/>
      <ns0:r>
        <ns0:t>Bauteilkürzel_Geschoss_Laufnummer</ns0:t>
      </ns0:r>
      <ns0:proofErr ns0:type="spellEnd"/>
      <ns0:r>
        <ns0:t>). Durch die Ergebnisvalidierung konnte bestätigt werden, dass alle 801 Bauteile erfolgreich um die im IDM Holzbau definierten Attribute ergänzt wurden. Dabei erhöhte sich die Anzahl der hinterlegten Eigenschaften pro Bauteil von anfangs durchschnittlich etwa 10 auf über 30. Das Ergebnis liegt in der zusammengeführten JSON-Datei „</ns0:t>
      </ns0:r>
      <ns0:proofErr ns0:type="spellStart"/>
      <ns0:r>
        <ns0:t>IDM_Holzbauteile_mapped_</ns0:t>
      </ns0:r>
      <ns0:proofErr ns0:type="gramStart"/>
      <ns0:r>
        <ns0:t>cleaned.json</ns0:t>
      </ns0:r>
      <ns0:proofErr ns0:type="spellEnd"/>
      <ns0:proofErr ns0:type="gramEnd"/>
      <ns0:r>
        <ns0:t>“ vor, welche eine vollständige und klar strukturierte Datenbasis für die anschließenden Auswertungen mit Large Language Models bildet.</ns0:t>
      </ns0:r>
    </ns0:p>
    <ns0:p ns2:paraId="523CFE66" ns2:textId="7D947B5C" ns0:rsidR="00413C7D" ns0:rsidRDefault="005743A5" ns0:rsidP="005743A5">
      <ns0:r>
        <ns0:t>Zusammenfassend zeigt die durchgeführte Datenmodell-Transformation, dass sich IFC-Daten automatisiert mit zusätzlichen Eigenschaften aus dem IDM Holzbau ergänzen lassen. Das entwickelte Verfahren kombiniert eine automatisierte Datenverarbeitung mit festen Zuordnungsregeln, die sich an typischen Ausführungen im Holzbau orientieren. Die hier entwickelte Vorgehensweise diente in dieser Arbeit dazu, die fehlenden IDM-Eigenschaften nachträglich in das bestehende IFC-Modell zu integrieren. Der hier beschriebene Zwischenschritt war zum Zeitpunkt dieser Arbeit notwendig, da die Informationen des Fachmodells Holzbau noch nicht direkt im IFC-Standard integriert waren. Durch die laufende Integration des IDM Holzbau in die IFC-Datenstruktur wird jedoch zukünftig eine deutlich bessere Datenqualität bereits direkt im IFC-Modell verfügbar sein, wodurch eine nachträgliche Ergänzung wie in dieser Arbeit nicht mehr erforderlich sein wird.</ns0:t>
      </ns0:r>
    </ns0:p>
    <ns0:p ns2:paraId="7CC1AE75" ns2:textId="77777777" ns0:rsidR="00413C7D" ns0:rsidRDefault="00413C7D" ns0:rsidP="002C7116"/>
    <ns0:p ns2:paraId="744F0B29" ns2:textId="77777777" ns0:rsidR="00413C7D" ns0:rsidRPr="002C7116" ns0:rsidRDefault="00413C7D" ns0:rsidP="00413C7D"/>
    <ns0:p ns2:paraId="22928DAA" ns2:textId="0B40DC65" ns0:rsidR="00D8734A" ns0:rsidRDefault="002F3F2F" ns0:rsidP="002F3F2F">
      <ns0:pPr>
        <ns0:pStyle ns0:val="berschrift2"/>
      </ns0:pPr>
      <ns0:r ns0:rsidRPr="002F3F2F">
        <ns0:lastRenderedPageBreak/>
        <ns0:t>Integration aktueller Standardisierungsansätze des Holzbaus</ns0:t>
      </ns0:r>
    </ns0:p>
    <ns0:p ns2:paraId="3458BEFA" ns2:textId="6F197262" ns0:rsidR="008232DC" ns0:rsidRPr="008232DC" ns0:rsidRDefault="008232DC" ns0:rsidP="008232DC">
      <ns0:pPr>
        <ns0:pStyle ns0:val="berschrift2"/>
      </ns0:pPr>
      <ns0:r ns0:rsidRPr="008232DC">
        <ns0:t>Analyse der Einsatzmöglichkeiten von LLMs im holzbauspezifischen Kontext</ns0:t>
      </ns0:r>
    </ns0:p>
    <ns0:p ns2:paraId="05B42D57" ns2:textId="0F1EE971" ns0:rsidR="00B572FF" ns0:rsidRPr="00B572FF" ns0:rsidRDefault="008232DC" ns0:rsidP="008232DC">
      <ns0:pPr>
        <ns0:pStyle ns0:val="berschrift2"/>
      </ns0:pPr>
      <ns0:r ns0:rsidRPr="008232DC">
        <ns0:t>Grenzen und Potentiale aktueller LLM-Modelle im Bauwesen</ns0:t>
      </ns0:r>
    </ns0:p>
    <ns0:p ns2:paraId="3210C128" ns2:textId="77777777" ns0:rsidR="00B572FF" ns0:rsidRPr="007478EA" ns0:rsidRDefault="00B572FF" ns0:rsidP="00B572FF">
      <ns0:pPr>
        <ns0:rPr>
          <ns0:lang ns0:val="en-US"/>
        </ns0:rPr>
      </ns0:pPr>
      <ns0:r ns0:rsidRPr="007478EA">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47CEE1D0" ns2:textId="77777777" ns0:rsidR="00B572FF" ns0:rsidRPr="007478EA" ns0:rsidRDefault="00B572FF" ns0:rsidP="00B572FF">
      <ns0:pPr>
        <ns0:rPr>
          <ns0:lang ns0:val="en-US"/>
        </ns0:rPr>
      </ns0:pPr>
      <ns0:r ns0:rsidRPr="007478EA">
        <ns0:rPr>
          <ns0:noProof/>
          <ns0:lang ns0:val="en-US"/>
        </ns0:rPr>
        <ns0:t xml:space="preserve">Fusce est. Vivamus a tellus. Pellentesque habitant morbi tristique senectus et netus et malesuada fames ac turpis egestas. Proin pharetra nonummy pede. </ns0:t>
      </ns0:r>
    </ns0:p>
    <ns0:p ns2:paraId="66B9D0F0" ns2:textId="77777777" ns0:rsidR="00B572FF" ns0:rsidRDefault="00B572FF" ns0:rsidP="00B572FF">
      <ns0:pPr>
        <ns0:rPr>
          <ns0:noProof/>
          <ns0:lang ns0:val="en-US"/>
        </ns0:rPr>
      </ns0:pPr>
      <ns0:r ns0:rsidRPr="007478EA">
        <ns0:rPr>
          <ns0:noProof/>
          <ns0:lang ns0:val="en-US"/>
        </ns0:rPr>
        <ns0:t xml:space="preserve">Mauris et orci. Aenean nec lorem. In porttitor. Donec laoreet nonummy augue. </ns0:t>
      </ns0:r>
    </ns0:p>
    <ns0:p ns2:paraId="7F151DA9" ns2:textId="77777777" ns0:rsidR="00B26CA9" ns0:rsidRDefault="00B26CA9" ns0:rsidP="00B572FF">
      <ns0:pPr>
        <ns0:rPr>
          <ns0:noProof/>
          <ns0:lang ns0:val="en-US"/>
        </ns0:rPr>
      </ns0:pPr>
    </ns0:p>
    <ns0:p ns2:paraId="1458937C" ns2:textId="77777777" ns0:rsidR="00B26CA9" ns0:rsidRDefault="00B26CA9" ns0:rsidP="00B572FF">
      <ns0:pPr>
        <ns0:rPr>
          <ns0:noProof/>
          <ns0:lang ns0:val="en-US"/>
        </ns0:rPr>
      </ns0:pPr>
    </ns0:p>
    <ns0:p ns2:paraId="43A88D08" ns2:textId="77777777" ns0:rsidR="00B26CA9" ns0:rsidRDefault="00B26CA9" ns0:rsidP="00B572FF">
      <ns0:pPr>
        <ns0:rPr>
          <ns0:noProof/>
          <ns0:lang ns0:val="en-US"/>
        </ns0:rPr>
      </ns0:pPr>
    </ns0:p>
    <ns0:p ns2:paraId="270D3548" ns2:textId="2EE3B9DD" ns0:rsidR="00B26CA9" ns0:rsidRDefault="00B26CA9" ns0:rsidP="00B572FF">
      <ns0:commentRangeStart ns0:id="15"/>
      <ns0:pPr>
        <ns0:rPr>
          <ns0:noProof/>
        </ns0:rPr>
      </ns0:pPr>
      <ns0:r ns0:rsidRPr="00B26CA9">
        <ns0:rPr>
          <ns0:noProof/>
        </ns0:rPr>
        <ns0:t>Hier kurze beschreibeung eines p</ns0:t>
      </ns0:r>
      <ns0:r>
        <ns0:rPr>
          <ns0:noProof/>
        </ns0:rPr>
        <ns0:t>roblems:</ns0:t>
      </ns0:r>
      <ns0:commentRangeEnd ns0:id="15"/>
      <ns0:r>
        <ns0:commentReference ns0:id="15"/>
      </ns0:r>
    </ns0:p>
    <ns0:p ns2:paraId="127BA3A3" ns2:textId="77777777" ns0:rsidR="00DA3281" ns0:rsidRDefault="00DA3281" ns0:rsidP="00DA3281">
      <ns0:commentRangeStart ns0:id="16"/>
      <ns0:pPr>
        <ns0:pStyle ns0:val="StandardWeb"/>
      </ns0:pPr>
      <ns0:r>
        <ns0:t>Die Bauteile wurden gleichmäßig auf die einzelnen Geschosse (EG bis DG) verteilt und mithilfe ihrer GUID eindeutig zugeordnet. Die Wände wurden dabei in 57 Holzrahmenbaugruppen eingeteilt und erhielten klar strukturierte Bauteilzugehörigkeitsnummern.</ns0:t>
      </ns0:r>
      <ns0:commentRangeEnd ns0:id="16"/>
      <ns0:r>
        <ns0:commentReference ns0:id="16"/>
      </ns0:r>
    </ns0:p>
    <ns0:p ns2:paraId="6473F146" ns2:textId="77777777" ns0:rsidR="00DA3281" ns0:rsidRDefault="00DA3281" ns0:rsidP="00B572FF">
      <ns0:pPr>
        <ns0:rPr>
          <ns0:noProof/>
        </ns0:rPr>
      </ns0:pPr>
    </ns0:p>
    <ns0:p ns2:paraId="633464B6" ns2:textId="45C13A71" ns0:rsidR="00B26CA9" ns0:rsidRPr="00B26CA9" ns0:rsidRDefault="00B26CA9" ns0:rsidP="00B572FF">
      <ns0:commentRangeStart ns0:id="17"/>
      <ns0:pPr>
        <ns0:rPr>
          <ns0:noProof/>
        </ns0:rPr>
      </ns0:pPr>
      <ns0:r ns0:rsidRPr="00B26CA9">
        <ns0:rPr>
          <ns0:noProof/>
        </ns0:rPr>
        <ns0:t>ja technisch stimmt das, dass statisch verteilt wurde und dass wie wände eingeteilt wurden und so, aber ich würde das ungern so direkt beleuchten. entweder muss genau begründet werden, warum das so vorgenommen wurde (Quellemodell ifc war einfach schlecht modelliert zumindest das tragwersplanungsmodell) oder einfach nicht so direkt drauf eingehen dass die bauteile statistisch auf die geschosse verteilt wurden.. die wände waren bereits schon in 57 hrb wäbnden modelliert, aber das ist eben auch die zuordnung falshc gelaufen: heißt ich kann nciht mehr sagen nach dem json export aus der ifc welches bauteil an welcher stelle geplant wurde.. also das bitte auch nicht so direkt beleuchten..</ns0:t>
      </ns0:r>
      <ns0:commentRangeEnd ns0:id="17"/>
      <ns0:r>
        <ns0:commentReference ns0:id="17"/>
      </ns0:r>
    </ns0:p>
    <ns0:p ns2:paraId="516723B8" ns2:textId="44C638B0" ns0:rsidR="00B572FF" ns0:rsidRPr="00B26CA9" ns0:rsidRDefault="00B572FF" ns0:rsidP="00B572FF">
      <ns0:r ns0:rsidRPr="00B26CA9">
        <ns0:br ns0:type="page"/>
      </ns0:r>
    </ns0:p>
    <ns0:p ns2:paraId="62B3B772" ns2:textId="0E593B81" ns0:rsidR="00D8734A" ns0:rsidRDefault="00414FEE" ns0:rsidP="00D8734A">
      <ns0:pPr>
        <ns0:pStyle ns0:val="berschrift1"/>
      </ns0:pPr>
      <ns0:bookmarkStart ns0:id="45" ns0:name="_Toc202445631"/>
      <ns0:r>
        <ns0:lastRenderedPageBreak/>
        <ns0:t>Praktische Umsetzung und Anwendung mit dem gewählten LLM</ns0:t>
      </ns0:r>
      <ns0:bookmarkEnd ns0:id="45"/>
    </ns0:p>
    <ns0:p ns2:paraId="7FE251C8" ns2:textId="77777777" ns0:rsidR="00B572FF" ns0:rsidRDefault="00B572FF" ns0:rsidP="00D8734A">
      <ns0:pPr>
        <ns0:pStyle ns0:val="berschrift2"/>
      </ns0:pPr>
      <ns0:bookmarkStart ns0:id="46" ns0:name="_Toc202445632"/>
      <ns0:r>
        <ns0:t>Durchführung der LLM-gestützten Analyse</ns0:t>
      </ns0:r>
      <ns0:bookmarkEnd ns0:id="46"/>
    </ns0:p>
    <ns0:p ns2:paraId="247FFBB6" ns2:textId="77777777" ns0:rsidR="00B572FF" ns0:rsidRDefault="00B572FF" ns0:rsidP="00D8734A">
      <ns0:pPr>
        <ns0:pStyle ns0:val="berschrift2"/>
      </ns0:pPr>
      <ns0:bookmarkStart ns0:id="47" ns0:name="_Toc202445633"/>
      <ns0:r>
        <ns0:t>Vergleich mit manuell ermittelten Ergebnissen</ns0:t>
      </ns0:r>
      <ns0:bookmarkEnd ns0:id="47"/>
    </ns0:p>
    <ns0:p ns2:paraId="11EF9772" ns2:textId="2E567DEA" ns0:rsidR="00D8734A" ns0:rsidRDefault="00B572FF" ns0:rsidP="00B572FF">
      <ns0:pPr>
        <ns0:pStyle ns0:val="berschrift2"/>
      </ns0:pPr>
      <ns0:bookmarkStart ns0:id="48" ns0:name="_Toc202445634"/>
      <ns0:r>
        <ns0:t>Bewertung von Genauigkeit, Vollständigkeit, Verständlichkeit</ns0:t>
      </ns0:r>
      <ns0:bookmarkEnd ns0:id="48"/>
    </ns0:p>
    <ns0:p ns2:paraId="4729392C" ns2:textId="3E69887F" ns0:rsidR="00B572FF" ns0:rsidRPr="00B572FF" ns0:rsidRDefault="00B572FF" ns0:rsidP="00B572FF">
      <ns0:pPr>
        <ns0:pStyle ns0:val="berschrift2"/>
      </ns0:pPr>
      <ns0:bookmarkStart ns0:id="49" ns0:name="_Toc202445635"/>
      <ns0:r>
        <ns0:t>Typische Fehlerquellen und Missverständnisse</ns0:t>
      </ns0:r>
      <ns0:bookmarkEnd ns0:id="49"/>
    </ns0:p>
    <ns0:p ns2:paraId="3B57C2F3" ns2:textId="448001AD" ns0:rsidR="00D8734A" ns0:rsidRDefault="00D8734A" ns0:rsidP="00B828B9"/>
    <ns0:p ns2:paraId="65636717" ns2:textId="77777777" ns0:rsidR="00B572FF" ns0:rsidRPr="00414FEE" ns0:rsidRDefault="00B572FF" ns0:rsidP="00B572FF">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3176BD6A" ns2:textId="77777777" ns0:rsidR="00B572FF" ns0:rsidRPr="00414FEE" ns0:rsidRDefault="00B572FF" ns0:rsidP="00B572FF">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334D601A" ns2:textId="77777777" ns0:rsidR="00B572FF" ns0:rsidRDefault="00B572FF" ns0:rsidP="00B572FF">
      <ns0:pPr>
        <ns0:rPr>
          <ns0:noProof/>
          <ns0:lang ns0:val="en-US"/>
        </ns0:rPr>
      </ns0:pPr>
      <ns0:r ns0:rsidRPr="00414FEE">
        <ns0:rPr>
          <ns0:noProof/>
          <ns0:lang ns0:val="en-US"/>
        </ns0:rPr>
        <ns0:t xml:space="preserve">Mauris et orci. Aenean nec lorem. In porttitor. Donec laoreet nonummy augue. </ns0:t>
      </ns0:r>
    </ns0:p>
    <ns0:p ns2:paraId="6EC31530" ns2:textId="3F25023A" ns0:rsidR="00B572FF" ns0:rsidRPr="00B572FF" ns0:rsidRDefault="00B572FF" ns0:rsidP="00B828B9">
      <ns0:pPr>
        <ns0:rPr>
          <ns0:lang ns0:val="en-US"/>
        </ns0:rPr>
      </ns0:pPr>
      <ns0:r>
        <ns0:rPr>
          <ns0:lang ns0:val="en-US"/>
        </ns0:rPr>
        <ns0:br ns0:type="page"/>
      </ns0:r>
    </ns0:p>
    <ns0:p ns2:paraId="4A0FF6D5" ns2:textId="514F81C5" ns0:rsidR="00D8734A" ns0:rsidRDefault="00414FEE" ns0:rsidP="00D8734A">
      <ns0:pPr>
        <ns0:pStyle ns0:val="berschrift1"/>
      </ns0:pPr>
      <ns0:bookmarkStart ns0:id="50" ns0:name="_Toc202445636"/>
      <ns0:r>
        <ns0:lastRenderedPageBreak/>
        <ns0:t>Analyse der Ergebnisse und Diskussion</ns0:t>
      </ns0:r>
      <ns0:bookmarkEnd ns0:id="50"/>
    </ns0:p>
    <ns0:p ns2:paraId="4503722E" ns2:textId="77777777" ns0:rsidR="00B572FF" ns0:rsidRDefault="00B572FF" ns0:rsidP="00D8734A">
      <ns0:pPr>
        <ns0:pStyle ns0:val="berschrift2"/>
      </ns0:pPr>
      <ns0:bookmarkStart ns0:id="51" ns0:name="_Toc202445637"/>
      <ns0:r>
        <ns0:t>Erfolgreiche Anwendungsfälle</ns0:t>
      </ns0:r>
      <ns0:bookmarkEnd ns0:id="51"/>
    </ns0:p>
    <ns0:p ns2:paraId="0B91C23F" ns2:textId="77777777" ns0:rsidR="00B572FF" ns0:rsidRDefault="00B572FF" ns0:rsidP="00D8734A">
      <ns0:pPr>
        <ns0:pStyle ns0:val="berschrift2"/>
      </ns0:pPr>
      <ns0:bookmarkStart ns0:id="52" ns0:name="_Toc202445638"/>
      <ns0:r>
        <ns0:t>Identifizierte Herausforderungen und Missverständnisse</ns0:t>
      </ns0:r>
      <ns0:bookmarkEnd ns0:id="52"/>
    </ns0:p>
    <ns0:p ns2:paraId="0AC3CAE1" ns2:textId="57730F88" ns0:rsidR="00D8734A" ns0:rsidRDefault="00B572FF" ns0:rsidP="00B572FF">
      <ns0:pPr>
        <ns0:pStyle ns0:val="berschrift2"/>
      </ns0:pPr>
      <ns0:bookmarkStart ns0:id="53" ns0:name="_Toc202445639"/>
      <ns0:r>
        <ns0:t>Diskussion: Einordnung, Grenzen, Potenziale</ns0:t>
      </ns0:r>
      <ns0:bookmarkEnd ns0:id="53"/>
    </ns0:p>
    <ns0:p ns2:paraId="60C7B462" ns2:textId="78780C48" ns0:rsidR="00D8734A" ns0:rsidRDefault="00D8734A" ns0:rsidP="00B828B9"/>
    <ns0:p ns2:paraId="5AEB6EC8" ns2:textId="77777777" ns0:rsidR="00B572FF" ns0:rsidRPr="00414FEE" ns0:rsidRDefault="00B572FF" ns0:rsidP="00B572FF">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1505D78F" ns2:textId="77777777" ns0:rsidR="00B572FF" ns0:rsidRPr="00414FEE" ns0:rsidRDefault="00B572FF" ns0:rsidP="00B572FF">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1C2B47D1" ns2:textId="708C489B" ns0:rsidR="00B572FF" ns0:rsidRDefault="00B572FF" ns0:rsidP="00B572FF">
      <ns0:pPr>
        <ns0:rPr>
          <ns0:noProof/>
          <ns0:lang ns0:val="en-US"/>
        </ns0:rPr>
      </ns0:pPr>
      <ns0:r ns0:rsidRPr="00414FEE">
        <ns0:rPr>
          <ns0:noProof/>
          <ns0:lang ns0:val="en-US"/>
        </ns0:rPr>
        <ns0:t>Mauris et orci. Aenean nec lorem. In porttitor. Donec laoreet nonummy augue.</ns0:t>
      </ns0:r>
      <ns0:r>
        <ns0:rPr>
          <ns0:rStyle ns0:val="Funotenzeichen"/>
          <ns0:noProof/>
          <ns0:lang ns0:val="en-US"/>
        </ns0:rPr>
        <ns0:footnoteReference ns0:id="36"/>
      </ns0:r>
      <ns0:r ns0:rsidRPr="00414FEE">
        <ns0:rPr>
          <ns0:noProof/>
          <ns0:lang ns0:val="en-US"/>
        </ns0:rPr>
        <ns0:t xml:space="preserve"> </ns0:t>
      </ns0:r>
    </ns0:p>
    <ns0:p ns2:paraId="375E33CF" ns2:textId="1B972D80" ns0:rsidR="00B572FF" ns0:rsidRPr="00B572FF" ns0:rsidRDefault="00B572FF" ns0:rsidP="00B828B9">
      <ns0:pPr>
        <ns0:rPr>
          <ns0:lang ns0:val="en-US"/>
        </ns0:rPr>
      </ns0:pPr>
      <ns0:r>
        <ns0:rPr>
          <ns0:lang ns0:val="en-US"/>
        </ns0:rPr>
        <ns0:br ns0:type="page"/>
      </ns0:r>
    </ns0:p>
    <ns0:p ns2:paraId="33DB9072" ns2:textId="4B36AA52" ns0:rsidR="00D8734A" ns0:rsidRPr="00296EDB" ns0:rsidRDefault="00414FEE" ns0:rsidP="00D8734A">
      <ns0:pPr>
        <ns0:pStyle ns0:val="berschrift1"/>
      </ns0:pPr>
      <ns0:bookmarkStart ns0:id="54" ns0:name="_Toc202445640"/>
      <ns0:r ns0:rsidRPr="00296EDB">
        <ns0:t>Anforderungen für zukünftige Planungsdaten und Schnittstellen</ns0:t>
      </ns0:r>
      <ns0:bookmarkEnd ns0:id="54"/>
    </ns0:p>
    <ns0:p ns2:paraId="33B85D8D" ns2:textId="77777777" ns0:rsidR="00B572FF" ns0:rsidRPr="00296EDB" ns0:rsidRDefault="00B572FF" ns0:rsidP="00D8734A">
      <ns0:pPr>
        <ns0:pStyle ns0:val="berschrift2"/>
      </ns0:pPr>
      <ns0:bookmarkStart ns0:id="55" ns0:name="_Toc202445641"/>
      <ns0:r ns0:rsidRPr="00296EDB">
        <ns0:t>Anforderungen an die Struktur IFC-basierter Planungsdaten</ns0:t>
      </ns0:r>
      <ns0:bookmarkEnd ns0:id="55"/>
    </ns0:p>
    <ns0:p ns2:paraId="7ADDA0F1" ns2:textId="5884F2A2" ns0:rsidR="00414FEE" ns0:rsidRPr="00B572FF" ns0:rsidRDefault="00B572FF" ns0:rsidP="00B572FF">
      <ns0:pPr>
        <ns0:pStyle ns0:val="berschrift2"/>
        <ns0:rPr>
          <ns0:lang ns0:val="en-US"/>
        </ns0:rPr>
      </ns0:pPr>
      <ns0:bookmarkStart ns0:id="56" ns0:name="_Toc202445642"/>
      <ns0:proofErr ns0:type="spellStart"/>
      <ns0:r ns0:rsidRPr="00B572FF">
        <ns0:rPr>
          <ns0:lang ns0:val="en-US"/>
        </ns0:rPr>
        <ns0:t>Schnittstellen</ns0:t>
      </ns0:r>
      <ns0:proofErr ns0:type="spellEnd"/>
      <ns0:r ns0:rsidRPr="00B572FF">
        <ns0:rPr>
          <ns0:lang ns0:val="en-US"/>
        </ns0:rPr>
        <ns0:t xml:space="preserve"> </ns0:t>
      </ns0:r>
      <ns0:proofErr ns0:type="spellStart"/>
      <ns0:r ns0:rsidRPr="00B572FF">
        <ns0:rPr>
          <ns0:lang ns0:val="en-US"/>
        </ns0:rPr>
        <ns0:t>zur</ns0:t>
      </ns0:r>
      <ns0:proofErr ns0:type="spellEnd"/>
      <ns0:r ns0:rsidRPr="00B572FF">
        <ns0:rPr>
          <ns0:lang ns0:val="en-US"/>
        </ns0:rPr>
        <ns0:t xml:space="preserve"> LLM-</ns0:t>
      </ns0:r>
      <ns0:proofErr ns0:type="spellStart"/>
      <ns0:r ns0:rsidRPr="00B572FF">
        <ns0:rPr>
          <ns0:lang ns0:val="en-US"/>
        </ns0:rPr>
        <ns0:t>basierten</ns0:t>
      </ns0:r>
      <ns0:proofErr ns0:type="spellEnd"/>
      <ns0:r ns0:rsidRPr="00B572FF">
        <ns0:rPr>
          <ns0:lang ns0:val="en-US"/>
        </ns0:rPr>
        <ns0:t xml:space="preserve"> </ns0:t>
      </ns0:r>
      <ns0:proofErr ns0:type="spellStart"/>
      <ns0:r ns0:rsidRPr="00B572FF">
        <ns0:rPr>
          <ns0:lang ns0:val="en-US"/>
        </ns0:rPr>
        <ns0:t>Datenverarbeitung</ns0:t>
      </ns0:r>
      <ns0:bookmarkEnd ns0:id="56"/>
      <ns0:proofErr ns0:type="spellEnd"/>
    </ns0:p>
    <ns0:p ns2:paraId="1CE729D6" ns2:textId="417874D1" ns0:rsidR="00414FEE" ns0:rsidRPr="00B572FF" ns0:rsidRDefault="00B572FF" ns0:rsidP="00B572FF">
      <ns0:pPr>
        <ns0:pStyle ns0:val="berschrift2"/>
        <ns0:rPr>
          <ns0:lang ns0:val="en-US"/>
        </ns0:rPr>
      </ns0:pPr>
      <ns0:bookmarkStart ns0:id="57" ns0:name="_Toc202445643"/>
      <ns0:proofErr ns0:type="spellStart"/>
      <ns0:r ns0:rsidRPr="00B572FF">
        <ns0:rPr>
          <ns0:lang ns0:val="en-US"/>
        </ns0:rPr>
        <ns0:t>Perspektiven</ns0:t>
      </ns0:r>
      <ns0:proofErr ns0:type="spellEnd"/>
      <ns0:r ns0:rsidRPr="00B572FF">
        <ns0:rPr>
          <ns0:lang ns0:val="en-US"/>
        </ns0:rPr>
        <ns0:t xml:space="preserve"> auf </ns0:t>
      </ns0:r>
      <ns0:proofErr ns0:type="spellStart"/>
      <ns0:r ns0:rsidRPr="00B572FF">
        <ns0:rPr>
          <ns0:lang ns0:val="en-US"/>
        </ns0:rPr>
        <ns0:t>neue</ns0:t>
      </ns0:r>
      <ns0:proofErr ns0:type="spellEnd"/>
      <ns0:r ns0:rsidRPr="00B572FF">
        <ns0:rPr>
          <ns0:lang ns0:val="en-US"/>
        </ns0:rPr>
        <ns0:t xml:space="preserve"> </ns0:t>
      </ns0:r>
      <ns0:proofErr ns0:type="spellStart"/>
      <ns0:r ns0:rsidRPr="00B572FF">
        <ns0:rPr>
          <ns0:lang ns0:val="en-US"/>
        </ns0:rPr>
        <ns0:t>digitale</ns0:t>
      </ns0:r>
      <ns0:proofErr ns0:type="spellEnd"/>
      <ns0:r ns0:rsidRPr="00B572FF">
        <ns0:rPr>
          <ns0:lang ns0:val="en-US"/>
        </ns0:rPr>
        <ns0:t xml:space="preserve"> Standards</ns0:t>
      </ns0:r>
      <ns0:bookmarkEnd ns0:id="57"/>
    </ns0:p>
    <ns0:p ns2:paraId="45263EFB" ns2:textId="77777777" ns0:rsidR="00B572FF" ns0:rsidRPr="00B572FF" ns0:rsidRDefault="00B572FF" ns0:rsidP="00B572FF">
      <ns0:pPr>
        <ns0:rPr>
          <ns0:lang ns0:val="en-US"/>
        </ns0:rPr>
      </ns0:pPr>
    </ns0:p>
    <ns0:p ns2:paraId="5D656F1F" ns2:textId="77777777" ns0:rsidR="00B572FF" ns0:rsidRPr="00414FEE" ns0:rsidRDefault="00B572FF" ns0:rsidP="00B572FF">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1764F2EC" ns2:textId="77777777" ns0:rsidR="00B572FF" ns0:rsidRPr="00414FEE" ns0:rsidRDefault="00B572FF" ns0:rsidP="00B572FF">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16C8087A" ns2:textId="77777777" ns0:rsidR="00B572FF" ns0:rsidRDefault="00B572FF" ns0:rsidP="00B572FF">
      <ns0:pPr>
        <ns0:rPr>
          <ns0:noProof/>
          <ns0:lang ns0:val="en-US"/>
        </ns0:rPr>
      </ns0:pPr>
      <ns0:r ns0:rsidRPr="00414FEE">
        <ns0:rPr>
          <ns0:noProof/>
          <ns0:lang ns0:val="en-US"/>
        </ns0:rPr>
        <ns0:t xml:space="preserve">Mauris et orci. Aenean nec lorem. In porttitor. Donec laoreet nonummy augue. </ns0:t>
      </ns0:r>
    </ns0:p>
    <ns0:p ns2:paraId="260C5B3F" ns2:textId="23BFC92C" ns0:rsidR="00414FEE" ns0:rsidRPr="00B572FF" ns0:rsidRDefault="00B572FF" ns0:rsidP="00414FEE">
      <ns0:pPr>
        <ns0:rPr>
          <ns0:lang ns0:val="en-US"/>
        </ns0:rPr>
      </ns0:pPr>
      <ns0:r>
        <ns0:rPr>
          <ns0:lang ns0:val="en-US"/>
        </ns0:rPr>
        <ns0:br ns0:type="page"/>
      </ns0:r>
    </ns0:p>
    <ns0:p ns2:paraId="3F08C5BC" ns2:textId="6039E104" ns0:rsidR="00414FEE" ns0:rsidRPr="00B572FF" ns0:rsidRDefault="00414FEE" ns0:rsidP="00414FEE">
      <ns0:pPr>
        <ns0:pStyle ns0:val="berschrift1"/>
        <ns0:rPr>
          <ns0:lang ns0:val="en-US"/>
        </ns0:rPr>
      </ns0:pPr>
      <ns0:bookmarkStart ns0:id="58" ns0:name="_Toc202445644"/>
      <ns0:proofErr ns0:type="spellStart"/>
      <ns0:r ns0:rsidRPr="00B572FF">
        <ns0:rPr>
          <ns0:lang ns0:val="en-US"/>
        </ns0:rPr>
        <ns0:t>Ausblick</ns0:t>
      </ns0:r>
      <ns0:bookmarkEnd ns0:id="58"/>
      <ns0:proofErr ns0:type="spellEnd"/>
    </ns0:p>
    <ns0:p ns2:paraId="277A47AC" ns2:textId="523C765E" ns0:rsidR="00414FEE" ns0:rsidRDefault="00B572FF" ns0:rsidP="00B572FF">
      <ns0:pPr>
        <ns0:pStyle ns0:val="berschrift2"/>
      </ns0:pPr>
      <ns0:bookmarkStart ns0:id="59" ns0:name="_Toc202445645"/>
      <ns0:commentRangeStart ns0:id="60"/>
      <ns0:r ns0:rsidRPr="00296EDB">
        <ns0:t xml:space="preserve">Potenzial von LLMs in der </ns0:t>
      </ns0:r>
      <ns0:r ns0:rsidR="008F012F">
        <ns0:t>Bauplanung</ns0:t>
      </ns0:r>
      <ns0:r ns0:rsidRPr="00296EDB">
        <ns0:t xml:space="preserve"> und </ns0:t>
      </ns0:r>
      <ns0:r ns0:rsidR="008F012F">
        <ns0:t>-</ns0:t>
      </ns0:r>
      <ns0:r ns0:rsidRPr="00296EDB">
        <ns0:t>praxis</ns0:t>
      </ns0:r>
      <ns0:bookmarkEnd ns0:id="59"/>
      <ns0:commentRangeEnd ns0:id="60"/>
      <ns0:r ns0:rsidR="007557DE">
        <ns0:rPr>
          <ns0:rStyle ns0:val="Kommentarzeichen"/>
          <ns0:rFonts ns0:eastAsiaTheme="minorHAnsi" ns0:cstheme="minorBidi"/>
          <ns0:b ns0:val="0"/>
        </ns0:rPr>
        <ns0:commentReference ns0:id="60"/>
      </ns0:r>
    </ns0:p>
    <ns0:p ns2:paraId="7679ED65" ns2:textId="4ABAAC1C" ns0:rsidR="006C69AD" ns0:rsidRDefault="00606926" ns0:rsidP="006C69AD">
      <ns0:r ns0:rsidRPr="00606926">
        <ns0:t xml:space="preserve">Angesichts der </ns0:t>
      </ns0:r>
      <ns0:r ns0:rsidR="00384F4E">
        <ns0:t xml:space="preserve">zum Stand dieser wissenschaftlichen Arbeit </ns0:t>
      </ns0:r>
      <ns0:r ns0:rsidRPr="00606926">
        <ns0:t>skizzierten Fähigkeiten stellt sich die Frage, welches Potenzial LLMs speziell in der Bauwirtschaft entfalten können. Die Bauplanung ist geprägt von umfangreichen Dokumentationen, komplexen Normwerken, interdisziplinärer Kommunikation und kontinuierlicher Entscheidungsfindung unter Unsicherheit. Hier können LLMs in Zukunft an mehreren Stellen anknüpfen:</ns0:t>
      </ns0:r>
    </ns0:p>
    <ns0:p ns2:paraId="2E1A7994" ns2:textId="77777777" ns0:rsidR="001C401A" ns0:rsidRDefault="001C401A" ns0:rsidP="006C69AD"/>
    <ns0:p ns2:paraId="2BCAB309" ns2:textId="77777777" ns0:rsidR="001C401A" ns0:rsidRDefault="003250BD" ns0:rsidP="001C401A">
      <ns0:pPr>
        <ns0:pStyle ns0:val="berschrift3"/>
      </ns0:pPr>
      <ns0:r ns0:rsidRPr="003250BD">
        <ns0:t>Unterstützung bei Informationsverarbeitung und Planung</ns0:t>
      </ns0:r>
    </ns0:p>
    <ns0:p ns2:paraId="4343F636" ns2:textId="60B5715C" ns0:rsidR="005876CD" ns0:rsidRDefault="003250BD" ns0:rsidP="006C69AD">
      <ns0:r ns0:rsidRPr="003250BD">
        <ns0:t xml:space="preserve">In Bauprojekten fallen gewaltige Mengen an Text- und Modelldaten an – von technischen Beschreibungen über Vertragsbedingungen bis zu BIM-Modellen. LLMs bieten die Chance, diese Informationen schneller zugänglich und auswertbar zu machen. Beispielsweise könnten sie Bauleitern oder Planern als Assistenten dienen, die komplexe Fragen zu Projektunterlagen beantworten („Welche Brandschutzanforderungen gelten für den Gebäudeteil A?“) oder Zusammenfassungen langer Berichte liefern. Auch das automatisierte Erstellen von Listen und Auswertungen ist denkbar: Ein ausreichend trainiertes Modell kann aus einer IFC-Modellbeschreibung Stücklisten oder Mengenberechnungen extrahieren, indem es die relevanten Attribute identifiziert und summiert. </ns0:t>
      </ns0:r>
      <ns0:commentRangeStart ns0:id="61"/>
      <ns0:r ns0:rsidRPr="003250BD">
        <ns0:t xml:space="preserve">Im Rahmen dieser Arbeit konnte gezeigt werden, dass </ns0:t>
      </ns0:r>
      <ns0:proofErr ns0:type="spellStart"/>
      <ns0:r ns0:rsidRPr="003250BD">
        <ns0:t>ChatGPT</ns0:t>
      </ns0:r>
      <ns0:proofErr ns0:type="spellEnd"/>
      <ns0:r ns0:rsidRPr="003250BD">
        <ns0:t xml:space="preserve"> (GPT-4) mit entsprechend aufbereiteten IFC-Daten in der Lage ist, </ns0:t>
      </ns0:r>
      <ns0:commentRangeEnd ns0:id="61"/>
      <ns0:r ns0:rsidR="00687B0C">
        <ns0:rPr>
          <ns0:rStyle ns0:val="Kommentarzeichen"/>
        </ns0:rPr>
        <ns0:commentReference ns0:id="61"/>
      </ns0:r>
      <ns0:r ns0:rsidRPr="003250BD">
        <ns0:t>einfache modellbezogene Abfragen wie „Gib mir die Anzahl und Gesamtfläche aller Fenster im Modell“ korrekt zu beantworten. Diese dialogorientierte Form der Datenabfrage stellt eine Alternative zu klassischen Datenbankabfragen dar und ermöglicht eine intuitive Interaktion mit standardisierten Planungsdaten. Die Ergebnisse legen nahe, dass bei klar strukturierter Datenübergabe bereits heute eine grundlegende semantische Interpretation durch LLMs möglich ist, auch wenn komplexere Abfragen derzeit noch an Grenzen stoßen.</ns0:t>
      </ns0:r>
    </ns0:p>
    <ns0:p ns2:paraId="747148EC" ns2:textId="77777777" ns0:rsidR="001C401A" ns0:rsidRDefault="001C401A" ns0:rsidP="006C69AD"/>
    <ns0:p ns2:paraId="423DC108" ns2:textId="2B118B96" ns0:rsidR="001C401A" ns0:rsidRDefault="00CB703B" ns0:rsidP="001C401A">
      <ns0:pPr>
        <ns0:pStyle ns0:val="berschrift3"/>
      </ns0:pPr>
      <ns0:r ns0:rsidRPr="00CB703B">
        <ns0:t>Einsatz von LLMs zur automatisierten Normenprüfung</ns0:t>
      </ns0:r>
    </ns0:p>
    <ns0:p ns2:paraId="28FAF9B9" ns2:textId="36ADBD23" ns0:rsidR="002A1991" ns0:rsidRDefault="00CB703B" ns0:rsidP="006728E6">
      <ns0:pPr>
        <ns0:keepNext/>
      </ns0:pPr>
      <ns0:r ns0:rsidRPr="00CB703B">
        <ns0:t>Ein großes Anwendungsfeld ist die Überprüfung von Planungen auf Normkonformität. Bauvorschriften und Standards liegen typischerweise in natürlicher Sprache vor. Diese Texte sind häufig komplex, mehrdeutig und kontextabhängig formuliert, was die maschinelle Interpretation erschwert. Anders als strukturierte, maschinenlesbare Datenmodelle enthalten sie keine klar definierten Strukturen oder standardisierten Regeln, sondern nutzen juristische oder technische Formulierungen, die oft vage oder auslegungsbedürftig sind. Für ein KI-System bedeutet dies, dass es zunächst die Bedeutung der Aussagen extrahieren, deren logische Struktur rekonstruieren und sie in ein maschinenlesbares Regelwerk übersetzen müsste. Hier liegt zugleich eine Chance: LLMs sind speziell darauf trainiert, natürlichsprachliche Texte zu analysieren, Bedeutungsstrukturen herauszuarbeiten und in formalisierte Repräsentationen zu überführen – sie können also gerade dort helfen, wo natürliche Sprache die maschinelle Verarbeitung traditionell erschwert hat. LLMs können hier eine Brücke schlagen: Sie können verständliches Regelwerk in formalisierte Regeln umformulieren. Eine aktuelle Studie</ns0:t>
      </ns0:r>
      <ns0:r ns0:rsidR="002A1991">
        <ns0:t xml:space="preserve"> </ns0:t>
      </ns0:r>
      <ns0:r ns0:rsidR="002A1991" ns0:rsidRPr="00CB703B">
        <ns0:t>(Fuchs et al. 2024)</ns0:t>
      </ns0:r>
      <ns0:r ns0:rsidR="00BA22D5">
        <ns0:t xml:space="preserve"> </ns0:t>
      </ns0:r>
      <ns0:r ns0:rsidR="00F072D6">
        <ns0:rPr>
          <ns0:rStyle ns0:val="Funotenzeichen"/>
        </ns0:rPr>
        <ns0:footnoteReference ns0:id="37"/>
      </ns0:r>
      <ns0:r ns0:rsidRPr="00CB703B">
        <ns0:t xml:space="preserve"> etwa hat gezeigt, dass GPT-3.5 imstande ist, Textteile aus Bauordnungen in eine standardisierte Logikrepräsentation (</ns0:t>
      </ns0:r>
      <ns0:proofErr ns0:type="spellStart"/>
      <ns0:r ns0:rsidRPr="00CB703B">
        <ns0:t>LegalRuleML</ns0:t>
      </ns0:r>
      <ns0:proofErr ns0:type="spellEnd"/>
      <ns0:r ns0:rsidRPr="00CB703B">
        <ns0:t xml:space="preserve">) zu übersetzen, wenn man ihm einige Beispiele vorgibt. Auf diese Weise könnten LLMs helfen, aus unstrukturierten Gesetzestexten maschinenlesbare Regeln abzuleiten. Kombiniert mit BIM-Modellen (die den aktuellen Planungsstand digital repräsentieren) ergibt sich perspektivisch ein </ns0:t>
      </ns0:r>
      <ns0:proofErr ns0:type="spellStart"/>
      <ns0:r ns0:rsidRPr="00CB703B">
        <ns0:t>Automated</ns0:t>
      </ns0:r>
      <ns0:proofErr ns0:type="spellEnd"/>
      <ns0:r ns0:rsidRPr="00CB703B">
        <ns0:t xml:space="preserve"> Code Compliance Checking</ns0:t>
      </ns0:r>
      <ns0:r ns0:rsidR="00BA22D5">
        <ns0:t xml:space="preserve"> </ns0:t>
      </ns0:r>
      <ns0:r ns0:rsidR="00BA22D5">
        <ns0:rPr>
          <ns0:rStyle ns0:val="Funotenzeichen"/>
        </ns0:rPr>
        <ns0:footnoteReference ns0:id="38"/>
      </ns0:r>
      <ns0:r ns0:rsidRPr="00CB703B">
        <ns0:t xml:space="preserve">: das LLM liest sowohl das Modell als auch die einschlägigen Vorschriften und meldet, wo Abweichungen vorliegen. Zwar steckt diese Anwendung noch in den Kinderschuhen, aber die Forschungsergebnisse deuten darauf hin, dass mit steigender Modellfähigkeit (mehr </ns0:t>
      </ns0:r>
      <ns0:proofErr ns0:type="spellStart"/>
      <ns0:r ns0:rsidRPr="00CB703B">
        <ns0:t>common sense</ns0:t>
      </ns0:r>
      <ns0:proofErr ns0:type="spellEnd"/>
      <ns0:r ns0:rsidRPr="00CB703B">
        <ns0:t xml:space="preserve"> und Domänenwissen) die Unterstützung bei der regelbasierten Planungsprüfung immer besser wird. Künftig könnte ein Planer einen KI-Assistenten fragen: „Entspricht diese Holzdecken-Konstruktion der Brandschutzklasse F30 nach Norm XY?“ – und das System würde unter Rückgriff auf Modellattribute und hinterlegtes Regelwissen eine fundierte Antwort liefern.</ns0:t>
      </ns0:r>
    </ns0:p>
    <ns0:p ns2:paraId="7CCDAAD2" ns2:textId="17797144" ns0:rsidR="006728E6" ns0:rsidRDefault="00F93F11" ns0:rsidP="006728E6">
      <ns0:pPr>
        <ns0:keepNext/>
      </ns0:pPr>
      <ns0:r ns0:rsidRPr="00F93F11">
        <ns0:rPr>
          <ns0:noProof/>
        </ns0:rPr>
        <ns0:drawing>
          <ns3:inline distT="0" distB="0" distL="0" distR="0" ns4:anchorId="11EDE856" ns4:editId="515D296F">
            <ns3:extent cx="5760085" cy="2384425"/>
            <ns3:effectExtent l="0" t="0" r="0" b="0"/>
            <ns3:docPr id="5" name="Grafik 5"/>
            <ns3:cNvGraphicFramePr>
              <ns5:graphicFrameLocks noChangeAspect="1"/>
            </ns3:cNvGraphicFramePr>
            <ns5:graphic>
              <ns5:graphicData uri="http://schemas.openxmlformats.org/drawingml/2006/picture">
                <ns12:pic>
                  <ns12:nvPicPr>
                    <ns12:cNvPr id="1" name=""/>
                    <ns12:cNvPicPr/>
                  </ns12:nvPicPr>
                  <ns12:blipFill>
                    <ns5:blip ns11:embed="rId38"/>
                    <ns5:stretch>
                      <ns5:fillRect/>
                    </ns5:stretch>
                  </ns12:blipFill>
                  <ns12:spPr>
                    <ns5:xfrm>
                      <ns5:off x="0" y="0"/>
                      <ns5:ext cx="5760085" cy="2384425"/>
                    </ns5:xfrm>
                    <ns5:prstGeom prst="rect">
                      <ns5:avLst/>
                    </ns5:prstGeom>
                  </ns12:spPr>
                </ns12:pic>
              </ns5:graphicData>
            </ns5:graphic>
          </ns3:inline>
        </ns0:drawing>
      </ns0:r>
    </ns0:p>
    <ns0:p ns2:paraId="7F422E21" ns2:textId="38C55F1D" ns0:rsidR="00F93F11" ns0:rsidRDefault="006728E6" ns0:rsidP="006728E6">
      <ns0:pPr>
        <ns0:pStyle ns0:val="Beschriftung"/>
      </ns0:pPr>
      <ns0:bookmarkStart ns0:id="62" ns0:name="_Ref202450191"/>
      <ns0:r>
        <ns0:t xml:space="preserve">Abbildung </ns0:t>
      </ns0:r>
      <ns0:r>
        <ns0:fldChar ns0:fldCharType="begin"/>
      </ns0:r>
      <ns0:r>
        <ns0:instrText xml:space="preserve"> SEQ Abbildung \* ARABIC </ns0:instrText>
      </ns0:r>
      <ns0:r>
        <ns0:fldChar ns0:fldCharType="separate"/>
      </ns0:r>
      <ns0:r ns0:rsidR="00DC0381">
        <ns0:rPr>
          <ns0:noProof/>
        </ns0:rPr>
        <ns0:t>22</ns0:t>
      </ns0:r>
      <ns0:r>
        <ns0:fldChar ns0:fldCharType="end"/>
      </ns0:r>
      <ns0:bookmarkEnd ns0:id="62"/>
      <ns0:r>
        <ns0:t xml:space="preserve"> </ns0:t>
      </ns0:r>
      <ns0:r ns0:rsidRPr="001013BB">
        <ns0:t xml:space="preserve">Automatisierter Prüfprozess zur Auswertung von Bauvorschriften unter Einsatz </ns0:t>
      </ns0:r>
      <ns0:r ns0:rsidR="00AA484B">
        <ns0:t>text</ns0:t>
      </ns0:r>
      <ns0:r ns0:rsidRPr="001013BB">
        <ns0:t>verarbeitender KI. Quelle: Fuchs, 2021, S. 24.</ns0:t>
      </ns0:r>
    </ns0:p>
    <ns0:bookmarkStart ns0:id="63" ns0:name="_Toc202445646"/>
    <ns0:p ns2:paraId="63A9A056" ns2:textId="2B318A31" ns0:rsidR="00414FEE" ns0:rsidRDefault="0099685B" ns0:rsidP="0099685B">
      <ns0:r>
        <ns0:fldChar ns0:fldCharType="begin"/>
      </ns0:r>
      <ns0:r>
        <ns0:instrText xml:space="preserve"> REF _Ref202450191 \h </ns0:instrText>
      </ns0:r>
      <ns0:r>
        <ns0:fldChar ns0:fldCharType="separate"/>
      </ns0:r>
      <ns0:r ns0:rsidR="007E19F3">
        <ns0:t xml:space="preserve">Abbildung </ns0:t>
      </ns0:r>
      <ns0:r ns0:rsidR="007E19F3">
        <ns0:rPr>
          <ns0:noProof/>
        </ns0:rPr>
        <ns0:t>21</ns0:t>
      </ns0:r>
      <ns0:r>
        <ns0:fldChar ns0:fldCharType="end"/>
      </ns0:r>
      <ns0:r>
        <ns0:t xml:space="preserve"> </ns0:t>
      </ns0:r>
      <ns0:r ns0:rsidRPr="0099685B">
        <ns0:t xml:space="preserve">veranschaulicht, in welchen Teilschritten des automatisierten Normenabgleichs Natural Language Processing (NLP) heute bereits angewendet wird. Abbildung X zeigt, dass sich aktuelle Forschungsansätze im Bereich der automatisierten Normprüfung häufig auf NLP-Aufgaben wie Textklassifikation, Merkmalserkennung und semantische Transformation konzentrieren. Diese dienen dazu, natürlichsprachliche Regelwerke so aufzubereiten, dass sie mit strukturierten Planungsdaten wie IFC-Modellen verknüpft und automatisiert ausgewertet werden können. Dies verdeutlicht, dass ein automatisiertes Code Compliance Checking aus einer Vielzahl ineinandergreifender NLP-Komponenten besteht – und eben nicht aus einem einzelnen KI-Modul. Die Verbindung von textbasierter Regelanalyse mit strukturierten Planungsdaten, etwa aus BIM-Modellen, erfordert eine präzise semantische Angleichung. Klassische datengetriebene Verfahren – etwa regelbasierte Abgleichmechanismen oder einfache Schlüsselwort-Suchen – stoßen hier an Grenzen, da sie keine kontextuelle Bedeutungszuweisung vornehmen können und auf vordefinierte Strukturen angewiesen sind. Gerade bei mehrdeutigen oder komplex formulierten Vorschriften fehlt diesen Verfahren die nötige Flexibilität, um Bedeutungsnuancen zu erfassen und korrekt mit Modellinformationen abzugleichen. Die Stärke von LLMs liegt daher insbesondere in ihrer Fähigkeit, juristisch-technische Sprache flexibel in regelbasierte, maschinell überprüfbare Aussagen zu </ns0:t>
      </ns0:r>
      <ns0:proofErr ns0:type="spellStart"/>
      <ns0:proofErr ns0:type="gramStart"/>
      <ns0:r ns0:rsidRPr="0099685B">
        <ns0:t>überführen.</ns0:t>
      </ns0:r>
      <ns0:r ns0:rsidR="00B572FF" ns0:rsidRPr="0099685B">
        <ns0:t>Technologische</ns0:t>
      </ns0:r>
      <ns0:proofErr ns0:type="spellEnd"/>
      <ns0:proofErr ns0:type="gramEnd"/>
      <ns0:r ns0:rsidR="00B572FF" ns0:rsidRPr="0099685B">
        <ns0:t xml:space="preserve"> und methodische Entwicklungsperspektiven</ns0:t>
      </ns0:r>
      <ns0:bookmarkEnd ns0:id="63"/>
    </ns0:p>
    <ns0:p ns2:paraId="2AE22E54" ns2:textId="77777777" ns0:rsidR="001C401A" ns0:rsidRDefault="001C401A" ns0:rsidP="0099685B"/>
    <ns0:p ns2:paraId="76326F06" ns2:textId="79FB5043" ns0:rsidR="001C401A" ns0:rsidRPr="001C401A" ns0:rsidRDefault="001C401A" ns0:rsidP="001C401A">
      <ns0:pPr>
        <ns0:pStyle ns0:val="berschrift3"/>
      </ns0:pPr>
      <ns0:r ns0:rsidRPr="001C401A">
        <ns0:t>Entscheidungs- und Entwurfsassistenz</ns0:t>
      </ns0:r>
    </ns0:p>
    <ns0:p ns2:paraId="5E1F3A19" ns2:textId="65CCA067" ns0:rsidR="001C401A" ns0:rsidRDefault="001C401A" ns0:rsidP="0099685B">
      <ns0:r ns0:rsidRPr="001C401A">
        <ns0:t xml:space="preserve">Die Bauplanung erfordert oft kreative Lösungen und Abwägungen (Kosten, Zeit, Qualität, Nachhaltigkeit etc.). LLMs werden hier zwar nicht autonom Entscheidungen treffen, könnten aber als Entwurfsassistenten dienen. Beispielsweise kann man sich </ns0:t>
      </ns0:r>
      <ns0:proofErr ns0:type="spellStart"/>
      <ns0:r ns0:rsidRPr="001C401A">
        <ns0:t>ChatGPT</ns0:t>
      </ns0:r>
      <ns0:proofErr ns0:type="spellEnd"/>
      <ns0:r ns0:rsidRPr="001C401A">
        <ns0:t xml:space="preserve"> bereits heute zunutze machen, um Varianten von Beschreibungen, Bauablaufplänen oder sogar Grundriss-Anordnungen in Textform generieren zu lassen, aus denen der Planer Ideen schöpft. In Zukunft denkbar ist ein KI-Co-Pilot in CAD/BIM-Software, der anhand der laufenden Planung Verbesserungsvorschläge macht („Hier ist ein TGA-Durchbruch erforderlich – ein vordefinierter Leitungskorridor von 60 × 40 cm spart spätere Kernbohrung und Montagezeit“) oder auf mögliche Probleme hinweist. Dank </ns0:t>
      </ns0:r>
      <ns0:proofErr ns0:type="spellStart"/>
      <ns0:r ns0:rsidRPr="001C401A">
        <ns0:t>Context</ns0:t>
      </ns0:r>
      <ns0:proofErr ns0:type="spellEnd"/>
      <ns0:r ns0:rsidRPr="001C401A">
        <ns0:t xml:space="preserve">-Verständnis und trainiertem Fachwissen kann so ein System komplexe </ns0:t>
      </ns0:r>
      <ns0:proofErr ns0:type="spellStart"/>
      <ns0:r ns0:rsidRPr="001C401A">
        <ns0:t>What</ns0:t>
      </ns0:r>
      <ns0:proofErr ns0:type="spellEnd"/>
      <ns0:r ns0:rsidRPr="001C401A">
        <ns0:t>-</ns0:t>
      </ns0:r>
      <ns0:proofErr ns0:type="spellStart"/>
      <ns0:r ns0:rsidRPr="001C401A">
        <ns0:t>if</ns0:t>
      </ns0:r>
      <ns0:proofErr ns0:type="spellEnd"/>
      <ns0:r ns0:rsidRPr="001C401A">
        <ns0:t>-Analysen und Fragen der Planenden beantworten: „Was passiert, wenn ich Geschoss X um eine Achse erweitere?“. Das LLM könnte in Sekundenschnelle die Dokumentation durchsuchen und relevante Auswirkungen schildern (z. B. „Dann würden 12 m² zusätzliche Nutzfläche entstehen und die Baukosten im Gewerk Ausbau um etwa 7.000 € steigen.“). Auch bei Termin- und Kostenplanung könnten LLMs helfen, indem sie Muster aus vielen Projekten nutzen: Ein Modell, das auf zahlreichen Bauablaufplänen trainiert wurde, erkennt vielleicht, welche Vorgänge typischerweise parallelisiert werden können oder wo Puffer sinnvoll sind – es entscheidet nicht final, gibt aber datengetriebene Empfehlungen als Entscheidungsgrundlage.</ns0:t>
      </ns0:r>
    </ns0:p>
    <ns0:p ns2:paraId="6B5B72D0" ns2:textId="6AE7D503" ns0:rsidR="00F056A2" ns0:rsidRDefault="00F056A2" ns0:rsidP="00F056A2">
      <ns0:pPr>
        <ns0:pStyle ns0:val="berschrift3"/>
      </ns0:pPr>
      <ns0:r ns0:rsidRPr="00F056A2">
        <ns0:t>Kommunikation, Planungstagebuch und Wissensmanagement</ns0:t>
      </ns0:r>
    </ns0:p>
    <ns0:p ns2:paraId="0D87F727" ns2:textId="3C1B614D" ns0:rsidR="00F056A2" ns0:rsidRDefault="00B55B1D" ns0:rsidP="00F056A2">
      <ns0:r ns0:rsidRPr="00B55B1D">
        <ns0:t>In Bauprojekten kommunizieren unterschiedliche Akteure (Architekten, Ingenieure, Bauherren, Behörden). LLMs könnten die Verständigung erleichtern, indem sie Fachjargon übersetzen oder automatisch strukturierte Protokolle und Berichte erstellen. So ließe sich etwa ein Planungstagebuch automatisieren, in dem Änderungen an Planungsständen kontinuierlich dokumentiert und die jeweils betroffenen Fachplaner aktiv informiert werden. LLMs könnten dabei sowohl Änderungsprotokolle führen als auch Berichte zum Planungsfortschritt und Prognosen generieren, z. B. zu Terminabweichungen oder Ressourcenkonflikten. Als Wissensmanagement-Tool ließe sich ein LLM zusätzlich mit den Projektdaten eines Unternehmens füttern, sodass Mitarbeiter in natürlicher Sprache auf vergangene Erfahrungen zugreifen können („Gab es in unseren Projekten schon mal Probleme mit Bauteil Z bei winterlicher Witterung, und wie wurden sie gelöst?“). Solche Anwendungen zeigen, dass LLMs dabei helfen können, Planungswissen gezielt zu erfassen, systematisch bereitzustellen und für konkrete Aufgaben in Bauprojekten nutzbar zu machen.</ns0:t>
      </ns0:r>
    </ns0:p>
    <ns0:p ns2:paraId="714F8942" ns2:textId="4C28609B" ns0:rsidR="005B6BE2" ns0:rsidRDefault="005B6BE2" ns0:rsidP="00F056A2"/>
    <ns0:p ns2:paraId="08D3E2F0" ns2:textId="23FCF646" ns0:rsidR="000565EC" ns0:rsidRDefault="005B6BE2" ns0:rsidP="005B6BE2">
      <ns0:pPr>
        <ns0:pStyle ns0:val="berschrift3"/>
      </ns0:pPr>
      <ns0:r ns0:rsidRPr="005B6BE2">
        <ns0:t>Generalistische vs. domänenspezifische Modelle</ns0:t>
      </ns0:r>
    </ns0:p>
    <ns0:p ns2:paraId="25BFE164" ns2:textId="151D3253" ns0:rsidR="000565EC" ns0:rsidRDefault="005B6BE2" ns0:rsidP="00F056A2">
      <ns0:r>
        <ns0:t>A</ns0:t>
      </ns0:r>
      <ns0:r ns0:rsidR="000565EC" ns0:rsidRPr="000565EC">
        <ns0:t>ktuelle Allzweck-LLMs wie GPT-4 oder Claude besitzen breit gefächertes Wissen, das sie aus dem Internet und diversen Textsammlungen (</ns0:t>
      </ns0:r>
      <ns0:proofErr ns0:type="spellStart"/>
      <ns0:r ns0:rsidR="000565EC" ns0:rsidRPr="000565EC">
        <ns0:t>Textcorpora</ns0:t>
      </ns0:r>
      <ns0:proofErr ns0:type="spellEnd"/>
      <ns0:r ns0:rsidR="000565EC" ns0:rsidRPr="000565EC">
        <ns0:t>)</ns0:t>
      </ns0:r>
      <ns0:r>
        <ns0:rPr>
          <ns0:rStyle ns0:val="Funotenzeichen"/>
        </ns0:rPr>
        <ns0:footnoteReference ns0:id="39"/>
      </ns0:r>
      <ns0:r ns0:rsidR="000565EC" ns0:rsidRPr="000565EC">
        <ns0:t xml:space="preserve"> gelernt haben. Sie können ohne Weiteres über Architektur ebenso sprechen wie über Medizin – allerdings fehlt ihnen mitunter die Tiefe an Fachkenntnis.</ns0:t>
      </ns0:r>
    </ns0:p>
    <ns0:p ns2:paraId="2E789261" ns2:textId="3DB2EFFD" ns0:rsidR="00307CFA" ns0:rsidRDefault="00307CFA" ns0:rsidP="00F056A2">
      <ns0:r ns0:rsidRPr="00307CFA">
        <ns0:t>Domänenspezifische LLMs hingegen werden gezielt auf fachliche Daten trainiert (oder zumindest darauf feinabgestimmt).</ns0:t>
      </ns0:r>
      <ns0:r ns0:rsidR="00E7373F">
        <ns0:rPr>
          <ns0:rStyle ns0:val="Funotenzeichen"/>
        </ns0:rPr>
        <ns0:footnoteReference ns0:id="40"/>
      </ns0:r>
      <ns0:r ns0:rsidRPr="00307CFA">
        <ns0:t xml:space="preserve"> Ein Beispiel ist Codex, ein Ableger von GPT-3, der speziell mit Programmiercode trainiert wurde und deswegen in Programmieraufgaben bessere Ergebnisse liefert als ein allgemeines Modell. Ähnlich könnte ein LLM mit Literatur aus dem Bauingenieurwesen, Normtexten und IFC-Daten angereichert werden, um ein Bau-LLM zu schaffen, das das Vokabular und typische Problemstellungen der Branche tiefgreifend verinnerlicht.</ns0:t>
      </ns0:r>
    </ns0:p>
    <ns0:p ns2:paraId="4BDDD841" ns2:textId="5ABB3577" ns0:rsidR="00420F0E" ns0:rsidRDefault="00420F0E" ns0:rsidP="00F056A2">
      <ns0:r ns0:rsidRPr="00420F0E">
        <ns0:t>Der Vorteil solcher spezialisierten Modelle liegt in höherer Genauigkeit und Relevanz für konkrete Aufgaben: Ein Bau-LLM würde Begrifflichkeiten wie „Tragwerk“, „Schubverbund“ oder IFC-Klassifikationen (</ns0:t>
      </ns0:r>
      <ns0:proofErr ns0:type="spellStart"/>
      <ns0:r ns0:rsidRPr="00420F0E">
        <ns0:t>IfcWall</ns0:t>
      </ns0:r>
      <ns0:proofErr ns0:type="spellEnd"/>
      <ns0:r ns0:rsidRPr="00420F0E">
        <ns0:t xml:space="preserve">, </ns0:t>
      </ns0:r>
      <ns0:proofErr ns0:type="spellStart"/>
      <ns0:r ns0:rsidRPr="00420F0E">
        <ns0:t>IfcBeam</ns0:t>
      </ns0:r>
      <ns0:proofErr ns0:type="spellEnd"/>
      <ns0:r ns0:rsidRPr="00420F0E">
        <ns0:t>…) mit höherer Sicherheit korrekt einordnen und die fachliche Tiefe bietet. Zudem lassen sich spezialisierte Modelle kompakter halten und lokal betreiben, was Datenschutzbedenken reduziert. Das Training solcher Modelle setzt voraus, dass standardisierte Fachdaten in ausreichender Qualität und Menge verfügbar sind. In der Realität besteht jedoch eine Vielzahl unternehmensspezifischer Standards für digitale Informationsmodelle, die oft nicht über Unternehmensgrenzen hinweg nutzbar oder in automatisierte Prozesse integrierbar sind. Schwarzwälder (2023) beschreibt dies treffend: „Die unternehmensinternen Standards für Informationsmodelle sind eben nur unternehmensintern zu verwenden. Sobald die Informationen das Unternehmen verlassen, können diese nicht mehr vollumfänglich verwendet werden und nicht mehr automatisiert in die Kernprozesse integriert werden.“</ns0:t>
      </ns0:r>
      <ns0:r ns0:rsidR="00E61462">
        <ns0:t xml:space="preserve"> </ns0:t>
      </ns0:r>
      <ns0:r ns0:rsidR="00E61462">
        <ns0:rPr>
          <ns0:rStyle ns0:val="Funotenzeichen"/>
        </ns0:rPr>
        <ns0:footnoteReference ns0:id="41"/>
      </ns0:r>
      <ns0:r ns0:rsidRPr="00420F0E">
        <ns0:t xml:space="preserve"> </ns0:t>
      </ns0:r>
      <ns0:r ns0:rsidR="0058356E" ns0:rsidRPr="0058356E">
        <ns0:t>Diese Fragmentierung erschwert es, ein einheitliches Datenfundament zu schaffen – eine zentrale Voraussetzung für das gezielte Nachtrainieren von LLMs auf zentrale Begriffe, fachspezifische Zusammenhänge und baurelevante Regelwerke.</ns0:t>
      </ns0:r>
    </ns0:p>
    <ns0:p ns2:paraId="08170630" ns2:textId="3F1E5655" ns0:rsidR="008C5008" ns0:rsidRDefault="008C5008" ns0:rsidP="00F056A2">
      <ns0:r ns0:rsidRPr="008C5008">
        <ns0:t>Generalistische Modelle profitieren dagegen von enormen, breit gestreuten Trainingsdaten und zeigen mitunter emergentes Verhalten, das auch fachliche Fragestellungen adressieren kann.</ns0:t>
      </ns0:r>
      <ns0:r ns0:rsidR="008759A4">
        <ns0:rPr>
          <ns0:rStyle ns0:val="Funotenzeichen"/>
        </ns0:rPr>
        <ns0:footnoteReference ns0:id="42"/>
      </ns0:r>
      <ns0:r ns0:rsidRPr="008C5008">
        <ns0:t xml:space="preserve"> In der Praxis könnte daher ein hybrider Ansatz sinnvoll sein: Ein leistungsfähiges Basismodell (</ns0:t>
      </ns0:r>
      <ns0:proofErr ns0:type="spellStart"/>
      <ns0:r ns0:rsidRPr="008C5008">
        <ns0:t>Foundation</ns0:t>
      </ns0:r>
      <ns0:proofErr ns0:type="spellEnd"/>
      <ns0:r ns0:rsidRPr="008C5008">
        <ns0:t xml:space="preserve"> Model) wird durch Feinabstimmung oder Prompt Engineering an den jeweiligen Anwendungsbereich angepasst.</ns0:t>
      </ns0:r>
      <ns0:r ns0:rsidR="009269D1">
        <ns0:rPr>
          <ns0:rStyle ns0:val="Funotenzeichen"/>
        </ns0:rPr>
        <ns0:footnoteReference ns0:id="43"/>
      </ns0:r>
      <ns0:r ns0:rsidRPr="008C5008">
        <ns0:t xml:space="preserve"> Im Bauwesen wird derzeit erprobt, bestehende LLMs über Plugins oder spezialisierte Prompts mit BIM-Daten und Ontologien zu verknüpfen, anstatt eigene Modelle von Grund auf zu entwickeln</ns0:t>
      </ns0:r>
      <ns0:r ns0:rsidR="00FE55E8">
        <ns0:rPr>
          <ns0:rStyle ns0:val="Funotenzeichen"/>
        </ns0:rPr>
        <ns0:footnoteReference ns0:id="44"/>
      </ns0:r>
      <ns0:r ns0:rsidRPr="008C5008">
        <ns0:t xml:space="preserve"> – nicht zuletzt aus Gründen der Wirtschaftlichkeit. Die Entscheidung „Allgemeines Modell vs. Fachmodell“ hängt somit auch von Ressourcen und Datenverfügbarkeit ab.</ns0:t>
      </ns0:r>
      <ns0:r ns0:rsidR="003A688C">
        <ns0:rPr>
          <ns0:rStyle ns0:val="Funotenzeichen"/>
        </ns0:rPr>
        <ns0:footnoteReference ns0:id="45"/>
      </ns0:r>
    </ns0:p>
    <ns0:p ns2:paraId="352F805F" ns2:textId="77777777" ns0:rsidR="00FA4515" ns0:rsidRDefault="00FA4515" ns0:rsidP="00F056A2"/>
    <ns0:p ns2:paraId="6D621AC3" ns2:textId="62C9DB1C" ns0:rsidR="00B55B1D" ns0:rsidRDefault="00FE05F1" ns0:rsidP="00FE05F1">
      <ns0:pPr>
        <ns0:pStyle ns0:val="berschrift3"/>
      </ns0:pPr>
      <ns0:r ns0:rsidRPr="00FE05F1">
        <ns0:t>Schlussbetrachtung und kritische Einordnung</ns0:t>
      </ns0:r>
    </ns0:p>
    <ns0:p ns2:paraId="184C4202" ns2:textId="5E848F07" ns0:rsidR="00FE05F1" ns0:rsidRDefault="003F3C98" ns0:rsidP="00FE05F1">
      <ns0:commentRangeStart ns0:id="18"/>
      <ns0:r ns0:rsidRPr="003F3C98">
        <ns0:t>Insgesamt zeigen die betrachteten Anwendungsfelder, dass LLMs erhebliche Chancen für die Baupraxis eröffnen: Sie können Routineaufgaben erleichtern (z. B. Massenermittlung, Materiallisten, Vorschriftenabgleich) und zusätzlich qualitativ neue Dienste bieten (wie interaktive BIM-Abfragen oder KI-gestützte Rechtsauskünfte). Internationale Studien belegen, dass der KI-Einsatz rapide zunimmt – zum Beispiel „</ns0:t>
      </ns0:r>
      <ns0:proofErr ns0:type="spellStart"/>
      <ns0:r ns0:rsidRPr="003F3C98">
        <ns0:t>reported</ns0:t>
      </ns0:r>
      <ns0:proofErr ns0:type="spellEnd"/>
      <ns0:r ns0:rsidRPr="003F3C98">
        <ns0:t xml:space="preserve"> </ns0:t>
      </ns0:r>
      <ns0:proofErr ns0:type="spellStart"/>
      <ns0:r ns0:rsidRPr="003F3C98">
        <ns0:t>using</ns0:t>
      </ns0:r>
      <ns0:proofErr ns0:type="spellEnd"/>
      <ns0:r ns0:rsidRPr="003F3C98">
        <ns0:t xml:space="preserve"> AI in 2024“ lag bei 78 % der Organisationen (gegenüber 55 % im Vorjahr)</ns0:t>
      </ns0:r>
      <ns0:r ns0:rsidR="00EF75A7">
        <ns0:rPr>
          <ns0:rStyle ns0:val="Funotenzeichen"/>
        </ns0:rPr>
        <ns0:footnoteReference ns0:id="46"/>
      </ns0:r>
      <ns0:r ns0:rsidRPr="003F3C98">
        <ns0:t xml:space="preserve"> und eine wachsende</ns0:t>
      </ns0:r>
      <ns0:r ns0:rsidR="00330C5F">
        <ns0:t xml:space="preserve"> F</ns0:t>
      </ns0:r>
      <ns0:r ns0:rsidR="00330C5F" ns0:rsidRPr="00330C5F">
        <ns0:t>orschung bestätigt, dass der Einsatz von KI nicht nur die Produktivität steigert, sondern in vielen Fällen auch dazu beiträgt, Unterschiede zwischen geringer und hoch qualifizierten Arbeitskräften zu verringern.</ns0:t>
      </ns0:r>
      <ns0:r ns0:rsidR="000A130D">
        <ns0:rPr>
          <ns0:rStyle ns0:val="Funotenzeichen"/>
        </ns0:rPr>
        <ns0:footnoteReference ns0:id="47"/>
      </ns0:r>
      <ns0:r ns0:rsidRPr="003F3C98">
        <ns0:t xml:space="preserve"> Auch das Bauwesen wird voraussichtlich davon profitieren, indem Planungsabläufe effizienter werden und komplexes Wissen leichter verfügbar ist.</ns0:t>
      </ns0:r>
      <ns0:commentRangeEnd ns0:id="18"/>
      <ns0:r>
        <ns0:commentReference ns0:id="18"/>
      </ns0:r>
    </ns0:p>
    <ns0:p ns2:paraId="28AE792A" ns2:textId="23E4A663" ns0:rsidR="000F6D6E" ns0:rsidRDefault="00D91CC1" ns0:rsidP="00FE05F1">
      <ns0:r ns0:rsidRPr="00D91CC1">
        <ns0:t>Trotzdem sind Herausforderungen klar erkennbar. Technisch bestehen noch Unsicherheiten und Grenzen: LLMs können ungenaue, aus dem Kontext gerissene oder sachlich falsche Ergebnisse generieren – sogenannte „Halluzinationen“. Besonders problematisch ist, dass aktuelle Modelle nicht transparent darlegen, auf welchen Quellen oder logischen Ableitungen ihre Antwort basiert. Diese Intransparenz erschwert die Überprüfung der Resultate und mindert die Nachvollziehbarkeit, was insbesondere im sicherheitsrelevanten Planungsumfeld kritisch ist. Eine zusätzliche Herausforderung besteht darin, dass LLMs auch auf synthetisch generierte Inhalte trainiert sein können, die selbst halluzinierte oder fehlerhafte Informationen enthalten. Dies kann zu einer schrittweisen Verschlechterung der Modellqualität führen, wenn diese Inhalte erneut in Trainingsdaten einfließen</ns0:t>
      </ns0:r>
      <ns0:r>
        <ns0:t>.</ns0:t>
      </ns0:r>
      <ns0:r>
        <ns0:rPr>
          <ns0:rStyle ns0:val="Funotenzeichen"/>
        </ns0:rPr>
        <ns0:footnoteReference ns0:id="48"/>
      </ns0:r>
      <ns0:r ns0:rsidR="00130731">
        <ns0:t xml:space="preserve"> </ns0:t>
      </ns0:r>
      <ns0:r ns0:rsidR="00130731" ns0:rsidRPr="00130731">
        <ns0:t xml:space="preserve">Die hohe Spezialisierung vieler Bauvorschriften und heterogener Modelldaten kann zudem Fehlinterpretationen begünstigen. Strukturbedingte Barrieren liegen in der Integration neuer Werkzeuge in bestehende Prozesse und Tools. Zudem verweist der AI Index 2025 auf sinkendes Vertrauen in die verantwortungsvolle Datenverwendung durch KI-Unternehmen und auf anhaltende Sorgen bezüglich Fairness und Verzerrungen. Diese Vertrauensdefizite, verbunden mit offenen Fragen zur Haftung, zum Datenschutz sowie zum Fehlen nachvollziehbarer und überprüfbarer Ergebnisse, stellen zentrale Hürden für den breiten und sicheren Einsatz von LLMs dar. </ns0:t>
      </ns0:r>
      <ns0:r ns0:rsidR="0064269D">
        <ns0:rPr>
          <ns0:rStyle ns0:val="Funotenzeichen"/>
        </ns0:rPr>
        <ns0:footnoteReference ns0:id="49"/>
      </ns0:r>
    </ns0:p>
    <ns0:p ns2:paraId="74B404C0" ns2:textId="17379833" ns0:rsidR="000C2435" ns0:rsidRPr="00130731" ns0:rsidRDefault="000C2435" ns0:rsidP="00FE05F1">
      <ns0:commentRangeStart ns0:id="64"/>
      <ns0:r ns0:rsidRPr="000C2435">
        <ns0:t>LLMs bieten vielfältige Chancen für die Bauplanung – von der schnellen Auswertung komplexer Informationen bis hin zur Normprüfung. Ihr Einsatz kann die Effizienz steigern und Fachkräfte entlasten. Damit dieses Potenzial wirksam wird, müssen die Modelle jedoch gezielt eingebettet, mit strukturierten Daten versorgt und kritisch begleitet werden. Nur dann können sie zu einem verlässlichen Bestandteil digitaler Planungsprozesse werden.</ns0:t>
      </ns0:r>
      <ns0:commentRangeEnd ns0:id="64"/>
      <ns0:r>
        <ns0:rPr>
          <ns0:rStyle ns0:val="Kommentarzeichen"/>
        </ns0:rPr>
        <ns0:commentReference ns0:id="64"/>
      </ns0:r>
    </ns0:p>
    <ns0:p ns2:paraId="2825CDA7" ns2:textId="77777777" ns0:rsidR="00FE05F1" ns0:rsidRPr="00130731" ns0:rsidRDefault="00FE05F1" ns0:rsidP="00FE05F1"/>
    <ns0:p ns2:paraId="7566754E" ns2:textId="7BE63526" ns0:rsidR="00B572FF" ns0:rsidRPr="00B572FF" ns0:rsidRDefault="00B572FF" ns0:rsidP="00B572FF">
      <ns0:pPr>
        <ns0:pStyle ns0:val="berschrift2"/>
        <ns0:rPr>
          <ns0:lang ns0:val="en-US"/>
        </ns0:rPr>
      </ns0:pPr>
      <ns0:bookmarkStart ns0:id="65" ns0:name="_Toc202445647"/>
      <ns0:proofErr ns0:type="spellStart"/>
      <ns0:r ns0:rsidRPr="00B572FF">
        <ns0:rPr>
          <ns0:lang ns0:val="en-US"/>
        </ns0:rPr>
        <ns0:t>Offene</ns0:t>
      </ns0:r>
      <ns0:proofErr ns0:type="spellEnd"/>
      <ns0:r ns0:rsidRPr="00B572FF">
        <ns0:rPr>
          <ns0:lang ns0:val="en-US"/>
        </ns0:rPr>
        <ns0:t xml:space="preserve"> </ns0:t>
      </ns0:r>
      <ns0:proofErr ns0:type="spellStart"/>
      <ns0:r ns0:rsidRPr="00B572FF">
        <ns0:rPr>
          <ns0:lang ns0:val="en-US"/>
        </ns0:rPr>
        <ns0:t>Forschungsfragen</ns0:t>
      </ns0:r>
      <ns0:bookmarkEnd ns0:id="65"/>
      <ns0:proofErr ns0:type="spellEnd"/>
    </ns0:p>
    <ns0:p ns2:paraId="4991F9E6" ns2:textId="73CF2BC3" ns0:rsidR="00B572FF" ns0:rsidRPr="00B572FF" ns0:rsidRDefault="00B572FF" ns0:rsidP="00B572FF">
      <ns0:pPr>
        <ns0:rPr>
          <ns0:lang ns0:val="en-US"/>
        </ns0:rPr>
      </ns0:pPr>
    </ns0:p>
    <ns0:p ns2:paraId="1C05D7D4" ns2:textId="77777777" ns0:rsidR="00B572FF" ns0:rsidRPr="00414FEE" ns0:rsidRDefault="00B572FF" ns0:rsidP="00B572FF">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27359704" ns2:textId="77777777" ns0:rsidR="00B572FF" ns0:rsidRPr="00414FEE" ns0:rsidRDefault="00B572FF" ns0:rsidP="00B572FF">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4DEF345E" ns2:textId="77777777" ns0:rsidR="00B572FF" ns0:rsidRDefault="00B572FF" ns0:rsidP="00B572FF">
      <ns0:pPr>
        <ns0:rPr>
          <ns0:noProof/>
          <ns0:lang ns0:val="en-US"/>
        </ns0:rPr>
      </ns0:pPr>
      <ns0:r ns0:rsidRPr="00414FEE">
        <ns0:rPr>
          <ns0:noProof/>
          <ns0:lang ns0:val="en-US"/>
        </ns0:rPr>
        <ns0:t xml:space="preserve">Mauris et orci. Aenean nec lorem. In porttitor. Donec laoreet nonummy augue. </ns0:t>
      </ns0:r>
    </ns0:p>
    <ns0:p ns2:paraId="0EE45B41" ns2:textId="1AEC8B3A" ns0:rsidR="00B572FF" ns0:rsidRPr="00B572FF" ns0:rsidRDefault="00B572FF" ns0:rsidP="00B572FF">
      <ns0:pPr>
        <ns0:rPr>
          <ns0:lang ns0:val="en-US"/>
        </ns0:rPr>
      </ns0:pPr>
      <ns0:r>
        <ns0:rPr>
          <ns0:lang ns0:val="en-US"/>
        </ns0:rPr>
        <ns0:br ns0:type="page"/>
      </ns0:r>
    </ns0:p>
    <ns0:p ns2:paraId="7F33C9C8" ns2:textId="3A32838A" ns0:rsidR="00414FEE" ns0:rsidRPr="00B572FF" ns0:rsidRDefault="00414FEE" ns0:rsidP="00414FEE">
      <ns0:pPr>
        <ns0:pStyle ns0:val="berschrift1"/>
        <ns0:rPr>
          <ns0:lang ns0:val="en-US"/>
        </ns0:rPr>
      </ns0:pPr>
      <ns0:bookmarkStart ns0:id="66" ns0:name="_Toc202445648"/>
      <ns0:proofErr ns0:type="spellStart"/>
      <ns0:r ns0:rsidRPr="00B572FF">
        <ns0:rPr>
          <ns0:lang ns0:val="en-US"/>
        </ns0:rPr>
        <ns0:t>Fazit</ns0:t>
      </ns0:r>
      <ns0:bookmarkEnd ns0:id="66"/>
      <ns0:proofErr ns0:type="spellEnd"/>
    </ns0:p>
    <ns0:p ns2:paraId="70609362" ns2:textId="2823C906" ns0:rsidR="00D8734A" ns0:rsidRPr="00B572FF" ns0:rsidRDefault="00B572FF" ns0:rsidP="00B572FF">
      <ns0:pPr>
        <ns0:pStyle ns0:val="berschrift2"/>
        <ns0:rPr>
          <ns0:lang ns0:val="en-US"/>
        </ns0:rPr>
      </ns0:pPr>
      <ns0:bookmarkStart ns0:id="67" ns0:name="_Toc202445649"/>
      <ns0:proofErr ns0:type="spellStart"/>
      <ns0:r ns0:rsidRPr="00B572FF">
        <ns0:rPr>
          <ns0:lang ns0:val="en-US"/>
        </ns0:rPr>
        <ns0:t>Zusammenfassung</ns0:t>
      </ns0:r>
      <ns0:proofErr ns0:type="spellEnd"/>
      <ns0:r ns0:rsidRPr="00B572FF">
        <ns0:rPr>
          <ns0:lang ns0:val="en-US"/>
        </ns0:rPr>
        <ns0:t xml:space="preserve"> der </ns0:t>
      </ns0:r>
      <ns0:proofErr ns0:type="spellStart"/>
      <ns0:r ns0:rsidRPr="00B572FF">
        <ns0:rPr>
          <ns0:lang ns0:val="en-US"/>
        </ns0:rPr>
        <ns0:t>Ergebnisse</ns0:t>
      </ns0:r>
      <ns0:bookmarkEnd ns0:id="67"/>
      <ns0:proofErr ns0:type="spellEnd"/>
    </ns0:p>
    <ns0:p ns2:paraId="7FE3A6BE" ns2:textId="23AF86F2" ns0:rsidR="00B572FF" ns0:rsidRPr="00B572FF" ns0:rsidRDefault="00B572FF" ns0:rsidP="00B572FF">
      <ns0:pPr>
        <ns0:pStyle ns0:val="berschrift2"/>
        <ns0:rPr>
          <ns0:lang ns0:val="en-US"/>
        </ns0:rPr>
      </ns0:pPr>
      <ns0:bookmarkStart ns0:id="68" ns0:name="_Toc202445650"/>
      <ns0:proofErr ns0:type="spellStart"/>
      <ns0:r ns0:rsidRPr="00B572FF">
        <ns0:rPr>
          <ns0:lang ns0:val="en-US"/>
        </ns0:rPr>
        <ns0:t>Beantwortung</ns0:t>
      </ns0:r>
      <ns0:proofErr ns0:type="spellEnd"/>
      <ns0:r ns0:rsidRPr="00B572FF">
        <ns0:rPr>
          <ns0:lang ns0:val="en-US"/>
        </ns0:rPr>
        <ns0:t xml:space="preserve"> der </ns0:t>
      </ns0:r>
      <ns0:proofErr ns0:type="spellStart"/>
      <ns0:r ns0:rsidRPr="00B572FF">
        <ns0:rPr>
          <ns0:lang ns0:val="en-US"/>
        </ns0:rPr>
        <ns0:t>Forschungsfrage</ns0:t>
      </ns0:r>
      <ns0:proofErr ns0:type="spellEnd"/>
      <ns0:r ns0:rsidRPr="00B572FF">
        <ns0:rPr>
          <ns0:lang ns0:val="en-US"/>
        </ns0:rPr>
        <ns0:t xml:space="preserve"> und </ns0:t>
      </ns0:r>
      <ns0:proofErr ns0:type="spellStart"/>
      <ns0:r ns0:rsidRPr="00B572FF">
        <ns0:rPr>
          <ns0:lang ns0:val="en-US"/>
        </ns0:rPr>
        <ns0:t>Leitfragen</ns0:t>
      </ns0:r>
      <ns0:bookmarkEnd ns0:id="68"/>
      <ns0:proofErr ns0:type="spellEnd"/>
    </ns0:p>
    <ns0:p ns2:paraId="1FD8AC83" ns2:textId="2BA4D0A5" ns0:rsidR="00B572FF" ns0:rsidRPr="00296EDB" ns0:rsidRDefault="00B572FF" ns0:rsidP="00B572FF">
      <ns0:pPr>
        <ns0:pStyle ns0:val="berschrift2"/>
      </ns0:pPr>
      <ns0:bookmarkStart ns0:id="69" ns0:name="_Toc202445651"/>
      <ns0:r ns0:rsidRPr="00296EDB">
        <ns0:t>Bedeutung für Holzbau und digitale Planungsprozesse</ns0:t>
      </ns0:r>
      <ns0:bookmarkEnd ns0:id="69"/>
    </ns0:p>
    <ns0:p ns2:paraId="6CE51CE2" ns2:textId="0F0A6348" ns0:rsidR="00B572FF" ns0:rsidRPr="00296EDB" ns0:rsidRDefault="00B572FF" ns0:rsidP="00B572FF"/>
    <ns0:p ns2:paraId="78FFF6BC" ns2:textId="77777777" ns0:rsidR="00B572FF" ns0:rsidRPr="00414FEE" ns0:rsidRDefault="00B572FF" ns0:rsidP="00B572FF">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0EA98F99" ns2:textId="77777777" ns0:rsidR="00B572FF" ns0:rsidRPr="00414FEE" ns0:rsidRDefault="00B572FF" ns0:rsidP="00B572FF">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1C8F893D" ns2:textId="16954E93" ns0:rsidR="00B572FF" ns0:rsidRPr="00B572FF" ns0:rsidRDefault="00B572FF" ns0:rsidP="00B572FF">
      <ns0:pPr>
        <ns0:rPr>
          <ns0:noProof/>
          <ns0:lang ns0:val="en-US"/>
        </ns0:rPr>
      </ns0:pPr>
      <ns0:r ns0:rsidRPr="00414FEE">
        <ns0:rPr>
          <ns0:noProof/>
          <ns0:lang ns0:val="en-US"/>
        </ns0:rPr>
        <ns0:t xml:space="preserve">Mauris et orci. Aenean nec lorem. In porttitor. Donec laoreet nonummy augue. </ns0:t>
      </ns0:r>
    </ns0:p>
    <ns0:p ns2:paraId="2E02C88E" ns2:textId="1090AE30" ns0:rsidR="00A90228" ns0:rsidRPr="00B572FF" ns0:rsidRDefault="00D04B33" ns0:rsidP="00A90228">
      <ns0:pPr>
        <ns0:pStyle ns0:val="berschrift2"/>
        <ns0:rPr>
          <ns0:lang ns0:val="en-US"/>
        </ns0:rPr>
      </ns0:pPr>
      <ns0:r ns0:rsidRPr="00B572FF">
        <ns0:rPr>
          <ns0:rFonts ns0:cs="Arial"/>
          <ns0:lang ns0:val="en-US"/>
        </ns0:rPr>
        <ns0:br ns0:type="page"/>
      </ns0:r>
    </ns0:p>
    <ns0:p ns2:paraId="694979EB" ns2:textId="6C50F10D" ns0:rsidR="00A90228" ns0:rsidRDefault="00A90228" ns0:rsidP="00836450">
      <ns0:pPr>
        <ns0:pStyle ns0:val="berschrift1"/>
        <ns0:numPr>
          <ns0:ilvl ns0:val="0"/>
          <ns0:numId ns0:val="0"/>
        </ns0:numPr>
        <ns0:rPr>
          <ns0:b ns0:val="0"/>
          <ns0:szCs ns0:val="28"/>
        </ns0:rPr>
      </ns0:pPr>
      <ns0:bookmarkStart ns0:id="70" ns0:name="_Toc202445652"/>
      <ns0:r ns0:rsidRPr="00F8052B">
        <ns0:rPr>
          <ns0:szCs ns0:val="28"/>
        </ns0:rPr>
        <ns0:t>A</ns0:t>
      </ns0:r>
      <ns0:r ns0:rsidR="0087171E" ns0:rsidRPr="00F8052B">
        <ns0:rPr>
          <ns0:szCs ns0:val="28"/>
        </ns0:rPr>
        <ns0:t>bbildungsverzeichnis</ns0:t>
      </ns0:r>
      <ns0:bookmarkEnd ns0:id="70"/>
      <ns0:r ns0:rsidR="0087171E" ns0:rsidRPr="00F8052B">
        <ns0:rPr>
          <ns0:szCs ns0:val="28"/>
        </ns0:rPr>
        <ns0:t xml:space="preserve"> </ns0:t>
      </ns0:r>
    </ns0:p>
    <ns0:p ns2:paraId="7806D914" ns2:textId="688C59F5" ns0:rsidR="003357AC" ns0:rsidRDefault="003357AC">
      <ns0:pPr>
        <ns0:pStyle ns0:val="Abbildungsverzeichnis"/>
        <ns0:tabs>
          <ns0:tab ns0:val="right" ns0:leader="dot" ns0:pos="9061"/>
        </ns0:tabs>
        <ns0:rPr>
          <ns0:rFonts ns0:asciiTheme="minorHAnsi" ns0:eastAsiaTheme="minorEastAsia" ns0:hAnsiTheme="minorHAnsi" ns0:cstheme="minorBidi"/>
          <ns0:smallCaps ns0:val="0"/>
          <ns0:noProof/>
          <ns0:sz ns0:val="22"/>
          <ns0:szCs ns0:val="22"/>
          <ns0:lang ns0:eastAsia="de-DE"/>
        </ns0:rPr>
      </ns0:pPr>
      <ns0:r>
        <ns0:rPr>
          <ns0:smallCaps ns0:val="0"/>
        </ns0:rPr>
        <ns0:fldChar ns0:fldCharType="begin"/>
      </ns0:r>
      <ns0:r>
        <ns0:rPr>
          <ns0:smallCaps ns0:val="0"/>
        </ns0:rPr>
        <ns0:instrText xml:space="preserve"> TOC \h \z \c "Abb." </ns0:instrText>
      </ns0:r>
      <ns0:r>
        <ns0:rPr>
          <ns0:smallCaps ns0:val="0"/>
        </ns0:rPr>
        <ns0:fldChar ns0:fldCharType="separate"/>
      </ns0:r>
      <ns0:hyperlink ns0:anchor="_Toc122371330" ns0:history="1">
        <ns0:r ns0:rsidRPr="00BC4C50">
          <ns0:rPr>
            <ns0:rStyle ns0:val="Hyperlink"/>
            <ns0:noProof/>
          </ns0:rPr>
          <ns0:t xml:space="preserve">Abb. 1 Prinzipieller Aufbau einer Hochspannungsgleichstromübertragung </ns0:t>
        </ns0:r>
        <ns0:r>
          <ns0:rPr>
            <ns0:noProof/>
            <ns0:webHidden/>
          </ns0:rPr>
          <ns0:tab/>
        </ns0:r>
        <ns0:r>
          <ns0:rPr>
            <ns0:noProof/>
            <ns0:webHidden/>
          </ns0:rPr>
          <ns0:fldChar ns0:fldCharType="begin"/>
        </ns0:r>
        <ns0:r>
          <ns0:rPr>
            <ns0:noProof/>
            <ns0:webHidden/>
          </ns0:rPr>
          <ns0:instrText xml:space="preserve"> PAGEREF _Toc122371330 \h </ns0:instrText>
        </ns0:r>
        <ns0:r>
          <ns0:rPr>
            <ns0:noProof/>
            <ns0:webHidden/>
          </ns0:rPr>
          <ns0:fldChar ns0:fldCharType="separate"/>
        </ns0:r>
        <ns0:r ns0:rsidR="007E19F3">
          <ns0:rPr>
            <ns0:b/>
            <ns0:bCs/>
            <ns0:noProof/>
            <ns0:webHidden/>
          </ns0:rPr>
          <ns0:t>Fehler! Textmarke nicht definiert.</ns0:t>
        </ns0:r>
        <ns0:r>
          <ns0:rPr>
            <ns0:noProof/>
            <ns0:webHidden/>
          </ns0:rPr>
          <ns0:fldChar ns0:fldCharType="end"/>
        </ns0:r>
      </ns0:hyperlink>
    </ns0:p>
    <ns0:p ns2:paraId="39C2DA03" ns2:textId="0BEC7241" ns0:rsidR="003357AC" ns0:rsidRDefault="00806B4B">
      <ns0:pPr>
        <ns0:pStyle ns0:val="Abbildungsverzeichnis"/>
        <ns0:tabs>
          <ns0:tab ns0:val="right" ns0:leader="dot" ns0:pos="9061"/>
        </ns0:tabs>
        <ns0:rPr>
          <ns0:rFonts ns0:asciiTheme="minorHAnsi" ns0:eastAsiaTheme="minorEastAsia" ns0:hAnsiTheme="minorHAnsi" ns0:cstheme="minorBidi"/>
          <ns0:smallCaps ns0:val="0"/>
          <ns0:noProof/>
          <ns0:sz ns0:val="22"/>
          <ns0:szCs ns0:val="22"/>
          <ns0:lang ns0:eastAsia="de-DE"/>
        </ns0:rPr>
      </ns0:pPr>
      <ns0:hyperlink ns0:anchor="_Toc122371331" ns0:history="1">
        <ns0:r ns0:rsidR="003357AC" ns0:rsidRPr="00BC4C50">
          <ns0:rPr>
            <ns0:rStyle ns0:val="Hyperlink"/>
            <ns0:noProof/>
          </ns0:rPr>
          <ns0:t>Abb. 2 Arbeitschema einer Erdrakete</ns0:t>
        </ns0:r>
        <ns0:r ns0:rsidR="003357AC">
          <ns0:rPr>
            <ns0:noProof/>
            <ns0:webHidden/>
          </ns0:rPr>
          <ns0:tab/>
        </ns0:r>
        <ns0:r ns0:rsidR="003357AC">
          <ns0:rPr>
            <ns0:noProof/>
            <ns0:webHidden/>
          </ns0:rPr>
          <ns0:fldChar ns0:fldCharType="begin"/>
        </ns0:r>
        <ns0:r ns0:rsidR="003357AC">
          <ns0:rPr>
            <ns0:noProof/>
            <ns0:webHidden/>
          </ns0:rPr>
          <ns0:instrText xml:space="preserve"> PAGEREF _Toc122371331 \h </ns0:instrText>
        </ns0:r>
        <ns0:r ns0:rsidR="003357AC">
          <ns0:rPr>
            <ns0:noProof/>
            <ns0:webHidden/>
          </ns0:rPr>
          <ns0:fldChar ns0:fldCharType="separate"/>
        </ns0:r>
        <ns0:r ns0:rsidR="007E19F3">
          <ns0:rPr>
            <ns0:b/>
            <ns0:bCs/>
            <ns0:noProof/>
            <ns0:webHidden/>
          </ns0:rPr>
          <ns0:t>Fehler! Textmarke nicht definiert.</ns0:t>
        </ns0:r>
        <ns0:r ns0:rsidR="003357AC">
          <ns0:rPr>
            <ns0:noProof/>
            <ns0:webHidden/>
          </ns0:rPr>
          <ns0:fldChar ns0:fldCharType="end"/>
        </ns0:r>
      </ns0:hyperlink>
    </ns0:p>
    <ns0:p ns2:paraId="033287C6" ns2:textId="47FE0A90" ns0:rsidR="003357AC" ns0:rsidRDefault="00806B4B">
      <ns0:pPr>
        <ns0:pStyle ns0:val="Abbildungsverzeichnis"/>
        <ns0:tabs>
          <ns0:tab ns0:val="right" ns0:leader="dot" ns0:pos="9061"/>
        </ns0:tabs>
        <ns0:rPr>
          <ns0:rFonts ns0:asciiTheme="minorHAnsi" ns0:eastAsiaTheme="minorEastAsia" ns0:hAnsiTheme="minorHAnsi" ns0:cstheme="minorBidi"/>
          <ns0:smallCaps ns0:val="0"/>
          <ns0:noProof/>
          <ns0:sz ns0:val="22"/>
          <ns0:szCs ns0:val="22"/>
          <ns0:lang ns0:eastAsia="de-DE"/>
        </ns0:rPr>
      </ns0:pPr>
      <ns0:hyperlink ns0:anchor="_Toc122371332" ns0:history="1">
        <ns0:r ns0:rsidR="003357AC" ns0:rsidRPr="00BC4C50">
          <ns0:rPr>
            <ns0:rStyle ns0:val="Hyperlink"/>
            <ns0:noProof/>
          </ns0:rPr>
          <ns0:t>Abb. 3 Schematische Darstellung des Trenchings</ns0:t>
        </ns0:r>
        <ns0:r ns0:rsidR="003357AC">
          <ns0:rPr>
            <ns0:noProof/>
            <ns0:webHidden/>
          </ns0:rPr>
          <ns0:tab/>
        </ns0:r>
        <ns0:r ns0:rsidR="003357AC">
          <ns0:rPr>
            <ns0:noProof/>
            <ns0:webHidden/>
          </ns0:rPr>
          <ns0:fldChar ns0:fldCharType="begin"/>
        </ns0:r>
        <ns0:r ns0:rsidR="003357AC">
          <ns0:rPr>
            <ns0:noProof/>
            <ns0:webHidden/>
          </ns0:rPr>
          <ns0:instrText xml:space="preserve"> PAGEREF _Toc122371332 \h </ns0:instrText>
        </ns0:r>
        <ns0:r ns0:rsidR="003357AC">
          <ns0:rPr>
            <ns0:noProof/>
            <ns0:webHidden/>
          </ns0:rPr>
          <ns0:fldChar ns0:fldCharType="separate"/>
        </ns0:r>
        <ns0:r ns0:rsidR="007E19F3">
          <ns0:rPr>
            <ns0:b/>
            <ns0:bCs/>
            <ns0:noProof/>
            <ns0:webHidden/>
          </ns0:rPr>
          <ns0:t>Fehler! Textmarke nicht definiert.</ns0:t>
        </ns0:r>
        <ns0:r ns0:rsidR="003357AC">
          <ns0:rPr>
            <ns0:noProof/>
            <ns0:webHidden/>
          </ns0:rPr>
          <ns0:fldChar ns0:fldCharType="end"/>
        </ns0:r>
      </ns0:hyperlink>
    </ns0:p>
    <ns0:p ns2:paraId="786D7FFC" ns2:textId="448F72DF" ns0:rsidR="0087171E" ns0:rsidRPr="003357AC" ns0:rsidRDefault="003357AC" ns0:rsidP="003357AC">
      <ns0:r>
        <ns0:rPr>
          <ns0:rFonts ns0:cstheme="minorHAnsi"/>
          <ns0:smallCaps/>
          <ns0:sz ns0:val="20"/>
          <ns0:szCs ns0:val="20"/>
        </ns0:rPr>
        <ns0:fldChar ns0:fldCharType="end"/>
      </ns0:r>
    </ns0:p>
    <ns0:p ns2:paraId="607513A3" ns2:textId="77777777" ns0:rsidR="00F87CF3" ns0:rsidRDefault="00F87CF3" ns0:rsidP="00F87CF3"/>
    <ns0:p ns2:paraId="40DA7C91" ns2:textId="77777777" ns0:rsidR="003357AC" ns0:rsidRDefault="003357AC" ns0:rsidP="00F87CF3"/>
    <ns0:p ns2:paraId="2946FF28" ns2:textId="77777777" ns0:rsidR="003357AC" ns0:rsidRDefault="003357AC" ns0:rsidP="00F87CF3"/>
    <ns0:p ns2:paraId="7D705078" ns2:textId="77777777" ns0:rsidR="003357AC" ns0:rsidRDefault="003357AC" ns0:rsidP="00F87CF3"/>
    <ns0:p ns2:paraId="27C5E6F9" ns2:textId="77777777" ns0:rsidR="003357AC" ns0:rsidRDefault="003357AC" ns0:rsidP="00F87CF3"/>
    <ns0:p ns2:paraId="64E53B90" ns2:textId="77777777" ns0:rsidR="003357AC" ns0:rsidRDefault="003357AC" ns0:rsidP="00F87CF3"/>
    <ns0:p ns2:paraId="2103D0FD" ns2:textId="77777777" ns0:rsidR="003357AC" ns0:rsidRDefault="003357AC" ns0:rsidP="00F87CF3"/>
    <ns0:p ns2:paraId="32909C79" ns2:textId="77777777" ns0:rsidR="003357AC" ns0:rsidRDefault="003357AC" ns0:rsidP="00F87CF3"/>
    <ns0:p ns2:paraId="0DB6B474" ns2:textId="77777777" ns0:rsidR="003357AC" ns0:rsidRDefault="003357AC" ns0:rsidP="00F87CF3"/>
    <ns0:p ns2:paraId="668EE6AE" ns2:textId="77777777" ns0:rsidR="003357AC" ns0:rsidRDefault="003357AC" ns0:rsidP="00F87CF3"/>
    <ns0:p ns2:paraId="2BC47636" ns2:textId="77777777" ns0:rsidR="003357AC" ns0:rsidRDefault="003357AC" ns0:rsidP="00F87CF3"/>
    <ns0:p ns2:paraId="1C46E1BF" ns2:textId="77777777" ns0:rsidR="003357AC" ns0:rsidRDefault="003357AC" ns0:rsidP="00F87CF3"/>
    <ns0:p ns2:paraId="42DE1EFD" ns2:textId="77777777" ns0:rsidR="003357AC" ns0:rsidRDefault="003357AC" ns0:rsidP="00F87CF3"/>
    <ns0:p ns2:paraId="7A889F1F" ns2:textId="77777777" ns0:rsidR="003357AC" ns0:rsidRDefault="003357AC" ns0:rsidP="00F87CF3"/>
    <ns0:p ns2:paraId="332F20D4" ns2:textId="77777777" ns0:rsidR="003357AC" ns0:rsidRDefault="003357AC" ns0:rsidP="00F87CF3"/>
    <ns0:p ns2:paraId="4D8F964A" ns2:textId="77777777" ns0:rsidR="003357AC" ns0:rsidRDefault="003357AC" ns0:rsidP="00F87CF3"/>
    <ns0:p ns2:paraId="365991E9" ns2:textId="77777777" ns0:rsidR="003357AC" ns0:rsidRDefault="003357AC" ns0:rsidP="00F87CF3"/>
    <ns0:p ns2:paraId="1A4F6EF6" ns2:textId="77777777" ns0:rsidR="003357AC" ns0:rsidRDefault="003357AC" ns0:rsidP="00F87CF3"/>
    <ns0:p ns2:paraId="508BE4B9" ns2:textId="77777777" ns0:rsidR="003357AC" ns0:rsidRDefault="003357AC" ns0:rsidP="00F87CF3"/>
    <ns0:p ns2:paraId="55D133C1" ns2:textId="77777777" ns0:rsidR="003357AC" ns0:rsidRDefault="003357AC" ns0:rsidP="00F87CF3"/>
    <ns0:p ns2:paraId="16F29BA1" ns2:textId="77777777" ns0:rsidR="00F87CF3" ns0:rsidRPr="00F87CF3" ns0:rsidRDefault="00F87CF3" ns0:rsidP="00F87CF3"/>
    <ns0:p ns2:paraId="11AA49EB" ns2:textId="7229D8CE" ns0:rsidR="00F8123F" ns0:rsidRDefault="00F8123F" ns0:rsidP="00F8123F"/>
    <ns0:sdt>
      <ns0:sdtPr>
        <ns0:tag ns0:val="CitaviBibliography"/>
        <ns0:id ns0:val="-624543473"/>
        <ns0:placeholder>
          <ns0:docPart ns0:val="DefaultPlaceholder_-1854013440"/>
        </ns0:placeholder>
      </ns0:sdtPr>
      <ns0:sdtEndPr/>
      <ns0:sdtContent>
        <ns0:p ns2:paraId="0D2D4CB5" ns2:textId="77777777" ns0:rsidR="00895541" ns0:rsidRDefault="00B572FF" ns0:rsidP="00895541">
          <ns0:pPr>
            <ns0:pStyle ns0:val="CitaviBibliographyHeading"/>
          </ns0:pPr>
          <ns0:r>
            <ns0:fldChar ns0:fldCharType="begin"/>
          </ns0:r>
          <ns0:r ns0:rsidRPr="0018638B">
            <ns0:instrText>ADDIN CitaviBibliography</ns0:instrText>
          </ns0:r>
          <ns0:r>
            <ns0:fldChar ns0:fldCharType="separate"/>
          </ns0:r>
          <ns0:r ns0:rsidR="00895541">
            <ns0:t>Literaturverzeichnis</ns0:t>
          </ns0:r>
        </ns0:p>
        <ns0:p ns2:paraId="44228F56" ns2:textId="77777777" ns0:rsidR="00895541" ns0:rsidRPr="00895541" ns0:rsidRDefault="00895541" ns0:rsidP="00895541">
          <ns0:pPr>
            <ns0:pStyle ns0:val="CitaviBibliographyEntry"/>
            <ns0:rPr>
              <ns0:lang ns0:val="de-DE"/>
            </ns0:rPr>
          </ns0:pPr>
          <ns0:bookmarkStart ns0:id="71" ns0:name="_CTVL001c9b228fea1bf4cc58ea4486f2b525b22"/>
          <ns0:r>
            <ns0:t xml:space="preserve">Anthropic. „Model comparison table.“ </ns0:t>
          </ns0:r>
          <ns0:r ns0:rsidRPr="00895541">
            <ns0:rPr>
              <ns0:lang ns0:val="de-DE"/>
            </ns0:rPr>
            <ns0:t>Zuletzt geprüft am 12.07.2025. https://docs.anthropic.com/en/docs/about-claude/models/overview#model-comparison-table.</ns0:t>
          </ns0:r>
        </ns0:p>
        <ns0:p ns2:paraId="76056F66" ns2:textId="77777777" ns0:rsidR="00895541" ns0:rsidRPr="00895541" ns0:rsidRDefault="00895541" ns0:rsidP="00895541">
          <ns0:pPr>
            <ns0:pStyle ns0:val="CitaviBibliographyEntry"/>
            <ns0:rPr>
              <ns0:lang ns0:val="de-DE"/>
            </ns0:rPr>
          </ns0:pPr>
          <ns0:bookmarkStart ns0:id="72" ns0:name="_CTVL00101fe00f158734fe894a135d598550d81"/>
          <ns0:bookmarkEnd ns0:id="71"/>
          <ns0:r ns0:rsidRPr="00895541">
            <ns0:rPr>
              <ns0:lang ns0:val="de-DE"/>
            </ns0:rPr>
            <ns0:t>Bauen digital Schweiz / buildingSMART Switzerland. „Digital vernetzte Bauproduktdaten als Grundlage für die Zirkularität: Anforderungen und Lösungsansätze.“ Letzte Aktualisierung 01.09.2024. https://bauen-digital.ch/aktuell/whitepaper-digital-vernetzte-bauproduktdaten-als-grundlage-fuer-die-zirkularitaet/.</ns0:t>
          </ns0:r>
        </ns0:p>
        <ns0:p ns2:paraId="799828A1" ns2:textId="77777777" ns0:rsidR="00895541" ns0:rsidRPr="00895541" ns0:rsidRDefault="00895541" ns0:rsidP="00895541">
          <ns0:pPr>
            <ns0:pStyle ns0:val="CitaviBibliographyEntry"/>
            <ns0:rPr>
              <ns0:lang ns0:val="de-DE"/>
            </ns0:rPr>
          </ns0:pPr>
          <ns0:bookmarkStart ns0:id="73" ns0:name="_CTVL0019db95689c21a4553a6b66f763ec6a46a"/>
          <ns0:bookmarkEnd ns0:id="72"/>
          <ns0:r>
            <ns0:t xml:space="preserve">Bell, Elizabeth. „Generative AI vs. Large Language Models (LLMs): What's the Difference?“ </ns0:t>
          </ns0:r>
          <ns0:r ns0:rsidRPr="00895541">
            <ns0:rPr>
              <ns0:lang ns0:val="de-DE"/>
            </ns0:rPr>
            <ns0:t>Letzte Aktualisierung 19.09.2024. https://appian.com/blog/acp/process-automation/generative-ai-vs-large-language-models#:~:text=Generative%20AI%20is%20a%20broad,generating%20kind%20of%20generative%20AI.</ns0:t>
          </ns0:r>
        </ns0:p>
        <ns0:p ns2:paraId="3EADB99E" ns2:textId="77777777" ns0:rsidR="00895541" ns0:rsidRDefault="00895541" ns0:rsidP="00895541">
          <ns0:pPr>
            <ns0:pStyle ns0:val="CitaviBibliographyEntry"/>
          </ns0:pPr>
          <ns0:bookmarkStart ns0:id="74" ns0:name="_CTVL00124ea6b6621b849ccb221055e1379de51"/>
          <ns0:bookmarkEnd ns0:id="73"/>
          <ns0:r ns0:rsidRPr="00895541">
            <ns0:rPr>
              <ns0:lang ns0:val="de-DE"/>
            </ns0:rPr>
            <ns0:t xml:space="preserve">Brown, Tom B., Benjamin Mann, und Nick Ryder et al. </ns0:t>
          </ns0:r>
          <ns0:r>
            <ns0:t>„Language Models are Few-Shot Learners.“, 2020.</ns0:t>
          </ns0:r>
        </ns0:p>
        <ns0:p ns2:paraId="6CBCBC8B" ns2:textId="77777777" ns0:rsidR="00895541" ns0:rsidRPr="00895541" ns0:rsidRDefault="00895541" ns0:rsidP="00895541">
          <ns0:pPr>
            <ns0:pStyle ns0:val="CitaviBibliographyEntry"/>
            <ns0:rPr>
              <ns0:lang ns0:val="de-DE"/>
            </ns0:rPr>
          </ns0:pPr>
          <ns0:bookmarkStart ns0:id="75" ns0:name="_CTVL001540103e2f3084f2c8827d173bee64942"/>
          <ns0:bookmarkEnd ns0:id="74"/>
          <ns0:r ns0:rsidRPr="00895541">
            <ns0:rPr>
              <ns0:lang ns0:val="de-DE"/>
            </ns0:rPr>
            <ns0:t>cadwork Informatik. „BIM Holzbau: Manual.“ Letzte Aktualisierung 26.02.2024. https://kb.cadwork.ch/holzbau/manual.</ns0:t>
          </ns0:r>
        </ns0:p>
        <ns0:p ns2:paraId="137C9106" ns2:textId="77777777" ns0:rsidR="00895541" ns0:rsidRDefault="00895541" ns0:rsidP="00895541">
          <ns0:pPr>
            <ns0:pStyle ns0:val="CitaviBibliographyEntry"/>
          </ns0:pPr>
          <ns0:bookmarkStart ns0:id="76" ns0:name="_CTVL001f5b6199da81841408caf7a9430210528"/>
          <ns0:bookmarkEnd ns0:id="75"/>
          <ns0:r ns0:rsidRPr="00895541">
            <ns0:rPr>
              <ns0:lang ns0:val="de-DE"/>
            </ns0:rPr>
            <ns0:t xml:space="preserve">Chiang, Wei-Lin, Lianmin Zheng, und Ying Sheng et al. </ns0:t>
          </ns0:r>
          <ns0:r>
            <ns0:t>„Chatbot Arena: An Open Platform for Evaluating LLMs by Human Preference.“, 2024. https://arxiv.org/abs/2403.04132.</ns0:t>
          </ns0:r>
        </ns0:p>
        <ns0:p ns2:paraId="51780785" ns2:textId="77777777" ns0:rsidR="00895541" ns0:rsidRPr="00895541" ns0:rsidRDefault="00895541" ns0:rsidP="00895541">
          <ns0:pPr>
            <ns0:pStyle ns0:val="CitaviBibliographyEntry"/>
            <ns0:rPr>
              <ns0:lang ns0:val="de-DE"/>
            </ns0:rPr>
          </ns0:pPr>
          <ns0:bookmarkStart ns0:id="77" ns0:name="_CTVL0016a6bb7157cc34b6ea761879f6976e0a6"/>
          <ns0:bookmarkEnd ns0:id="76"/>
          <ns0:r ns0:rsidRPr="00895541">
            <ns0:rPr>
              <ns0:lang ns0:val="de-DE"/>
            </ns0:rPr>
            <ns0:t>DIN Deutsches Institut für Normung e.V.</ns0:t>
          </ns0:r>
          <ns0:bookmarkEnd ns0:id="77"/>
          <ns0:r ns0:rsidRPr="00895541">
            <ns0:rPr>
              <ns0:lang ns0:val="de-DE"/>
            </ns0:rPr>
            <ns0:t xml:space="preserve"> </ns0:t>
          </ns0:r>
          <ns0:r ns0:rsidRPr="00895541">
            <ns0:rPr>
              <ns0:i/>
              <ns0:lang ns0:val="de-DE"/>
            </ns0:rPr>
            <ns0:t>DIN EN 45020:2007-03: Normung und damit zusammenhängende Tätigkeiten – Allgemeine Begriffe (ISO/IEC Guide 2:2004); Dreisprachige Fassung EN 45020:2006</ns0:t>
          </ns0:r>
          <ns0:r ns0:rsidRPr="00895541">
            <ns0:rPr>
              <ns0:lang ns0:val="de-DE"/>
            </ns0:rPr>
            <ns0:t>. Berlin: DIN Media GmbH, 2007.</ns0:t>
          </ns0:r>
        </ns0:p>
        <ns0:p ns2:paraId="0F70E758" ns2:textId="77777777" ns0:rsidR="00895541" ns0:rsidRPr="00895541" ns0:rsidRDefault="00895541" ns0:rsidP="00895541">
          <ns0:pPr>
            <ns0:pStyle ns0:val="CitaviBibliographyEntry"/>
            <ns0:rPr>
              <ns0:lang ns0:val="de-DE"/>
            </ns0:rPr>
          </ns0:pPr>
          <ns0:bookmarkStart ns0:id="78" ns0:name="_CTVL001ffe76d7a8f314690a0210cf46e450730"/>
          <ns0:r ns0:rsidRPr="00895541">
            <ns0:rPr>
              <ns0:lang ns0:val="de-DE"/>
            </ns0:rPr>
            <ns0:t>DVW e. V., und Runder Tisch GIS evV. „Leitfaden Geodäsie und BIM.“ Letzte Aktualisierung 24.09.2024. https://dvw.de/publikationen/merkblatt-geodaeise-bim-2024.</ns0:t>
          </ns0:r>
        </ns0:p>
        <ns0:p ns2:paraId="00E801BA" ns2:textId="77777777" ns0:rsidR="00895541" ns0:rsidRPr="00895541" ns0:rsidRDefault="00895541" ns0:rsidP="00895541">
          <ns0:pPr>
            <ns0:pStyle ns0:val="CitaviBibliographyEntry"/>
            <ns0:rPr>
              <ns0:lang ns0:val="de-DE"/>
            </ns0:rPr>
          </ns0:pPr>
          <ns0:bookmarkStart ns0:id="79" ns0:name="_CTVL001a21aa408082e4579be2ea796662fc6b8"/>
          <ns0:bookmarkEnd ns0:id="78"/>
          <ns0:r>
            <ns0:t xml:space="preserve">Epoch AI. „Data on Notable AI Models.“ </ns0:t>
          </ns0:r>
          <ns0:r ns0:rsidRPr="00895541">
            <ns0:rPr>
              <ns0:lang ns0:val="de-DE"/>
            </ns0:rPr>
            <ns0:t>Letzte Aktualisierung 11.07.2025. https://epoch.ai/data/notable-ai-models.</ns0:t>
          </ns0:r>
        </ns0:p>
        <ns0:p ns2:paraId="32BCD276" ns2:textId="77777777" ns0:rsidR="00895541" ns0:rsidRPr="00895541" ns0:rsidRDefault="00895541" ns0:rsidP="00895541">
          <ns0:pPr>
            <ns0:pStyle ns0:val="CitaviBibliographyEntry"/>
            <ns0:rPr>
              <ns0:lang ns0:val="de-DE"/>
            </ns0:rPr>
          </ns0:pPr>
          <ns0:bookmarkStart ns0:id="80" ns0:name="_CTVL001cb442b85e4b0407fa6b32410358b04b5"/>
          <ns0:bookmarkEnd ns0:id="79"/>
          <ns0:r>
            <ns0:t>European Commission.</ns0:t>
          </ns0:r>
          <ns0:bookmarkEnd ns0:id="80"/>
          <ns0:r>
            <ns0:t xml:space="preserve"> </ns0:t>
          </ns0:r>
          <ns0:r ns0:rsidRPr="00895541">
            <ns0:rPr>
              <ns0:i/>
            </ns0:rPr>
            <ns0:t>Building Information Modelling (BIM) standardization</ns0:t>
          </ns0:r>
          <ns0:r ns0:rsidRPr="00895541">
            <ns0:t xml:space="preserve">. </ns0:t>
          </ns0:r>
          <ns0:r ns0:rsidRPr="00895541">
            <ns0:rPr>
              <ns0:lang ns0:val="de-DE"/>
            </ns0:rPr>
            <ns0:t>Unter Mitarbeit von Martin Poljanšek. Publications Office, 2017. https://doi.org/10.2760/36471.</ns0:t>
          </ns0:r>
        </ns0:p>
        <ns0:p ns2:paraId="75884225" ns2:textId="77777777" ns0:rsidR="00895541" ns0:rsidRDefault="00895541" ns0:rsidP="00895541">
          <ns0:pPr>
            <ns0:pStyle ns0:val="CitaviBibliographyEntry"/>
          </ns0:pPr>
          <ns0:bookmarkStart ns0:id="81" ns0:name="_CTVL00100a2101058c0428aa8aa6fdbfff83308"/>
          <ns0:r>
            <ns0:t>Fuchs, Stefan. „Natural Language Processing for Building Code Interpretation: Systematic Literature Review Report.“, 2021.</ns0:t>
          </ns0:r>
        </ns0:p>
        <ns0:p ns2:paraId="74321FE7" ns2:textId="77777777" ns0:rsidR="00895541" ns0:rsidRPr="00895541" ns0:rsidRDefault="00895541" ns0:rsidP="00895541">
          <ns0:pPr>
            <ns0:pStyle ns0:val="CitaviBibliographyEntry"/>
            <ns0:rPr>
              <ns0:lang ns0:val="de-DE"/>
            </ns0:rPr>
          </ns0:pPr>
          <ns0:bookmarkStart ns0:id="82" ns0:name="_CTVL0016fb4fe228efc4f819679ecaaa5df6bd3"/>
          <ns0:bookmarkEnd ns0:id="81"/>
          <ns0:r ns0:rsidRPr="00895541">
            <ns0:rPr>
              <ns0:lang ns0:val="de-DE"/>
            </ns0:rPr>
            <ns0:t>Golinski, Ralf-Stefan. „Warum BIM Standards braucht: Weshalb noch fehlende Standards aber nicht länger am Einsatz von BIM hindern sollten. Im Gespräch mit Philipp Albrecht, Leiter bei DIN für das Geschäftsfeld BIM, und Dr. Jan Tulke, Geschäftsführer der planen-bauen 4.0 GmbH.“, Mai 2022. https://planen-bauen40.de/warum-bim-standards-braucht/.</ns0:t>
          </ns0:r>
        </ns0:p>
        <ns0:p ns2:paraId="6242300B" ns2:textId="77777777" ns0:rsidR="00895541" ns0:rsidRPr="00895541" ns0:rsidRDefault="00895541" ns0:rsidP="00895541">
          <ns0:pPr>
            <ns0:pStyle ns0:val="CitaviBibliographyEntry"/>
            <ns0:rPr>
              <ns0:lang ns0:val="de-DE"/>
            </ns0:rPr>
          </ns0:pPr>
          <ns0:bookmarkStart ns0:id="83" ns0:name="_CTVL0012473eecec4224ab79115632b089f9623"/>
          <ns0:bookmarkEnd ns0:id="82"/>
          <ns0:r ns0:rsidRPr="00895541">
            <ns0:rPr>
              <ns0:lang ns0:val="de-DE"/>
            </ns0:rPr>
            <ns0:t>Google. „Gemini-Modelle.“ Zuletzt geprüft am 12.07.2025. https://ai.google.dev/gemini-api/docs/models?hl=de#gemini-2.5-pro.</ns0:t>
          </ns0:r>
        </ns0:p>
        <ns0:p ns2:paraId="4F14F8C0" ns2:textId="77777777" ns0:rsidR="00895541" ns0:rsidRPr="00895541" ns0:rsidRDefault="00895541" ns0:rsidP="00895541">
          <ns0:pPr>
            <ns0:pStyle ns0:val="CitaviBibliographyEntry"/>
            <ns0:rPr>
              <ns0:lang ns0:val="de-DE"/>
            </ns0:rPr>
          </ns0:pPr>
          <ns0:bookmarkStart ns0:id="84" ns0:name="_CTVL00163779b25c847427a8900e502e4f7e770"/>
          <ns0:bookmarkEnd ns0:id="83"/>
          <ns0:r ns0:rsidRPr="00895541">
            <ns0:rPr>
              <ns0:lang ns0:val="de-DE"/>
            </ns0:rPr>
            <ns0:t>Götz, Marco. „DIN BIM Cloud: Qualifizierte Modelle mit standardisierten Merkmalen.“ Zuletzt geprüft am 04.07.2025. https://www.autodesk.com/autodesk-university/class/DIN-BIM-Cloud-Qualifizierte-Modelle-mit-standardisierten-Merkmalen-2020?msockid=20336f34fe07670e03a17afdffef66e3#handout.</ns0:t>
          </ns0:r>
        </ns0:p>
        <ns0:p ns2:paraId="6C9C3008" ns2:textId="77777777" ns0:rsidR="00895541" ns0:rsidRPr="00895541" ns0:rsidRDefault="00895541" ns0:rsidP="00895541">
          <ns0:pPr>
            <ns0:pStyle ns0:val="CitaviBibliographyEntry"/>
            <ns0:rPr>
              <ns0:lang ns0:val="de-DE"/>
            </ns0:rPr>
          </ns0:pPr>
          <ns0:bookmarkStart ns0:id="85" ns0:name="_CTVL001adb16acf50cb4c30979f18b8a0aa30b2"/>
          <ns0:bookmarkEnd ns0:id="84"/>
          <ns0:r ns0:rsidRPr="00895541">
            <ns0:rPr>
              <ns0:lang ns0:val="de-DE"/>
            </ns0:rPr>
            <ns0:t>Günthner, Willibald A., Hrsg.</ns0:t>
          </ns0:r>
          <ns0:bookmarkEnd ns0:id="85"/>
          <ns0:r ns0:rsidRPr="00895541">
            <ns0:rPr>
              <ns0:lang ns0:val="de-DE"/>
            </ns0:rPr>
            <ns0:t xml:space="preserve"> </ns0:t>
          </ns0:r>
          <ns0:r ns0:rsidRPr="00895541">
            <ns0:rPr>
              <ns0:i/>
              <ns0:lang ns0:val="de-DE"/>
            </ns0:rPr>
            <ns0:t xml:space="preserve">Digitale Baustelle - innovativer Planen, effizienter Ausführen: Werkzeuge und Methoden für das Bauen im 21. Jahrhundert. </ns0:t>
          </ns0:r>
          <ns0:r ns0:rsidRPr="00895541">
            <ns0:rPr>
              <ns0:lang ns0:val="de-DE"/>
            </ns0:rPr>
            <ns0:t>VDI-Buch. Berlin, Heidelberg: Springer.</ns0:t>
          </ns0:r>
        </ns0:p>
        <ns0:p ns2:paraId="6B169F36" ns2:textId="77777777" ns0:rsidR="00895541" ns0:rsidRPr="00895541" ns0:rsidRDefault="00895541" ns0:rsidP="00895541">
          <ns0:pPr>
            <ns0:pStyle ns0:val="CitaviBibliographyEntry"/>
            <ns0:rPr>
              <ns0:lang ns0:val="de-DE"/>
            </ns0:rPr>
          </ns0:pPr>
          <ns0:bookmarkStart ns0:id="86" ns0:name="_CTVL001a41f230e308846d996f05dd16d9e9f7c"/>
          <ns0:r ns0:rsidRPr="00895541">
            <ns0:rPr>
              <ns0:lang ns0:val="de-DE"/>
            </ns0:rPr>
            <ns0:t>Hofstadler, Christian, und Christoph Motzko.</ns0:t>
          </ns0:r>
          <ns0:bookmarkEnd ns0:id="86"/>
          <ns0:r ns0:rsidRPr="00895541">
            <ns0:rPr>
              <ns0:lang ns0:val="de-DE"/>
            </ns0:rPr>
            <ns0:t xml:space="preserve"> </ns0:t>
          </ns0:r>
          <ns0:r ns0:rsidRPr="00895541">
            <ns0:rPr>
              <ns0:i/>
              <ns0:lang ns0:val="de-DE"/>
            </ns0:rPr>
            <ns0:t>Agile Digitalisierung im Baubetrieb</ns0:t>
          </ns0:r>
          <ns0:r ns0:rsidRPr="00895541">
            <ns0:rPr>
              <ns0:lang ns0:val="de-DE"/>
            </ns0:rPr>
            <ns0:t>. Springer Fachmedien Wiesbaden, 2021. https://doi.org/10.1007/978-3-658-34107-7.</ns0:t>
          </ns0:r>
        </ns0:p>
        <ns0:p ns2:paraId="2784DA9F" ns2:textId="77777777" ns0:rsidR="00895541" ns0:rsidRDefault="00895541" ns0:rsidP="00895541">
          <ns0:pPr>
            <ns0:pStyle ns0:val="CitaviBibliographyEntry"/>
          </ns0:pPr>
          <ns0:bookmarkStart ns0:id="87" ns0:name="_CTVL001cfa4a3347c214384967164c8d0a276f2"/>
          <ns0:r ns0:rsidRPr="00895541">
            <ns0:rPr>
              <ns0:lang ns0:val="de-DE"/>
            </ns0:rPr>
            <ns0:t xml:space="preserve">Honroth, Thorsten, Julien Siebert, und Patricia Kelbert. „Retrieval Augmented Generation (RAG): Chatten mit den eigenen Daten.“ </ns0:t>
          </ns0:r>
          <ns0:r>
            <ns0:t>Letzte Aktualisierung 13.03.2024.</ns0:t>
          </ns0:r>
        </ns0:p>
        <ns0:p ns2:paraId="77FE3E88" ns2:textId="77777777" ns0:rsidR="00895541" ns0:rsidRPr="00895541" ns0:rsidRDefault="00895541" ns0:rsidP="00895541">
          <ns0:pPr>
            <ns0:pStyle ns0:val="CitaviBibliographyEntry"/>
            <ns0:rPr>
              <ns0:lang ns0:val="de-DE"/>
            </ns0:rPr>
          </ns0:pPr>
          <ns0:bookmarkStart ns0:id="88" ns0:name="_CTVL001cdd02dc2fecb43e4ac3e6528fb4758c2"/>
          <ns0:bookmarkEnd ns0:id="87"/>
          <ns0:r>
            <ns0:t xml:space="preserve">IntuitionLabs. „Fine-Tuning vs Distillation vs Prompt Engineering for LLMs in Pharma and Life Sciences.“ </ns0:t>
          </ns0:r>
          <ns0:r ns0:rsidRPr="00895541">
            <ns0:rPr>
              <ns0:lang ns0:val="de-DE"/>
            </ns0:rPr>
            <ns0:t>Letzte Aktualisierung 03.04.2025. https://intuitionlabs.ai/articles/llms-fine-tuning-vs-distillation-vs-prompting.</ns0:t>
          </ns0:r>
        </ns0:p>
        <ns0:p ns2:paraId="5C0D6C1F" ns2:textId="77777777" ns0:rsidR="00895541" ns0:rsidRPr="00895541" ns0:rsidRDefault="00895541" ns0:rsidP="00895541">
          <ns0:pPr>
            <ns0:pStyle ns0:val="CitaviBibliographyEntry"/>
            <ns0:rPr>
              <ns0:lang ns0:val="de-DE"/>
            </ns0:rPr>
          </ns0:pPr>
          <ns0:bookmarkStart ns0:id="89" ns0:name="_CTVL001c3e027adb5c04b3894338cce66aa6ceb"/>
          <ns0:bookmarkEnd ns0:id="88"/>
          <ns0:r>
            <ns0:t xml:space="preserve">Iranmanesh, Sima, Hadeel Saadany, und Edlira Vakaj. „LLM-assisted Graph-RAG Information Extraction from IFC Data.“ </ns0:t>
          </ns0:r>
          <ns0:r ns0:rsidRPr="00895541">
            <ns0:rPr>
              <ns0:lang ns0:val="de-DE"/>
            </ns0:rPr>
            <ns0:t>Zuletzt geprüft am 03.07.2025. https://arxiv.org/pdf/2504.16813#:~:text=Despite%20its%20effectiveness%20in%20simpler,This%20suggests%20that.</ns0:t>
          </ns0:r>
        </ns0:p>
        <ns0:p ns2:paraId="4D796197" ns2:textId="77777777" ns0:rsidR="00895541" ns0:rsidRPr="00895541" ns0:rsidRDefault="00895541" ns0:rsidP="00895541">
          <ns0:pPr>
            <ns0:pStyle ns0:val="CitaviBibliographyEntry"/>
            <ns0:rPr>
              <ns0:lang ns0:val="de-DE"/>
            </ns0:rPr>
          </ns0:pPr>
          <ns0:bookmarkStart ns0:id="90" ns0:name="_CTVL001e47dd1f9331c4d0395becca805e0acd0"/>
          <ns0:bookmarkEnd ns0:id="89"/>
          <ns0:r>
            <ns0:t xml:space="preserve">llm-stats.com. „DeepSeek-R1.“ </ns0:t>
          </ns0:r>
          <ns0:r ns0:rsidRPr="00895541">
            <ns0:rPr>
              <ns0:lang ns0:val="de-DE"/>
            </ns0:rPr>
            <ns0:t>Zuletzt geprüft am 12.07.2025. https://llm-stats.com/models/deepseek-r1.</ns0:t>
          </ns0:r>
        </ns0:p>
        <ns0:p ns2:paraId="20EFF514" ns2:textId="77777777" ns0:rsidR="00895541" ns0:rsidRPr="00895541" ns0:rsidRDefault="00895541" ns0:rsidP="00895541">
          <ns0:pPr>
            <ns0:pStyle ns0:val="CitaviBibliographyEntry"/>
            <ns0:rPr>
              <ns0:lang ns0:val="de-DE"/>
            </ns0:rPr>
          </ns0:pPr>
          <ns0:bookmarkStart ns0:id="91" ns0:name="_CTVL001361dd1f1c2ef43bdbf54ed4aa230aaa2"/>
          <ns0:bookmarkEnd ns0:id="90"/>
          <ns0:r ns0:rsidRPr="00895541">
            <ns0:rPr>
              <ns0:lang ns0:val="de-DE"/>
            </ns0:rPr>
            <ns0:t>lmarena.ai. „Leaderboard Overview.“ Letzte Aktualisierung 11.07.2025. https://lmarena.ai/leaderboard.</ns0:t>
          </ns0:r>
        </ns0:p>
        <ns0:p ns2:paraId="620EDF34" ns2:textId="77777777" ns0:rsidR="00895541" ns0:rsidRDefault="00895541" ns0:rsidP="00895541">
          <ns0:pPr>
            <ns0:pStyle ns0:val="CitaviBibliographyEntry"/>
          </ns0:pPr>
          <ns0:bookmarkStart ns0:id="92" ns0:name="_CTVL001deceb92e84664d89a8a4eced78d43211"/>
          <ns0:bookmarkEnd ns0:id="91"/>
          <ns0:r>
            <ns0:t>Maslej, Nestor, Loredana Fattorini, und Raymond Perrault et al. „Artificial Intelligence Index Report 2025.“, 2025.</ns0:t>
          </ns0:r>
        </ns0:p>
        <ns0:p ns2:paraId="59D83D5C" ns2:textId="77777777" ns0:rsidR="00895541" ns0:rsidRPr="00895541" ns0:rsidRDefault="00895541" ns0:rsidP="00895541">
          <ns0:pPr>
            <ns0:pStyle ns0:val="CitaviBibliographyEntry"/>
            <ns0:rPr>
              <ns0:lang ns0:val="de-DE"/>
            </ns0:rPr>
          </ns0:pPr>
          <ns0:bookmarkStart ns0:id="93" ns0:name="_CTVL001df7a080455d045e881a80b89fd2cbf8e"/>
          <ns0:bookmarkEnd ns0:id="92"/>
          <ns0:r>
            <ns0:t xml:space="preserve">Mistral AI. </ns0:t>
          </ns0:r>
          <ns0:r ns0:rsidRPr="00895541">
            <ns0:rPr>
              <ns0:lang ns0:val="de-DE"/>
            </ns0:rPr>
            <ns0:t>„Models Overview.“ Zuletzt geprüft am 12.07.2025. https://docs.mistral.ai/getting-started/models/models_overview/.</ns0:t>
          </ns0:r>
        </ns0:p>
        <ns0:p ns2:paraId="3EF2F63D" ns2:textId="77777777" ns0:rsidR="00895541" ns0:rsidRPr="00895541" ns0:rsidRDefault="00895541" ns0:rsidP="00895541">
          <ns0:pPr>
            <ns0:pStyle ns0:val="CitaviBibliographyEntry"/>
            <ns0:rPr>
              <ns0:lang ns0:val="de-DE"/>
            </ns0:rPr>
          </ns0:pPr>
          <ns0:bookmarkStart ns0:id="94" ns0:name="_CTVL001113484754e9445999ef9112658a12e07"/>
          <ns0:bookmarkEnd ns0:id="93"/>
          <ns0:r>
            <ns0:t xml:space="preserve">Ocula Group. „Foundation Models: The Building Blocks of Modern AI Systems.“ </ns0:t>
          </ns0:r>
          <ns0:r ns0:rsidRPr="00895541">
            <ns0:rPr>
              <ns0:lang ns0:val="de-DE"/>
            </ns0:rPr>
            <ns0:t>Letzte Aktualisierung 11.07.2025. https://oculagroup.com/view-article/142#:~:text=Traditional%20machine%20learning%20approaches%20required,each%20generation%20of%20models%20growing.</ns0:t>
          </ns0:r>
        </ns0:p>
        <ns0:p ns2:paraId="37C3D369" ns2:textId="77777777" ns0:rsidR="00895541" ns0:rsidRPr="00895541" ns0:rsidRDefault="00895541" ns0:rsidP="00895541">
          <ns0:pPr>
            <ns0:pStyle ns0:val="CitaviBibliographyEntry"/>
            <ns0:rPr>
              <ns0:lang ns0:val="de-DE"/>
            </ns0:rPr>
          </ns0:pPr>
          <ns0:bookmarkStart ns0:id="95" ns0:name="_CTVL001c970c57a1a9245a69a707782df6dcd7b"/>
          <ns0:bookmarkEnd ns0:id="94"/>
          <ns0:r ns0:rsidRPr="00895541">
            <ns0:rPr>
              <ns0:lang ns0:val="de-DE"/>
            </ns0:rPr>
            <ns0:t>OpenAI. „Model GPT-4o.“ Zuletzt geprüft am 12.07.2025. https://platform.openai.com/docs/models/gpt-4o.</ns0:t>
          </ns0:r>
        </ns0:p>
        <ns0:p ns2:paraId="4697EA93" ns2:textId="77777777" ns0:rsidR="00895541" ns0:rsidRPr="00895541" ns0:rsidRDefault="00895541" ns0:rsidP="00895541">
          <ns0:pPr>
            <ns0:pStyle ns0:val="CitaviBibliographyEntry"/>
            <ns0:rPr>
              <ns0:lang ns0:val="de-DE"/>
            </ns0:rPr>
          </ns0:pPr>
          <ns0:bookmarkStart ns0:id="96" ns0:name="_CTVL0014c728e1a3a914f1b8caf8444198fb94c"/>
          <ns0:bookmarkEnd ns0:id="95"/>
          <ns0:r ns0:rsidRPr="00895541">
            <ns0:rPr>
              <ns0:lang ns0:val="de-DE"/>
            </ns0:rPr>
            <ns0:t>OpenAI. „Model GPT-o3.“ Zuletzt geprüft am 12.07.2025. https://platform.openai.com/docs/models/o3.</ns0:t>
          </ns0:r>
        </ns0:p>
        <ns0:p ns2:paraId="46D5A56B" ns2:textId="77777777" ns0:rsidR="00895541" ns0:rsidRDefault="00895541" ns0:rsidP="00895541">
          <ns0:pPr>
            <ns0:pStyle ns0:val="CitaviBibliographyEntry"/>
          </ns0:pPr>
          <ns0:bookmarkStart ns0:id="97" ns0:name="_CTVL001ea536b82e62748bbb6c406b31d9f2717"/>
          <ns0:bookmarkEnd ns0:id="96"/>
          <ns0:r ns0:rsidRPr="00895541">
            <ns0:rPr>
              <ns0:lang ns0:val="de-DE"/>
            </ns0:rPr>
            <ns0:t xml:space="preserve">Pauwels, Pieter, und Walter Terkaj. </ns0:t>
          </ns0:r>
          <ns0:r>
            <ns0:t>„EXPRESS to OWL for construction industry: Towards a recommendable and usable ifcOWL ontology.“</ns0:t>
          </ns0:r>
          <ns0:bookmarkEnd ns0:id="97"/>
          <ns0:r>
            <ns0:t xml:space="preserve"> </ns0:t>
          </ns0:r>
          <ns0:r ns0:rsidRPr="00895541">
            <ns0:rPr>
              <ns0:i/>
            </ns0:rPr>
            <ns0:t>Automation in Construction</ns0:t>
          </ns0:r>
          <ns0:r ns0:rsidRPr="00895541">
            <ns0:t xml:space="preserve"> 63 (2016): 100–133. https://doi.org/10.1016/j.autcon.2015.12.003.</ns0:t>
          </ns0:r>
        </ns0:p>
        <ns0:p ns2:paraId="3D9A639E" ns2:textId="77777777" ns0:rsidR="00895541" ns0:rsidRPr="00895541" ns0:rsidRDefault="00895541" ns0:rsidP="00895541">
          <ns0:pPr>
            <ns0:pStyle ns0:val="CitaviBibliographyEntry"/>
            <ns0:rPr>
              <ns0:lang ns0:val="de-DE"/>
            </ns0:rPr>
          </ns0:pPr>
          <ns0:bookmarkStart ns0:id="98" ns0:name="_CTVL0019ce58c0e125c4d248eb592f0474da213"/>
          <ns0:r>
            <ns0:t xml:space="preserve">Poljanšek, Martin. </ns0:t>
          </ns0:r>
          <ns0:r ns0:rsidRPr="00895541">
            <ns0:rPr>
              <ns0:lang ns0:val="de-DE"/>
            </ns0:rPr>
            <ns0:t>„Building Information Modelling (BIM) standardization: Richtlinie (EU) 2019/1024.“ Letzte Aktualisierung 26.06.2017. https://eur-lex.europa.eu/legal-content/de/TXT/?uri=CELEX%3A32019L1024.</ns0:t>
          </ns0:r>
        </ns0:p>
        <ns0:p ns2:paraId="0B422557" ns2:textId="77777777" ns0:rsidR="00895541" ns0:rsidRDefault="00895541" ns0:rsidP="00895541">
          <ns0:pPr>
            <ns0:pStyle ns0:val="CitaviBibliographyEntry"/>
          </ns0:pPr>
          <ns0:bookmarkStart ns0:id="99" ns0:name="_CTVL001f35a06f01917463fab7ed6732fb9426b"/>
          <ns0:bookmarkEnd ns0:id="98"/>
          <ns0:r ns0:rsidRPr="00895541">
            <ns0:rPr>
              <ns0:lang ns0:val="de-DE"/>
            </ns0:rPr>
            <ns0:t>Schwarzwälder, Hannes.</ns0:t>
          </ns0:r>
          <ns0:bookmarkEnd ns0:id="99"/>
          <ns0:r ns0:rsidRPr="00895541">
            <ns0:rPr>
              <ns0:lang ns0:val="de-DE"/>
            </ns0:rPr>
            <ns0:t xml:space="preserve"> </ns0:t>
          </ns0:r>
          <ns0:r ns0:rsidRPr="00895541">
            <ns0:rPr>
              <ns0:i/>
              <ns0:lang ns0:val="de-DE"/>
            </ns0:rPr>
            <ns0:t>Die digitale Bauwirtschaft - Wege aus der Branchenlogik: Status Quo und Chancen der digitalen Transformation</ns0:t>
          </ns0:r>
          <ns0:r ns0:rsidRPr="00895541">
            <ns0:rPr>
              <ns0:lang ns0:val="de-DE"/>
            </ns0:rPr>
            <ns0:t xml:space="preserve">. </ns0:t>
          </ns0:r>
          <ns0:r ns0:rsidRPr="00895541">
            <ns0:t>Springer Vieweg, 2023. http://www.springer.com/.</ns0:t>
          </ns0:r>
        </ns0:p>
        <ns0:p ns2:paraId="1957D854" ns2:textId="77777777" ns0:rsidR="00895541" ns0:rsidRPr="00895541" ns0:rsidRDefault="00895541" ns0:rsidP="00895541">
          <ns0:pPr>
            <ns0:pStyle ns0:val="CitaviBibliographyEntry"/>
            <ns0:rPr>
              <ns0:lang ns0:val="de-DE"/>
            </ns0:rPr>
          </ns0:pPr>
          <ns0:bookmarkStart ns0:id="100" ns0:name="_CTVL0011c46c84fa83849299f688e8778db8d9b"/>
          <ns0:r>
            <ns0:t xml:space="preserve">The Nordic Sustainable COnstruction. </ns0:t>
          </ns0:r>
          <ns0:r ns0:rsidRPr="00895541">
            <ns0:rPr>
              <ns0:lang ns0:val="de-DE"/>
            </ns0:rPr>
            <ns0:t>„BIM4LCA Files.“ Letzte Aktualisierung 14.08.2024. https://www.nordicsustainableconstruction.com/knowledge/2024/august/bim4lca-files.</ns0:t>
          </ns0:r>
        </ns0:p>
        <ns0:p ns2:paraId="4A6F4222" ns2:textId="7A84E21A" ns0:rsidR="00B572FF" ns0:rsidRPr="00BF2EAC" ns0:rsidRDefault="00895541" ns0:rsidP="00895541">
          <ns0:pPr>
            <ns0:pStyle ns0:val="CitaviBibliographyEntry"/>
          </ns0:pPr>
          <ns0:bookmarkStart ns0:id="101" ns0:name="_CTVL001ac5efe2a45f44a95a4a38e0aec5165b2"/>
          <ns0:bookmarkEnd ns0:id="100"/>
          <ns0:r ns0:rsidRPr="00895541">
            <ns0:rPr>
              <ns0:lang ns0:val="de-DE"/>
            </ns0:rPr>
            <ns0:t>Tunstall, Lewis, Leandro von Werra, Thomas Wolf, und Aurélien Géron.</ns0:t>
          </ns0:r>
          <ns0:bookmarkEnd ns0:id="101"/>
          <ns0:r ns0:rsidRPr="00895541">
            <ns0:rPr>
              <ns0:lang ns0:val="de-DE"/>
            </ns0:rPr>
            <ns0:t xml:space="preserve"> </ns0:t>
          </ns0:r>
          <ns0:r ns0:rsidRPr="00895541">
            <ns0:rPr>
              <ns0:i/>
            </ns0:rPr>
            <ns0:t>Natural language processing with transformers: Building language applications with hugging face</ns0:t>
          </ns0:r>
          <ns0:r ns0:rsidRPr="00895541">
            <ns0:t>. Revised edition. O'Reilly, 2022.</ns0:t>
          </ns0:r>
          <ns0:r ns0:rsidR="00B572FF">
            <ns0:fldChar ns0:fldCharType="end"/>
          </ns0:r>
        </ns0:p>
      </ns0:sdtContent>
    </ns0:sdt>
    <ns0:p ns2:paraId="0E7896C4" ns2:textId="5A7E6FC9" ns0:rsidR="00B572FF" ns0:rsidRPr="00F072D6" ns0:rsidRDefault="00B572FF" ns0:rsidP="00B572FF">
      <ns0:pPr>
        <ns0:rPr>
          <ns0:lang ns0:val="en-US"/>
        </ns0:rPr>
      </ns0:pPr>
    </ns0:p>
    <ns0:sectPr ns0:rsidR="00B572FF" ns0:rsidRPr="00F072D6" ns0:rsidSect="009F7106">
      <ns0:headerReference ns0:type="default" ns11:id="rId39"/>
      <ns0:pgSz ns0:w="11906" ns0:h="16838"/>
      <ns0:pgMar ns0:top="1418" ns0:right="1134" ns0:bottom="1418" ns0:left="1701" ns0:header="709" ns0:footer="709" ns0:gutter="0"/>
      <ns0:cols ns0:space="708"/>
      <ns0:docGrid ns0:linePitch="360"/>
    </ns0:sectPr>
  </ns0:body>
</ns0:document>
</file>

<file path=word/comments.xml><?xml version='1.0' encoding='UTF-8' standalone='yes'?>\n<w:comments xmlns:w="http://schemas.openxmlformats.org/wordprocessingml/2006/main">\n    <w:comment w:id="1" w:author="KI Korrekturtool" w:date="2025-07-22T14:40:15Z" w:initials="KI">\n        <w:p>\n            <w:pPr>\n                <w:pStyle w:val="CommentText"/>\n            </w:pPr>\n            <w:r>\n                <w:rPr>\n                    <w:color w:val="4169E1"/>\n                    <w:sz w:val="18"/>\n                </w:rPr>\n                <w:t>KI-Verbesserung (Wissenschaftlich): LLM (Large Language Model) -- Begründung: Abkürzungen im Abkürzungsverzeichnis sollten bei der ersten Erwähnung ausgeschrieben werden.</w:t>\n            </w:r>\n        </w:p>\n    </w:comment>\n    <w:comment w:id="2" w:author="KI Korrekturtool" w:date="2025-07-22T14:40:15Z" w:initials="KI">\n        <w:p>\n            <w:pPr>\n                <w:pStyle w:val="CommentText"/>\n            </w:pPr>\n            <w:r>\n                <w:rPr>\n                    <w:color w:val="FF8C00"/>\n                    <w:sz w:val="18"/>\n                </w:rPr>\n                <w:t>KI-Verbesserung (Stil): Relevanz von KI und standardisierten Planungsdaten im Holzbau -- Begründung: Das Wort &quot;später&quot; ist überflüssig.</w:t>\n            </w:r>\n        </w:p>\n    </w:comment>\n    <w:comment w:id="3" w:author="KI Korrekturtool" w:date="2025-07-22T14:40:15Z" w:initials="KI">\n        <w:p>\n            <w:pPr>\n                <w:pStyle w:val="CommentText"/>\n            </w:pPr>\n            <w:r>\n                <w:rPr>\n                    <w:color w:val="FF8C00"/>\n                    <w:sz w:val="18"/>\n                </w:rPr>\n                <w:t>KI-Verbesserung (Stil): Sie bildet die Grundlage für effiziente Zusammenarbeit, klare Zuständigkeiten und definiert die Ergebnisqualität. -- Begründung: Präzisere Formulierung.</w:t>\n            </w:r>\n        </w:p>\n    </w:comment>\n    <w:comment w:id="4" w:author="KI Korrekturtool" w:date="2025-07-22T14:40:15Z" w:initials="KI">\n        <w:p>\n            <w:pPr>\n                <w:pStyle w:val="CommentText"/>\n            </w:pPr>\n            <w:r>\n                <w:rPr>\n                    <w:color w:val="FF8C00"/>\n                    <w:sz w:val="18"/>\n                </w:rPr>\n                <w:t>KI-Verbesserung (Stil): In den Bereichen Simulation und Visualisierung (82 % Potenzial, 32 % Fähigkeiten) und BIM (64 %, 25 %) zeigt sich eine erhebliche Diskrepanz. -- Begründung: Präzisere Formulierung, Vermeidung von Wiederholungen.</w:t>\n            </w:r>\n        </w:p>\n    </w:comment>\n    <w:comment w:id="5" w:author="KI Korrekturtool" w:date="2025-07-22T14:40:15Z" w:initials="KI">\n        <w:p>\n            <w:pPr>\n                <w:pStyle w:val="CommentText"/>\n            </w:pPr>\n            <w:r>\n                <w:rPr>\n                    <w:color w:val="FF8C00"/>\n                    <w:sz w:val="18"/>\n                </w:rPr>\n                <w:t>KI-Verbesserung (Stil): Trotz zunehmender Verfügbarkeit digitaler Gebäudemodelle findet deren direkte Anwendung auf der Baustelle und in der Bauleitung bislang kaum statt. -- Begründung: Prägnantere Formulierung, Vermeidung von Passivkonstruktionen.</w:t>\n            </w:r>\n        </w:p>\n    </w:comment>\n    <w:comment w:id="6" w:author="KI Korrekturtool" w:date="2025-07-22T14:40:15Z" w:initials="KI">\n        <w:p>\n            <w:pPr>\n                <w:pStyle w:val="CommentText"/>\n            </w:pPr>\n            <w:r>\n                <w:rPr>\n                    <w:color w:val="FF8C00"/>\n                    <w:sz w:val="18"/>\n                </w:rPr>\n                <w:t>KI-Verbesserung (Stil): Das Tool ermöglicht eine detaillierte Analyse der Objektattribute und eignet sich daher für die Untersuchung des Wandstiels (IfcMember). -- Begründung: Präzisere Formulierung, Vermeidung von „detaillierte Einsicht“</w:t>\n            </w:r>\n        </w:p>\n    </w:comment>\n    <w:comment w:id="7" w:author="KI Korrekturtool" w:date="2025-07-22T14:40:15Z" w:initials="KI">\n        <w:p>\n            <w:pPr>\n                <w:pStyle w:val="CommentText"/>\n            </w:pPr>\n            <w:r>\n                <w:rPr>\n                    <w:color w:val="4169E1"/>\n                    <w:sz w:val="18"/>\n                </w:rPr>\n                <w:t>KI-Verbesserung (Wissenschaftlich): Abbildung 10: Bauteilinformationen des Wandstiels (IFC-Viewer) -- Begründung: Korrekte Abbildungsbeschriftung</w:t>\n            </w:r>\n        </w:p>\n    </w:comment>\n    <w:comment w:id="8" w:author="KI Korrekturtool" w:date="2025-07-22T14:40:15Z" w:initials="KI">\n        <w:p>\n            <w:pPr>\n                <w:pStyle w:val="CommentText"/>\n            </w:pPr>\n            <w:r>\n                <w:rPr>\n                    <w:color w:val="FF8C00"/>\n                    <w:sz w:val="18"/>\n                </w:rPr>\n                <w:t>KI-Verbesserung (Stil): Die Mengeneigenschaften (BaseQuantities) umfassen Brutto- und Nettovolumen (m³), Brutto- und Nettogewicht (kg), Querschnittsfläche (m²), Länge (m) sowie Netto- und Außenoberfläche (m²). -- Begründung: Kompaktere Formulierung, Einheiten direkt integriert</w:t>\n            </w:r>\n        </w:p>\n    </w:comment>\n    <w:comment w:id="9" w:author="KI Korrekturtool" w:date="2025-07-22T14:40:15Z" w:initials="KI">\n        <w:p>\n            <w:pPr>\n                <w:pStyle w:val="CommentText"/>\n            </w:pPr>\n            <w:r>\n                <w:rPr>\n                    <w:color w:val="FF8C00"/>\n                    <w:sz w:val="18"/>\n                </w:rPr>\n                <w:t>KI-Verbesserung (Stil): Alternativ zur Festigkeitsklasse -- Begründung: Präziserer und wissenschaftlicher Ausdruck.</w:t>\n            </w:r>\n        </w:p>\n    </w:comment>\n    <w:comment w:id="10" w:author="KI Korrekturtool" w:date="2025-07-22T14:40:15Z" w:initials="KI">\n        <w:p>\n            <w:pPr>\n                <w:pStyle w:val="CommentText"/>\n            </w:pPr>\n            <w:r>\n                <w:rPr>\n                    <w:color w:val="FF8C00"/>\n                    <w:sz w:val="18"/>\n                </w:rPr>\n                <w:t>KI-Verbesserung (Stil): was für die bauphysikalische Bewertung (Brandschutz und Wärmeschutz) relevant ist -- Begründung: Klammern überflüssig, „und“ präziser.</w:t>\n            </w:r>\n        </w:p>\n    </w:comment>\n    <w:comment w:id="11" w:author="KI Korrekturtool" w:date="2025-07-22T14:40:15Z" w:initials="KI">\n        <w:p>\n            <w:pPr>\n                <w:pStyle w:val="CommentText"/>\n            </w:pPr>\n            <w:r>\n                <w:rPr>\n                    <w:color w:val="4169E1"/>\n                    <w:sz w:val="18"/>\n                </w:rPr>\n                <w:t>KI-Verbesserung (Wissenschaftlich): Abbildung 13: Geografische Verteilung bedeutender KI-Modelle (2024). Quelle: -- Begründung: Verbesserte Formatierung und Präzision.</w:t>\n            </w:r>\n        </w:p>\n    </w:comment>\n    <w:comment w:id="12" w:author="KI Korrekturtool" w:date="2025-07-22T14:40:15Z" w:initials="KI">\n        <w:p>\n            <w:pPr>\n                <w:pStyle w:val="CommentText"/>\n            </w:pPr>\n            <w:r>\n                <w:rPr>\n                    <w:color w:val="228B22"/>\n                    <w:sz w:val="18"/>\n                </w:rPr>\n                <w:t>KI-Verbesserung (Klarheit): Die Ergebnisse zeigen, welche Modelle... -- Begründung: Präzisere Formulierung, Vermeidung von „Positionen“</w:t>\n            </w:r>\n        </w:p>\n    </w:comment>\n    <w:comment w:id="13" w:author="KI Korrekturtool" w:date="2025-07-22T14:40:15Z" w:initials="KI">\n        <w:p>\n            <w:pPr>\n                <w:pStyle w:val="CommentText"/>\n            </w:pPr>\n            <w:r>\n                <w:rPr>\n                    <w:color w:val="FF8C00"/>\n                    <w:sz w:val="18"/>\n                </w:rPr>\n                <w:t>KI-Verbesserung (Stil): Das Tragwerksmodell enthielt die Holzkonstruktionen, jedoch ohne vollständige technische Ausarbeitung, statische Bemessung und detaillierte konstruktive Lösungen.  Fenster- und Türöffnungen wurden nicht berücksichtigt. -- Begründung: Verbesserter Satzbau, präzisere Formulierung.</w:t>\n            </w:r>\n        </w:p>\n    </w:comment>\n    <w:comment w:id="14" w:author="KI Korrekturtool" w:date="2025-07-22T14:40:15Z" w:initials="KI">\n        <w:p>\n            <w:pPr>\n                <w:pStyle w:val="CommentText"/>\n            </w:pPr>\n            <w:r>\n                <w:rPr>\n                    <w:color w:val="FF8C00"/>\n                    <w:sz w:val="18"/>\n                </w:rPr>\n                <w:t>KI-Verbesserung (Stil): Die IfcElementAssembly-Objekte verwenden Platzhalter (&apos;?&apos;) für die Typenbezeichnungen, die in späteren Planungsphasen durch spezifische Referenznummern ersetzt werden. -- Begründung: Kürzer, prägnanter und grammatikalisch verbessert.</w:t>\n            </w:r>\n        </w:p>\n    </w:comment>\n    <w:comment w:id="15" w:author="KI Korrekturtool" w:date="2025-07-22T14:40:15Z" w:initials="KI">\n        <w:p>\n            <w:pPr>\n                <w:pStyle w:val="CommentText"/>\n            </w:pPr>\n            <w:r>\n                <w:rPr>\n                    <w:color w:val="DC143C"/>\n                    <w:sz w:val="18"/>\n                </w:rPr>\n                <w:t>KI-Verbesserung (Grammatik): Problembeschreibung: -- Begründung: Korrektur grammatikalischer Fehler und Verbesserung des wissenschaftlichen Stils.</w:t>\n            </w:r>\n        </w:p>\n    </w:comment>\n    <w:comment w:id="16" w:author="KI Korrekturtool" w:date="2025-07-22T14:40:15Z" w:initials="KI">\n        <w:p>\n            <w:pPr>\n                <w:pStyle w:val="CommentText"/>\n            </w:pPr>\n            <w:r>\n                <w:rPr>\n                    <w:color w:val="FF8C00"/>\n                    <w:sz w:val="18"/>\n                </w:rPr>\n                <w:t>KI-Verbesserung (Stil): Das Modell umfasste 57 Holzrahmenbaugruppen. -- Begründung: Prägnanter, vermeidet unnötige Passivkonstruktion.</w:t>\n            </w:r>\n        </w:p>\n    </w:comment>\n    <w:comment w:id="17" w:author="KI Korrekturtool" w:date="2025-07-22T14:40:15Z" w:initials="KI">\n        <w:p>\n            <w:pPr>\n                <w:pStyle w:val="CommentText"/>\n            </w:pPr>\n            <w:r>\n                <w:rPr>\n                    <w:color w:val="DC143C"/>\n                    <w:sz w:val="18"/>\n                </w:rPr>\n                <w:t>KI-Verbesserung (Grammatik): jedoch war die Zuordnung fehlerhaft. -- Begründung: Grammatikalische Korrektur, wissenschaftlicher Stil.</w:t>\n            </w:r>\n        </w:p>\n    </w:comment>\n    <w:comment w:id="18" w:author="KI Korrekturtool" w:date="2025-07-22T14:40:15Z" w:initials="KI">\n        <w:p>\n            <w:pPr>\n                <w:pStyle w:val="CommentText"/>\n            </w:pPr>\n            <w:r>\n                <w:rPr>\n                    <w:color w:val="4169E1"/>\n                    <w:sz w:val="18"/>\n                </w:rPr>\n                <w:t>KI-Verbesserung (Wissenschaftlich): Der Anteil der Organisationen, die 2024 KI einsetzten,  -- Begründung: Direkte Übernahme englischer Formulierung vermieden, präzisere Formulierung.</w:t>\n            </w:r>\n        </w:p>\n    </w:comment>\n</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74D690" w15:done="0"/>
  <w15:commentEx w15:paraId="2DA35731" w15:done="0"/>
  <w15:commentEx w15:paraId="35327DBC" w15:done="0"/>
  <w15:commentEx w15:paraId="31887F47" w15:done="0"/>
  <w15:commentEx w15:paraId="5DE21B36" w15:done="0"/>
  <w15:commentEx w15:paraId="20F710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10DB51" w16cex:dateUtc="2025-07-03T08:34:00Z"/>
  <w16cex:commentExtensible w16cex:durableId="2C1218D7" w16cex:dateUtc="2025-07-04T07:09:00Z"/>
  <w16cex:commentExtensible w16cex:durableId="2C13AF13" w16cex:dateUtc="2025-07-05T12:02:00Z"/>
  <w16cex:commentExtensible w16cex:durableId="2C111BC3" w16cex:dateUtc="2025-07-03T13:09:00Z"/>
  <w16cex:commentExtensible w16cex:durableId="2C111C81" w16cex:dateUtc="2025-07-03T13:13:00Z"/>
  <w16cex:commentExtensible w16cex:durableId="2C1159A9" w16cex:dateUtc="2025-07-03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74D690" w16cid:durableId="2C10DB51"/>
  <w16cid:commentId w16cid:paraId="2DA35731" w16cid:durableId="2C1218D7"/>
  <w16cid:commentId w16cid:paraId="35327DBC" w16cid:durableId="2C13AF13"/>
  <w16cid:commentId w16cid:paraId="31887F47" w16cid:durableId="2C111BC3"/>
  <w16cid:commentId w16cid:paraId="5DE21B36" w16cid:durableId="2C111C81"/>
  <w16cid:commentId w16cid:paraId="20F71078" w16cid:durableId="2C1159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1D90" w14:textId="77777777" w:rsidR="00164C33" w:rsidRDefault="00164C33" w:rsidP="00CB5062">
      <w:pPr>
        <w:spacing w:after="0" w:line="240" w:lineRule="auto"/>
      </w:pPr>
      <w:r>
        <w:separator/>
      </w:r>
    </w:p>
  </w:endnote>
  <w:endnote w:type="continuationSeparator" w:id="0">
    <w:p w14:paraId="665BFC1E" w14:textId="77777777" w:rsidR="00164C33" w:rsidRDefault="00164C33" w:rsidP="00CB5062">
      <w:pPr>
        <w:spacing w:after="0" w:line="240" w:lineRule="auto"/>
      </w:pPr>
      <w:r>
        <w:continuationSeparator/>
      </w:r>
    </w:p>
  </w:endnote>
  <w:endnote w:type="continuationNotice" w:id="1">
    <w:p w14:paraId="50A822DD" w14:textId="77777777" w:rsidR="00164C33" w:rsidRDefault="00164C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ECE23" w14:textId="77777777" w:rsidR="00164C33" w:rsidRDefault="00164C33" w:rsidP="00CB5062">
      <w:pPr>
        <w:spacing w:after="0" w:line="240" w:lineRule="auto"/>
      </w:pPr>
      <w:r>
        <w:separator/>
      </w:r>
    </w:p>
  </w:footnote>
  <w:footnote w:type="continuationSeparator" w:id="0">
    <w:p w14:paraId="64510D97" w14:textId="77777777" w:rsidR="00164C33" w:rsidRDefault="00164C33" w:rsidP="00CB5062">
      <w:pPr>
        <w:spacing w:after="0" w:line="240" w:lineRule="auto"/>
      </w:pPr>
      <w:r>
        <w:continuationSeparator/>
      </w:r>
    </w:p>
  </w:footnote>
  <w:footnote w:type="continuationNotice" w:id="1">
    <w:p w14:paraId="0CC9D2A5" w14:textId="77777777" w:rsidR="00164C33" w:rsidRDefault="00164C33">
      <w:pPr>
        <w:spacing w:after="0" w:line="240" w:lineRule="auto"/>
      </w:pPr>
    </w:p>
  </w:footnote>
  <w:footnote w:id="2">
    <w:p w14:paraId="70704E14" w14:textId="20E8E857" w:rsidR="00D672D9" w:rsidRPr="00D672D9" w:rsidRDefault="00D672D9">
      <w:pPr>
        <w:pStyle w:val="Funotentext"/>
        <w:rPr>
          <w:lang w:val="en-US"/>
        </w:rPr>
      </w:pPr>
      <w:r>
        <w:rPr>
          <w:rStyle w:val="Funotenzeichen"/>
        </w:rPr>
        <w:footnoteRef/>
      </w:r>
      <w:r>
        <w:t xml:space="preserve"> </w:t>
      </w:r>
      <w:sdt>
        <w:sdtPr>
          <w:alias w:val="To edit, see citavi.com/edit"/>
          <w:tag w:val="CitaviPlaceholder#45c43800-4186-4c8e-8447-204729aa0ddf"/>
          <w:id w:val="121523969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WVlYWRmLTA5MzItNGJiMC05NTE0LTcxNjhhZWVjYTE1MiIsIlJhbmdlTGVuZ3RoIjoyMzYsIlJlZmVyZW5jZUlkIjoiZWE1MzZiODItZTYyNy00OGJiLWI2YzQtMDZiMzFkOWYyNz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DEsIDEuMi4xIFRoZSBiYXNpY3MiLCJTdGFydFBhZ2UiOnsiJGlkIjoiNSIsIiR0eXBlIjoiU3dpc3NBY2FkZW1pYy5QYWdlTnVtYmVyLCBTd2lzc0FjYWRlbWljIiwiSXNGdWxseU51bWVyaWMiOmZhbHNlLCJOdW1iZXIiOjEwMSwiTnVtYmVyaW5nVHlwZSI6MCwiTnVtZXJhbFN5c3RlbSI6LTEsIk9yaWdpbmFsU3RyaW5nIjoiMTAxLCAxLjIuMSBUaGUgYmFzaWNzIiwiUHJldHR5U3RyaW5nIjoiMTAxLCAxLjIuMSBUaGUgYmFzaWN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F1dGNvbi4yMDE1LjEyLjAwMyIsIlVyaVN0cmluZyI6Imh0dHBzOi8vZG9pLm9yZy8xMC4xMDE2L2ouYXV0Y29uLjIwMTUuMTIuM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</w:instrText>
          </w:r>
          <w:r w:rsidR="007478EA" w:rsidRPr="0018638B">
            <w:rPr>
              <w:lang w:val="en-US"/>
            </w:rPr>
            <w:instrText>E2IiwiWWVhclJlc29sdmVkIjoiMjAxNiIsIkNyZWF0ZWRCeSI6Il9UaG9tc2VuIiwiQ3JlYXRlZE9uIjoiMjAyNS0wNy0wM1QwOTozOTowMSIsIk1vZGlmaWVkQnkiOiJfVGhvbXNlbiIsIklkIjoiZWE1MzZiODItZTYyNy00OGJiLWI2YzQtMDZiMzFkOWYyNzE3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}</w:instrText>
          </w:r>
          <w:r>
            <w:fldChar w:fldCharType="separate"/>
          </w:r>
          <w:r w:rsidR="00B05C95">
            <w:rPr>
              <w:lang w:val="en-US"/>
            </w:rPr>
            <w:t xml:space="preserve">Pieter Pauwels und Walter Terkaj, „EXPRESS to OWL for construction industry: Towards a recommendable and usable ifcOWL </w:t>
          </w:r>
          <w:proofErr w:type="gramStart"/>
          <w:r w:rsidR="00B05C95">
            <w:rPr>
              <w:lang w:val="en-US"/>
            </w:rPr>
            <w:t>ontology,“</w:t>
          </w:r>
          <w:proofErr w:type="gramEnd"/>
          <w:r w:rsidR="00B05C95">
            <w:rPr>
              <w:lang w:val="en-US"/>
            </w:rPr>
            <w:t xml:space="preserve"> </w:t>
          </w:r>
          <w:r w:rsidR="00B05C95" w:rsidRPr="00B05C95">
            <w:rPr>
              <w:i/>
              <w:lang w:val="en-US"/>
            </w:rPr>
            <w:t>Automation in Construction</w:t>
          </w:r>
          <w:r w:rsidR="00B05C95" w:rsidRPr="00B05C95">
            <w:rPr>
              <w:lang w:val="en-US"/>
            </w:rPr>
            <w:t xml:space="preserve"> 63 (2016): 101, 1.2.1 The basics, https://doi.org/10.1016/j.autcon.2015.12.003.</w:t>
          </w:r>
          <w:r>
            <w:fldChar w:fldCharType="end"/>
          </w:r>
        </w:sdtContent>
      </w:sdt>
    </w:p>
  </w:footnote>
  <w:footnote w:id="3">
    <w:p w14:paraId="70A4A202" w14:textId="474BD78D" w:rsidR="00530C83" w:rsidRPr="00530C83" w:rsidRDefault="00530C83">
      <w:pPr>
        <w:pStyle w:val="Funotentext"/>
        <w:rPr>
          <w:lang w:val="en-US"/>
        </w:rPr>
      </w:pPr>
      <w:r>
        <w:rPr>
          <w:rStyle w:val="Funotenzeichen"/>
        </w:rPr>
        <w:footnoteRef/>
      </w:r>
      <w:r w:rsidRPr="000746A3">
        <w:rPr>
          <w:lang w:val="en-US"/>
        </w:rPr>
        <w:t xml:space="preserve"> </w:t>
      </w:r>
      <w:sdt>
        <w:sdtPr>
          <w:alias w:val="To edit, see citavi.com/edit"/>
          <w:tag w:val="CitaviPlaceholder#ceda7984-88f3-4f47-9178-6f0f0e715c6e"/>
          <w:id w:val="934213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FjMWU5LTliNGQtNDZjNi1hM2E4LTdhNmNlODBlMGVjMCIsIlJhbmdlTGVuZ3RoIjoyNzksIlJlZmVyZW5jZUlkIjoiYzNlMDI3YWQtYjVjMC00YjM4LTk0MzMtOGNjZTY2YWE2Y2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yeGl2Lm9yZy9wZGYvMjUwNC4xNjgxMyM6fjp0ZXh0PURlc3BpdGUlMjBpdHMlMjBlZmZlY3RpdmVuZXNzJTIwaW4lMjBzaW1wbGVyLFRoaXMlMjBzdWdnZXN0cyUyMHRoYXQiLCJVcmlTdHJpbmciOiJodHRwczovL2FyeGl2Lm9yZy9wZGYvMjUwNC4xNjgxMyM6fjp0ZXh0PURlc3BpdGUgaXRzIGVmZmVjdGl2ZW5lc3MgaW4gc2ltcGxlcixUaGlzIHN1Z2dlc3RzIHRoYX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</w:instrText>
          </w:r>
          <w:r w:rsidR="0034136B" w:rsidRPr="0034136B">
            <w:rPr>
              <w:lang w:val="en-US"/>
            </w:rPr>
            <w:instrText>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n1dfSwiVGFnIjoiQ2l0YXZpUGxhY2Vob2xkZXIjY2VkYTc5ODQtODhmMy00ZjQ3LTkxNzgtNmYwZjBlNzE1YzZlIi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iwiV0FJVmVyc2lvbiI6IjYuMTkuMi4xIn0=}</w:instrText>
          </w:r>
          <w:r>
            <w:fldChar w:fldCharType="separate"/>
          </w:r>
          <w:r w:rsidR="00B05C95">
            <w:rPr>
              <w:lang w:val="en-US"/>
            </w:rPr>
            <w:t>„LLM-assisted Graph-RAG Information Extraction from IFC Data,“ Sima Iranmanesh et al. College of Computing, Birmingham City University, zuletzt geprüft am 03.07.2025, https://arxiv.org/pdf/2504.16813#:~:text=Despite%20its%20effectiveness%20in%20simpler,This%20suggests%20that, 1.</w:t>
          </w:r>
          <w:r>
            <w:fldChar w:fldCharType="end"/>
          </w:r>
        </w:sdtContent>
      </w:sdt>
    </w:p>
  </w:footnote>
  <w:footnote w:id="4">
    <w:p w14:paraId="077A8BE2" w14:textId="4BEA94B8" w:rsidR="004300F9" w:rsidRDefault="004300F9">
      <w:pPr>
        <w:pStyle w:val="Funotentext"/>
      </w:pPr>
      <w:r>
        <w:rPr>
          <w:rStyle w:val="Funotenzeichen"/>
        </w:rPr>
        <w:footnoteRef/>
      </w:r>
      <w:r>
        <w:t xml:space="preserve"> </w:t>
      </w:r>
      <w:sdt>
        <w:sdtPr>
          <w:alias w:val="To edit, see citavi.com/edit"/>
          <w:tag w:val="CitaviPlaceholder#97c7b57f-38e0-46d3-a60e-6c4c31f52d0e"/>
          <w:id w:val="-1489625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BlODQwLTYzNDctNGJhNy1iNzA3LTdhODczYTFmZDY5YyIsIlJhbmdlTGVuZ3RoIjoxODgsIlJlZmVyZW5jZUlkIjoiZjM1YTA2ZjAtMTkxNy00NjNmLWFiN2UtZDY3MzJmYjk0MjZi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zMtMzQiLCJTdGFydFBhZ2UiOnsiJGlkIjoiNSIsIiR0eXBlIjoiU3dpc3NBY2FkZW1pYy5QYWdlTnVtYmVyLCBTd2lzc0FjYWRlbWljIiwiSXNGdWxseU51bWVyaWMiOnRydWUsIk51bWJlciI6MzMsIk51bWJlcmluZ1R5cGUiOjAsIk51bWVyYWxTeXN0ZW0iOjAsIk9yaWdpbmFsU3RyaW5nIjoiMzMiLCJQcmV0dHlTdHJpbmciOiIz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UsIlRleHRVbml0cyI6W3siJGlkIjoiMjEiLCJGb250U3R5bGUiOnsiJGlkIjoiMjIiLCJOZXV0cmFsIjp0cnVlfSwiUmVhZGluZ09yZGVyIjoxLCJUZXh0IjoiSGFubmVzIF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}</w:instrText>
          </w:r>
          <w:r>
            <w:fldChar w:fldCharType="separate"/>
          </w:r>
          <w:r w:rsidR="00B05C95">
            <w:t xml:space="preserve">Hannes Schwarzwälder, </w:t>
          </w:r>
          <w:r w:rsidR="00B05C95" w:rsidRPr="00B05C95">
            <w:rPr>
              <w:i/>
            </w:rPr>
            <w:t>Die digitale Bauwirtschaft - Wege aus der Branchenlogik</w:t>
          </w:r>
          <w:r w:rsidR="00B05C95" w:rsidRPr="00B05C95">
            <w:t xml:space="preserve">: </w:t>
          </w:r>
          <w:r w:rsidR="00B05C95" w:rsidRPr="00B05C95">
            <w:rPr>
              <w:i/>
            </w:rPr>
            <w:t>Status Quo und Chancen der digitalen Transformation</w:t>
          </w:r>
          <w:r w:rsidR="00B05C95" w:rsidRPr="00B05C95">
            <w:t xml:space="preserve"> (Springer Vieweg, 2023), http://www.springer.com/, 33–34.</w:t>
          </w:r>
          <w:r>
            <w:fldChar w:fldCharType="end"/>
          </w:r>
        </w:sdtContent>
      </w:sdt>
    </w:p>
  </w:footnote>
  <w:footnote w:id="5">
    <w:p w14:paraId="3C30CBB2" w14:textId="3F1951CC" w:rsidR="00AC12EB" w:rsidRDefault="00AC12EB">
      <w:pPr>
        <w:pStyle w:val="Funotentext"/>
      </w:pPr>
      <w:r>
        <w:rPr>
          <w:rStyle w:val="Funotenzeichen"/>
        </w:rPr>
        <w:footnoteRef/>
      </w:r>
      <w:r>
        <w:t xml:space="preserve"> </w:t>
      </w:r>
      <w:sdt>
        <w:sdtPr>
          <w:alias w:val="To edit, see citavi.com/edit"/>
          <w:tag w:val="CitaviPlaceholder#7983069c-418f-4082-8997-48b6b00a973d"/>
          <w:id w:val="564072120"/>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liY2UwLTJmZDUtNDJkZS05NGFkLWFlODNlMDBkYTM3OSIsIlJhbmdlTGVuZ3RoIjoyODksIlJlZmVyZW5jZUlkIjoiNjM3NzliMjUtYzg0Ny00MjdhLTg5MDAtZTUwMmU0ZjdlNz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TWFyY28iLCJMYXN0TmFtZSI6IkfDtnR6IiwiUHJvdGVjdGVkIjpmYWxzZSwiU2V4IjoyLCJDcmVhdGVkQnkiOiJfVGhvbXNlbiIsIkNyZWF0ZWRPbiI6IjIwMjUtMDctMDNUMTc6MDY6MDkiLCJNb2RpZmllZEJ5IjoiX1Rob21zZW4iLCJJZCI6IjRmMDFjOGI2LTViOGUtNDM2NS1hZWMxLWE3NjRhMGFhYzM2MyIsIk1vZGlmaWVkT24iOiIyMDI1LTA3LTAzVDE3OjA2OjA5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RyLiBTY2hpbGxlciAmIFBhcnRuZXIgR21iSCIsIlByb3RlY3RlZCI6ZmFsc2UsIlNleCI6MCwiQ3JlYXRlZEJ5IjoiX1Rob21zZW4iLCJDcmVhdGVkT24iOiIyMDI1LTA3LTA0VDA5OjU2OjQxIiwiTW9kaWZpZWRCeSI6Il9UaG9tc2VuIiwiSWQiOiI5OGI3N2ZlNi04ZDViLTQ5YTEtOTFiZS0xMzBhMGMwMjBjZDUiLCJNb2RpZmllZE9uIjoiMjAyNS0wNy0wNFQwOTo1Nj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1dG9kZXNrLmNvbS9hdXRvZGVzay11bml2ZXJzaXR5L2NsYXNzL0RJTi1CSU0tQ2xvdWQtUXVhbGlmaXppZXJ0ZS1Nb2RlbGxlLW1pdC1zdGFuZGFyZGlzaWVydGVuLU1lcmttYWxlbi0yMDIwP21zb2NraWQ9MjAzMzZmMzRmZTA3NjcwZTAzYTE3YWZkZmZlZjY2ZTMjaGFuZG91dCIsIlVyaVN0cmluZyI6Imh0dHBzOi8vd3d3LmF1dG9kZXNrLmNvbS9hdXRvZGVzay11bml2ZXJzaXR5L2NsYXNzL0RJTi1CSU0tQ2xvdWQtUXVhbGlmaXppZXJ0ZS1Nb2RlbGxlLW1pdC1zdGFuZGFyZGlzaWVydGVuLU1lcmttYWxlbi0yMDIwP21zb2NraWQ9MjAzMzZmMzRmZTA3NjcwZTAzYTE3YWZkZmZlZjY2ZTMjaGFuZG91d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}</w:instrText>
          </w:r>
          <w:r>
            <w:fldChar w:fldCharType="separate"/>
          </w:r>
          <w:r w:rsidR="00B05C95">
            <w:t>„DIN BIM Cloud: Qualifizierte Modelle mit standardisierten Merkmalen,“ Marco Götz, zuletzt geprüft am 04.07.2025, https://www.autodesk.com/autodesk-university/class/DIN-BIM-Cloud-Qualifizierte-Modelle-mit-standardisierten-Merkmalen-2020?msockid=20336f34fe07670e03a17afdffef66e3#handout, 1.</w:t>
          </w:r>
          <w:r>
            <w:fldChar w:fldCharType="end"/>
          </w:r>
        </w:sdtContent>
      </w:sdt>
    </w:p>
  </w:footnote>
  <w:footnote w:id="6">
    <w:p w14:paraId="340986C9" w14:textId="482988B7" w:rsidR="005A0807" w:rsidRDefault="005A0807">
      <w:pPr>
        <w:pStyle w:val="Funotentext"/>
      </w:pPr>
      <w:r>
        <w:rPr>
          <w:rStyle w:val="Funotenzeichen"/>
        </w:rPr>
        <w:footnoteRef/>
      </w:r>
      <w:r>
        <w:t xml:space="preserve"> </w:t>
      </w:r>
      <w:sdt>
        <w:sdtPr>
          <w:alias w:val="To edit, see citavi.com/edit"/>
          <w:tag w:val="CitaviPlaceholder#b7a60c9b-5924-478e-8a5c-520cb7109c1d"/>
          <w:id w:val="1972017333"/>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AyZjQ2LWZlODktNGI2NS05MDM3LTE5ZjJlZGQ0YzQwNiIsIlJhbmdlTGVuZ3RoIjoxNjUsIlJlZmVyZW5jZUlkIjoiYTQxZjIzMGUtMzA4OC00NmQ5LTk2ZjAtNWRkMTZkOWU5Z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iIsIlN0YXJ0UGFnZSI6eyIkaWQiOiI1IiwiJHR5cGUiOiJTd2lzc0FjYWRlbWljLlBhZ2VOdW1iZXIsIFN3aXNzQWNhZGVtaWMiLCJJc0Z1bGx5TnVtZXJpYyI6dHJ1ZSwiTnVtYmVyIjoxNjIsIk51bWJlcmluZ1R5cGUiOjAsIk51bWVyYWxTeXN0ZW0iOjAsIk9yaWdpbmFsU3RyaW5nIjoiMTYyIiwiUHJldHR5U3RyaW5nIjoiMTY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y02NTgtMzQxMDctNyIsIlVyaVN0cmluZyI6Imh0dHBzOi8vZG9pLm9yZy8xMC4xMDA3Lzk3OC0zLTY1OC0zNDEwNy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}</w:instrText>
          </w:r>
          <w:r>
            <w:fldChar w:fldCharType="separate"/>
          </w:r>
          <w:r w:rsidR="00B05C95">
            <w:t xml:space="preserve">Christian Hofstadler und Christoph Motzko, </w:t>
          </w:r>
          <w:r w:rsidR="00B05C95" w:rsidRPr="00B05C95">
            <w:rPr>
              <w:i/>
            </w:rPr>
            <w:t>Agile Digitalisierung im Baubetrieb</w:t>
          </w:r>
          <w:r w:rsidR="00B05C95" w:rsidRPr="00B05C95">
            <w:t xml:space="preserve"> (Springer Fachmedien Wiesbaden, 2021). https://doi.org/10.1007/978-3-658-34107-7, 162.</w:t>
          </w:r>
          <w:r>
            <w:fldChar w:fldCharType="end"/>
          </w:r>
        </w:sdtContent>
      </w:sdt>
    </w:p>
  </w:footnote>
  <w:footnote w:id="7">
    <w:p w14:paraId="79B48C76" w14:textId="6F4BF6F5" w:rsidR="00436A63" w:rsidRDefault="00436A63">
      <w:pPr>
        <w:pStyle w:val="Funotentext"/>
      </w:pPr>
      <w:r>
        <w:rPr>
          <w:rStyle w:val="Funotenzeichen"/>
        </w:rPr>
        <w:footnoteRef/>
      </w:r>
      <w:r>
        <w:t xml:space="preserve"> </w:t>
      </w:r>
      <w:sdt>
        <w:sdtPr>
          <w:alias w:val="To edit, see citavi.com/edit"/>
          <w:tag w:val="CitaviPlaceholder#22c2b24c-1785-4a4b-9659-870ccf9aa8a8"/>
          <w:id w:val="-122090110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RkNjQ5LWNmNzctNDk0ZS1iYjAyLThjMTkwNDdlNzg3MyIsIlJhbmdlTGVuZ3RoIjozNDgsIlJlZmVyZW5jZUlkIjoiNmZiNGZlMjItOGVmYy00ZjgxLTk2NzktZWNhYWE1ZGY2YmQz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xhbmVuLWJhdWVuNDAuZGUvd2FydW0tYmltLXN0YW5kYXJkcy1icmF1Y2h0LyIsIlVyaVN0cmluZyI6Imh0dHBzOi8vcGxhbmVuLWJhdWVuNDAuZGUvd2FydW0tYmltLXN0YW5kYXJkcy1icmF1Y2h0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LOKAnCAoMjAyMiksIGh0dHBzOi8vcGxhbmVuLWJhdWVuNDAuZGUvd2FydW0tYmltLXN0YW5kYXJkcy1icmF1Y2h0LywgMTLigJMxMy4iLCJXQUlWZXJzaW9uIjoiNi4xOS4yLjEifQ==}</w:instrText>
          </w:r>
          <w:r>
            <w:fldChar w:fldCharType="separate"/>
          </w:r>
          <w:r w:rsidR="00B05C95">
            <w:t>Ralf-Stefan Golinski, „Warum BIM Standards braucht: Weshalb noch fehlende Standards aber nicht länger am Einsatz von BIM hindern sollten. Im Gespräch mit Philipp Albrecht, Leiter bei DIN für das Geschäftsfeld BIM, und Dr. Jan Tulke, Geschäftsführer der planen-bauen 4.0 GmbH.,“ (2022), https://planen-bauen40.de/warum-bim-standards-braucht/, 12–13.</w:t>
          </w:r>
          <w:r>
            <w:fldChar w:fldCharType="end"/>
          </w:r>
        </w:sdtContent>
      </w:sdt>
    </w:p>
  </w:footnote>
  <w:footnote w:id="8">
    <w:p w14:paraId="58A5C7BB" w14:textId="117FD015" w:rsidR="000D11E4" w:rsidRDefault="000D11E4">
      <w:pPr>
        <w:pStyle w:val="Funotentext"/>
      </w:pPr>
      <w:r>
        <w:rPr>
          <w:rStyle w:val="Funotenzeichen"/>
        </w:rPr>
        <w:footnoteRef/>
      </w:r>
      <w:r>
        <w:t xml:space="preserve"> </w:t>
      </w:r>
      <w:sdt>
        <w:sdtPr>
          <w:alias w:val="To edit, see citavi.com/edit"/>
          <w:tag w:val="CitaviPlaceholder#8a14d564-4bf3-48ba-a2ab-9c831718b6f1"/>
          <w:id w:val="104032737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DJmYWI5LTdkMzEtNDNkOC1iOGQxLTlmMzY2ZWE3MGQ5YiIsIlJhbmdlTGVuZ3RoIjoxOTUsIlJlZmVyZW5jZUlkIjoiYWRiMTZhY2YtNTBjYi00YzMwLTk3OWYtMThiOGEwYWEzMG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Hw7xudGhuZXIgKEhnKSAyMDExIC0gRGlnaXRhbGUgQmF1c3RlbGx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zNTM0MDMzJnByb3Y9TSZkb2tfdmFyPTEmZG9rX2V4dD1odG0iLCJVcmlTdHJpbmciOiJodHRwOi8vZGVwb3NpdC5kbmIuZGUvY2dpLWJpbi9kb2tzZXJ2P2lkPTM1MzQwMzM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}</w:instrText>
          </w:r>
          <w:r>
            <w:fldChar w:fldCharType="separate"/>
          </w:r>
          <w:r w:rsidR="00B05C95">
            <w:t xml:space="preserve">Willibald A. Günthner, Hrsg., </w:t>
          </w:r>
          <w:r w:rsidR="00B05C95" w:rsidRPr="00B05C95">
            <w:rPr>
              <w:i/>
            </w:rPr>
            <w:t>Digitale Baustelle - innovativer Planen, effizienter Ausführen</w:t>
          </w:r>
          <w:r w:rsidR="00B05C95" w:rsidRPr="00B05C95">
            <w:t xml:space="preserve">: </w:t>
          </w:r>
          <w:r w:rsidR="00B05C95" w:rsidRPr="00B05C95">
            <w:rPr>
              <w:i/>
            </w:rPr>
            <w:t xml:space="preserve">Werkzeuge und Methoden für das Bauen im 21. Jahrhundert, </w:t>
          </w:r>
          <w:r w:rsidR="00B05C95" w:rsidRPr="00B05C95">
            <w:t>VDI-Buch (Berlin, Heidelberg: Springer), 19.</w:t>
          </w:r>
          <w:r>
            <w:fldChar w:fldCharType="end"/>
          </w:r>
        </w:sdtContent>
      </w:sdt>
    </w:p>
  </w:footnote>
  <w:footnote w:id="9">
    <w:p w14:paraId="2DA23F4F" w14:textId="6B2ADBB3" w:rsidR="00510B3F" w:rsidRDefault="00510B3F">
      <w:pPr>
        <w:pStyle w:val="Funotentext"/>
      </w:pPr>
      <w:r>
        <w:rPr>
          <w:rStyle w:val="Funotenzeichen"/>
        </w:rPr>
        <w:footnoteRef/>
      </w:r>
      <w:r>
        <w:t xml:space="preserve"> </w:t>
      </w:r>
      <w:sdt>
        <w:sdtPr>
          <w:alias w:val="To edit, see citavi.com/edit"/>
          <w:tag w:val="CitaviPlaceholder#dab6557b-5987-41fd-847e-ee1d06c73842"/>
          <w:id w:val="2121875636"/>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Tg5N2M0LTliYmUtNGJmZC1hZTM3LWE5Y2VjMmY1YzVjYiIsIlJhbmdlTGVuZ3RoIjoyNTksIlJlZmVyZW5jZUlkIjoiOWNlNThjMGUtMTI1Yy00ZDI0LThlYjUtOTJmMDQ3NGRhMjE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MIDE3Mi82MiAoMzUpIiwiU3RhcnRQYWdlIjp7IiRpZCI6IjUiLCIkdHlwZSI6IlN3aXNzQWNhZGVtaWMuUGFnZU51bWJlciwgU3dpc3NBY2FkZW1pYyIsIklzRnVsbHlOdW1lcmljIjpmYWxzZSwiTnVtYmVyIjo1MCwiTnVtYmVyaW5nVHlwZSI6MCwiTnVtZXJhbFN5c3RlbSI6LTEsIk9yaWdpbmFsU3RyaW5nIjoiTCAxNzIvNjIgKDM1KSIsIlByZXR0eVN0cmluZyI6IkwgMTcyLzYyICgzNSki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XVyLWxleC5ldXJvcGEuZXUvbGVnYWwtY29udGVudC9kZS9UWFQvP3VyaT1DRUxFWCUzQTMyMDE5TDEwMjQiLCJVcmlTdHJpbmciOiJodHRwczovL2V1ci1sZXguZXVyb3BhLmV1L2xlZ2FsLWNvbnRlbnQvZGUvVFhULz91cmk9Q0VMRVg6MzIwMTlMMT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}</w:instrText>
          </w:r>
          <w:r>
            <w:fldChar w:fldCharType="separate"/>
          </w:r>
          <w:r w:rsidR="00B05C95">
            <w:t>„Building Information Modelling (BIM) standardization: Richtlinie (EU) 2019/1024,“ Martin Poljanšek Europäischen Parlaments und des Rates, letzte Aktualisierung 26.06.2017, https://eur-lex.europa.eu/legal-content/de/TXT/?uri=CELEX%3A32019L1024, L 172/62 (35).</w:t>
          </w:r>
          <w:r>
            <w:fldChar w:fldCharType="end"/>
          </w:r>
        </w:sdtContent>
      </w:sdt>
    </w:p>
  </w:footnote>
  <w:footnote w:id="10">
    <w:p w14:paraId="531432F8" w14:textId="45077AF5" w:rsidR="00AF3538" w:rsidRPr="00AF3538" w:rsidRDefault="00AF3538">
      <w:pPr>
        <w:pStyle w:val="Funotentext"/>
        <w:rPr>
          <w:lang w:val="en-US"/>
        </w:rPr>
      </w:pPr>
      <w:r>
        <w:rPr>
          <w:rStyle w:val="Funotenzeichen"/>
        </w:rPr>
        <w:footnoteRef/>
      </w:r>
      <w:r>
        <w:t xml:space="preserve"> </w:t>
      </w:r>
      <w:sdt>
        <w:sdtPr>
          <w:alias w:val="To edit, see citavi.com/edit"/>
          <w:tag w:val="CitaviPlaceholder#b629b3a3-8302-4135-8fff-23848b0c10b7"/>
          <w:id w:val="2076004943"/>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VkMWI2LWFkMGYtNDZhOS05YmE3LWU2YzhmNjA0MGQzOSIsIlJhbmdlTGVuZ3RoIjoxMjY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IiwiU3RhcnRQYWdlIjp7IiRpZCI6IjUiLCIkdHlwZSI6IlN3aXNzQWNhZGVtaWMuUGFnZU51bWJlciwgU3dpc3NBY2FkZW1pYyIsIklzRnVsbHlOdW1lcmljIjp0cnVlLCJOdW1iZXIiOjQ0LCJOdW1iZXJpbmdUeXBlIjowLCJOdW1lcmFsU3lzdGVtIjowLCJPcmlnaW5hbFN0cmluZyI6IjQ0IiwiUHJldHR5U3RyaW5nIjoiN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w:instrText>
          </w:r>
          <w:r w:rsidR="00666C5E" w:rsidRPr="00666C5E">
            <w:rPr>
              <w:lang w:val="en-US"/>
            </w:rPr>
            <w:instrText>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U3RlZmFuIEZ1Y2hzLCDigJ5OYXR1cmFsIExhbmd1YWdlIFByb2Nlc3NpbmcgZm9yIEJ1aWxkaW5nIENvZGUgSW50ZXJwcmV0YXRpb246IFN5c3RlbWF0aWMgTGl0ZXJhdHVyZSBSZXZpZXcgUmVwb3J0LOKAnCAoMjAyMSksIDQ0LiJ9XX0sIlRhZyI6IkNpdGF2aVBsYWNlaG9sZGVyI2I2MjliM2EzLTgzMDItNDEzNS04ZmZmLTIzODQ4YjBjMTBiNyIsIlRleHQiOiJTdGVmYW4gRnVjaHMsIOKAnk5hdHVyYWwgTGFuZ3VhZ2UgUHJvY2Vzc2luZyBmb3IgQnVpbGRpbmcgQ29kZSBJbnRlcnByZXRhdGlvbjogU3lzdGVtYXRpYyBMaXRlcmF0dXJlIFJldmlldyBSZXBvcnQs4oCcICgyMDIxKSwgNDQuIiwiV0FJVmVyc2lvbiI6IjYuMTkuMi4xIn0=}</w:instrText>
          </w:r>
          <w:r>
            <w:fldChar w:fldCharType="separate"/>
          </w:r>
          <w:r w:rsidR="00B05C95">
            <w:rPr>
              <w:lang w:val="en-US"/>
            </w:rPr>
            <w:t>Stefan Fuchs, „Natural Language Processing for Building Code Interpretation: Systematic Literature Review Report,“ (2021), 44.</w:t>
          </w:r>
          <w:r>
            <w:fldChar w:fldCharType="end"/>
          </w:r>
        </w:sdtContent>
      </w:sdt>
    </w:p>
  </w:footnote>
  <w:footnote w:id="11">
    <w:p w14:paraId="62ED6FB7" w14:textId="21DE2B43" w:rsidR="00982183" w:rsidRDefault="00982183">
      <w:pPr>
        <w:pStyle w:val="Funotentext"/>
      </w:pPr>
      <w:r>
        <w:rPr>
          <w:rStyle w:val="Funotenzeichen"/>
        </w:rPr>
        <w:footnoteRef/>
      </w:r>
      <w:r w:rsidRPr="000746A3">
        <w:rPr>
          <w:lang w:val="en-US"/>
        </w:rPr>
        <w:t xml:space="preserve"> </w:t>
      </w:r>
      <w:sdt>
        <w:sdtPr>
          <w:alias w:val="To edit, see citavi.com/edit"/>
          <w:tag w:val="CitaviPlaceholder#93ec2dfd-3d70-4013-8c9c-55f2425a98c4"/>
          <w:id w:val="-17259059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jkyNjQ0LTNhMzQtNDgyNy1iOTU3LWNiNWIyYjIwYjQ1Z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3LiJ9XX0sIlRhZyI6IkNpdGF2aVBsYWNlaG9sZGVyIzkzZWMyZGZkLTNkNzAtNDAxMy04YzljLTU1ZjI0MjVhOThjNCIsIlRleHQiOiJTY2h3YXJ6d8OkbGRlciwgRGllIGRpZ2l0YWxlIEJhdXdpcnRzY2hhZnQgLSBXZWdlIGF1cyBkZXIgQnJhbmNoZW5sb2dpaywgNjc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7.</w:t>
          </w:r>
          <w:r>
            <w:fldChar w:fldCharType="end"/>
          </w:r>
        </w:sdtContent>
      </w:sdt>
    </w:p>
  </w:footnote>
  <w:footnote w:id="12">
    <w:p w14:paraId="4E4FE608" w14:textId="6F1FA560" w:rsidR="003F7A49" w:rsidRDefault="003F7A49">
      <w:pPr>
        <w:pStyle w:val="Funotentext"/>
      </w:pPr>
      <w:r>
        <w:rPr>
          <w:rStyle w:val="Funotenzeichen"/>
        </w:rPr>
        <w:footnoteRef/>
      </w:r>
      <w:r>
        <w:t xml:space="preserve"> </w:t>
      </w:r>
      <w:sdt>
        <w:sdtPr>
          <w:alias w:val="To edit, see citavi.com/edit"/>
          <w:tag w:val="CitaviPlaceholder#801c3a54-be4d-4765-8d13-fa708d1f74df"/>
          <w:id w:val="7877106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mRmMWE0LTNjOGMtNGQ5MS1iODNkLTAyY2U5OWZiOThk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1IiwiU3RhcnRQYWdlIjp7IiRpZCI6IjUiLCIkdHlwZSI6IlN3aXNzQWNhZGVtaWMuUGFnZU51bWJlciwgU3dpc3NBY2FkZW1pYyIsIklzRnVsbHlOdW1lcmljIjp0cnVlLCJOdW1iZXIiOjExNSwiTnVtYmVyaW5nVHlwZSI6MCwiTnVtZXJhbFN5c3RlbSI6MCwiT3JpZ2luYWxTdHJpbmciOiIxMTUiLCJQcmV0dHlTdHJpbmciOiIxMTUifX0sIlByZWZpeCI6IlZnbC4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TUuIn1dfSwiVGFnIjoiQ2l0YXZpUGxhY2Vob2xkZXIjODAxYzNhNTQtYmU0ZC00NzY1LThkMTMtZmE3MDhkMWY3NGRmIiwiVGV4dCI6IlZnbC5TY2h3YXJ6d8OkbGRlciwgRGllIGRpZ2l0YWxlIEJhdXdpcnRzY2hhZnQgLSBXZWdlIGF1cyBkZXIgQnJhbmNoZW5sb2dpaywgMTE1LiIsIldBSVZlcnNpb24iOiI2LjE5LjIuMSJ9}</w:instrText>
          </w:r>
          <w:r>
            <w:fldChar w:fldCharType="separate"/>
          </w:r>
          <w:r w:rsidR="00B05C95">
            <w:t xml:space="preserve">Vgl.Schwarzwälder, </w:t>
          </w:r>
          <w:r w:rsidR="00B05C95" w:rsidRPr="00B05C95">
            <w:rPr>
              <w:i/>
            </w:rPr>
            <w:t>Die digitale Bauwirtschaft - Wege aus der Branchenlogik</w:t>
          </w:r>
          <w:r w:rsidR="00B05C95" w:rsidRPr="00B05C95">
            <w:t>, 115.</w:t>
          </w:r>
          <w:r>
            <w:fldChar w:fldCharType="end"/>
          </w:r>
        </w:sdtContent>
      </w:sdt>
    </w:p>
  </w:footnote>
  <w:footnote w:id="13">
    <w:p w14:paraId="2ABF5B3C" w14:textId="7EF567CE" w:rsidR="0057397F" w:rsidRDefault="0057397F">
      <w:pPr>
        <w:pStyle w:val="Funotentext"/>
      </w:pPr>
      <w:r>
        <w:rPr>
          <w:rStyle w:val="Funotenzeichen"/>
        </w:rPr>
        <w:footnoteRef/>
      </w:r>
      <w:r>
        <w:t xml:space="preserve"> </w:t>
      </w:r>
      <w:sdt>
        <w:sdtPr>
          <w:alias w:val="To edit, see citavi.com/edit"/>
          <w:tag w:val="CitaviPlaceholder#b03fc8b7-9f05-42f2-9886-c33c27adcfcf"/>
          <w:id w:val="-21157924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jBhNDMxLTU2YWMtNGY0ZC1iZjlkLTYyNThhMWU0YzVi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}</w:instrText>
          </w:r>
          <w:r>
            <w:fldChar w:fldCharType="separate"/>
          </w:r>
          <w:r w:rsidR="00B05C95">
            <w:t xml:space="preserve">Vgl. Schwarzwälder, </w:t>
          </w:r>
          <w:r w:rsidR="00B05C95" w:rsidRPr="00B05C95">
            <w:rPr>
              <w:i/>
            </w:rPr>
            <w:t>Die digitale Bauwirtschaft - Wege aus der Branchenlogik</w:t>
          </w:r>
          <w:r w:rsidR="00B05C95" w:rsidRPr="00B05C95">
            <w:t>, 60.</w:t>
          </w:r>
          <w:r>
            <w:fldChar w:fldCharType="end"/>
          </w:r>
        </w:sdtContent>
      </w:sdt>
    </w:p>
  </w:footnote>
  <w:footnote w:id="14">
    <w:p w14:paraId="44B8CE02" w14:textId="2DE12CD8" w:rsidR="0062011F" w:rsidRDefault="0062011F">
      <w:pPr>
        <w:pStyle w:val="Funotentext"/>
      </w:pPr>
      <w:r>
        <w:rPr>
          <w:rStyle w:val="Funotenzeichen"/>
        </w:rPr>
        <w:footnoteRef/>
      </w:r>
      <w:r>
        <w:t xml:space="preserve"> </w:t>
      </w:r>
      <w:sdt>
        <w:sdtPr>
          <w:alias w:val="To edit, see citavi.com/edit"/>
          <w:tag w:val="CitaviPlaceholder#345c8c64-7899-459c-9198-fa1dcde57d4f"/>
          <w:id w:val="-163817387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zQ5OTUxLTI5ZGItNDdjNy05ZmI4LTMyZjVmYTIxZTUzMiIsIlJhbmdlTGVuZ3RoIjo5NCwiUmVmZXJlbmNlSWQiOiI1NDAxMDNlMi1mMzA4LTRmMmMtODgyNy1kMTczYmVlNj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2IuY2Fkd29yay5jaC9ob2x6YmF1L21hbnVhbCIsIlVyaVN0cmluZyI6Imh0dHBzOi8va2IuY2Fkd29yay5jaC9ob2x6YmF1L21hbnVh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}</w:instrText>
          </w:r>
          <w:r>
            <w:fldChar w:fldCharType="separate"/>
          </w:r>
          <w:r w:rsidR="00B05C95">
            <w:t>„BIM Holzbau: Manual,“ letzte Aktualisierung 26.02.2024, https://kb.cadwork.ch/holzbau/manual.</w:t>
          </w:r>
          <w:r>
            <w:fldChar w:fldCharType="end"/>
          </w:r>
        </w:sdtContent>
      </w:sdt>
    </w:p>
  </w:footnote>
  <w:footnote w:id="15">
    <w:p w14:paraId="30489C82" w14:textId="0F803AF5" w:rsidR="008C372A" w:rsidRDefault="008C372A">
      <w:pPr>
        <w:pStyle w:val="Funotentext"/>
      </w:pPr>
      <w:r>
        <w:rPr>
          <w:rStyle w:val="Funotenzeichen"/>
        </w:rPr>
        <w:footnoteRef/>
      </w:r>
      <w:r>
        <w:t xml:space="preserve"> </w:t>
      </w:r>
      <w:sdt>
        <w:sdtPr>
          <w:alias w:val="To edit, see citavi.com/edit"/>
          <w:tag w:val="CitaviPlaceholder#4757d3f8-9a41-430c-b66d-e5dc8dfc0852"/>
          <w:id w:val="-209260730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DIzMGU1LTNmN2EtNGFiOS04MTdjLTc4ZDczMzlhODY5MCIsIlJhbmdlTGVuZ3RoIjoxNzUsIlJlZmVyZW5jZUlkIjoiY2I0NDJiODUtZTRiMC00MDdmLWE2YjMtMjQxMDM1OGIwNG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Eb2kiOiIxMC4yNzYwLzM2NDcxIiwiRWRpdG9ycyI6W10sIkV2YWx1YXRpb25Db21wbGV4aXR5IjowLCJFdmFsdWF0aW9uU291cmNlVGV4dEZvcm1hdCI6MCwiR3JvdXBzIjpbXSwiSGFzTGFiZWwxIjpmYWxzZSwiSGFzTGFiZWwyIjpmYWxzZSwiSXNibiI6Ijk3OC05Mi03OS03NzIwNi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c2MC8zNjQ3MSIsIlVyaVN0cmluZyI6Imh0dHBzOi8vZG9pLm9yZy8xMC4yNzYwLzM2N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}</w:instrText>
          </w:r>
          <w:r>
            <w:fldChar w:fldCharType="separate"/>
          </w:r>
          <w:r w:rsidR="00B05C95">
            <w:t xml:space="preserve">European Commission, </w:t>
          </w:r>
          <w:r w:rsidR="00B05C95" w:rsidRPr="00B05C95">
            <w:rPr>
              <w:i/>
            </w:rPr>
            <w:t>Building Information Modelling (BIM) standardization</w:t>
          </w:r>
          <w:r w:rsidR="00B05C95" w:rsidRPr="00B05C95">
            <w:t>, unter Mitarbeit von Martin Poljanšek (Publications Office, 2017). https://doi.org/10.2760/36471, 14.</w:t>
          </w:r>
          <w:r>
            <w:fldChar w:fldCharType="end"/>
          </w:r>
        </w:sdtContent>
      </w:sdt>
    </w:p>
  </w:footnote>
  <w:footnote w:id="16">
    <w:p w14:paraId="76ACD7DD" w14:textId="5206EB35" w:rsidR="006B66BD" w:rsidRDefault="006B66BD">
      <w:pPr>
        <w:pStyle w:val="Funotentext"/>
      </w:pPr>
      <w:r>
        <w:rPr>
          <w:rStyle w:val="Funotenzeichen"/>
        </w:rPr>
        <w:footnoteRef/>
      </w:r>
      <w:r>
        <w:t xml:space="preserve"> </w:t>
      </w:r>
      <w:sdt>
        <w:sdtPr>
          <w:alias w:val="To edit, see citavi.com/edit"/>
          <w:tag w:val="CitaviPlaceholder#69fd7ff1-c6f2-4a03-b918-a33f70101b23"/>
          <w:id w:val="562066445"/>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mI2YmM4LWJkZGEtNDg1Ni04ZGRjLTc0ODE2ZDRiZjRhNCIsIlJhbmdlTGVuZ3RoIjoyNjAsIlJlZmVyZW5jZUlkIjoiMDFmZTAwZjEtNTg3My00ZmU4LTk0YTEtMzVkNTk4NTUwZDg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S4wOS4yMDI0IiwiRWRpdG9ycyI6W3siJGlkIjoiNyIsIiR0eXBlIjoiU3dpc3NBY2FkZW1pYy5DaXRhdmkuUGVyc29uLCBTd2lzc0FjYWRlbWljLkNpdGF2aSIsIkxhc3ROYW1lIjoiQmF1ZW4gZGlnaXRhbCBTY2h3ZWl6IC8gYnVpbGRpbmdTTUFSVCBTd2l0emVybGFuZCIsIlByb3RlY3RlZCI6ZmFsc2UsIlNleCI6MCwiQ3JlYXRlZEJ5IjoiX1Rob21zZW4iLCJDcmVhdGVkT24iOiIyMDI1LTA3LTAzVDE3OjAyOjQzIiwiTW9kaWZpZWRCeSI6Il9UaG9tc2VuIiwiSWQiOiJkMTYzODcyNi0xMzI1LTRjYjItOTEyNy00YWFlNGM1NWEzMjkiLCJNb2RpZmllZE9uIjoiMjAyNS0wNy0wM1QxNzowMjo0M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}</w:instrText>
          </w:r>
          <w:r>
            <w:fldChar w:fldCharType="separate"/>
          </w:r>
          <w:r w:rsidR="00B05C95">
            <w:t>„Digital vernetzte Bauproduktdaten als Grundlage für die Zirkularität: Anforderungen und Lösungsansätze,“ letzte Aktualisierung 01.09.2024, https://bauen-digital.ch/aktuell/whitepaper-digital-vernetzte-bauproduktdaten-als-grundlage-fuer-die-zirkularitaet/, 24.</w:t>
          </w:r>
          <w:r>
            <w:fldChar w:fldCharType="end"/>
          </w:r>
        </w:sdtContent>
      </w:sdt>
    </w:p>
  </w:footnote>
  <w:footnote w:id="17">
    <w:p w14:paraId="2B8895E6" w14:textId="3A7CB4BE" w:rsidR="00A03EC9" w:rsidRDefault="00A03EC9">
      <w:pPr>
        <w:pStyle w:val="Funotentext"/>
      </w:pPr>
      <w:r>
        <w:rPr>
          <w:rStyle w:val="Funotenzeichen"/>
        </w:rPr>
        <w:footnoteRef/>
      </w:r>
      <w:r>
        <w:t xml:space="preserve"> </w:t>
      </w:r>
      <w:sdt>
        <w:sdtPr>
          <w:alias w:val="To edit, see citavi.com/edit"/>
          <w:tag w:val="CitaviPlaceholder#ba2d4592-3f9f-4edd-903a-c5f73a0771a4"/>
          <w:id w:val="-37931535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mY0ZjU0LWE5NjUtNGEwOS1iODBiLTJkMmZhMmZmMzY4OCIsIlJhbmdlTGVuZ3RoIjo3MCwiUmVmZXJlbmNlSWQiOiI5Y2U1OGMwZS0xMjVjLTRkMjQtOGViNS05MmYwNDc0ZGEy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dXItbGV4LmV1cm9wYS5ldS9sZWdhbC1jb250ZW50L2RlL1RYVC8/dXJpPUNFTEVYJTNBMzIwMTlMMTAyNCIsIlVyaVN0cmluZyI6Imh0dHBzOi8vZXVyLWxleC5ldXJvcGEuZXUvbGVnYWwtY29udGVudC9kZS9UWFQvP3VyaT1DRUxFWDozMjAxOUwx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}</w:instrText>
          </w:r>
          <w:r>
            <w:fldChar w:fldCharType="separate"/>
          </w:r>
          <w:r w:rsidR="00B05C95">
            <w:t>Poljanšek, „Building Information Modelling (BIM) standardization,” 14.</w:t>
          </w:r>
          <w:r>
            <w:fldChar w:fldCharType="end"/>
          </w:r>
        </w:sdtContent>
      </w:sdt>
    </w:p>
  </w:footnote>
  <w:footnote w:id="18">
    <w:p w14:paraId="1260EC80" w14:textId="42915703" w:rsidR="00C054B1" w:rsidRPr="00C054B1" w:rsidRDefault="00C054B1">
      <w:pPr>
        <w:pStyle w:val="Funotentext"/>
        <w:rPr>
          <w:lang w:val="en-US"/>
        </w:rPr>
      </w:pPr>
      <w:r>
        <w:rPr>
          <w:rStyle w:val="Funotenzeichen"/>
        </w:rPr>
        <w:footnoteRef/>
      </w:r>
      <w:r>
        <w:t xml:space="preserve"> </w:t>
      </w:r>
      <w:sdt>
        <w:sdtPr>
          <w:alias w:val="To edit, see citavi.com/edit"/>
          <w:tag w:val="CitaviPlaceholder#254b8da9-5860-4cd9-9664-4da4fb6a7786"/>
          <w:id w:val="-62431693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ZlZWRmLWJjYzEtNGM2MS1hMWIwLWNlYWM2YThlYTMxOSIsIlJhbmdlTGVuZ3RoIjoyOTIsIlJlZmVyZW5jZUlkIjoiOWRiOTU2ODktYzIxYS00NTUzLWE2YjYtNmY3NjNlYzZhNDZ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VsaXphYmV0aCIsIkxhc3ROYW1lIjoiQmVsbCIsIlByb3RlY3RlZCI6ZmFsc2UsIlNleCI6MSwiQ3JlYXRlZEJ5IjoiX1Rob21zZW4iLCJDcmVhdGVkT24iOiIyMDI1LTA3LTExVDEyOjM0OjAyIiwiTW9kaWZpZWRCeSI6Il9UaG9tc2VuIiwiSWQiOiI5MTU4NjVjYS01YWY1LTRmMTctODQxMS01ZjFjMGZmNDI0NjMiLCJNb2RpZmllZE9uIjoiMjAyNS0wNy0xMVQxMjozNDowMiIsIlByb2plY3QiOnsiJGlkIjoiOCIsIiR0eXBlIjoiU3dpc3NBY2FkZW1pYy5DaXRhdmkuUHJvamVjdCwgU3dpc3NBY2FkZW1pYy5DaXRhdmkifX1dLCJDaXRhdGlvbktleVVwZGF0ZVR5cGUiOjAsIkNvbGxhYm9yYXRvcnMiOltdLCJEYXRlIjoiMTkuMDk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cHBpYW4uY29tL2Jsb2cvYWNwL3Byb2Nlc3MtYXV0b21hdGlvbi9nZW5lcmF0aXZlLWFpLXZzLWxhcmdlLWxhbmd1YWdlLW1vZGVscyM6fjp0ZXh0PUdlbmVyYXRpdmUlMjBBSSUyMGlzJTIwYSUyMGJyb2FkLGdlbmVyYXRpbmclMjBraW5kJTIwb2YlMjBnZW5lcmF0aXZlJTIwQUkiLCJVcmlTdHJpbmciOiJodHRwczovL2FwcGlhbi5jb20vYmxvZy9hY3AvcHJvY2Vzcy1hdXRvbWF0aW9uL2dlbmVyYXRpdmUtYWktdnMtbGFyZ2UtbGFuZ3VhZ2UtbW9kZWxzIzp+OnRleHQ9R2VuZXJhdGl2ZSBBSSBpcyBhIGJyb2FkLGdlbmVyYXRpbmcga2luZCBvZiBnZW5lcmF0aXZlIE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</w:instrText>
          </w:r>
          <w:r w:rsidR="00666C5E" w:rsidRPr="00666C5E">
            <w:rPr>
              <w:lang w:val="en-US"/>
            </w:rPr>
            <w:instrText>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J9XX0sIlRhZyI6IkNpdGF2aVBsYWNlaG9sZGVyIzI1NGI4ZGE5LTU4NjAtNGNkOS05NjY0LTRkYTRmYjZhNzc4NiI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IsIldBSVZlcnNpb24iOiI2LjE5LjIuMSJ9}</w:instrText>
          </w:r>
          <w:r>
            <w:fldChar w:fldCharType="separate"/>
          </w:r>
          <w:r w:rsidR="00B05C95">
            <w:rPr>
              <w:lang w:val="en-US"/>
            </w:rPr>
            <w:t>„Generative AI vs. Large Language Models (LLMs): What's the Difference?,“ Elizabeth Bell, letzte Aktualisierung 19.09.2024, https://appian.com/blog/acp/process-automation/generative-ai-vs-large-language-models#:~:text=Generative%20AI%20is%20a%20broad,generating%20kind%20of%20generative%20AI.</w:t>
          </w:r>
          <w:r>
            <w:fldChar w:fldCharType="end"/>
          </w:r>
        </w:sdtContent>
      </w:sdt>
    </w:p>
  </w:footnote>
  <w:footnote w:id="19">
    <w:p w14:paraId="59A3A47D" w14:textId="321416D8" w:rsidR="00423713" w:rsidRPr="00423713" w:rsidRDefault="00423713">
      <w:pPr>
        <w:pStyle w:val="Funotentext"/>
        <w:rPr>
          <w:lang w:val="en-US"/>
        </w:rPr>
      </w:pPr>
      <w:r>
        <w:rPr>
          <w:rStyle w:val="Funotenzeichen"/>
        </w:rPr>
        <w:footnoteRef/>
      </w:r>
      <w:r w:rsidRPr="002516AA">
        <w:rPr>
          <w:lang w:val="en-US"/>
        </w:rPr>
        <w:t xml:space="preserve"> </w:t>
      </w:r>
      <w:sdt>
        <w:sdtPr>
          <w:alias w:val="To edit, see citavi.com/edit"/>
          <w:tag w:val="CitaviPlaceholder#80de780d-b794-49d0-ad2c-f9dbfd7a76c3"/>
          <w:id w:val="-1029484782"/>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gyNGQyLWUxMTMtNDQwNC04MGMwLTExNzRhZjNjZjBkMCIsIlJhbmdlTGVuZ3RoIjoyNDQsIlJlZmVyZW5jZUlkIjoiMTEzNDg0NzUtNGU5NC00NTk5LTllZjktMTEyNjU4YTEyZT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xMS4wNy4yMDI1IiwiRWRpdG9ycyI6W3siJGlkIjoiNyIsIiR0eXBlIjoiU3dpc3NBY2FkZW1pYy5DaXRhdmkuUGVyc29uLCBTd2lzc0FjYWRlbWljLkNpdGF2aSIsIkxhc3ROYW1lIjoiT2N1bGEgR3JvdXAiLCJQcm90ZWN0ZWQiOmZhbHNlLCJTZXgiOjAsIkNyZWF0ZWRCeSI6Il9UaG9tc2VuIiwiQ3JlYXRlZE9uIjoiMjAyNS0wNy0xMVQxMjozODozMCIsIk1vZGlmaWVkQnkiOiJfVGhvbXNlbiIsIklkIjoiODNiMjFlN2YtMDg2Yy00ZTBmLWI3MmYtYTRhZWZhNjFhNTZlIiwiTW9kaWZpZWRPbiI6IjIwMjUtMDctMTFUMTI6Mzg6MzA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2N1bGFncm91cC5jb20vdmlldy1hcnRpY2xlLzE0MiM6fjp0ZXh0PVRyYWRpdGlvbmFsJTIwbWFjaGluZSUyMGxlYXJuaW5nJTIwYXBwcm9hY2hlcyUyMHJlcXVpcmVkLGVhY2glMjBnZW5lcmF0aW9uJTIwb2YlMjBtb2RlbHMlMjBncm93aW5nIiwiVXJpU3RyaW5nIjoiaHR0cHM6Ly9vY3VsYWdyb3VwLmNvbS92aWV3LWFydGljbGUvMTQyIzp+OnRleHQ9VHJhZGl0aW9uYWwgbWFjaGluZSBsZWFybmluZyBhcHByb2FjaGVzIHJlcXVpcmVkLGVhY2ggZ2VuZXJhdGlvbiBvZiBtb2RlbHMgZ3Jvd2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</w:instrText>
          </w:r>
          <w:r w:rsidR="00666C5E" w:rsidRPr="00666C5E">
            <w:rPr>
              <w:lang w:val="en-US"/>
            </w:rPr>
            <w:instrText>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fV19LCJUYWciOiJDaXRhdmlQbGFjZWhvbGRlciM4MGRlNzgwZC1iNzk0LTQ5ZDAtYWQyYy1mOWRiZmQ3YTc2YzMi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LCJXQUlWZXJzaW9uIjoiNi4xOS4yLjEifQ==}</w:instrText>
          </w:r>
          <w:r>
            <w:fldChar w:fldCharType="separate"/>
          </w:r>
          <w:r w:rsidR="00B05C95">
            <w:rPr>
              <w:lang w:val="en-US"/>
            </w:rPr>
            <w:t>„Foundation Models: The Building Blocks of Modern AI Systems,“ letzte Aktualisierung 11.07.2025, https://oculagroup.com/view-article/142#:~:text=Traditional%20machine%20learning%20approaches%20required,each%20generation%20of%20models%20growing.</w:t>
          </w:r>
          <w:r>
            <w:fldChar w:fldCharType="end"/>
          </w:r>
        </w:sdtContent>
      </w:sdt>
    </w:p>
  </w:footnote>
  <w:footnote w:id="20">
    <w:p w14:paraId="7E72595A" w14:textId="492BB7C5" w:rsidR="005618C0" w:rsidRPr="005618C0" w:rsidRDefault="005618C0">
      <w:pPr>
        <w:pStyle w:val="Funotentext"/>
        <w:rPr>
          <w:lang w:val="en-US"/>
        </w:rPr>
      </w:pPr>
      <w:r>
        <w:rPr>
          <w:rStyle w:val="Funotenzeichen"/>
        </w:rPr>
        <w:footnoteRef/>
      </w:r>
      <w:r w:rsidRPr="002516AA">
        <w:rPr>
          <w:lang w:val="en-US"/>
        </w:rPr>
        <w:t xml:space="preserve"> </w:t>
      </w:r>
      <w:sdt>
        <w:sdtPr>
          <w:alias w:val="To edit, see citavi.com/edit"/>
          <w:tag w:val="CitaviPlaceholder#5b98f063-56b9-448a-b4a5-533b3ec5caa1"/>
          <w:id w:val="-295289430"/>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Y4NDgwLWM5MmQtNDg2Yi1iYjE2LTRkMjNjNjQzZWVhNCIsIlJhbmdlTGVuZ3RoIjo3NSwiUmVmZXJlbmNlSWQiOiIxMTM0ODQ3NS00ZTk0LTQ1OTktOWVmOS0xMTI2NThhMTJlM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PY3VsYSBHcm91cCIsIlByb3RlY3RlZCI6ZmFsc2UsIlNleCI6MCwiQ3JlYXRlZEJ5IjoiX1Rob21zZW4iLCJDcmVhdGVkT24iOiIyMDI1LTA3LTExVDEyOjM4OjMwIiwiTW9kaWZpZWRCeSI6Il9UaG9tc2VuIiwiSWQiOiI4M2IyMWU3Zi0wODZjLTRlMGYtYjcyZi1hNGFlZmE2MWE1NmUiLCJNb2RpZmllZE9uIjoiMjAyNS0wNy0xMVQxMjozODozMC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vY3VsYWdyb3VwLmNvbS92aWV3LWFydGljbGUvMTQyIzp+OnRleHQ9VHJhZGl0aW9uYWwlMjBtYWNoaW5lJTIwbGVhcm5pbmclMjBhcHByb2FjaGVzJTIwcmVxdWlyZWQsZWFjaCUyMGdlbmVyYXRpb24lMjBvZiUyMG1vZGVscyUyMGdyb3dpbmciLCJVcmlTdHJpbmciOiJodHRwczovL29jdWxhZ3JvdXAuY29tL3ZpZXctYXJ0aWNsZS8xNDIjOn46dGV4dD1UcmFkaXRpb25hbCBtYWNoaW5lIGxlYXJuaW5nIGFwcHJvYWNoZXMgcmVxdWlyZWQsZWFjaCBnZW5lcmF0aW9uIG9mIG1vZGVscyBncm93aW5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OTowOSIsIk1vZGlmaWVkQnkiOiJfVGhvbXNlbiIsIklkIjoiYmQ0MDRmNWMtYTlkMy00YTk1LWJkZDctNGU3NjU1YTc4MzNkIiwiTW9kaWZpZWRPbiI6IjIwMjUtMDctMTFUMTI6Mzk6MDkiLCJQcm9qZWN0Ijp7IiRyZWYiOiI4In19XSwiT25saW5lQWRkcmVzcyI6Imh0dHBzOi8vb2N1bGFncm91cC5jb20vdmlldy1hcnRpY2xlLzE0MiM6fjp0ZXh0PVRyYWRpdGlvbmFsJTIwbWFjaGluZSUyMGxlYXJuaW5nJTIwYXBwcm9hY2hlcyUyMH</w:instrText>
          </w:r>
          <w:r w:rsidR="00666C5E" w:rsidRPr="00666C5E">
            <w:rPr>
              <w:lang w:val="en-US"/>
            </w:rPr>
            <w:instrText>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}</w:instrText>
          </w:r>
          <w:r>
            <w:fldChar w:fldCharType="separate"/>
          </w:r>
          <w:r w:rsidR="00B05C95">
            <w:rPr>
              <w:lang w:val="en-US"/>
            </w:rPr>
            <w:t>Ocula Group, „Foundation Models: The Building Blocks of Modern AI Systems.”</w:t>
          </w:r>
          <w:r>
            <w:fldChar w:fldCharType="end"/>
          </w:r>
        </w:sdtContent>
      </w:sdt>
    </w:p>
  </w:footnote>
  <w:footnote w:id="21">
    <w:p w14:paraId="6A9AA049" w14:textId="5973D244" w:rsidR="00864780" w:rsidRPr="00864780" w:rsidRDefault="00864780">
      <w:pPr>
        <w:pStyle w:val="Funotentext"/>
        <w:rPr>
          <w:lang w:val="en-US"/>
        </w:rPr>
      </w:pPr>
      <w:r>
        <w:rPr>
          <w:rStyle w:val="Funotenzeichen"/>
        </w:rPr>
        <w:footnoteRef/>
      </w:r>
      <w:r w:rsidRPr="002516AA">
        <w:rPr>
          <w:lang w:val="en-US"/>
        </w:rPr>
        <w:t xml:space="preserve"> </w:t>
      </w:r>
      <w:sdt>
        <w:sdtPr>
          <w:alias w:val="To edit, see citavi.com/edit"/>
          <w:tag w:val="CitaviPlaceholder#92dd5516-6b7c-4223-b6d7-3646f4a55b04"/>
          <w:id w:val="-2348268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ViNDljLTgxYzYtNDg1MS05MDY5LTE0NTRmZGVlYTMzMyIsIlJhbmdlTGVuZ3RoIjoyMDQsIlJlZmVyZW5jZUlkIjoiY2RkMDJkYzItZmVjYi00M2U0LWFjM2UtNjUyOGZiNDc1OG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y4wNC4yMDI1IiwiRWRpdG9ycyI6W3siJGlkIjoiNyIsIiR0eXBlIjoiU3dpc3NBY2FkZW1pYy5DaXRhdmkuUGVyc29uLCBTd2lzc0FjYWRlbWljLkNpdGF2aSIsIkxhc3ROYW1lIjoiSW50dWl0aW9uTGFicyIsIlByb3RlY3RlZCI6ZmFsc2UsIlNleCI6MCwiQ3JlYXRlZEJ5IjoiX1Rob21zZW4iLCJDcmVhdGVkT24iOiIyMDI1LTA3LTExVDEyOjU3OjAxIiwiTW9kaWZpZWRCeSI6Il9UaG9tc2VuIiwiSWQiOiI0MGE3MWEyYi01NDc0LTQ3OTctODQyOS00NjcwYjI0NDdkZDkiLCJNb2RpZmllZE9uIjoiMjAyNS0wNy0xMVQxMjo1Nz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bnR1aXRpb25sYWJzLmFpL2FydGljbGVzL2xsbXMtZmluZS10dW5pbmctdnMtZGlzdGlsbGF0aW9uLXZzLXByb21wdGluZyIsIlVyaVN0cmluZyI6Imh0dHBzOi8vaW50dWl0aW9ubGFicy5haS9hcnRpY2xlcy9sbG1zLWZpbmUtdHVuaW5nLXZzLWRpc3RpbGxhdGlvbi12cy1wcm9tcHR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</w:instrText>
          </w:r>
          <w:r w:rsidR="00666C5E" w:rsidRPr="00666C5E">
            <w:rPr>
              <w:lang w:val="en-US"/>
            </w:rPr>
            <w:instrText>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}</w:instrText>
          </w:r>
          <w:r>
            <w:fldChar w:fldCharType="separate"/>
          </w:r>
          <w:r w:rsidR="00B05C95">
            <w:rPr>
              <w:lang w:val="en-US"/>
            </w:rPr>
            <w:t>„Fine-Tuning vs Distillation vs Prompt Engineering for LLMs in Pharma and Life Sciences,“ letzte Aktualisierung 03.04.2025, https://intuitionlabs.ai/articles/llms-fine-tuning-vs-distillation-vs-prompting.</w:t>
          </w:r>
          <w:r>
            <w:fldChar w:fldCharType="end"/>
          </w:r>
        </w:sdtContent>
      </w:sdt>
    </w:p>
  </w:footnote>
  <w:footnote w:id="22">
    <w:p w14:paraId="7BCDFD4A" w14:textId="598CF7F0" w:rsidR="007148AE" w:rsidRDefault="007148AE">
      <w:pPr>
        <w:pStyle w:val="Funotentext"/>
      </w:pPr>
      <w:r>
        <w:rPr>
          <w:rStyle w:val="Funotenzeichen"/>
        </w:rPr>
        <w:footnoteRef/>
      </w:r>
      <w:r w:rsidRPr="002516AA">
        <w:rPr>
          <w:lang w:val="en-US"/>
        </w:rPr>
        <w:t xml:space="preserve"> </w:t>
      </w:r>
      <w:sdt>
        <w:sdtPr>
          <w:alias w:val="To edit, see citavi.com/edit"/>
          <w:tag w:val="CitaviPlaceholder#66e201be-5f67-4b86-a2bc-d9c379bd311a"/>
          <w:id w:val="37999260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dhMzEyLWRkOTgtNDBlMC04YWY2LTZlNGQxNWY4MTdiOSIsIlJhbmdlTGVuZ3RoIjoxMTMsIlJlZmVyZW5jZUlkIjoiYTIxYWE0MDgtMDgyZS00NTc5LWJlMmUtYTc5NjY2MmZjN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xhc3ROYW1lIjoiRXBvY2ggQUkiLCJQcm90ZWN0ZWQiOmZhbHNlLCJTZXgiOjAsIkNyZWF0ZWRCeSI6Il9UaG9tc2VuIiwiQ3JlYXRlZE9uIjoiMjAyNS0wNy0xMVQxMjoyNTo0MyIsIk1vZGlmaWVkQnkiOiJfVGhvbXNlbiIsIklkIjoiOTgyMjgzMmMtOWY0Yi00Mzk0LWE2NjUtZWZjOTIzNDIwYWU1IiwiTW9kaWZpZWRPbiI6IjIwMjUtMDctMTFUMTI6MjU6NDMiLCJQcm9qZWN0Ijp7IiRpZCI6IjgiLCIkdHlwZSI6IlN3aXNzQWNhZGVtaWMuQ2l0YXZpLlByb2plY3QsIFN3aXNzQWNhZGVtaWMuQ2l0YXZpIn19XSwiQ2l0YXRpb25LZXlVcGRhdGVUeXBlIjowLCJDb2xsYWJvcmF0b3JzIjpbXSwiRGF0ZSI6IjEx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XBvY2guYWkvZGF0YS9ub3RhYmxlLWFpLW1vZGVscyIsIlVyaVN0cmluZyI6Imh0dHBzOi8vZXBvY2guYWkvZGF0YS9ub3RhYmxlLWFpLW1vZGVs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}</w:instrText>
          </w:r>
          <w:r>
            <w:fldChar w:fldCharType="separate"/>
          </w:r>
          <w:r w:rsidR="00B05C95">
            <w:t>„Data on Notable AI Models,“ Epoch AI, letzte Aktualisierung 11.07.2025, https://epoch.ai/data/notable-ai-models.</w:t>
          </w:r>
          <w:r>
            <w:fldChar w:fldCharType="end"/>
          </w:r>
        </w:sdtContent>
      </w:sdt>
    </w:p>
  </w:footnote>
  <w:footnote w:id="23">
    <w:p w14:paraId="7B999F9F" w14:textId="00FDB229" w:rsidR="00057EB9" w:rsidRPr="00057EB9" w:rsidRDefault="00057EB9">
      <w:pPr>
        <w:pStyle w:val="Funotentext"/>
        <w:rPr>
          <w:lang w:val="en-US"/>
        </w:rPr>
      </w:pPr>
      <w:r>
        <w:rPr>
          <w:rStyle w:val="Funotenzeichen"/>
        </w:rPr>
        <w:footnoteRef/>
      </w:r>
      <w:r>
        <w:t xml:space="preserve"> </w:t>
      </w:r>
      <w:sdt>
        <w:sdtPr>
          <w:alias w:val="To edit, see citavi.com/edit"/>
          <w:tag w:val="CitaviPlaceholder#a7efb42a-9c07-411d-b87d-cb1836028b38"/>
          <w:id w:val="329565681"/>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ODU1MC9BUlhJVi4yNDAzLjA0MTMyIiwiVXJpU3RyaW5nIjoiaHR0cHM6Ly9kb2kub3JnLzEwLjQ4NTUwL2FyWGl2LjI0MDMuMDQx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ExVDE0OjAxOjUzIiwiTW9kaWZpZWRCeSI6Il9UaG9tc2VuIiwiSWQiOiI4MzE0MThlOS0wZDlkLTQzNDYtYWFiNS03NmZjNTE5ZTEwMzkiLCJNb2RpZmllZE9uIjoiMjAyNS0wNy0xMVQxNDowMTo1M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XJ4aXYub3JnL2Ficy8yNDAzLjA0MTMyIiwiVXJpU3RyaW5nIjoiaHR0cHM6Ly9hcnhpdi5vcmcvYWJzLzI0MDMuMDQxM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0OjAyOjE5IiwiTW9kaWZpZWRCeSI6Il9UaG9tc2VuIiwiSWQiOiJiZmUzMmEzZi00Y2E4LTRlNWItOWE3NS1hMzZmYzBlMWY5MmIiLCJNb2RpZmllZE9uIjoiMjAyNS0wNy0xMVQxNDowMjoxOSIsIlByb2plY3QiOnsiJHJlZiI6IjgifX1dLCJPbmxpbmVBZGRyZXNzIjoiaHR0cHM6Ly9hcnhpdi5vcmcvYWJzLzI0MDMuMDQxMzIiLCJPcmdhbml6YXRpb25zIjpbXSwiT3RoZXJzSW52b2x2ZWQiOltdLCJQdWJsaXNoZXJzIjpbeyIkaWQiOiIyNS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DaG</w:instrText>
          </w:r>
          <w:r w:rsidR="007478EA" w:rsidRPr="0018638B">
            <w:rPr>
              <w:lang w:val="en-US"/>
            </w:rPr>
            <w:instrText>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}</w:instrText>
          </w:r>
          <w:r>
            <w:fldChar w:fldCharType="separate"/>
          </w:r>
          <w:r w:rsidR="00B05C95">
            <w:rPr>
              <w:lang w:val="en-US"/>
            </w:rPr>
            <w:t>Wei-Lin Chiang et al., „Chatbot Arena: An Open Platform for Evaluating LLMs by Human Preference,“ (2024), https://arxiv.org/abs/2403.04132, 1–2.</w:t>
          </w:r>
          <w:r>
            <w:fldChar w:fldCharType="end"/>
          </w:r>
        </w:sdtContent>
      </w:sdt>
    </w:p>
  </w:footnote>
  <w:footnote w:id="24">
    <w:p w14:paraId="7461163D" w14:textId="5DD6D742" w:rsidR="005D75AF" w:rsidRPr="005D75AF" w:rsidRDefault="005D75AF">
      <w:pPr>
        <w:pStyle w:val="Funotentext"/>
        <w:rPr>
          <w:lang w:val="en-US"/>
        </w:rPr>
      </w:pPr>
      <w:r>
        <w:rPr>
          <w:rStyle w:val="Funotenzeichen"/>
        </w:rPr>
        <w:footnoteRef/>
      </w:r>
      <w:r w:rsidRPr="0033742C">
        <w:rPr>
          <w:lang w:val="en-US"/>
        </w:rPr>
        <w:t xml:space="preserve"> </w:t>
      </w:r>
      <w:sdt>
        <w:sdtPr>
          <w:alias w:val="To edit, see citavi.com/edit"/>
          <w:tag w:val="CitaviPlaceholder#949fc03d-df54-4ef9-983d-29bb78a210ec"/>
          <w:id w:val="-205777402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I3NWExLTZkMjEtNDdkMi1hNTQ0LWJkYjgzZTc0YjQ4OCIsIlJhbmdlTGVuZ3RoIjo5Mi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NDg1NTAvQVJYSVYuMjQwMy4wNDEzMiIsIlVyaVN0cmluZyI6Imh0dHBzOi8vZG9pLm9yZy8xMC40ODU1MC9hclhpdi4yNDAzLjA0MTM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xMVQxNDowMTo1MyIsIk1vZGlmaWVkQnkiOiJfVGhvbXNlbiIsIklkIjoiODMxNDE4ZTktMGQ5ZC00MzQ2LWFhYjUtNzZmYzUxOWUxMDM5IiwiTW9kaWZpZWRPbiI6IjIwMjUtMDctMTFUMTQ6MDE6NTM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yeGl2Lm9yZy9hYnMvMjQwMy4wNDEzMiIsIlVyaVN0cmluZyI6Imh0dHBzOi8vYXJ4aXYub3JnL2Ficy8yNDAzLjA0MTM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NDowMjoxOSIsIk1vZGlmaWVkQnkiOiJfVGhvbXNlbiIsIklkIjoiYmZlMzJhM2YtNGNhOC00ZTViLTlhNzUtYTM2ZmMwZTFmOTJiIiwiTW9kaWZpZWRPbiI6IjIwMjUtMDctMTFUMTQ6MDI6MTkiLCJQcm9qZWN0Ijp7IiRyZWYiOiI4In19XSwiT25saW5lQWRkcmVzcyI6Imh0dHBzOi8vYXJ4aXYub3JnL2Ficy8yNDAzLjA0MTMyIiwiT3JnYW5pemF0aW9ucyI6W10sIk90aGVyc0ludm9sdmVkIjpbXSwiUHVibGlzaGVycyI6W3siJGlkIjoiMjU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w:instrText>
          </w:r>
          <w:r w:rsidR="007478EA" w:rsidRPr="0018638B">
            <w:rPr>
              <w:lang w:val="en-US"/>
            </w:rPr>
            <w:instrText>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}</w:instrText>
          </w:r>
          <w:r>
            <w:fldChar w:fldCharType="separate"/>
          </w:r>
          <w:r w:rsidR="00B05C95">
            <w:rPr>
              <w:lang w:val="en-US"/>
            </w:rPr>
            <w:t>Chiang et al., „Chatbot Arena: An Open Platform for Evaluating LLMs by Human Preference,” 9.</w:t>
          </w:r>
          <w:r>
            <w:fldChar w:fldCharType="end"/>
          </w:r>
        </w:sdtContent>
      </w:sdt>
    </w:p>
  </w:footnote>
  <w:footnote w:id="25">
    <w:p w14:paraId="74A3FCF9" w14:textId="192383C7" w:rsidR="002E0AA1" w:rsidRPr="002E0AA1" w:rsidRDefault="002E0AA1">
      <w:pPr>
        <w:pStyle w:val="Funotentext"/>
        <w:rPr>
          <w:lang w:val="en-US"/>
        </w:rPr>
      </w:pPr>
      <w:r>
        <w:rPr>
          <w:rStyle w:val="Funotenzeichen"/>
        </w:rPr>
        <w:footnoteRef/>
      </w:r>
      <w:r w:rsidRPr="002E0AA1">
        <w:rPr>
          <w:lang w:val="en-US"/>
        </w:rPr>
        <w:t xml:space="preserve"> </w:t>
      </w:r>
      <w:sdt>
        <w:sdtPr>
          <w:alias w:val="To edit, see citavi.com/edit"/>
          <w:tag w:val="CitaviPlaceholder#571a4f85-a2c7-49e4-b4dd-b03a46fdb9e4"/>
          <w:id w:val="226273430"/>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Tg5NWYyLThmODMtNGM0Yy1hMTIyLTdkM2RhMmM0YTRmYyIsIlJhbmdlTGVuZ3RoIjo4OS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uKAnkxlYWRlcmJvYXJkIE92ZXJ2aWV3LOKAnCBsZXR6dGUgQWt0dWFsaXNpZXJ1bmcgMTEuMDcuMjAyNSwgaHR0cHM6Ly9sbWFyZW5hLmFpL2xlYWRlcmJvYXJkLiJ9XX0sIlRhZyI6IkNpdGF2aVBsYWNlaG9sZGVyIzU3MWE0Zjg1LWEyYzctNDllNC1iNGRkLWIwM2E0NmZkYjllNCIsIlRleHQiOiLigJ5MZWFkZXJib2FyZCBPdmVydmlldyzigJwgbGV0enRlIEFrdHVhbGlzaWVydW5nIDExLjA3LjIwMjUsIGh0dHBzOi8vbG1hcmVuYS5haS9sZWFkZXJib2FyZC4iLCJXQUlWZXJzaW9uIjoiNi4xOS4yLjEifQ==}</w:instrText>
          </w:r>
          <w:r>
            <w:fldChar w:fldCharType="separate"/>
          </w:r>
          <w:r w:rsidR="00B05C95">
            <w:rPr>
              <w:lang w:val="en-US"/>
            </w:rPr>
            <w:t>„Leaderboard Overview,“ letzte Aktualisierung 11.07.2025, https://lmarena.ai/leaderboard.</w:t>
          </w:r>
          <w:r>
            <w:fldChar w:fldCharType="end"/>
          </w:r>
        </w:sdtContent>
      </w:sdt>
    </w:p>
  </w:footnote>
  <w:footnote w:id="26">
    <w:p w14:paraId="7D5C3430" w14:textId="549F3BBE" w:rsidR="00B72B2E" w:rsidRDefault="00B72B2E">
      <w:pPr>
        <w:pStyle w:val="Funotentext"/>
      </w:pPr>
      <w:r>
        <w:rPr>
          <w:rStyle w:val="Funotenzeichen"/>
        </w:rPr>
        <w:footnoteRef/>
      </w:r>
      <w:r>
        <w:t xml:space="preserve"> </w:t>
      </w:r>
      <w:sdt>
        <w:sdtPr>
          <w:alias w:val="To edit, see citavi.com/edit"/>
          <w:tag w:val="CitaviPlaceholder#772da823-9110-47b2-81d5-b2e084db3c9d"/>
          <w:id w:val="-79244243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dncuZGUvcHVibGlrYXRpb25lbi9tZXJrYmxhdHQtZ2VvZGFlaXNlLWJpbS0yMDI0IiwiVXJpU3RyaW5nIjoiaHR0cHM6Ly9kdncuZGUvcHVibGlrYXRpb25lbi9tZXJrYmxhdHQtZ2VvZGFlaXNlLWJpbS0y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}</w:instrText>
          </w:r>
          <w:r>
            <w:fldChar w:fldCharType="separate"/>
          </w:r>
          <w:r w:rsidR="00B05C95">
            <w:t>„Leitfaden Geodäsie und BIM,“ letzte Aktualisierung 24.09.2024, https://dvw.de/publikationen/merkblatt-geodaeise-bim-2024, 170–71.</w:t>
          </w:r>
          <w:r>
            <w:fldChar w:fldCharType="end"/>
          </w:r>
        </w:sdtContent>
      </w:sdt>
    </w:p>
  </w:footnote>
  <w:footnote w:id="27">
    <w:p w14:paraId="3B026D10" w14:textId="7795D7C8" w:rsidR="00C607AC" w:rsidRDefault="00C607AC">
      <w:pPr>
        <w:pStyle w:val="Funotentext"/>
      </w:pPr>
      <w:r>
        <w:rPr>
          <w:rStyle w:val="Funotenzeichen"/>
        </w:rPr>
        <w:footnoteRef/>
      </w:r>
      <w:r>
        <w:t xml:space="preserve"> </w:t>
      </w:r>
      <w:sdt>
        <w:sdtPr>
          <w:alias w:val="To edit, see citavi.com/edit"/>
          <w:tag w:val="CitaviPlaceholder#adbc5970-d2b2-410b-9228-020852f2c9a4"/>
          <w:id w:val="140502140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mVhYjQ5LWNkNjEtNGRjNC04YmI3LTI3NDMzY2NmMDFmN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2LiJ9XX0sIlRhZyI6IkNpdGF2aVBsYWNlaG9sZGVyI2FkYmM1OTcwLWQyYjItNDEwYi05MjI4LTAyMDg1MmYyYzlhNCIsIlRleHQiOiJTY2h3YXJ6d8OkbGRlciwgRGllIGRpZ2l0YWxlIEJhdXdpcnRzY2hhZnQgLSBXZWdlIGF1cyBkZXIgQnJhbmNoZW5sb2dpaywgNjY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6.</w:t>
          </w:r>
          <w:r>
            <w:fldChar w:fldCharType="end"/>
          </w:r>
        </w:sdtContent>
      </w:sdt>
    </w:p>
  </w:footnote>
  <w:footnote w:id="28">
    <w:p w14:paraId="1F74F90B" w14:textId="38E8F9E0" w:rsidR="007478EA" w:rsidRDefault="007478EA">
      <w:pPr>
        <w:pStyle w:val="Funotentext"/>
      </w:pPr>
      <w:r>
        <w:rPr>
          <w:rStyle w:val="Funotenzeichen"/>
        </w:rPr>
        <w:footnoteRef/>
      </w:r>
      <w:r>
        <w:t xml:space="preserve"> </w:t>
      </w:r>
      <w:sdt>
        <w:sdtPr>
          <w:alias w:val="To edit, see citavi.com/edit"/>
          <w:tag w:val="CitaviPlaceholder#c66d1f92-474f-4773-aaf1-24eae4e7f49c"/>
          <w:id w:val="70089285"/>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mQ2YjlkLWE5ZjAtNGQzNS05NzVkLWRiMDhjNWRkNDM3YSIsIlJhbmdlTGVuZ3RoIjoxMTUsIlJlZmVyZW5jZUlkIjoiMjQ3M2VlY2UtYzQyMi00YWI3LTkxMTUtNjMyYjA4OWY5Nj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dvb2dsZSIsIlByb3RlY3RlZCI6ZmFsc2UsIlNleCI6MCwiQ3JlYXRlZEJ5IjoiX1Rob21zZW4iLCJDcmVhdGVkT24iOiIyMDI1LTA3LTEyVDEyOjM3OjM0WiIsIk1vZGlmaWVkQnkiOiJfVGhvbXNlbiIsIklkIjoiNjBlZWMxYTctYjNkYi00MzVkLTgyOTItNjc5MzJmZGE3MGZjIiwiTW9kaWZpZWRPbiI6IjIwMjUtMDctMTJUMTI6Mzc6Mz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WkuZ29vZ2xlLmRldi9nZW1pbmktYXBpL2RvY3MvbW9kZWxzP2hsPWRlI2dlbWluaS0yLjUtcHJvIiwiVXJpU3RyaW5nIjoiaHR0cHM6Ly9haS5nb29nbGUuZGV2L2dlbWluaS1hcGkvZG9jcy9tb2RlbHM/aGw9ZGUjZ2VtaW5pLTIuNS1wcm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}</w:instrText>
          </w:r>
          <w:r>
            <w:fldChar w:fldCharType="separate"/>
          </w:r>
          <w:r w:rsidR="00B05C95">
            <w:t>„Gemini-Modelle,“ zuletzt geprüft am 12.07.2025, https://ai.google.dev/gemini-api/docs/models?hl=de#gemini-2.5-pro.</w:t>
          </w:r>
          <w:r>
            <w:fldChar w:fldCharType="end"/>
          </w:r>
        </w:sdtContent>
      </w:sdt>
    </w:p>
  </w:footnote>
  <w:footnote w:id="29">
    <w:p w14:paraId="5B021162" w14:textId="22B8A8E6" w:rsidR="007478EA" w:rsidRDefault="007478EA">
      <w:pPr>
        <w:pStyle w:val="Funotentext"/>
      </w:pPr>
      <w:r>
        <w:rPr>
          <w:rStyle w:val="Funotenzeichen"/>
        </w:rPr>
        <w:footnoteRef/>
      </w:r>
      <w:r>
        <w:t xml:space="preserve"> </w:t>
      </w:r>
      <w:sdt>
        <w:sdtPr>
          <w:alias w:val="To edit, see citavi.com/edit"/>
          <w:tag w:val="CitaviPlaceholder#977d7d28-c922-409d-8845-c67bc6f099b2"/>
          <w:id w:val="1423922934"/>
          <w:placeholder>
            <w:docPart w:val="DefaultPlaceholder_-1854013440"/>
          </w:placeholder>
        </w:sdtPr>
        <w:sdtEndPr/>
        <w:sdtContent>
          <w:r>
            <w:fldChar w:fldCharType="begin"/>
          </w:r>
          <w:r w:rsidR="001863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mVmNjY5LWYyM2UtNGQwNy05ODIyLWZjYWM1YTQ2YTM4OSIsIlJhbmdlTGVuZ3RoIjo5MCwiUmVmZXJlbmNlSWQiOiI0YzcyOGUxYS0zYTkxLTRmMWItOGNhZi04NDQ0MTk4ZmI5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8zIiwiVXJpU3RyaW5nIjoiaHR0cHM6Ly9wbGF0Zm9ybS5vcGVuYWkuY29tL2RvY3MvbW9kZWxzL28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}</w:instrText>
          </w:r>
          <w:r>
            <w:fldChar w:fldCharType="separate"/>
          </w:r>
          <w:r w:rsidR="00B05C95">
            <w:t>„Model GPT-o3,“ zuletzt geprüft am 12.07.2025, https://platform.openai.com/docs/models/o3.</w:t>
          </w:r>
          <w:r>
            <w:fldChar w:fldCharType="end"/>
          </w:r>
        </w:sdtContent>
      </w:sdt>
    </w:p>
  </w:footnote>
  <w:footnote w:id="30">
    <w:p w14:paraId="2928C11B" w14:textId="148E0075" w:rsidR="0018638B" w:rsidRDefault="0018638B">
      <w:pPr>
        <w:pStyle w:val="Funotentext"/>
      </w:pPr>
      <w:r>
        <w:rPr>
          <w:rStyle w:val="Funotenzeichen"/>
        </w:rPr>
        <w:footnoteRef/>
      </w:r>
      <w:r>
        <w:t xml:space="preserve"> </w:t>
      </w:r>
      <w:sdt>
        <w:sdtPr>
          <w:alias w:val="To edit, see citavi.com/edit"/>
          <w:tag w:val="CitaviPlaceholder#6e656b48-0e48-4e49-866e-8889ede79e27"/>
          <w:id w:val="-18367439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lmM2QwLTE5OTYtNGU4NC1hNTI1LWViM2JjZDVmZGZmMSIsIlJhbmdlTGVuZ3RoIjo5NCwiUmVmZXJlbmNlSWQiOiJjOTcwYzU3YS0xYTkyLTQ1YTYtOWE3MC03NzgyZGY2ZGNkN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dwdC00byIsIlVyaVN0cmluZyI6Imh0dHBzOi8vcGxhdGZvcm0ub3BlbmFpLmNvbS9kb2NzL21vZGVscy9ncHQtNG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}</w:instrText>
          </w:r>
          <w:r>
            <w:fldChar w:fldCharType="separate"/>
          </w:r>
          <w:r w:rsidR="00B05C95">
            <w:t>„Model GPT-4o,“ zuletzt geprüft am 12.07.2025, https://platform.openai.com/docs/models/gpt-4o.</w:t>
          </w:r>
          <w:r>
            <w:fldChar w:fldCharType="end"/>
          </w:r>
        </w:sdtContent>
      </w:sdt>
    </w:p>
  </w:footnote>
  <w:footnote w:id="31">
    <w:p w14:paraId="0831A6A6" w14:textId="5A851BD5" w:rsidR="0018638B" w:rsidRDefault="0018638B">
      <w:pPr>
        <w:pStyle w:val="Funotentext"/>
      </w:pPr>
      <w:r>
        <w:rPr>
          <w:rStyle w:val="Funotenzeichen"/>
        </w:rPr>
        <w:footnoteRef/>
      </w:r>
      <w:r>
        <w:t xml:space="preserve"> </w:t>
      </w:r>
      <w:sdt>
        <w:sdtPr>
          <w:alias w:val="To edit, see citavi.com/edit"/>
          <w:tag w:val="CitaviPlaceholder#4ba13d27-e2d9-49b9-ad83-12d5b3a9e1dd"/>
          <w:id w:val="59512809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jg5YmFmLTFlZjMtNDE2Ni1hNGM1LWJkODIzZjE3ZDVlNiIsIlJhbmdlTGVuZ3RoIjoxNDQsIlJlZmVyZW5jZUlkIjoiYzliMjI4ZmUtYTFiZi00Y2M1LThlYTQtNDg2ZjJiNTI1Yj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FudGhyb3BpYyIsIlByb3RlY3RlZCI6ZmFsc2UsIlNleCI6MCwiQ3JlYXRlZEJ5IjoiX1Rob21zZW4iLCJDcmVhdGVkT24iOiIyMDI1LTA3LTEyVDEyOjM5OjU0WiIsIk1vZGlmaWVkQnkiOiJfVGhvbXNlbiIsIklkIjoiYjcwMjEwZmQtZWEyOC00MmYyLWJjOTgtODIyODU4OTdkMzI2IiwiTW9kaWZpZWRPbiI6IjIwMjUtMDctMTJUMTI6Mzk6NT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jcy5hbnRocm9waWMuY29tL2VuL2RvY3MvYWJvdXQtY2xhdWRlL21vZGVscy9vdmVydmlldyNtb2RlbC1jb21wYXJpc29uLXRhYmxlIiwiVXJpU3RyaW5nIjoiaHR0cHM6Ly9kb2NzLmFudGhyb3BpYy5jb20vZW4vZG9jcy9hYm91dC1jbGF1ZGUvbW9kZWxzL292ZXJ2aWV3I21vZGVsLWNvbXBhcmlzb24tdGFib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}</w:instrText>
          </w:r>
          <w:r>
            <w:fldChar w:fldCharType="separate"/>
          </w:r>
          <w:r w:rsidR="00B05C95">
            <w:t>„Model comparison table,“ zuletzt geprüft am 12.07.2025, https://docs.anthropic.com/en/docs/about-claude/models/overview#model-comparison-table.</w:t>
          </w:r>
          <w:r>
            <w:fldChar w:fldCharType="end"/>
          </w:r>
        </w:sdtContent>
      </w:sdt>
    </w:p>
  </w:footnote>
  <w:footnote w:id="32">
    <w:p w14:paraId="0EDE820D" w14:textId="64CB0874" w:rsidR="0018638B" w:rsidRDefault="0018638B">
      <w:pPr>
        <w:pStyle w:val="Funotentext"/>
      </w:pPr>
      <w:r>
        <w:rPr>
          <w:rStyle w:val="Funotenzeichen"/>
        </w:rPr>
        <w:footnoteRef/>
      </w:r>
      <w:r>
        <w:t xml:space="preserve"> </w:t>
      </w:r>
      <w:sdt>
        <w:sdtPr>
          <w:alias w:val="To edit, see citavi.com/edit"/>
          <w:tag w:val="CitaviPlaceholder#fa22a9b9-8383-4ba3-b120-4a84780f2a2b"/>
          <w:id w:val="49677240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mNmOTE3LWRjZjktNGU2NS04MzI3LWYxZjNmNWEzYWJmNCIsIlJhbmdlTGVuZ3RoIjoxMTQsIlJlZmVyZW5jZUlkIjoiZGY3YTA4MDQtNTVkMC00NWU4LTgxYTgtMGI4OWZkMmNiZ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1pc3RyYWwgQUkiLCJQcm90ZWN0ZWQiOmZhbHNlLCJTZXgiOjAsIkNyZWF0ZWRCeSI6Il9UaG9tc2VuIiwiQ3JlYXRlZE9uIjoiMjAyNS0wNy0xMlQxMjo0MDo0MFoiLCJNb2RpZmllZEJ5IjoiX1Rob21zZW4iLCJJZCI6IjQ4M2Q4ZTgzLTQ2OTUtNDE5Ny1hNzMzLTViODNjZTQxOWM4ZSIsIk1vZGlmaWVkT24iOiIyMDI1LTA3LTEyVDEyOjQwOjQwWi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RdWVsbGVuIFRva2VucyIsIkNyZWF0ZWRCeSI6Il9UaG9tc2VuIiwiQ3JlYXRlZE9uIjoiMjAyNS0wNy0xMlQxMjo0MjowNloiLCJNb2RpZmllZEJ5IjoiX1Rob21zZW4iLCJJZCI6ImE3MThkZjZmLWRiZmMtNDk0Yi05NGJiLTViNjc0NDAxYTA4MSIsIk1vZGlmaWVkT24iOiIyMDI1LTA3LTEyVDEyOjQyOjEzW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vY3MubWlzdHJhbC5haS9nZXR0aW5nLXN0YXJ0ZWQvbW9kZWxzL21vZGVsc19vdmVydmlldy8iLCJVcmlTdHJpbmciOiJodHRwczovL2RvY3MubWlzdHJhbC5haS9nZXR0aW5nLXN0YXJ0ZWQvbW9kZWxzL21vZGVsc19vdmVydmlld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}</w:instrText>
          </w:r>
          <w:r>
            <w:fldChar w:fldCharType="separate"/>
          </w:r>
          <w:r w:rsidR="00B05C95">
            <w:t>„Models Overview,“ zuletzt geprüft am 12.07.2025, https://docs.mistral.ai/getting-started/models/models_overview/.</w:t>
          </w:r>
          <w:r>
            <w:fldChar w:fldCharType="end"/>
          </w:r>
        </w:sdtContent>
      </w:sdt>
    </w:p>
  </w:footnote>
  <w:footnote w:id="33">
    <w:p w14:paraId="5A35D63B" w14:textId="3E19B022" w:rsidR="0018638B" w:rsidRDefault="0018638B">
      <w:pPr>
        <w:pStyle w:val="Funotentext"/>
      </w:pPr>
      <w:r>
        <w:rPr>
          <w:rStyle w:val="Funotenzeichen"/>
        </w:rPr>
        <w:footnoteRef/>
      </w:r>
      <w:r>
        <w:t xml:space="preserve"> </w:t>
      </w:r>
      <w:sdt>
        <w:sdtPr>
          <w:alias w:val="To edit, see citavi.com/edit"/>
          <w:tag w:val="CitaviPlaceholder#f834b980-848f-4e1f-837c-c967dc43d370"/>
          <w:id w:val="-66486376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EyMDM2LThkNDMtNGU5Yy04MjkwLTIzMjhmMzUzMTc2MyIsIlJhbmdlTGVuZ3RoIjo4NywiUmVmZXJlbmNlSWQiOiJlNDdkZDFmOS0zMzFjLTRkMDMtOTViZS1jY2E4MDVlMGFj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bGxtLXN0YXRzLmNvbSIsIlByb3RlY3RlZCI6ZmFsc2UsIlNleCI6MCwiQ3JlYXRlZEJ5IjoiX1Rob21zZW4iLCJDcmVhdGVkT24iOiIyMDI1LTA3LTEyVDEyOjQxOjE1WiIsIk1vZGlmaWVkQnkiOiJfVGhvbXNlbiIsIklkIjoiNzg1MzNlZTMtZTQzZC00M2Y0LThlY2QtNTNiODE4YjkyN2RjIiwiTW9kaWZpZWRPbiI6IjIwMjUtMDctMTJUMTI6NDE6MTV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GxtLXN0YXRzLmNvbS9tb2RlbHMvZGVlcHNlZWstcjEiLCJVcmlTdHJpbmciOiJodHRwczovL2xsbS1zdGF0cy5jb20vbW9kZWxzL2RlZXBzZWVrLX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}</w:instrText>
          </w:r>
          <w:r>
            <w:fldChar w:fldCharType="separate"/>
          </w:r>
          <w:r w:rsidR="00B05C95">
            <w:t>„DeepSeek-R1,“ zuletzt geprüft am 12.07.2025, https://llm-stats.com/models/deepseek-r1.</w:t>
          </w:r>
          <w:r>
            <w:fldChar w:fldCharType="end"/>
          </w:r>
        </w:sdtContent>
      </w:sdt>
    </w:p>
  </w:footnote>
  <w:footnote w:id="34">
    <w:p w14:paraId="3A79B846" w14:textId="4109D630" w:rsidR="00E447ED" w:rsidRDefault="00E447ED">
      <w:pPr>
        <w:pStyle w:val="Funotentext"/>
      </w:pPr>
      <w:r>
        <w:rPr>
          <w:rStyle w:val="Funotenzeichen"/>
        </w:rPr>
        <w:footnoteRef/>
      </w:r>
      <w:r>
        <w:t xml:space="preserve"> </w:t>
      </w:r>
      <w:sdt>
        <w:sdtPr>
          <w:alias w:val="To edit, see citavi.com/edit"/>
          <w:tag w:val="CitaviPlaceholder#046382c8-37b4-4480-9699-fb0d66dc74ec"/>
          <w:id w:val="178391526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k1NmE1LTY4YWItNDEyOC1iYmM5LWY0MWQwOGViN2E4OSIsIlJhbmdlTGVuZ3RoIjoxNDYsIlJlZmVyZW5jZUlkIjoiY2ZhNGEzMzQtN2MyMS00Mzg0LTk2NzEtNjRjOGQwYTI3Nm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}</w:instrText>
          </w:r>
          <w:r>
            <w:fldChar w:fldCharType="separate"/>
          </w:r>
          <w:r w:rsidR="00B05C95">
            <w:t>„Retrieval Augmented Generation (RAG): Chatten mit den eigenen Daten,“ Thorsten Honroth et al. Frauenhofer IESE, letzte Aktualisierung 13.03.2024.</w:t>
          </w:r>
          <w:r>
            <w:fldChar w:fldCharType="end"/>
          </w:r>
        </w:sdtContent>
      </w:sdt>
    </w:p>
  </w:footnote>
  <w:footnote w:id="35">
    <w:p w14:paraId="21BA35C9" w14:textId="6D5A774A" w:rsidR="00895541" w:rsidRDefault="00895541">
      <w:pPr>
        <w:pStyle w:val="Funotentext"/>
      </w:pPr>
      <w:r>
        <w:rPr>
          <w:rStyle w:val="Funotenzeichen"/>
        </w:rPr>
        <w:footnoteRef/>
      </w:r>
      <w:r>
        <w:t xml:space="preserve"> </w:t>
      </w:r>
      <w:sdt>
        <w:sdtPr>
          <w:alias w:val="To edit, see citavi.com/edit"/>
          <w:tag w:val="CitaviPlaceholder#f2627640-10e0-4b95-ad98-0f43aebf8379"/>
          <w:id w:val="147117428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M4NTAyLTA5NDQtNGQ3Ny05MzAzLTE0MDYxNjQ3YzhlZSIsIlJhbmdlTGVuZ3RoIjoxMzMsIlJlZmVyZW5jZUlkIjoiMWM0NmM4NGYtYTgzOC00OTI5LTlmNjgtOGU4Nzc4ZGI4ZDl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9yZGljc3VzdGFpbmFibGVjb25zdHJ1Y3Rpb24uY29tL2tub3dsZWRnZS8yMDI0L2F1Z3VzdC9iaW00bGNhLWZpbGVzIzp+OnRleHQ9VG8lMjBpbnZlc3RpZ2F0ZSUyMGFuZCUyMGRlbW9uc3RyYXRlJTIwaG93LGRpZmZlcmVuY2VzJTIwaW4lMjB0aGUlMjBmbG9vciUyMGFyZWFzIiwiVXJpU3RyaW5nIjoiaHR0cHM6Ly93d3cubm9yZGljc3VzdGFpbmFibGVjb25zdHJ1Y3Rpb24uY29tL2tub3dsZWRnZS8yMDI0L2F1Z3VzdC9iaW00bGNhLWZpbGVzIzp+OnRleHQ9VG8gaW52ZXN0aWdhdGUgYW5kIGRlbW9uc3RyYXRlIGhvdyxkaWZmZXJlbmNlcyBpbiB0aGUgZmxvb3IgYXJlY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}</w:instrText>
          </w:r>
          <w:r>
            <w:fldChar w:fldCharType="separate"/>
          </w:r>
          <w:r>
            <w:t>„BIM4LCA Files,“ letzte Aktualisierung 14.08.2024, https://www.nordicsustainableconstruction.com/knowledge/2024/august/bim4lca-files.</w:t>
          </w:r>
          <w:r>
            <w:fldChar w:fldCharType="end"/>
          </w:r>
        </w:sdtContent>
      </w:sdt>
    </w:p>
  </w:footnote>
  <w:footnote w:id="36">
    <w:p w14:paraId="50CA5D0B" w14:textId="2B5CB320" w:rsidR="00B572FF" w:rsidRDefault="00B572FF">
      <w:pPr>
        <w:pStyle w:val="Funotentext"/>
      </w:pPr>
      <w:r>
        <w:rPr>
          <w:rStyle w:val="Funotenzeichen"/>
        </w:rPr>
        <w:footnoteRef/>
      </w:r>
      <w:r w:rsidRPr="0018638B">
        <w:t xml:space="preserve"> </w:t>
      </w:r>
      <w:sdt>
        <w:sdtPr>
          <w:alias w:val="To edit, see citavi.com/edit"/>
          <w:tag w:val="CitaviPlaceholder#d870eeba-5fbb-460f-ae91-a5ca194755a4"/>
          <w:id w:val="1549802821"/>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g2YjZmLWQ2ZDUtNGViMS04NGE2LWYzY2U3MmRhZGFhNyIsIlJhbmdlTGVuZ3RoIjoyMjcsIlJlZmVyZW5jZUlkIjoiNmE2YmI3MTUtN2NjMy00YjZlLWE3NjEtODc5ZjY5NzZlMG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JlZmVyZW5jZSI6eyIkaWQiOiI2IiwiJHR5cGUiOiJTd2lzc0FjYWRlbWljLkNpdGF2aS5SZWZlcmVuY2UsIFN3aXNzQWNhZGVtaWMuQ2l0YXZpIiwiQWJzdHJhY3RDb21wbGV4aXR5IjowLCJBYnN0cmFjdFNvdXJjZVRleHRGb3JtYXQiOjAsIkF1dGhvcnMiOltdLCJDaXRhdGlvbktleVVwZGF0ZVR5cGUiOjAsIkNvbGxhYm9yYXRvcnMiOltdLCJEYXRlIjoiMjAwNyIsIkRvaSI6IjEwLjMxMDMwLzk4MzI5M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OTgzMjkxMiIsIlVyaVN0cmluZyI6Imh0dHBzOi8vZG9pLm9yZy8xMC4zMTAzMC85ODMyOT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}</w:instrText>
          </w:r>
          <w:r>
            <w:fldChar w:fldCharType="separate"/>
          </w:r>
          <w:r w:rsidR="00B05C95">
            <w:t xml:space="preserve">DIN Deutsches Institut für Normung e.V., </w:t>
          </w:r>
          <w:r w:rsidR="00B05C95" w:rsidRPr="00B05C95">
            <w:rPr>
              <w:i/>
            </w:rPr>
            <w:t>DIN EN 45020:2007-03</w:t>
          </w:r>
          <w:r w:rsidR="00B05C95" w:rsidRPr="00B05C95">
            <w:t xml:space="preserve">: </w:t>
          </w:r>
          <w:r w:rsidR="00B05C95" w:rsidRPr="00B05C95">
            <w:rPr>
              <w:i/>
            </w:rPr>
            <w:t>Normung und damit zusammenhängende Tätigkeiten – Allgemeine Begriffe (ISO/IEC Guide 2:2004); Dreisprachige Fassung EN 45020:2006</w:t>
          </w:r>
          <w:r w:rsidR="00B05C95" w:rsidRPr="00B05C95">
            <w:t xml:space="preserve"> (Berlin: </w:t>
          </w:r>
          <w:proofErr w:type="gramStart"/>
          <w:r w:rsidR="00B05C95" w:rsidRPr="00B05C95">
            <w:t>DIN Media</w:t>
          </w:r>
          <w:proofErr w:type="gramEnd"/>
          <w:r w:rsidR="00B05C95" w:rsidRPr="00B05C95">
            <w:t xml:space="preserve"> GmbH, 2007), 10.</w:t>
          </w:r>
          <w:r>
            <w:fldChar w:fldCharType="end"/>
          </w:r>
        </w:sdtContent>
      </w:sdt>
    </w:p>
  </w:footnote>
  <w:footnote w:id="37">
    <w:p w14:paraId="13E9A634" w14:textId="3F8D4F75" w:rsidR="00F072D6" w:rsidRPr="00F072D6" w:rsidRDefault="00F072D6">
      <w:pPr>
        <w:pStyle w:val="Funotentext"/>
        <w:rPr>
          <w:lang w:val="en-US"/>
        </w:rPr>
      </w:pPr>
      <w:r>
        <w:rPr>
          <w:rStyle w:val="Funotenzeichen"/>
        </w:rPr>
        <w:footnoteRef/>
      </w:r>
      <w:r>
        <w:t xml:space="preserve"> </w:t>
      </w:r>
      <w:sdt>
        <w:sdtPr>
          <w:alias w:val="To edit, see citavi.com/edit"/>
          <w:tag w:val="CitaviPlaceholder#5fa08eb1-6333-4258-b44b-cdcda4ce6c94"/>
          <w:id w:val="-113794496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TA5OTljLTA2MTUtNDcxZC04NjcxLWQ1MjhhYzQyYWM5MSIsIlJhbmdlTGVuZ3RoIjoxMTQ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TctMzQ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oiVW5wdWJsaXNoZW</w:instrText>
          </w:r>
          <w:r w:rsidR="00666C5E" w:rsidRPr="00666C5E">
            <w:rPr>
              <w:lang w:val="en-US"/>
            </w:rPr>
            <w:instrText>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TfigJMzNC4ifV19LCJUYWciOiJDaXRhdmlQbGFjZWhvbGRlciM1ZmEwOGViMS02MzMzLTQyNTgtYjQ0Yi1jZGNkYTRjZTZjOTQiLCJUZXh0IjoiRnVjaHMsIOKAnk5hdHVyYWwgTGFuZ3VhZ2UgUHJvY2Vzc2luZyBmb3IgQnVpbGRpbmcgQ29kZSBJbnRlcnByZXRhdGlvbjogU3lzdGVtYXRpYyBMaXRlcmF0dXJlIFJldmlldyBSZXBvcnQs4oCdIDE34oCTMzQuIiwiV0FJVmVyc2lvbiI6IjYuMTkuMi4xIn0=}</w:instrText>
          </w:r>
          <w:r>
            <w:fldChar w:fldCharType="separate"/>
          </w:r>
          <w:r w:rsidR="00B05C95">
            <w:rPr>
              <w:lang w:val="en-US"/>
            </w:rPr>
            <w:t>Fuchs, „Natural Language Processing for Building Code Interpretation: Systematic Literature Review Report,” 17–34.</w:t>
          </w:r>
          <w:r>
            <w:fldChar w:fldCharType="end"/>
          </w:r>
        </w:sdtContent>
      </w:sdt>
    </w:p>
  </w:footnote>
  <w:footnote w:id="38">
    <w:p w14:paraId="73CED725" w14:textId="611B6E64" w:rsidR="00BA22D5" w:rsidRPr="00BA22D5" w:rsidRDefault="00BA22D5">
      <w:pPr>
        <w:pStyle w:val="Funotentext"/>
        <w:rPr>
          <w:lang w:val="en-US"/>
        </w:rPr>
      </w:pPr>
      <w:r>
        <w:rPr>
          <w:rStyle w:val="Funotenzeichen"/>
        </w:rPr>
        <w:footnoteRef/>
      </w:r>
      <w:r w:rsidRPr="00AF3538">
        <w:rPr>
          <w:lang w:val="en-US"/>
        </w:rPr>
        <w:t xml:space="preserve"> </w:t>
      </w:r>
      <w:sdt>
        <w:sdtPr>
          <w:alias w:val="To edit, see citavi.com/edit"/>
          <w:tag w:val="CitaviPlaceholder#053cd761-7144-43c0-bc5b-e156b5b74d06"/>
          <w:id w:val="-414700543"/>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cxYjY3LTRkNmUtNDVkMC1hMmU2LWM4YTY3MDMxNGI0ZiIsIlJhbmdlTGVuZ3RoIjoxMTI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2LCJOdW1iZXJpbmdUeXBlIjowLCJOdW1lcmFsU3lzdGVtIjowLCJPcmlnaW5hbFN0cmluZyI6IjYiLCJQcmV0dHlTdHJpbmciOiI2In0sIk51bWJlcmluZ1R5cGUiOjAsIk51bWVyYWxTeXN0ZW0iOjAsIk9yaWdpbmFsU3RyaW5nIjoiNS02IiwiU3RhcnRQYWdlIjp7IiRpZCI6IjUiLCIkdHlwZSI6IlN3aXNzQWNhZGVtaWMuUGFnZU51bWJlciwgU3dpc3NBY2FkZW1pYyIsIklzRnVsbHlOdW1lcmljIjp0cnVlLCJOdW1iZXIiOjUsIk51bWJlcmluZ1R5cGUiOjAsIk51bWVyYWxTeXN0ZW0iOjAsIk9yaWdpbmFsU3RyaW5nIjoiNSIsIlByZXR0eVN0cmluZyI6I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RnVjaHMsIOKAnk5hdHVyYWwgTGFuZ3VhZ2UgUHJvY2Vzc2luZyBmb3IgQnVpbGRpbmcgQ29kZSBJbnRlcnByZXRhdGlvbjogU3lzdGVtYXRpYyBMaXRlcmF0dXJlIFJldmlldyBSZXBvcnQs4oCdIDXigJM2LiJ9XX0sIlRhZyI6IkNpdGF2aVBsYWNlaG9sZGVyIzA1M2NkNzYxLTcxNDQtNDNjMC1iYzViLWUxNTZiNWI3NGQwNiIsIlRleHQiOiJGdWNocywg4oCeTmF0dXJhbCBMYW5ndWFnZSBQcm9jZXNzaW5nIGZvciBCdWlsZGluZyBDb2RlIEludGVycHJldGF0aW9uOiBTeXN0ZW1hdGljIExpdGVyYXR1cmUgUmV2aWV3IFJlcG9ydCzigJ0gNeKAkzYuIiwiV0FJVmVyc2lvbiI6IjYuMTkuMi4xIn0=}</w:instrText>
          </w:r>
          <w:r>
            <w:fldChar w:fldCharType="separate"/>
          </w:r>
          <w:r w:rsidR="00B05C95">
            <w:rPr>
              <w:lang w:val="en-US"/>
            </w:rPr>
            <w:t>Fuchs, „Natural Language Processing for Building Code Interpretation: Systematic Literature Review Report,” 5–6.</w:t>
          </w:r>
          <w:r>
            <w:fldChar w:fldCharType="end"/>
          </w:r>
        </w:sdtContent>
      </w:sdt>
    </w:p>
  </w:footnote>
  <w:footnote w:id="39">
    <w:p w14:paraId="012C48F1" w14:textId="481460B3" w:rsidR="005B6BE2" w:rsidRPr="005B6BE2" w:rsidRDefault="005B6BE2">
      <w:pPr>
        <w:pStyle w:val="Funotentext"/>
        <w:rPr>
          <w:lang w:val="en-US"/>
        </w:rPr>
      </w:pPr>
      <w:r>
        <w:rPr>
          <w:rStyle w:val="Funotenzeichen"/>
        </w:rPr>
        <w:footnoteRef/>
      </w:r>
      <w:r w:rsidRPr="000746A3">
        <w:rPr>
          <w:lang w:val="en-US"/>
        </w:rPr>
        <w:t xml:space="preserve"> </w:t>
      </w:r>
      <w:sdt>
        <w:sdtPr>
          <w:alias w:val="To edit, see citavi.com/edit"/>
          <w:tag w:val="CitaviPlaceholder#79e60ad0-90b5-4c32-b0ab-cff516307ee5"/>
          <w:id w:val="209311770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WJiMjZkLWRhMTEtNGZiZS05NmRiLWIxMjdlY2NmMGE0YiIsIlJhbmdlTGVuZ3RoIjo3MiwiUmVmZXJlbmNlSWQiOiIyNGVhNmI2Ni0yMWI4LTQ5Y2MtYjIyMS0wNTVlMTM3OWRl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Q4NTUwL0FSWElWLjIwMDUuMTQxNjUiLCJVcmlTdHJpbmciOiJodHRwczovL2RvaS5vcmcvMTAuNDg1NTAvYXJYaXYuMjAwNS4xNDE2N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</w:instrText>
          </w:r>
          <w:r w:rsidR="007478EA" w:rsidRPr="0018638B">
            <w:rPr>
              <w:lang w:val="en-US"/>
            </w:rPr>
            <w:instrText>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}</w:instrText>
          </w:r>
          <w:r>
            <w:fldChar w:fldCharType="separate"/>
          </w:r>
          <w:r w:rsidR="00B05C95">
            <w:rPr>
              <w:lang w:val="en-US"/>
            </w:rPr>
            <w:t>Tom B. Brown et al., „Language Models are Few-Shot Learners,“ (2020), 1.</w:t>
          </w:r>
          <w:r>
            <w:fldChar w:fldCharType="end"/>
          </w:r>
        </w:sdtContent>
      </w:sdt>
    </w:p>
  </w:footnote>
  <w:footnote w:id="40">
    <w:p w14:paraId="14AD8B70" w14:textId="749DF013" w:rsidR="00E7373F" w:rsidRPr="00E7373F" w:rsidRDefault="00E7373F">
      <w:pPr>
        <w:pStyle w:val="Funotentext"/>
        <w:rPr>
          <w:lang w:val="en-US"/>
        </w:rPr>
      </w:pPr>
      <w:r>
        <w:rPr>
          <w:rStyle w:val="Funotenzeichen"/>
        </w:rPr>
        <w:footnoteRef/>
      </w:r>
      <w:r w:rsidRPr="000746A3">
        <w:rPr>
          <w:lang w:val="en-US"/>
        </w:rPr>
        <w:t xml:space="preserve"> </w:t>
      </w:r>
      <w:sdt>
        <w:sdtPr>
          <w:alias w:val="To edit, see citavi.com/edit"/>
          <w:tag w:val="CitaviPlaceholder#3e05be80-b21d-43b4-81eb-764bdf4186d4"/>
          <w:id w:val="50247625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Dg1ZTNmLTMwZDQtNDFlMy04Y2VmLTczZjc1MDgzYmQ0NiIsIlJhbmdlTGVuZ3RoIjoxNTYsIlJlZmVyZW5jZUlkIjoiYWM1ZWZlMmEtNDVmNC00YTk1LWE0YTMtOGUwYWVjNTE2NW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</w:instrText>
          </w:r>
          <w:r w:rsidR="007478EA" w:rsidRPr="0018638B">
            <w:rPr>
              <w:lang w:val="en-US"/>
            </w:rPr>
            <w:instrText>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}</w:instrText>
          </w:r>
          <w:r>
            <w:fldChar w:fldCharType="separate"/>
          </w:r>
          <w:r w:rsidR="00B05C95">
            <w:rPr>
              <w:lang w:val="en-US"/>
            </w:rPr>
            <w:t xml:space="preserve">Lewis Tunstall et al., </w:t>
          </w:r>
          <w:r w:rsidR="00B05C95" w:rsidRPr="00B05C95">
            <w:rPr>
              <w:i/>
              <w:lang w:val="en-US"/>
            </w:rPr>
            <w:t>Natural language processing with transformers</w:t>
          </w:r>
          <w:r w:rsidR="00B05C95" w:rsidRPr="00B05C95">
            <w:rPr>
              <w:lang w:val="en-US"/>
            </w:rPr>
            <w:t xml:space="preserve">: </w:t>
          </w:r>
          <w:r w:rsidR="00B05C95" w:rsidRPr="00B05C95">
            <w:rPr>
              <w:i/>
              <w:lang w:val="en-US"/>
            </w:rPr>
            <w:t>Building language applications with hugging face</w:t>
          </w:r>
          <w:r w:rsidR="00B05C95" w:rsidRPr="00B05C95">
            <w:rPr>
              <w:lang w:val="en-US"/>
            </w:rPr>
            <w:t>, Revised edition (O'Reilly, 2022), 8.</w:t>
          </w:r>
          <w:r>
            <w:fldChar w:fldCharType="end"/>
          </w:r>
        </w:sdtContent>
      </w:sdt>
    </w:p>
  </w:footnote>
  <w:footnote w:id="41">
    <w:p w14:paraId="1B20307C" w14:textId="3C22FA27" w:rsidR="00E61462" w:rsidRDefault="00E61462">
      <w:pPr>
        <w:pStyle w:val="Funotentext"/>
      </w:pPr>
      <w:r>
        <w:rPr>
          <w:rStyle w:val="Funotenzeichen"/>
        </w:rPr>
        <w:footnoteRef/>
      </w:r>
      <w:r w:rsidRPr="000746A3">
        <w:rPr>
          <w:lang w:val="en-US"/>
        </w:rPr>
        <w:t xml:space="preserve"> </w:t>
      </w:r>
      <w:sdt>
        <w:sdtPr>
          <w:alias w:val="To edit, see citavi.com/edit"/>
          <w:tag w:val="CitaviPlaceholder#e0d6b69c-fab0-47b7-9d1b-4a5b00384ce0"/>
          <w:id w:val="206791314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EwMDYwLTdhZWUtNDQ4NS1iZDkxLTAwMDUxMjg3MjM0NSIsIlJhbmdlTGVuZ3RoIjo3Ni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uZXMiLCJMYXN0TmFtZSI6IlNjaHdhcnp3w6RsZGVyIiwiUHJvdGVjdGVkIjpmYWxzZSwiU2V4IjoyLCJDcmVhdGVkQnkiOiJfVGhvbXNlbiIsIkNyZWF0ZWRPbiI6IjIwMjUtMDQtMjRUMTM6NTc6MTAiLCJNb2RpZmllZEJ5IjoiX1Rob21zZW4iLCJJZCI6ImJhNWZiYjk1LTQzZTMtNDFlMC1iN2FjLWYwOWZlMTI2NzczYiIsIk1vZGlmaWVkT24iOiIyMDI1LTA0LTI0VDEzOjU3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2NTgtNDA1NjAtM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QtbmIuaW5mby8xMjc1NjMzMjg1LzA0IiwiVXJpU3RyaW5nIjoiaHR0cHM6Ly9kLW5iLmluZm8vMTI3NTYzMzI4NS8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Rob21zZW4iLCJDcmVhdGVkT24iOiIyMDI1LTA0LTI0VDEzOjU3OjEwIiwiTW9kaWZpZWRCeSI6Il9UaG9tc2VuIiwiSWQiOiJjMTNkYjdmYi01ODA4LTQwODYtYWY2Zi1mODVkNDY5MjVlODMiLCJNb2RpZmllZE9uIjoiMjAyNS0wNC0yNFQxMzo1Nzox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kZXBvc2l0LmRuYi5kZS9jZ2ktYmluL2Rva3NlcnY/aWQ9NTVmMzQ1MDlmOWU3NGU3NjkwZDhjMGUwYmNhMThmN2QmcHJvdj1NJmRva192YXI9MSZkb2tfZXh0PWh0bSIsIlVyaVN0cmluZyI6Imh0dHA6Ly9kZXBvc2l0LmRuYi5kZS9jZ2ktYmluL2Rva3NlcnY/aWQ9NTVmMzQ1MDlmOWU3NGU3NjkwZDhjMGUwYmNhMThmN2QmcHJvdj1NJmRva192YXI9MSZkb2tfZXh0PWh0b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QtMjRUMTM6NTc6MTAiLCJNb2RpZmllZEJ5IjoiX1Rob21zZW4iLCJJZCI6ImYwYjI5ZGM4LWI3ZDktNDg5OS1hZWY4LTU4NDVjMzNhOGE0OSIsIk1vZGlmaWVkT24iOiIyMDI1LTA0LTI0VDEzOjU3OjE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zcHJpbmdlci5jb20vIiwiVXJpU3RyaW5nIjoiaHR0cDovL3d3dy5zcHJpbmdlci5jb20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jIuIn1dfSwiVGFnIjoiQ2l0YXZpUGxhY2Vob2xkZXIjZTBkNmI2OWMtZmFiMC00N2I3LTlkMWItNGE1YjAwMzg0Y2UwIiwiVGV4dCI6IlNjaHdhcnp3w6RsZGVyLCBEaWUgZGlnaXRhbGUgQmF1d2lydHNjaGFmdCAtIFdlZ2UgYXVzIGRlciBCcmFuY2hlbmxvZ2lrLCAxMjI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122.</w:t>
          </w:r>
          <w:r>
            <w:fldChar w:fldCharType="end"/>
          </w:r>
        </w:sdtContent>
      </w:sdt>
    </w:p>
  </w:footnote>
  <w:footnote w:id="42">
    <w:p w14:paraId="57050904" w14:textId="37E5C2E3" w:rsidR="008759A4" w:rsidRDefault="008759A4">
      <w:pPr>
        <w:pStyle w:val="Funotentext"/>
      </w:pPr>
      <w:r>
        <w:rPr>
          <w:rStyle w:val="Funotenzeichen"/>
        </w:rPr>
        <w:footnoteRef/>
      </w:r>
      <w:r>
        <w:t xml:space="preserve"> </w:t>
      </w:r>
      <w:sdt>
        <w:sdtPr>
          <w:alias w:val="To edit, see citavi.com/edit"/>
          <w:tag w:val="CitaviPlaceholder#4f0ea8d3-e821-4866-83f9-0cb1f53755a8"/>
          <w:id w:val="101888733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xN2Y2LTVmNzMtNGUxMS05ZDE4LTA3ZmE1M2RkMzE1MSIsIlJhbmdlTGVuZ3RoIjo3OS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Q4NTUwL0FSWElWLjI1MDQuMDcxMzkiLCJVcmlTdHJpbmciOiJodHRwczovL2RvaS5vcmcvMTAuNDg1NTAvYXJYaXYuMjUwNC4wNzEzO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Y6MTA6MjciLCJNb2RpZmllZEJ5IjoiX1Rob21zZW4iLCJJZCI6Ijg1ZmFjNjlmLWUxZDUtNDU0Zi1hNDkyLWQ1OWU4MWE4ODRhZCIsIk1vZGlmaWVkT24iOiIyMDI1LTA3LTAzVDE2OjEwOjI3IiwiUHJvamVjdCI6eyIkcmVmIjoiOCJ9fV0sIk9yZ2FuaXphdGlvbnMiOltdLCJPdGhlcnNJbnZvbHZlZCI6W10sIlB1Ymxpc2hlcnMiOlt7IiRpZCI6IjM0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}</w:instrText>
          </w:r>
          <w:r>
            <w:fldChar w:fldCharType="separate"/>
          </w:r>
          <w:r w:rsidR="00B05C95">
            <w:t>Nestor Maslej et al., „Artificial Intelligence Index Report 2025,“ (2025), 287.</w:t>
          </w:r>
          <w:r>
            <w:fldChar w:fldCharType="end"/>
          </w:r>
        </w:sdtContent>
      </w:sdt>
    </w:p>
  </w:footnote>
  <w:footnote w:id="43">
    <w:p w14:paraId="22CDBCA1" w14:textId="5CBB306C" w:rsidR="009269D1" w:rsidRPr="009269D1" w:rsidRDefault="009269D1">
      <w:pPr>
        <w:pStyle w:val="Funotentext"/>
        <w:rPr>
          <w:lang w:val="en-US"/>
        </w:rPr>
      </w:pPr>
      <w:r>
        <w:rPr>
          <w:rStyle w:val="Funotenzeichen"/>
        </w:rPr>
        <w:footnoteRef/>
      </w:r>
      <w:r>
        <w:t xml:space="preserve"> </w:t>
      </w:r>
      <w:sdt>
        <w:sdtPr>
          <w:alias w:val="To edit, see citavi.com/edit"/>
          <w:tag w:val="CitaviPlaceholder#613b0501-84f3-4a27-b3c5-3709774cd7ea"/>
          <w:id w:val="-33167684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5M2JjLWU5YWItNDM1Yi1hYzZhLWJmZDQwNWIxYTkzNC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0LiJ9XX0sIlRhZyI6IkNpdGF2aVBsYWNlaG9sZGVyIzYxM2IwNTAxLTg0ZjMtNGEyNy1iM2M1LTM3MDk3NzRjZDdlYSIsIlRleHQiOiJJcmFubWFuZXNoLCBTYWFkYW55IHVuZCBWYWthaiwg4oCeTExNLWFzc2lzdGVkIEdyYXBoLVJBRyBJbmZvcm1hdGlvbiBFeHRyYWN0aW9uIGZyb20gSUZDIERhdGEs4oCdIDQuIiwiV0FJVmVyc2lvbiI6IjYuMTkuMi4xIn0=}</w:instrText>
          </w:r>
          <w:r>
            <w:fldChar w:fldCharType="separate"/>
          </w:r>
          <w:r w:rsidR="00B05C95">
            <w:rPr>
              <w:lang w:val="en-US"/>
            </w:rPr>
            <w:t>Iranmanesh, Saadany und Vakaj, „LLM-assisted Graph-RAG Information Extraction from IFC Data,” 4.</w:t>
          </w:r>
          <w:r>
            <w:fldChar w:fldCharType="end"/>
          </w:r>
        </w:sdtContent>
      </w:sdt>
    </w:p>
  </w:footnote>
  <w:footnote w:id="44">
    <w:p w14:paraId="5F707B82" w14:textId="137C3ABA" w:rsidR="00FE55E8" w:rsidRPr="00FE55E8" w:rsidRDefault="00FE55E8">
      <w:pPr>
        <w:pStyle w:val="Funotentext"/>
        <w:rPr>
          <w:lang w:val="en-US"/>
        </w:rPr>
      </w:pPr>
      <w:r>
        <w:rPr>
          <w:rStyle w:val="Funotenzeichen"/>
        </w:rPr>
        <w:footnoteRef/>
      </w:r>
      <w:r w:rsidRPr="000746A3">
        <w:rPr>
          <w:lang w:val="en-US"/>
        </w:rPr>
        <w:t xml:space="preserve"> </w:t>
      </w:r>
      <w:sdt>
        <w:sdtPr>
          <w:alias w:val="To edit, see citavi.com/edit"/>
          <w:tag w:val="CitaviPlaceholder#a29eb309-0011-4a26-a345-b5e7192f6cbb"/>
          <w:id w:val="-199879475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mEyODgyLTZjYTYtNGQ0Zi1iZTUzLWE3Zjg0NzRhNTgwZS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yLiJ9XX0sIlRhZyI6IkNpdGF2aVBsYWNlaG9sZGVyI2EyOWViMzA5LTAwMTEtNGEyNi1hMzQ1LWI1ZTcxOTJmNmNiYiIsIlRleHQiOiJJcmFubWFuZXNoLCBTYWFkYW55IHVuZCBWYWthaiwg4oCeTExNLWFzc2lzdGVkIEdyYXBoLVJBRyBJbmZvcm1hdGlvbiBFeHRyYWN0aW9uIGZyb20gSUZDIERhdGEs4oCdIDIuIiwiV0FJVmVyc2lvbiI6IjYuMTkuMi4xIn0=}</w:instrText>
          </w:r>
          <w:r>
            <w:fldChar w:fldCharType="separate"/>
          </w:r>
          <w:r w:rsidR="00B05C95">
            <w:rPr>
              <w:lang w:val="en-US"/>
            </w:rPr>
            <w:t>Iranmanesh, Saadany und Vakaj, „LLM-assisted Graph-RAG Information Extraction from IFC Data,” 2.</w:t>
          </w:r>
          <w:r>
            <w:fldChar w:fldCharType="end"/>
          </w:r>
        </w:sdtContent>
      </w:sdt>
    </w:p>
  </w:footnote>
  <w:footnote w:id="45">
    <w:p w14:paraId="09E2D851" w14:textId="4C9EC233" w:rsidR="003A688C" w:rsidRPr="003A688C" w:rsidRDefault="003A688C">
      <w:pPr>
        <w:pStyle w:val="Funotentext"/>
        <w:rPr>
          <w:lang w:val="en-US"/>
        </w:rPr>
      </w:pPr>
      <w:r>
        <w:rPr>
          <w:rStyle w:val="Funotenzeichen"/>
        </w:rPr>
        <w:footnoteRef/>
      </w:r>
      <w:r w:rsidRPr="000746A3">
        <w:rPr>
          <w:lang w:val="en-US"/>
        </w:rPr>
        <w:t xml:space="preserve"> </w:t>
      </w:r>
      <w:sdt>
        <w:sdtPr>
          <w:alias w:val="To edit, see citavi.com/edit"/>
          <w:tag w:val="CitaviPlaceholder#b276225c-fa02-4417-be8d-ed814926551f"/>
          <w:id w:val="849377947"/>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Q3MDg0LWNiZmMtNGQwOS05MzU0LTVkZDVkMGVkYTk4YSIsIlJhbmdlTGVuZ3RoIjoxMTA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w:instrText>
          </w:r>
          <w:r w:rsidR="00666C5E" w:rsidRPr="00666C5E">
            <w:rPr>
              <w:lang w:val="en-US"/>
            </w:rPr>
            <w:instrText>oiVW5wdWJsaXNoZW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i4ifV19LCJUYWciOiJDaXRhdmlQbGFjZWhvbGRlciNiMjc2MjI1Yy1mYTAyLTQ0MTctYmU4ZC1lZDgxNDkyNjU1MWYiLCJUZXh0IjoiRnVjaHMsIOKAnk5hdHVyYWwgTGFuZ3VhZ2UgUHJvY2Vzc2luZyBmb3IgQnVpbGRpbmcgQ29kZSBJbnRlcnByZXRhdGlvbjogU3lzdGVtYXRpYyBMaXRlcmF0dXJlIFJldmlldyBSZXBvcnQs4oCdIDIuIiwiV0FJVmVyc2lvbiI6IjYuMTkuMi4xIn0=}</w:instrText>
          </w:r>
          <w:r>
            <w:fldChar w:fldCharType="separate"/>
          </w:r>
          <w:r w:rsidR="00B05C95">
            <w:rPr>
              <w:lang w:val="en-US"/>
            </w:rPr>
            <w:t>Fuchs, „Natural Language Processing for Building Code Interpretation: Systematic Literature Review Report,” 2.</w:t>
          </w:r>
          <w:r>
            <w:fldChar w:fldCharType="end"/>
          </w:r>
        </w:sdtContent>
      </w:sdt>
    </w:p>
  </w:footnote>
  <w:footnote w:id="46">
    <w:p w14:paraId="2E4FDB82" w14:textId="77E9AEE3" w:rsidR="00EF75A7" w:rsidRDefault="00EF75A7">
      <w:pPr>
        <w:pStyle w:val="Funotentext"/>
      </w:pPr>
      <w:r>
        <w:rPr>
          <w:rStyle w:val="Funotenzeichen"/>
        </w:rPr>
        <w:footnoteRef/>
      </w:r>
      <w:r w:rsidRPr="000746A3">
        <w:rPr>
          <w:lang w:val="en-US"/>
        </w:rPr>
        <w:t xml:space="preserve"> </w:t>
      </w:r>
      <w:sdt>
        <w:sdtPr>
          <w:alias w:val="To edit, see citavi.com/edit"/>
          <w:tag w:val="CitaviPlaceholder#94bd09dd-b3bd-4bb3-b11e-5f0880452777"/>
          <w:id w:val="-174979924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mIxZTBmLTUyOWUtNGUyYy1hNjJmLWRkMGM0ZTk1ZDcxZC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MuIn1dfSwiVGFnIjoiQ2l0YXZpUGxhY2Vob2xkZXIjOTRiZDA5ZGQtYjNiZC00YmIzLWIxMWUtNWYwODgwNDUyNzc3IiwiVGV4dCI6Ik1hc2xlaiBldCBhbC4sIOKAnkFydGlmaWNpYWwgSW50ZWxsaWdlbmNlIEluZGV4IFJlcG9ydCAyMDI1LOKAnSAzLiIsIldBSVZlcnNpb24iOiI2LjE5LjIuMSJ9}</w:instrText>
          </w:r>
          <w:r>
            <w:fldChar w:fldCharType="separate"/>
          </w:r>
          <w:r w:rsidR="00B05C95">
            <w:t>Maslej et al., „Artificial Intelligence Index Report 2025,” 3.</w:t>
          </w:r>
          <w:r>
            <w:fldChar w:fldCharType="end"/>
          </w:r>
        </w:sdtContent>
      </w:sdt>
    </w:p>
  </w:footnote>
  <w:footnote w:id="47">
    <w:p w14:paraId="55888DE7" w14:textId="4C5C7672" w:rsidR="000A130D" w:rsidRDefault="000A130D">
      <w:pPr>
        <w:pStyle w:val="Funotentext"/>
      </w:pPr>
      <w:r>
        <w:rPr>
          <w:rStyle w:val="Funotenzeichen"/>
        </w:rPr>
        <w:footnoteRef/>
      </w:r>
      <w:r>
        <w:t xml:space="preserve"> </w:t>
      </w:r>
      <w:sdt>
        <w:sdtPr>
          <w:alias w:val="To edit, see citavi.com/edit"/>
          <w:tag w:val="CitaviPlaceholder#a6cf4199-e817-4ad0-8351-3f7ef7d19561"/>
          <w:id w:val="31786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VkYjk3LTJhZmQtNGJlYS04NWQyLTY3YjRiMDFkOTY3N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xOC4ifV19LCJUYWciOiJDaXRhdmlQbGFjZWhvbGRlciNhNmNmNDE5OS1lODE3LTRhZDAtODM1MS0zZjdlZjdkMTk1NjEiLCJUZXh0IjoiTWFzbGVqIGV0IGFsLiwg4oCeQXJ0aWZpY2lhbCBJbnRlbGxpZ2VuY2UgSW5kZXggUmVwb3J0IDIwMjUs4oCdIDE4LiIsIldBSVZlcnNpb24iOiI2LjE5LjIuMSJ9}</w:instrText>
          </w:r>
          <w:r>
            <w:fldChar w:fldCharType="separate"/>
          </w:r>
          <w:r w:rsidR="00B05C95">
            <w:t>Maslej et al., „Artificial Intelligence Index Report 2025,” 18.</w:t>
          </w:r>
          <w:r>
            <w:fldChar w:fldCharType="end"/>
          </w:r>
        </w:sdtContent>
      </w:sdt>
    </w:p>
  </w:footnote>
  <w:footnote w:id="48">
    <w:p w14:paraId="5C27ECE6" w14:textId="10BA09F2" w:rsidR="00D91CC1" w:rsidRDefault="00D91CC1">
      <w:pPr>
        <w:pStyle w:val="Funotentext"/>
      </w:pPr>
      <w:r>
        <w:rPr>
          <w:rStyle w:val="Funotenzeichen"/>
        </w:rPr>
        <w:footnoteRef/>
      </w:r>
      <w:r>
        <w:t xml:space="preserve"> </w:t>
      </w:r>
      <w:sdt>
        <w:sdtPr>
          <w:alias w:val="To edit, see citavi.com/edit"/>
          <w:tag w:val="CitaviPlaceholder#bb7f96e8-ad97-47d4-bfa8-2d9349b9905a"/>
          <w:id w:val="153260668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WUzOGVmLTliOGEtNDM0Ny05N2I2LWVjNWI4NTg1NWY3Y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2Mi4ifV19LCJUYWciOiJDaXRhdmlQbGFjZWhvbGRlciNiYjdmOTZlOC1hZDk3LTQ3ZDQtYmZhOC0yZDkzNDliOTkwNWEiLCJUZXh0IjoiTWFzbGVqIGV0IGFsLiwg4oCeQXJ0aWZpY2lhbCBJbnRlbGxpZ2VuY2UgSW5kZXggUmVwb3J0IDIwMjUs4oCdIDYyLiIsIldBSVZlcnNpb24iOiI2LjE5LjIuMSJ9}</w:instrText>
          </w:r>
          <w:r>
            <w:fldChar w:fldCharType="separate"/>
          </w:r>
          <w:r w:rsidR="00B05C95">
            <w:t>Maslej et al., „Artificial Intelligence Index Report 2025,” 62.</w:t>
          </w:r>
          <w:r>
            <w:fldChar w:fldCharType="end"/>
          </w:r>
        </w:sdtContent>
      </w:sdt>
    </w:p>
  </w:footnote>
  <w:footnote w:id="49">
    <w:p w14:paraId="7C29D9A8" w14:textId="707FF21F" w:rsidR="0064269D" w:rsidRDefault="0064269D">
      <w:pPr>
        <w:pStyle w:val="Funotentext"/>
      </w:pPr>
      <w:r>
        <w:rPr>
          <w:rStyle w:val="Funotenzeichen"/>
        </w:rPr>
        <w:footnoteRef/>
      </w:r>
      <w:r>
        <w:t xml:space="preserve"> </w:t>
      </w:r>
      <w:sdt>
        <w:sdtPr>
          <w:alias w:val="To edit, see citavi.com/edit"/>
          <w:tag w:val="CitaviPlaceholder#e45fcbb3-e241-41d0-b4da-c97e8e80ae13"/>
          <w:id w:val="-187252852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mI2NTZmLTI3MTAtNDkzMy1iNTFiLTYxMGEzYjI0YWVhNi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IuIn1dfSwiVGFnIjoiQ2l0YXZpUGxhY2Vob2xkZXIjZTQ1ZmNiYjMtZTI0MS00MWQwLWI0ZGEtYzk3ZThlODBhZTEzIiwiVGV4dCI6Ik1hc2xlaiBldCBhbC4sIOKAnkFydGlmaWNpYWwgSW50ZWxsaWdlbmNlIEluZGV4IFJlcG9ydCAyMDI1LOKAnSAyLiIsIldBSVZlcnNpb24iOiI2LjE5LjIuMSJ9}</w:instrText>
          </w:r>
          <w:r>
            <w:fldChar w:fldCharType="separate"/>
          </w:r>
          <w:r w:rsidR="00B05C95">
            <w:t>Maslej et al., „Artificial Intelligence Index Report 2025,” 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642287"/>
      <w:docPartObj>
        <w:docPartGallery w:val="Page Numbers (Top of Page)"/>
        <w:docPartUnique/>
      </w:docPartObj>
    </w:sdtPr>
    <w:sdtEndPr/>
    <w:sdtContent>
      <w:p w14:paraId="52F6828B" w14:textId="7D116C14" w:rsidR="00141CB8" w:rsidRDefault="00806B4B" w:rsidP="00DE104E">
        <w:pPr>
          <w:pStyle w:val="Kopfzeile"/>
          <w:pBdr>
            <w:bottom w:val="single" w:sz="4" w:space="1" w:color="auto"/>
          </w:pBdr>
        </w:pPr>
        <w:r>
          <w:fldChar w:fldCharType="begin"/>
        </w:r>
        <w:r>
          <w:instrText>STYLEREF  "Überschrift 1;Ebene 1"  \* MERGEFORMAT</w:instrText>
        </w:r>
        <w:r>
          <w:fldChar w:fldCharType="separate"/>
        </w:r>
        <w:r w:rsidR="00C85873">
          <w:rPr>
            <w:noProof/>
          </w:rPr>
          <w:t>Abkürzungsverzeichnis</w:t>
        </w:r>
        <w:r>
          <w:rPr>
            <w:noProof/>
          </w:rPr>
          <w:fldChar w:fldCharType="end"/>
        </w:r>
        <w:r w:rsidR="00DE104E">
          <w:tab/>
        </w:r>
        <w:r w:rsidR="00DE104E">
          <w:tab/>
        </w:r>
        <w:r w:rsidR="00DE104E">
          <w:fldChar w:fldCharType="begin"/>
        </w:r>
        <w:r w:rsidR="00DE104E">
          <w:instrText>PAGE   \* MERGEFORMAT</w:instrText>
        </w:r>
        <w:r w:rsidR="00DE104E">
          <w:fldChar w:fldCharType="separate"/>
        </w:r>
        <w:r w:rsidR="00DE104E">
          <w:t>1</w:t>
        </w:r>
        <w:r w:rsidR="00DE104E">
          <w:fldChar w:fldCharType="end"/>
        </w:r>
      </w:p>
    </w:sdtContent>
  </w:sdt>
  <w:p w14:paraId="5CB9AC40" w14:textId="77777777" w:rsidR="007759D8" w:rsidRDefault="007759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051120"/>
      <w:docPartObj>
        <w:docPartGallery w:val="Page Numbers (Top of Page)"/>
        <w:docPartUnique/>
      </w:docPartObj>
    </w:sdtPr>
    <w:sdtEndPr/>
    <w:sdtContent>
      <w:p w14:paraId="7834EB13" w14:textId="77777777" w:rsidR="00F87419" w:rsidRDefault="00FD1E0C" w:rsidP="003C540B">
        <w:pPr>
          <w:pStyle w:val="Kopfzeile"/>
          <w:pBdr>
            <w:bottom w:val="single" w:sz="4" w:space="1" w:color="auto"/>
          </w:pBdr>
          <w:jc w:val="left"/>
        </w:pPr>
        <w:r>
          <w:t>Inhaltsverzeichnis</w:t>
        </w:r>
        <w:r w:rsidR="009F7106">
          <w:tab/>
        </w:r>
        <w:r w:rsidR="009F7106">
          <w:tab/>
        </w:r>
        <w:r w:rsidR="009F7106">
          <w:fldChar w:fldCharType="begin"/>
        </w:r>
        <w:r w:rsidR="009F7106">
          <w:instrText>PAGE   \* MERGEFORMAT</w:instrText>
        </w:r>
        <w:r w:rsidR="009F7106">
          <w:fldChar w:fldCharType="separate"/>
        </w:r>
        <w:r w:rsidR="009F7106">
          <w:t>1</w:t>
        </w:r>
        <w:r w:rsidR="009F7106">
          <w:fldChar w:fldCharType="end"/>
        </w:r>
      </w:p>
      <w:p w14:paraId="212B2D2B" w14:textId="77777777" w:rsidR="009F7106" w:rsidRDefault="00806B4B" w:rsidP="00DE104E">
        <w:pPr>
          <w:pStyle w:val="Kopfzeile"/>
          <w:pBdr>
            <w:bottom w:val="single" w:sz="4" w:space="1" w:color="auto"/>
          </w:pBdr>
        </w:pPr>
      </w:p>
    </w:sdtContent>
  </w:sdt>
  <w:p w14:paraId="10708871" w14:textId="77777777" w:rsidR="009F7106" w:rsidRDefault="009F710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812018"/>
      <w:docPartObj>
        <w:docPartGallery w:val="Page Numbers (Top of Page)"/>
        <w:docPartUnique/>
      </w:docPartObj>
    </w:sdtPr>
    <w:sdtEndPr/>
    <w:sdtContent>
      <w:p w14:paraId="0B23A585" w14:textId="4F42FC43" w:rsidR="00854F86" w:rsidRDefault="00806B4B" w:rsidP="00E65B37">
        <w:pPr>
          <w:pStyle w:val="Kopfzeile"/>
          <w:pBdr>
            <w:bottom w:val="single" w:sz="4" w:space="1" w:color="auto"/>
          </w:pBdr>
          <w:jc w:val="left"/>
        </w:pPr>
        <w:r>
          <w:fldChar w:fldCharType="begin"/>
        </w:r>
        <w:r>
          <w:instrText>STYLEREF  "Übersc</w:instrText>
        </w:r>
        <w:r>
          <w:instrText>hrift 1;Ebene 1"  \* MERGEFORMAT</w:instrText>
        </w:r>
        <w:r w:rsidR="000A40EE">
          <w:fldChar w:fldCharType="separate"/>
        </w:r>
        <w:r>
          <w:rPr>
            <w:noProof/>
          </w:rPr>
          <w:t>Ausblick</w:t>
        </w:r>
        <w:r>
          <w:rPr>
            <w:noProof/>
          </w:rPr>
          <w:fldChar w:fldCharType="end"/>
        </w:r>
        <w:r w:rsidR="00854F86">
          <w:tab/>
        </w:r>
        <w:r w:rsidR="00854F86">
          <w:tab/>
        </w:r>
        <w:r w:rsidR="00854F86">
          <w:fldChar w:fldCharType="begin"/>
        </w:r>
        <w:r w:rsidR="00854F86">
          <w:instrText>PAGE   \* MERGEFORMAT</w:instrText>
        </w:r>
        <w:r w:rsidR="00854F86">
          <w:fldChar w:fldCharType="separate"/>
        </w:r>
        <w:r w:rsidR="00854F86">
          <w:t>1</w:t>
        </w:r>
        <w:r w:rsidR="00854F86">
          <w:fldChar w:fldCharType="end"/>
        </w:r>
      </w:p>
    </w:sdtContent>
  </w:sdt>
  <w:p w14:paraId="71919D5B" w14:textId="77777777" w:rsidR="00854F86" w:rsidRDefault="00854F86">
    <w:pPr>
      <w:pStyle w:val="Kopfzeile"/>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5BCD3A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E485D0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5C988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5A671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526E0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66892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BA86F4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3383C3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BB27D9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DC0AD4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1363D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D52CB1"/>
    <w:multiLevelType w:val="hybridMultilevel"/>
    <w:tmpl w:val="72EE8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40A13B6"/>
    <w:multiLevelType w:val="hybridMultilevel"/>
    <w:tmpl w:val="DA08EB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1D47912"/>
    <w:multiLevelType w:val="hybridMultilevel"/>
    <w:tmpl w:val="F78AF5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2ED5D22"/>
    <w:multiLevelType w:val="hybridMultilevel"/>
    <w:tmpl w:val="5E380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50B006B"/>
    <w:multiLevelType w:val="multilevel"/>
    <w:tmpl w:val="08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7AFB42FF"/>
    <w:multiLevelType w:val="hybridMultilevel"/>
    <w:tmpl w:val="FAB6D9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12"/>
  </w:num>
  <w:num w:numId="4">
    <w:abstractNumId w:val="16"/>
  </w:num>
  <w:num w:numId="5">
    <w:abstractNumId w:val="15"/>
  </w:num>
  <w:num w:numId="6">
    <w:abstractNumId w:val="11"/>
  </w:num>
  <w:num w:numId="7">
    <w:abstractNumId w:val="13"/>
  </w:num>
  <w:num w:numId="8">
    <w:abstractNumId w:val="14"/>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Antoni Thomsen">
    <w15:presenceInfo w15:providerId="None" w15:userId="Max Antoni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proofState w:spelling="clean" w:grammar="clean"/>
  <w:revisionView w:markup="0"/>
  <w:defaultTabStop w:val="720"/>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DAF"/>
    <w:rsid w:val="000003AC"/>
    <w:rsid w:val="000013F5"/>
    <w:rsid w:val="0000157E"/>
    <w:rsid w:val="00001962"/>
    <w:rsid w:val="000021C1"/>
    <w:rsid w:val="0000237A"/>
    <w:rsid w:val="0000562D"/>
    <w:rsid w:val="0000565C"/>
    <w:rsid w:val="000061FC"/>
    <w:rsid w:val="00006AA6"/>
    <w:rsid w:val="000072D7"/>
    <w:rsid w:val="00007F15"/>
    <w:rsid w:val="00010E39"/>
    <w:rsid w:val="000111A9"/>
    <w:rsid w:val="00012F55"/>
    <w:rsid w:val="00013850"/>
    <w:rsid w:val="00014F53"/>
    <w:rsid w:val="00015CBD"/>
    <w:rsid w:val="000164CA"/>
    <w:rsid w:val="0001748C"/>
    <w:rsid w:val="000174AF"/>
    <w:rsid w:val="00017838"/>
    <w:rsid w:val="00017A7D"/>
    <w:rsid w:val="00017D25"/>
    <w:rsid w:val="00020ED7"/>
    <w:rsid w:val="000218BC"/>
    <w:rsid w:val="00021BF5"/>
    <w:rsid w:val="00023D29"/>
    <w:rsid w:val="00023E34"/>
    <w:rsid w:val="00024DC8"/>
    <w:rsid w:val="00025C2F"/>
    <w:rsid w:val="00026A5C"/>
    <w:rsid w:val="0003122C"/>
    <w:rsid w:val="000314B3"/>
    <w:rsid w:val="000316DE"/>
    <w:rsid w:val="000320B7"/>
    <w:rsid w:val="00035A58"/>
    <w:rsid w:val="00036EE3"/>
    <w:rsid w:val="00037A4B"/>
    <w:rsid w:val="000437E9"/>
    <w:rsid w:val="00043855"/>
    <w:rsid w:val="00043E2F"/>
    <w:rsid w:val="00046D4B"/>
    <w:rsid w:val="0004706C"/>
    <w:rsid w:val="000473BB"/>
    <w:rsid w:val="00047649"/>
    <w:rsid w:val="00047D2F"/>
    <w:rsid w:val="000502A5"/>
    <w:rsid w:val="000517DB"/>
    <w:rsid w:val="00052318"/>
    <w:rsid w:val="000523C9"/>
    <w:rsid w:val="000528C8"/>
    <w:rsid w:val="0005584F"/>
    <w:rsid w:val="00055B03"/>
    <w:rsid w:val="00055D2C"/>
    <w:rsid w:val="0005628B"/>
    <w:rsid w:val="000565EC"/>
    <w:rsid w:val="00056AF5"/>
    <w:rsid w:val="00057EB9"/>
    <w:rsid w:val="000624E6"/>
    <w:rsid w:val="000639B7"/>
    <w:rsid w:val="0006453F"/>
    <w:rsid w:val="0006692F"/>
    <w:rsid w:val="00066B7C"/>
    <w:rsid w:val="00067399"/>
    <w:rsid w:val="00067A23"/>
    <w:rsid w:val="00071016"/>
    <w:rsid w:val="0007149E"/>
    <w:rsid w:val="00071DD3"/>
    <w:rsid w:val="00072945"/>
    <w:rsid w:val="000746A3"/>
    <w:rsid w:val="00075061"/>
    <w:rsid w:val="00075A83"/>
    <w:rsid w:val="00075EF9"/>
    <w:rsid w:val="00077BA2"/>
    <w:rsid w:val="00081EF8"/>
    <w:rsid w:val="00082360"/>
    <w:rsid w:val="00084212"/>
    <w:rsid w:val="00084AF1"/>
    <w:rsid w:val="00086A44"/>
    <w:rsid w:val="000877E6"/>
    <w:rsid w:val="00090205"/>
    <w:rsid w:val="00090446"/>
    <w:rsid w:val="00090A28"/>
    <w:rsid w:val="000913BD"/>
    <w:rsid w:val="000933B2"/>
    <w:rsid w:val="0009351A"/>
    <w:rsid w:val="00093F1F"/>
    <w:rsid w:val="00095637"/>
    <w:rsid w:val="0009653B"/>
    <w:rsid w:val="00096601"/>
    <w:rsid w:val="00096F8F"/>
    <w:rsid w:val="00097D9E"/>
    <w:rsid w:val="00097DBD"/>
    <w:rsid w:val="000A130D"/>
    <w:rsid w:val="000A337D"/>
    <w:rsid w:val="000A37CA"/>
    <w:rsid w:val="000A3A48"/>
    <w:rsid w:val="000A40EE"/>
    <w:rsid w:val="000A49B2"/>
    <w:rsid w:val="000A5C91"/>
    <w:rsid w:val="000A6C41"/>
    <w:rsid w:val="000A7A31"/>
    <w:rsid w:val="000B1C63"/>
    <w:rsid w:val="000B1C9E"/>
    <w:rsid w:val="000B1E14"/>
    <w:rsid w:val="000B22BE"/>
    <w:rsid w:val="000B38E6"/>
    <w:rsid w:val="000B452C"/>
    <w:rsid w:val="000B47A5"/>
    <w:rsid w:val="000B501D"/>
    <w:rsid w:val="000B6A13"/>
    <w:rsid w:val="000C04FD"/>
    <w:rsid w:val="000C06CD"/>
    <w:rsid w:val="000C08E5"/>
    <w:rsid w:val="000C0D1C"/>
    <w:rsid w:val="000C122D"/>
    <w:rsid w:val="000C1651"/>
    <w:rsid w:val="000C2435"/>
    <w:rsid w:val="000C4BEB"/>
    <w:rsid w:val="000C52D6"/>
    <w:rsid w:val="000D11E4"/>
    <w:rsid w:val="000D1DE9"/>
    <w:rsid w:val="000D2812"/>
    <w:rsid w:val="000D289E"/>
    <w:rsid w:val="000D3AC0"/>
    <w:rsid w:val="000D420A"/>
    <w:rsid w:val="000D5048"/>
    <w:rsid w:val="000D6142"/>
    <w:rsid w:val="000E05BC"/>
    <w:rsid w:val="000E3F0F"/>
    <w:rsid w:val="000E4343"/>
    <w:rsid w:val="000E47E1"/>
    <w:rsid w:val="000E5D2F"/>
    <w:rsid w:val="000E7C60"/>
    <w:rsid w:val="000F0248"/>
    <w:rsid w:val="000F0FCF"/>
    <w:rsid w:val="000F110C"/>
    <w:rsid w:val="000F3304"/>
    <w:rsid w:val="000F5527"/>
    <w:rsid w:val="000F5720"/>
    <w:rsid w:val="000F6D6E"/>
    <w:rsid w:val="000F6F2B"/>
    <w:rsid w:val="000F71E5"/>
    <w:rsid w:val="001004CE"/>
    <w:rsid w:val="00101499"/>
    <w:rsid w:val="001021B6"/>
    <w:rsid w:val="00102AB7"/>
    <w:rsid w:val="00104236"/>
    <w:rsid w:val="00105C3A"/>
    <w:rsid w:val="001066B4"/>
    <w:rsid w:val="0010702E"/>
    <w:rsid w:val="00107CC0"/>
    <w:rsid w:val="00110107"/>
    <w:rsid w:val="001106C8"/>
    <w:rsid w:val="001108C9"/>
    <w:rsid w:val="0011175D"/>
    <w:rsid w:val="001125C8"/>
    <w:rsid w:val="00113BBB"/>
    <w:rsid w:val="00113D5D"/>
    <w:rsid w:val="00114078"/>
    <w:rsid w:val="0011453B"/>
    <w:rsid w:val="001159AB"/>
    <w:rsid w:val="00115E77"/>
    <w:rsid w:val="00115E90"/>
    <w:rsid w:val="001169F3"/>
    <w:rsid w:val="00117178"/>
    <w:rsid w:val="001177DA"/>
    <w:rsid w:val="00117ACE"/>
    <w:rsid w:val="001201AA"/>
    <w:rsid w:val="001204BB"/>
    <w:rsid w:val="001209A3"/>
    <w:rsid w:val="00120B30"/>
    <w:rsid w:val="00120ECC"/>
    <w:rsid w:val="00121FE6"/>
    <w:rsid w:val="00122752"/>
    <w:rsid w:val="001229A7"/>
    <w:rsid w:val="00122D01"/>
    <w:rsid w:val="00123044"/>
    <w:rsid w:val="00123161"/>
    <w:rsid w:val="00123304"/>
    <w:rsid w:val="00124213"/>
    <w:rsid w:val="00125511"/>
    <w:rsid w:val="00125574"/>
    <w:rsid w:val="00126D3C"/>
    <w:rsid w:val="00126F22"/>
    <w:rsid w:val="00126F3F"/>
    <w:rsid w:val="00127598"/>
    <w:rsid w:val="00127A35"/>
    <w:rsid w:val="00130731"/>
    <w:rsid w:val="00130D77"/>
    <w:rsid w:val="00132704"/>
    <w:rsid w:val="001328D5"/>
    <w:rsid w:val="00132F37"/>
    <w:rsid w:val="00132FCD"/>
    <w:rsid w:val="0013388A"/>
    <w:rsid w:val="00134620"/>
    <w:rsid w:val="00134847"/>
    <w:rsid w:val="00136D66"/>
    <w:rsid w:val="001371DB"/>
    <w:rsid w:val="0013791E"/>
    <w:rsid w:val="00141CB8"/>
    <w:rsid w:val="00141EB4"/>
    <w:rsid w:val="001450F6"/>
    <w:rsid w:val="001457AF"/>
    <w:rsid w:val="001458F0"/>
    <w:rsid w:val="001465EA"/>
    <w:rsid w:val="00147991"/>
    <w:rsid w:val="001508C8"/>
    <w:rsid w:val="0015164A"/>
    <w:rsid w:val="001517F4"/>
    <w:rsid w:val="00151C9A"/>
    <w:rsid w:val="001521AD"/>
    <w:rsid w:val="00153229"/>
    <w:rsid w:val="001538A3"/>
    <w:rsid w:val="00153D35"/>
    <w:rsid w:val="00154DBF"/>
    <w:rsid w:val="0015506A"/>
    <w:rsid w:val="001554BD"/>
    <w:rsid w:val="001559AD"/>
    <w:rsid w:val="00162D40"/>
    <w:rsid w:val="00162E90"/>
    <w:rsid w:val="0016420D"/>
    <w:rsid w:val="00164B25"/>
    <w:rsid w:val="00164C33"/>
    <w:rsid w:val="0016559A"/>
    <w:rsid w:val="001659A0"/>
    <w:rsid w:val="00166026"/>
    <w:rsid w:val="00166725"/>
    <w:rsid w:val="00167221"/>
    <w:rsid w:val="001705BF"/>
    <w:rsid w:val="0017072F"/>
    <w:rsid w:val="001745C5"/>
    <w:rsid w:val="00175939"/>
    <w:rsid w:val="00175955"/>
    <w:rsid w:val="00175DD6"/>
    <w:rsid w:val="00175E9C"/>
    <w:rsid w:val="00176587"/>
    <w:rsid w:val="00176B2F"/>
    <w:rsid w:val="00176B71"/>
    <w:rsid w:val="00176BEE"/>
    <w:rsid w:val="001773F0"/>
    <w:rsid w:val="00177B85"/>
    <w:rsid w:val="00177E31"/>
    <w:rsid w:val="0018015A"/>
    <w:rsid w:val="00180670"/>
    <w:rsid w:val="00180B5D"/>
    <w:rsid w:val="00180E1C"/>
    <w:rsid w:val="00180F5E"/>
    <w:rsid w:val="00181292"/>
    <w:rsid w:val="0018273D"/>
    <w:rsid w:val="001830B2"/>
    <w:rsid w:val="0018324A"/>
    <w:rsid w:val="00185DD1"/>
    <w:rsid w:val="0018638B"/>
    <w:rsid w:val="00186553"/>
    <w:rsid w:val="001871D0"/>
    <w:rsid w:val="0018730B"/>
    <w:rsid w:val="00187486"/>
    <w:rsid w:val="001902F9"/>
    <w:rsid w:val="0019176D"/>
    <w:rsid w:val="00191E59"/>
    <w:rsid w:val="00192339"/>
    <w:rsid w:val="001928B2"/>
    <w:rsid w:val="00194A5A"/>
    <w:rsid w:val="00194F08"/>
    <w:rsid w:val="001965D9"/>
    <w:rsid w:val="00197829"/>
    <w:rsid w:val="001A00F1"/>
    <w:rsid w:val="001A09F1"/>
    <w:rsid w:val="001A185B"/>
    <w:rsid w:val="001A1ED1"/>
    <w:rsid w:val="001A4DB1"/>
    <w:rsid w:val="001A52A8"/>
    <w:rsid w:val="001A6CB1"/>
    <w:rsid w:val="001A7091"/>
    <w:rsid w:val="001A74EC"/>
    <w:rsid w:val="001A7ACF"/>
    <w:rsid w:val="001A7B52"/>
    <w:rsid w:val="001A7F10"/>
    <w:rsid w:val="001B03AC"/>
    <w:rsid w:val="001B0842"/>
    <w:rsid w:val="001B12ED"/>
    <w:rsid w:val="001B444E"/>
    <w:rsid w:val="001B45EE"/>
    <w:rsid w:val="001B54A2"/>
    <w:rsid w:val="001B7938"/>
    <w:rsid w:val="001C01AB"/>
    <w:rsid w:val="001C01DC"/>
    <w:rsid w:val="001C124C"/>
    <w:rsid w:val="001C1E4C"/>
    <w:rsid w:val="001C1E86"/>
    <w:rsid w:val="001C3DDB"/>
    <w:rsid w:val="001C401A"/>
    <w:rsid w:val="001C4EAF"/>
    <w:rsid w:val="001C5CFA"/>
    <w:rsid w:val="001C70DA"/>
    <w:rsid w:val="001C79A2"/>
    <w:rsid w:val="001D1036"/>
    <w:rsid w:val="001D305B"/>
    <w:rsid w:val="001D4126"/>
    <w:rsid w:val="001D512A"/>
    <w:rsid w:val="001D5F4D"/>
    <w:rsid w:val="001D6485"/>
    <w:rsid w:val="001E27B1"/>
    <w:rsid w:val="001E2C0A"/>
    <w:rsid w:val="001E4FB1"/>
    <w:rsid w:val="001E6398"/>
    <w:rsid w:val="001E640E"/>
    <w:rsid w:val="001E679B"/>
    <w:rsid w:val="001E6BCD"/>
    <w:rsid w:val="001E7A4C"/>
    <w:rsid w:val="001E7C8E"/>
    <w:rsid w:val="001F05A7"/>
    <w:rsid w:val="001F0A28"/>
    <w:rsid w:val="001F18F8"/>
    <w:rsid w:val="001F199C"/>
    <w:rsid w:val="001F2790"/>
    <w:rsid w:val="001F538F"/>
    <w:rsid w:val="001F5786"/>
    <w:rsid w:val="001F649D"/>
    <w:rsid w:val="001F66AF"/>
    <w:rsid w:val="001F6C44"/>
    <w:rsid w:val="001F786F"/>
    <w:rsid w:val="001F7FB3"/>
    <w:rsid w:val="002055FD"/>
    <w:rsid w:val="002100FC"/>
    <w:rsid w:val="00210783"/>
    <w:rsid w:val="00211AB5"/>
    <w:rsid w:val="00211B73"/>
    <w:rsid w:val="00211DB8"/>
    <w:rsid w:val="002132A1"/>
    <w:rsid w:val="00214BBE"/>
    <w:rsid w:val="00214F7B"/>
    <w:rsid w:val="00216BA7"/>
    <w:rsid w:val="002175E6"/>
    <w:rsid w:val="00217821"/>
    <w:rsid w:val="00217DA5"/>
    <w:rsid w:val="00221F71"/>
    <w:rsid w:val="002224D7"/>
    <w:rsid w:val="002234F8"/>
    <w:rsid w:val="00224E76"/>
    <w:rsid w:val="002308D9"/>
    <w:rsid w:val="00230AFD"/>
    <w:rsid w:val="00230DB2"/>
    <w:rsid w:val="0023200D"/>
    <w:rsid w:val="00233693"/>
    <w:rsid w:val="00233DEB"/>
    <w:rsid w:val="002354D5"/>
    <w:rsid w:val="002355F6"/>
    <w:rsid w:val="00235E7D"/>
    <w:rsid w:val="002403B8"/>
    <w:rsid w:val="002412B1"/>
    <w:rsid w:val="002440B2"/>
    <w:rsid w:val="00245F11"/>
    <w:rsid w:val="00246132"/>
    <w:rsid w:val="002475D4"/>
    <w:rsid w:val="00247B34"/>
    <w:rsid w:val="00250196"/>
    <w:rsid w:val="002501F6"/>
    <w:rsid w:val="002516AA"/>
    <w:rsid w:val="0025178D"/>
    <w:rsid w:val="002519A6"/>
    <w:rsid w:val="002551E9"/>
    <w:rsid w:val="00256703"/>
    <w:rsid w:val="0025718A"/>
    <w:rsid w:val="00257F66"/>
    <w:rsid w:val="00261C17"/>
    <w:rsid w:val="00262008"/>
    <w:rsid w:val="0026391C"/>
    <w:rsid w:val="00263CF1"/>
    <w:rsid w:val="00264292"/>
    <w:rsid w:val="00264367"/>
    <w:rsid w:val="002648C6"/>
    <w:rsid w:val="00265259"/>
    <w:rsid w:val="0027009D"/>
    <w:rsid w:val="00270967"/>
    <w:rsid w:val="0027408D"/>
    <w:rsid w:val="002763EE"/>
    <w:rsid w:val="002766E5"/>
    <w:rsid w:val="002772D6"/>
    <w:rsid w:val="002779DE"/>
    <w:rsid w:val="00277B59"/>
    <w:rsid w:val="00277E20"/>
    <w:rsid w:val="00280C70"/>
    <w:rsid w:val="00281398"/>
    <w:rsid w:val="0028184C"/>
    <w:rsid w:val="00282007"/>
    <w:rsid w:val="002823E1"/>
    <w:rsid w:val="00282828"/>
    <w:rsid w:val="0028303D"/>
    <w:rsid w:val="002835EB"/>
    <w:rsid w:val="00283834"/>
    <w:rsid w:val="00284BE8"/>
    <w:rsid w:val="00286687"/>
    <w:rsid w:val="002868DF"/>
    <w:rsid w:val="00287AD8"/>
    <w:rsid w:val="00287B0A"/>
    <w:rsid w:val="00290670"/>
    <w:rsid w:val="00290A2F"/>
    <w:rsid w:val="002919EC"/>
    <w:rsid w:val="002929FA"/>
    <w:rsid w:val="00293BA9"/>
    <w:rsid w:val="00296EDB"/>
    <w:rsid w:val="002973B9"/>
    <w:rsid w:val="00297983"/>
    <w:rsid w:val="002A1991"/>
    <w:rsid w:val="002A24F9"/>
    <w:rsid w:val="002A2C91"/>
    <w:rsid w:val="002A307A"/>
    <w:rsid w:val="002A3C31"/>
    <w:rsid w:val="002A4444"/>
    <w:rsid w:val="002A4C86"/>
    <w:rsid w:val="002A61A1"/>
    <w:rsid w:val="002A620C"/>
    <w:rsid w:val="002A6B5E"/>
    <w:rsid w:val="002B0A79"/>
    <w:rsid w:val="002B1826"/>
    <w:rsid w:val="002B3227"/>
    <w:rsid w:val="002B395F"/>
    <w:rsid w:val="002B483A"/>
    <w:rsid w:val="002B4F19"/>
    <w:rsid w:val="002B689E"/>
    <w:rsid w:val="002B7228"/>
    <w:rsid w:val="002C00BC"/>
    <w:rsid w:val="002C081C"/>
    <w:rsid w:val="002C1C5B"/>
    <w:rsid w:val="002C2E73"/>
    <w:rsid w:val="002C3379"/>
    <w:rsid w:val="002C44EA"/>
    <w:rsid w:val="002C68F4"/>
    <w:rsid w:val="002C7098"/>
    <w:rsid w:val="002C7116"/>
    <w:rsid w:val="002C78C4"/>
    <w:rsid w:val="002D0BBD"/>
    <w:rsid w:val="002D4E6E"/>
    <w:rsid w:val="002D6EA1"/>
    <w:rsid w:val="002D7046"/>
    <w:rsid w:val="002E0387"/>
    <w:rsid w:val="002E0AA1"/>
    <w:rsid w:val="002E1C3C"/>
    <w:rsid w:val="002E2070"/>
    <w:rsid w:val="002E2533"/>
    <w:rsid w:val="002E32CB"/>
    <w:rsid w:val="002E6477"/>
    <w:rsid w:val="002E7DE2"/>
    <w:rsid w:val="002F0399"/>
    <w:rsid w:val="002F1463"/>
    <w:rsid w:val="002F2367"/>
    <w:rsid w:val="002F3F2F"/>
    <w:rsid w:val="002F60AA"/>
    <w:rsid w:val="002F662B"/>
    <w:rsid w:val="002F738E"/>
    <w:rsid w:val="002F7722"/>
    <w:rsid w:val="00302322"/>
    <w:rsid w:val="00302751"/>
    <w:rsid w:val="003028E7"/>
    <w:rsid w:val="00302EA9"/>
    <w:rsid w:val="00303012"/>
    <w:rsid w:val="003038F9"/>
    <w:rsid w:val="00304126"/>
    <w:rsid w:val="00305290"/>
    <w:rsid w:val="00305341"/>
    <w:rsid w:val="00305842"/>
    <w:rsid w:val="00305F45"/>
    <w:rsid w:val="00306893"/>
    <w:rsid w:val="00307CFA"/>
    <w:rsid w:val="00310897"/>
    <w:rsid w:val="00311230"/>
    <w:rsid w:val="00313164"/>
    <w:rsid w:val="003136AE"/>
    <w:rsid w:val="003146E0"/>
    <w:rsid w:val="00314B9A"/>
    <w:rsid w:val="00314E93"/>
    <w:rsid w:val="0031631B"/>
    <w:rsid w:val="0031697D"/>
    <w:rsid w:val="00316A12"/>
    <w:rsid w:val="003173E5"/>
    <w:rsid w:val="003173F9"/>
    <w:rsid w:val="00317E03"/>
    <w:rsid w:val="003200A2"/>
    <w:rsid w:val="003204B2"/>
    <w:rsid w:val="00320574"/>
    <w:rsid w:val="00322C73"/>
    <w:rsid w:val="003246F2"/>
    <w:rsid w:val="003250BD"/>
    <w:rsid w:val="00325624"/>
    <w:rsid w:val="00327B7F"/>
    <w:rsid w:val="00330200"/>
    <w:rsid w:val="0033064F"/>
    <w:rsid w:val="00330C5F"/>
    <w:rsid w:val="00333566"/>
    <w:rsid w:val="0033393B"/>
    <w:rsid w:val="00334039"/>
    <w:rsid w:val="003340A6"/>
    <w:rsid w:val="00334564"/>
    <w:rsid w:val="00334759"/>
    <w:rsid w:val="003357AC"/>
    <w:rsid w:val="003373AA"/>
    <w:rsid w:val="003373B0"/>
    <w:rsid w:val="0033742C"/>
    <w:rsid w:val="00340249"/>
    <w:rsid w:val="00340778"/>
    <w:rsid w:val="0034136B"/>
    <w:rsid w:val="00341D04"/>
    <w:rsid w:val="00341D3E"/>
    <w:rsid w:val="003438CD"/>
    <w:rsid w:val="00343E09"/>
    <w:rsid w:val="00345FC5"/>
    <w:rsid w:val="003460F3"/>
    <w:rsid w:val="00350A06"/>
    <w:rsid w:val="00350ABE"/>
    <w:rsid w:val="0035111B"/>
    <w:rsid w:val="00351400"/>
    <w:rsid w:val="003515E3"/>
    <w:rsid w:val="00351766"/>
    <w:rsid w:val="00351928"/>
    <w:rsid w:val="00352C24"/>
    <w:rsid w:val="00353E11"/>
    <w:rsid w:val="0035486D"/>
    <w:rsid w:val="003553A8"/>
    <w:rsid w:val="003618EB"/>
    <w:rsid w:val="00362672"/>
    <w:rsid w:val="00362833"/>
    <w:rsid w:val="003634C5"/>
    <w:rsid w:val="00364D9C"/>
    <w:rsid w:val="00366656"/>
    <w:rsid w:val="00366CBD"/>
    <w:rsid w:val="00366DD8"/>
    <w:rsid w:val="0037078E"/>
    <w:rsid w:val="00371278"/>
    <w:rsid w:val="00372C87"/>
    <w:rsid w:val="0037466C"/>
    <w:rsid w:val="00375246"/>
    <w:rsid w:val="0037661B"/>
    <w:rsid w:val="00376C2B"/>
    <w:rsid w:val="00376D73"/>
    <w:rsid w:val="003776D5"/>
    <w:rsid w:val="00380BED"/>
    <w:rsid w:val="00380E11"/>
    <w:rsid w:val="00380F52"/>
    <w:rsid w:val="003812DB"/>
    <w:rsid w:val="003826F3"/>
    <w:rsid w:val="00382D95"/>
    <w:rsid w:val="00382F76"/>
    <w:rsid w:val="00384F4E"/>
    <w:rsid w:val="0038551B"/>
    <w:rsid w:val="00386038"/>
    <w:rsid w:val="00386CBE"/>
    <w:rsid w:val="0039001C"/>
    <w:rsid w:val="003907F3"/>
    <w:rsid w:val="0039118E"/>
    <w:rsid w:val="0039161F"/>
    <w:rsid w:val="00392302"/>
    <w:rsid w:val="00392CFD"/>
    <w:rsid w:val="00392E96"/>
    <w:rsid w:val="00393894"/>
    <w:rsid w:val="003946F6"/>
    <w:rsid w:val="00394719"/>
    <w:rsid w:val="00394D25"/>
    <w:rsid w:val="00396BA4"/>
    <w:rsid w:val="0039743D"/>
    <w:rsid w:val="003A014D"/>
    <w:rsid w:val="003A1806"/>
    <w:rsid w:val="003A2A15"/>
    <w:rsid w:val="003A4113"/>
    <w:rsid w:val="003A4A4F"/>
    <w:rsid w:val="003A5280"/>
    <w:rsid w:val="003A58AD"/>
    <w:rsid w:val="003A688C"/>
    <w:rsid w:val="003A6C37"/>
    <w:rsid w:val="003A70D3"/>
    <w:rsid w:val="003A7776"/>
    <w:rsid w:val="003A7933"/>
    <w:rsid w:val="003B00DB"/>
    <w:rsid w:val="003B1978"/>
    <w:rsid w:val="003B1C3F"/>
    <w:rsid w:val="003B2231"/>
    <w:rsid w:val="003B2440"/>
    <w:rsid w:val="003B26E7"/>
    <w:rsid w:val="003B402A"/>
    <w:rsid w:val="003B61EF"/>
    <w:rsid w:val="003B6EE1"/>
    <w:rsid w:val="003B7C30"/>
    <w:rsid w:val="003C2D1E"/>
    <w:rsid w:val="003C4867"/>
    <w:rsid w:val="003C5066"/>
    <w:rsid w:val="003C540B"/>
    <w:rsid w:val="003C549E"/>
    <w:rsid w:val="003C56C9"/>
    <w:rsid w:val="003C710C"/>
    <w:rsid w:val="003D2E3B"/>
    <w:rsid w:val="003D33FA"/>
    <w:rsid w:val="003D58D5"/>
    <w:rsid w:val="003E16C5"/>
    <w:rsid w:val="003E1B31"/>
    <w:rsid w:val="003E22A8"/>
    <w:rsid w:val="003E3A05"/>
    <w:rsid w:val="003E509B"/>
    <w:rsid w:val="003E50E7"/>
    <w:rsid w:val="003E72C4"/>
    <w:rsid w:val="003E7948"/>
    <w:rsid w:val="003E7BA7"/>
    <w:rsid w:val="003F0EB1"/>
    <w:rsid w:val="003F0ED4"/>
    <w:rsid w:val="003F3C98"/>
    <w:rsid w:val="003F45EE"/>
    <w:rsid w:val="003F53A3"/>
    <w:rsid w:val="003F5B01"/>
    <w:rsid w:val="003F5F2F"/>
    <w:rsid w:val="003F60BA"/>
    <w:rsid w:val="003F6ED4"/>
    <w:rsid w:val="003F7A49"/>
    <w:rsid w:val="0040142F"/>
    <w:rsid w:val="00401BAB"/>
    <w:rsid w:val="00401BBA"/>
    <w:rsid w:val="00403811"/>
    <w:rsid w:val="00403F62"/>
    <w:rsid w:val="00405F88"/>
    <w:rsid w:val="00406725"/>
    <w:rsid w:val="004068AB"/>
    <w:rsid w:val="00411383"/>
    <w:rsid w:val="00411FC1"/>
    <w:rsid w:val="00413011"/>
    <w:rsid w:val="00413C7D"/>
    <w:rsid w:val="00414374"/>
    <w:rsid w:val="00414FEE"/>
    <w:rsid w:val="00415BDF"/>
    <w:rsid w:val="00415F96"/>
    <w:rsid w:val="004168DB"/>
    <w:rsid w:val="00416CA7"/>
    <w:rsid w:val="0042076F"/>
    <w:rsid w:val="00420F0E"/>
    <w:rsid w:val="00421ACB"/>
    <w:rsid w:val="00421FB0"/>
    <w:rsid w:val="00422849"/>
    <w:rsid w:val="00423713"/>
    <w:rsid w:val="004245A3"/>
    <w:rsid w:val="00425821"/>
    <w:rsid w:val="004277C2"/>
    <w:rsid w:val="004300B4"/>
    <w:rsid w:val="004300F9"/>
    <w:rsid w:val="00431446"/>
    <w:rsid w:val="00433CBB"/>
    <w:rsid w:val="00434B38"/>
    <w:rsid w:val="00435719"/>
    <w:rsid w:val="00435C0B"/>
    <w:rsid w:val="00435DAF"/>
    <w:rsid w:val="00436A63"/>
    <w:rsid w:val="00440743"/>
    <w:rsid w:val="00440854"/>
    <w:rsid w:val="004416C9"/>
    <w:rsid w:val="00444104"/>
    <w:rsid w:val="004451E1"/>
    <w:rsid w:val="004473FF"/>
    <w:rsid w:val="004479FF"/>
    <w:rsid w:val="00447E2A"/>
    <w:rsid w:val="00450D31"/>
    <w:rsid w:val="0045119F"/>
    <w:rsid w:val="004519DE"/>
    <w:rsid w:val="00452A49"/>
    <w:rsid w:val="004534DC"/>
    <w:rsid w:val="00453537"/>
    <w:rsid w:val="004542B9"/>
    <w:rsid w:val="00454944"/>
    <w:rsid w:val="00455936"/>
    <w:rsid w:val="0045601D"/>
    <w:rsid w:val="00457754"/>
    <w:rsid w:val="004608C5"/>
    <w:rsid w:val="004619F6"/>
    <w:rsid w:val="004633C8"/>
    <w:rsid w:val="0046506E"/>
    <w:rsid w:val="0046560E"/>
    <w:rsid w:val="00466852"/>
    <w:rsid w:val="00466DB5"/>
    <w:rsid w:val="00467C2C"/>
    <w:rsid w:val="00467E66"/>
    <w:rsid w:val="00470240"/>
    <w:rsid w:val="00470A1E"/>
    <w:rsid w:val="00470E70"/>
    <w:rsid w:val="004716E4"/>
    <w:rsid w:val="004721F0"/>
    <w:rsid w:val="00472B02"/>
    <w:rsid w:val="00472B37"/>
    <w:rsid w:val="00472C32"/>
    <w:rsid w:val="004735B8"/>
    <w:rsid w:val="0047447C"/>
    <w:rsid w:val="004752FA"/>
    <w:rsid w:val="00475F10"/>
    <w:rsid w:val="0047627B"/>
    <w:rsid w:val="00482CF7"/>
    <w:rsid w:val="0048300E"/>
    <w:rsid w:val="00483840"/>
    <w:rsid w:val="00483E2F"/>
    <w:rsid w:val="00484D57"/>
    <w:rsid w:val="00485042"/>
    <w:rsid w:val="004854CB"/>
    <w:rsid w:val="0048740D"/>
    <w:rsid w:val="00491432"/>
    <w:rsid w:val="00491553"/>
    <w:rsid w:val="00491A83"/>
    <w:rsid w:val="00492902"/>
    <w:rsid w:val="00494B3F"/>
    <w:rsid w:val="00496FFD"/>
    <w:rsid w:val="00497071"/>
    <w:rsid w:val="0049747A"/>
    <w:rsid w:val="004A11F0"/>
    <w:rsid w:val="004A1B11"/>
    <w:rsid w:val="004A2186"/>
    <w:rsid w:val="004A26DA"/>
    <w:rsid w:val="004A2AF5"/>
    <w:rsid w:val="004A4298"/>
    <w:rsid w:val="004A55B2"/>
    <w:rsid w:val="004A61E3"/>
    <w:rsid w:val="004A6FBF"/>
    <w:rsid w:val="004A71B2"/>
    <w:rsid w:val="004A7624"/>
    <w:rsid w:val="004A7B2C"/>
    <w:rsid w:val="004B084C"/>
    <w:rsid w:val="004B13F8"/>
    <w:rsid w:val="004B23C9"/>
    <w:rsid w:val="004B52D9"/>
    <w:rsid w:val="004B5A47"/>
    <w:rsid w:val="004C160F"/>
    <w:rsid w:val="004C307F"/>
    <w:rsid w:val="004C30A5"/>
    <w:rsid w:val="004C4001"/>
    <w:rsid w:val="004C4591"/>
    <w:rsid w:val="004C475A"/>
    <w:rsid w:val="004C4915"/>
    <w:rsid w:val="004C4E5A"/>
    <w:rsid w:val="004D2759"/>
    <w:rsid w:val="004D30C5"/>
    <w:rsid w:val="004D3802"/>
    <w:rsid w:val="004D3CAF"/>
    <w:rsid w:val="004D76E8"/>
    <w:rsid w:val="004E136D"/>
    <w:rsid w:val="004E16B4"/>
    <w:rsid w:val="004E16FD"/>
    <w:rsid w:val="004E325B"/>
    <w:rsid w:val="004E615A"/>
    <w:rsid w:val="004E63A4"/>
    <w:rsid w:val="004E65AD"/>
    <w:rsid w:val="004F0C1F"/>
    <w:rsid w:val="004F0EBD"/>
    <w:rsid w:val="004F1EF3"/>
    <w:rsid w:val="004F204D"/>
    <w:rsid w:val="004F22EE"/>
    <w:rsid w:val="004F2424"/>
    <w:rsid w:val="004F3E93"/>
    <w:rsid w:val="004F4A99"/>
    <w:rsid w:val="004F5909"/>
    <w:rsid w:val="004F6B95"/>
    <w:rsid w:val="004F6C16"/>
    <w:rsid w:val="00502932"/>
    <w:rsid w:val="00502FD6"/>
    <w:rsid w:val="005030B4"/>
    <w:rsid w:val="00504EA9"/>
    <w:rsid w:val="005059FC"/>
    <w:rsid w:val="0050746D"/>
    <w:rsid w:val="00507B73"/>
    <w:rsid w:val="00507F59"/>
    <w:rsid w:val="00510137"/>
    <w:rsid w:val="00510852"/>
    <w:rsid w:val="00510B3F"/>
    <w:rsid w:val="00510CA0"/>
    <w:rsid w:val="005123E3"/>
    <w:rsid w:val="005136CD"/>
    <w:rsid w:val="005139C3"/>
    <w:rsid w:val="00513A92"/>
    <w:rsid w:val="00514377"/>
    <w:rsid w:val="00514E2A"/>
    <w:rsid w:val="00515987"/>
    <w:rsid w:val="00517012"/>
    <w:rsid w:val="00517389"/>
    <w:rsid w:val="00517660"/>
    <w:rsid w:val="005207D1"/>
    <w:rsid w:val="00520B72"/>
    <w:rsid w:val="005224D1"/>
    <w:rsid w:val="00523977"/>
    <w:rsid w:val="00524165"/>
    <w:rsid w:val="00526AFC"/>
    <w:rsid w:val="00527FBE"/>
    <w:rsid w:val="0053020F"/>
    <w:rsid w:val="00530C83"/>
    <w:rsid w:val="005310E9"/>
    <w:rsid w:val="00534811"/>
    <w:rsid w:val="00535D1A"/>
    <w:rsid w:val="005368A1"/>
    <w:rsid w:val="00536DD5"/>
    <w:rsid w:val="005408A6"/>
    <w:rsid w:val="005422DA"/>
    <w:rsid w:val="005434D1"/>
    <w:rsid w:val="00543CC1"/>
    <w:rsid w:val="005446DC"/>
    <w:rsid w:val="005459F3"/>
    <w:rsid w:val="00545BBE"/>
    <w:rsid w:val="005461BA"/>
    <w:rsid w:val="005462E3"/>
    <w:rsid w:val="0054651F"/>
    <w:rsid w:val="005476F9"/>
    <w:rsid w:val="0055063B"/>
    <w:rsid w:val="00550759"/>
    <w:rsid w:val="005512B7"/>
    <w:rsid w:val="00551469"/>
    <w:rsid w:val="00551F06"/>
    <w:rsid w:val="005524DB"/>
    <w:rsid w:val="0055299F"/>
    <w:rsid w:val="005529BD"/>
    <w:rsid w:val="00552DD2"/>
    <w:rsid w:val="00553A82"/>
    <w:rsid w:val="00555403"/>
    <w:rsid w:val="00555A4C"/>
    <w:rsid w:val="00555AC9"/>
    <w:rsid w:val="0055672F"/>
    <w:rsid w:val="00557330"/>
    <w:rsid w:val="00560039"/>
    <w:rsid w:val="005602DF"/>
    <w:rsid w:val="005609B3"/>
    <w:rsid w:val="00561011"/>
    <w:rsid w:val="005618C0"/>
    <w:rsid w:val="00561D16"/>
    <w:rsid w:val="005647B2"/>
    <w:rsid w:val="00565610"/>
    <w:rsid w:val="005659C1"/>
    <w:rsid w:val="00565A9D"/>
    <w:rsid w:val="00567012"/>
    <w:rsid w:val="005714DB"/>
    <w:rsid w:val="0057167E"/>
    <w:rsid w:val="00572547"/>
    <w:rsid w:val="0057397F"/>
    <w:rsid w:val="00573EF1"/>
    <w:rsid w:val="005743A5"/>
    <w:rsid w:val="0057461C"/>
    <w:rsid w:val="005771D9"/>
    <w:rsid w:val="00580A00"/>
    <w:rsid w:val="0058190D"/>
    <w:rsid w:val="00582155"/>
    <w:rsid w:val="00582C3F"/>
    <w:rsid w:val="0058356E"/>
    <w:rsid w:val="00583817"/>
    <w:rsid w:val="0058429D"/>
    <w:rsid w:val="00584369"/>
    <w:rsid w:val="0058453F"/>
    <w:rsid w:val="00584A9B"/>
    <w:rsid w:val="00585521"/>
    <w:rsid w:val="0058684A"/>
    <w:rsid w:val="005876CD"/>
    <w:rsid w:val="005909AC"/>
    <w:rsid w:val="00592C8C"/>
    <w:rsid w:val="00595721"/>
    <w:rsid w:val="00596B31"/>
    <w:rsid w:val="00596E53"/>
    <w:rsid w:val="005A00EC"/>
    <w:rsid w:val="005A0807"/>
    <w:rsid w:val="005A130C"/>
    <w:rsid w:val="005A2129"/>
    <w:rsid w:val="005A2971"/>
    <w:rsid w:val="005A34A3"/>
    <w:rsid w:val="005A3F01"/>
    <w:rsid w:val="005A4783"/>
    <w:rsid w:val="005A4BBE"/>
    <w:rsid w:val="005A5E08"/>
    <w:rsid w:val="005A5FB0"/>
    <w:rsid w:val="005A69B2"/>
    <w:rsid w:val="005B24CA"/>
    <w:rsid w:val="005B2815"/>
    <w:rsid w:val="005B3D51"/>
    <w:rsid w:val="005B3FB7"/>
    <w:rsid w:val="005B4F6E"/>
    <w:rsid w:val="005B561C"/>
    <w:rsid w:val="005B5FA1"/>
    <w:rsid w:val="005B6BE2"/>
    <w:rsid w:val="005B72C7"/>
    <w:rsid w:val="005B773E"/>
    <w:rsid w:val="005C0623"/>
    <w:rsid w:val="005C0948"/>
    <w:rsid w:val="005C0A24"/>
    <w:rsid w:val="005C0B2D"/>
    <w:rsid w:val="005C0EB7"/>
    <w:rsid w:val="005C1FDF"/>
    <w:rsid w:val="005C2C2C"/>
    <w:rsid w:val="005C4618"/>
    <w:rsid w:val="005C468E"/>
    <w:rsid w:val="005C4C2F"/>
    <w:rsid w:val="005C5115"/>
    <w:rsid w:val="005C6498"/>
    <w:rsid w:val="005C6ADD"/>
    <w:rsid w:val="005C6E89"/>
    <w:rsid w:val="005C7189"/>
    <w:rsid w:val="005D1433"/>
    <w:rsid w:val="005D1910"/>
    <w:rsid w:val="005D1BB8"/>
    <w:rsid w:val="005D26DD"/>
    <w:rsid w:val="005D283F"/>
    <w:rsid w:val="005D43A4"/>
    <w:rsid w:val="005D450F"/>
    <w:rsid w:val="005D516A"/>
    <w:rsid w:val="005D6289"/>
    <w:rsid w:val="005D6C4C"/>
    <w:rsid w:val="005D6C5E"/>
    <w:rsid w:val="005D737B"/>
    <w:rsid w:val="005D75AF"/>
    <w:rsid w:val="005E3884"/>
    <w:rsid w:val="005E394C"/>
    <w:rsid w:val="005E409C"/>
    <w:rsid w:val="005E60FC"/>
    <w:rsid w:val="005F294C"/>
    <w:rsid w:val="005F3BB6"/>
    <w:rsid w:val="005F506A"/>
    <w:rsid w:val="005F602D"/>
    <w:rsid w:val="005F7074"/>
    <w:rsid w:val="005F749B"/>
    <w:rsid w:val="00600E63"/>
    <w:rsid w:val="006015FD"/>
    <w:rsid w:val="00601E5A"/>
    <w:rsid w:val="006026E2"/>
    <w:rsid w:val="00603334"/>
    <w:rsid w:val="0060337D"/>
    <w:rsid w:val="00603CBE"/>
    <w:rsid w:val="006040C4"/>
    <w:rsid w:val="006056D9"/>
    <w:rsid w:val="00606005"/>
    <w:rsid w:val="006060B1"/>
    <w:rsid w:val="00606926"/>
    <w:rsid w:val="00607A02"/>
    <w:rsid w:val="006109B6"/>
    <w:rsid w:val="00611194"/>
    <w:rsid w:val="00612C55"/>
    <w:rsid w:val="006134FC"/>
    <w:rsid w:val="00613AF1"/>
    <w:rsid w:val="006145C8"/>
    <w:rsid w:val="006148CE"/>
    <w:rsid w:val="006152E3"/>
    <w:rsid w:val="00615B98"/>
    <w:rsid w:val="006167D3"/>
    <w:rsid w:val="00616BB2"/>
    <w:rsid w:val="00616BF5"/>
    <w:rsid w:val="0062011F"/>
    <w:rsid w:val="00620306"/>
    <w:rsid w:val="006223A4"/>
    <w:rsid w:val="00622578"/>
    <w:rsid w:val="00624BE7"/>
    <w:rsid w:val="00627E4B"/>
    <w:rsid w:val="00630A36"/>
    <w:rsid w:val="00632D70"/>
    <w:rsid w:val="006344A5"/>
    <w:rsid w:val="00635189"/>
    <w:rsid w:val="0063608F"/>
    <w:rsid w:val="00636839"/>
    <w:rsid w:val="00636EDD"/>
    <w:rsid w:val="006412C2"/>
    <w:rsid w:val="0064269D"/>
    <w:rsid w:val="00643F81"/>
    <w:rsid w:val="006441AB"/>
    <w:rsid w:val="00644229"/>
    <w:rsid w:val="0064570B"/>
    <w:rsid w:val="00645F47"/>
    <w:rsid w:val="00646C9B"/>
    <w:rsid w:val="006473B8"/>
    <w:rsid w:val="00647E67"/>
    <w:rsid w:val="00650CE6"/>
    <w:rsid w:val="0065150B"/>
    <w:rsid w:val="00651D9C"/>
    <w:rsid w:val="00653CBE"/>
    <w:rsid w:val="00654309"/>
    <w:rsid w:val="0065485F"/>
    <w:rsid w:val="0065538B"/>
    <w:rsid w:val="00655C6D"/>
    <w:rsid w:val="00656922"/>
    <w:rsid w:val="00656E11"/>
    <w:rsid w:val="00657141"/>
    <w:rsid w:val="00660A8C"/>
    <w:rsid w:val="00661215"/>
    <w:rsid w:val="00661E46"/>
    <w:rsid w:val="00661E7F"/>
    <w:rsid w:val="006622CC"/>
    <w:rsid w:val="00663E0E"/>
    <w:rsid w:val="00666C5E"/>
    <w:rsid w:val="0067259F"/>
    <w:rsid w:val="006728E6"/>
    <w:rsid w:val="00673AC4"/>
    <w:rsid w:val="006741BE"/>
    <w:rsid w:val="0067457B"/>
    <w:rsid w:val="00675344"/>
    <w:rsid w:val="00675E40"/>
    <w:rsid w:val="0067604B"/>
    <w:rsid w:val="006805CC"/>
    <w:rsid w:val="006810B1"/>
    <w:rsid w:val="0068115A"/>
    <w:rsid w:val="00685891"/>
    <w:rsid w:val="00687B0C"/>
    <w:rsid w:val="00687BA1"/>
    <w:rsid w:val="00690026"/>
    <w:rsid w:val="00691BCF"/>
    <w:rsid w:val="0069274F"/>
    <w:rsid w:val="00692FA4"/>
    <w:rsid w:val="006948A5"/>
    <w:rsid w:val="00696728"/>
    <w:rsid w:val="006968A4"/>
    <w:rsid w:val="00696CFA"/>
    <w:rsid w:val="0069713A"/>
    <w:rsid w:val="006A0241"/>
    <w:rsid w:val="006A032B"/>
    <w:rsid w:val="006A03D9"/>
    <w:rsid w:val="006A0412"/>
    <w:rsid w:val="006A2598"/>
    <w:rsid w:val="006A30C8"/>
    <w:rsid w:val="006A5FE0"/>
    <w:rsid w:val="006A7F35"/>
    <w:rsid w:val="006B0C8E"/>
    <w:rsid w:val="006B1110"/>
    <w:rsid w:val="006B1B36"/>
    <w:rsid w:val="006B2471"/>
    <w:rsid w:val="006B49B0"/>
    <w:rsid w:val="006B5CC6"/>
    <w:rsid w:val="006B66BD"/>
    <w:rsid w:val="006B6C2D"/>
    <w:rsid w:val="006B6D97"/>
    <w:rsid w:val="006B7CB0"/>
    <w:rsid w:val="006C1270"/>
    <w:rsid w:val="006C20A6"/>
    <w:rsid w:val="006C24B1"/>
    <w:rsid w:val="006C3DC1"/>
    <w:rsid w:val="006C49B3"/>
    <w:rsid w:val="006C4E2D"/>
    <w:rsid w:val="006C69AD"/>
    <w:rsid w:val="006C6CBC"/>
    <w:rsid w:val="006C724A"/>
    <w:rsid w:val="006C72BB"/>
    <w:rsid w:val="006C7C27"/>
    <w:rsid w:val="006C7C74"/>
    <w:rsid w:val="006D00A3"/>
    <w:rsid w:val="006D046D"/>
    <w:rsid w:val="006D3787"/>
    <w:rsid w:val="006D3E84"/>
    <w:rsid w:val="006D49B4"/>
    <w:rsid w:val="006D5AB7"/>
    <w:rsid w:val="006E03BA"/>
    <w:rsid w:val="006E05AF"/>
    <w:rsid w:val="006E20B1"/>
    <w:rsid w:val="006E34AC"/>
    <w:rsid w:val="006E3DE5"/>
    <w:rsid w:val="006E4392"/>
    <w:rsid w:val="006E5695"/>
    <w:rsid w:val="006E5C16"/>
    <w:rsid w:val="006F01CB"/>
    <w:rsid w:val="006F1D5A"/>
    <w:rsid w:val="006F1FC0"/>
    <w:rsid w:val="006F2914"/>
    <w:rsid w:val="006F2D52"/>
    <w:rsid w:val="006F3C12"/>
    <w:rsid w:val="006F3FD1"/>
    <w:rsid w:val="006F4394"/>
    <w:rsid w:val="006F46DB"/>
    <w:rsid w:val="006F556F"/>
    <w:rsid w:val="006F6D5B"/>
    <w:rsid w:val="006F6E4D"/>
    <w:rsid w:val="0070032F"/>
    <w:rsid w:val="00700A4A"/>
    <w:rsid w:val="0070211D"/>
    <w:rsid w:val="00702D8F"/>
    <w:rsid w:val="00703C63"/>
    <w:rsid w:val="00703DF9"/>
    <w:rsid w:val="00703FFF"/>
    <w:rsid w:val="0070555B"/>
    <w:rsid w:val="0070613C"/>
    <w:rsid w:val="0070616F"/>
    <w:rsid w:val="00707647"/>
    <w:rsid w:val="0071090D"/>
    <w:rsid w:val="0071118F"/>
    <w:rsid w:val="00712E00"/>
    <w:rsid w:val="007148AE"/>
    <w:rsid w:val="007169D8"/>
    <w:rsid w:val="00716AC9"/>
    <w:rsid w:val="007174DA"/>
    <w:rsid w:val="00717933"/>
    <w:rsid w:val="00720FD8"/>
    <w:rsid w:val="007222F0"/>
    <w:rsid w:val="00722F70"/>
    <w:rsid w:val="0072405D"/>
    <w:rsid w:val="007248FC"/>
    <w:rsid w:val="0072569D"/>
    <w:rsid w:val="00725794"/>
    <w:rsid w:val="00725A96"/>
    <w:rsid w:val="00725F7D"/>
    <w:rsid w:val="007277E4"/>
    <w:rsid w:val="00727B13"/>
    <w:rsid w:val="00730566"/>
    <w:rsid w:val="00730AF3"/>
    <w:rsid w:val="007317C3"/>
    <w:rsid w:val="00731AD7"/>
    <w:rsid w:val="007321D8"/>
    <w:rsid w:val="00732AC7"/>
    <w:rsid w:val="00733743"/>
    <w:rsid w:val="0073419C"/>
    <w:rsid w:val="00735C05"/>
    <w:rsid w:val="007363CF"/>
    <w:rsid w:val="00737301"/>
    <w:rsid w:val="007403FA"/>
    <w:rsid w:val="00740807"/>
    <w:rsid w:val="00741BB2"/>
    <w:rsid w:val="00741C3E"/>
    <w:rsid w:val="00742920"/>
    <w:rsid w:val="00742F63"/>
    <w:rsid w:val="0074406F"/>
    <w:rsid w:val="007447AF"/>
    <w:rsid w:val="00744F34"/>
    <w:rsid w:val="0074524B"/>
    <w:rsid w:val="00746EAE"/>
    <w:rsid w:val="007478EA"/>
    <w:rsid w:val="0075002A"/>
    <w:rsid w:val="007511B8"/>
    <w:rsid w:val="0075196B"/>
    <w:rsid w:val="007522D4"/>
    <w:rsid w:val="00752E0C"/>
    <w:rsid w:val="00753667"/>
    <w:rsid w:val="00753CEE"/>
    <w:rsid w:val="00754D36"/>
    <w:rsid w:val="007550CD"/>
    <w:rsid w:val="0075514A"/>
    <w:rsid w:val="007557DE"/>
    <w:rsid w:val="007558C5"/>
    <w:rsid w:val="00755A24"/>
    <w:rsid w:val="007564C6"/>
    <w:rsid w:val="00756B36"/>
    <w:rsid w:val="00756C5A"/>
    <w:rsid w:val="007579AD"/>
    <w:rsid w:val="00757F19"/>
    <w:rsid w:val="0076071F"/>
    <w:rsid w:val="00760CCB"/>
    <w:rsid w:val="00761107"/>
    <w:rsid w:val="00762487"/>
    <w:rsid w:val="00762579"/>
    <w:rsid w:val="007627BC"/>
    <w:rsid w:val="007667B6"/>
    <w:rsid w:val="007671DA"/>
    <w:rsid w:val="007743F6"/>
    <w:rsid w:val="00774660"/>
    <w:rsid w:val="007759D8"/>
    <w:rsid w:val="00775F45"/>
    <w:rsid w:val="0077646A"/>
    <w:rsid w:val="00777347"/>
    <w:rsid w:val="00777ACF"/>
    <w:rsid w:val="007804FE"/>
    <w:rsid w:val="00780DA3"/>
    <w:rsid w:val="00780E3A"/>
    <w:rsid w:val="007817D5"/>
    <w:rsid w:val="00781CAC"/>
    <w:rsid w:val="007830E3"/>
    <w:rsid w:val="007834F8"/>
    <w:rsid w:val="00783EB5"/>
    <w:rsid w:val="007853E8"/>
    <w:rsid w:val="007863CC"/>
    <w:rsid w:val="00787E0D"/>
    <w:rsid w:val="00790021"/>
    <w:rsid w:val="007908DF"/>
    <w:rsid w:val="00790DFA"/>
    <w:rsid w:val="00791256"/>
    <w:rsid w:val="00791E7A"/>
    <w:rsid w:val="00792718"/>
    <w:rsid w:val="00792784"/>
    <w:rsid w:val="00793D87"/>
    <w:rsid w:val="00793F27"/>
    <w:rsid w:val="00794A1E"/>
    <w:rsid w:val="007959E8"/>
    <w:rsid w:val="007A3599"/>
    <w:rsid w:val="007A4506"/>
    <w:rsid w:val="007A454A"/>
    <w:rsid w:val="007A6D01"/>
    <w:rsid w:val="007B2CAA"/>
    <w:rsid w:val="007B3104"/>
    <w:rsid w:val="007B495D"/>
    <w:rsid w:val="007B565B"/>
    <w:rsid w:val="007B5C02"/>
    <w:rsid w:val="007B74F6"/>
    <w:rsid w:val="007C1278"/>
    <w:rsid w:val="007C1802"/>
    <w:rsid w:val="007C1F5B"/>
    <w:rsid w:val="007C33B1"/>
    <w:rsid w:val="007C362C"/>
    <w:rsid w:val="007C39E4"/>
    <w:rsid w:val="007C3A18"/>
    <w:rsid w:val="007C3D11"/>
    <w:rsid w:val="007C4A25"/>
    <w:rsid w:val="007C5E68"/>
    <w:rsid w:val="007C609A"/>
    <w:rsid w:val="007C6375"/>
    <w:rsid w:val="007C64A6"/>
    <w:rsid w:val="007C73E0"/>
    <w:rsid w:val="007C75CE"/>
    <w:rsid w:val="007D01E4"/>
    <w:rsid w:val="007D0644"/>
    <w:rsid w:val="007D1DA0"/>
    <w:rsid w:val="007D47A8"/>
    <w:rsid w:val="007D527F"/>
    <w:rsid w:val="007D5380"/>
    <w:rsid w:val="007D5555"/>
    <w:rsid w:val="007D7B1B"/>
    <w:rsid w:val="007D7CEB"/>
    <w:rsid w:val="007E16F3"/>
    <w:rsid w:val="007E19F3"/>
    <w:rsid w:val="007E1ADA"/>
    <w:rsid w:val="007E2EA5"/>
    <w:rsid w:val="007E55A7"/>
    <w:rsid w:val="007E6C14"/>
    <w:rsid w:val="007E7362"/>
    <w:rsid w:val="007F21E6"/>
    <w:rsid w:val="007F453D"/>
    <w:rsid w:val="007F5AAA"/>
    <w:rsid w:val="00800DD6"/>
    <w:rsid w:val="008013E8"/>
    <w:rsid w:val="00804821"/>
    <w:rsid w:val="00804ECB"/>
    <w:rsid w:val="00805529"/>
    <w:rsid w:val="00806B09"/>
    <w:rsid w:val="00806B4B"/>
    <w:rsid w:val="00807130"/>
    <w:rsid w:val="00807146"/>
    <w:rsid w:val="008122D0"/>
    <w:rsid w:val="0081241D"/>
    <w:rsid w:val="0081329E"/>
    <w:rsid w:val="008134C4"/>
    <w:rsid w:val="00815C78"/>
    <w:rsid w:val="00816E7E"/>
    <w:rsid w:val="008209AB"/>
    <w:rsid w:val="00822E76"/>
    <w:rsid w:val="008232DC"/>
    <w:rsid w:val="008242FB"/>
    <w:rsid w:val="008248B7"/>
    <w:rsid w:val="00824EA2"/>
    <w:rsid w:val="00825346"/>
    <w:rsid w:val="00826247"/>
    <w:rsid w:val="008266A5"/>
    <w:rsid w:val="00826E8C"/>
    <w:rsid w:val="008272FB"/>
    <w:rsid w:val="0082753C"/>
    <w:rsid w:val="0083097E"/>
    <w:rsid w:val="0083123C"/>
    <w:rsid w:val="008314AB"/>
    <w:rsid w:val="008329C7"/>
    <w:rsid w:val="00832B0F"/>
    <w:rsid w:val="00833323"/>
    <w:rsid w:val="00833562"/>
    <w:rsid w:val="00833B1C"/>
    <w:rsid w:val="00834A83"/>
    <w:rsid w:val="0083529D"/>
    <w:rsid w:val="008359E9"/>
    <w:rsid w:val="00836450"/>
    <w:rsid w:val="00836B4C"/>
    <w:rsid w:val="008378A3"/>
    <w:rsid w:val="00840700"/>
    <w:rsid w:val="00840C60"/>
    <w:rsid w:val="00841778"/>
    <w:rsid w:val="00844FCE"/>
    <w:rsid w:val="00845498"/>
    <w:rsid w:val="00847558"/>
    <w:rsid w:val="008508C0"/>
    <w:rsid w:val="00851C4D"/>
    <w:rsid w:val="00853F09"/>
    <w:rsid w:val="00853FFF"/>
    <w:rsid w:val="00854F86"/>
    <w:rsid w:val="00857C02"/>
    <w:rsid w:val="0086216D"/>
    <w:rsid w:val="00862C44"/>
    <w:rsid w:val="00863B8F"/>
    <w:rsid w:val="00864780"/>
    <w:rsid w:val="00865449"/>
    <w:rsid w:val="00865F58"/>
    <w:rsid w:val="0086792D"/>
    <w:rsid w:val="00867EC5"/>
    <w:rsid w:val="0087171E"/>
    <w:rsid w:val="00872425"/>
    <w:rsid w:val="0087267A"/>
    <w:rsid w:val="0087283F"/>
    <w:rsid w:val="008751C2"/>
    <w:rsid w:val="008759A4"/>
    <w:rsid w:val="008769B9"/>
    <w:rsid w:val="00883005"/>
    <w:rsid w:val="00883F12"/>
    <w:rsid w:val="00886DE8"/>
    <w:rsid w:val="00887D9E"/>
    <w:rsid w:val="00887FA5"/>
    <w:rsid w:val="00890755"/>
    <w:rsid w:val="00890B58"/>
    <w:rsid w:val="008911F1"/>
    <w:rsid w:val="00891883"/>
    <w:rsid w:val="00891ACC"/>
    <w:rsid w:val="008931DE"/>
    <w:rsid w:val="00895541"/>
    <w:rsid w:val="00896776"/>
    <w:rsid w:val="008969D9"/>
    <w:rsid w:val="00897C70"/>
    <w:rsid w:val="00897CA8"/>
    <w:rsid w:val="008A031D"/>
    <w:rsid w:val="008A164E"/>
    <w:rsid w:val="008A3E1E"/>
    <w:rsid w:val="008A4120"/>
    <w:rsid w:val="008A5166"/>
    <w:rsid w:val="008A54CE"/>
    <w:rsid w:val="008A6DDE"/>
    <w:rsid w:val="008A7B5A"/>
    <w:rsid w:val="008B01E8"/>
    <w:rsid w:val="008B080D"/>
    <w:rsid w:val="008B08D2"/>
    <w:rsid w:val="008B2422"/>
    <w:rsid w:val="008B2973"/>
    <w:rsid w:val="008B301C"/>
    <w:rsid w:val="008B354F"/>
    <w:rsid w:val="008B432D"/>
    <w:rsid w:val="008B45ED"/>
    <w:rsid w:val="008B4954"/>
    <w:rsid w:val="008B4B64"/>
    <w:rsid w:val="008B53B9"/>
    <w:rsid w:val="008B58D9"/>
    <w:rsid w:val="008B5D3F"/>
    <w:rsid w:val="008B5FC4"/>
    <w:rsid w:val="008B70B5"/>
    <w:rsid w:val="008B7BD1"/>
    <w:rsid w:val="008C0145"/>
    <w:rsid w:val="008C231C"/>
    <w:rsid w:val="008C2547"/>
    <w:rsid w:val="008C25F8"/>
    <w:rsid w:val="008C2C47"/>
    <w:rsid w:val="008C32E8"/>
    <w:rsid w:val="008C3463"/>
    <w:rsid w:val="008C372A"/>
    <w:rsid w:val="008C3C15"/>
    <w:rsid w:val="008C4AC5"/>
    <w:rsid w:val="008C5008"/>
    <w:rsid w:val="008C5336"/>
    <w:rsid w:val="008C545F"/>
    <w:rsid w:val="008C6A27"/>
    <w:rsid w:val="008C6D60"/>
    <w:rsid w:val="008C6F14"/>
    <w:rsid w:val="008C7DCB"/>
    <w:rsid w:val="008C7F48"/>
    <w:rsid w:val="008D02DF"/>
    <w:rsid w:val="008D065E"/>
    <w:rsid w:val="008D1EE3"/>
    <w:rsid w:val="008D2B0C"/>
    <w:rsid w:val="008D36B0"/>
    <w:rsid w:val="008D4CF5"/>
    <w:rsid w:val="008E016A"/>
    <w:rsid w:val="008E0E9A"/>
    <w:rsid w:val="008E466C"/>
    <w:rsid w:val="008E4A8F"/>
    <w:rsid w:val="008E51DA"/>
    <w:rsid w:val="008E5C47"/>
    <w:rsid w:val="008E6172"/>
    <w:rsid w:val="008E6DF1"/>
    <w:rsid w:val="008F012F"/>
    <w:rsid w:val="008F0A2F"/>
    <w:rsid w:val="008F19C8"/>
    <w:rsid w:val="008F3717"/>
    <w:rsid w:val="008F37A3"/>
    <w:rsid w:val="008F37E4"/>
    <w:rsid w:val="008F599B"/>
    <w:rsid w:val="008F6214"/>
    <w:rsid w:val="008F67A3"/>
    <w:rsid w:val="008F779A"/>
    <w:rsid w:val="0090063F"/>
    <w:rsid w:val="00901D14"/>
    <w:rsid w:val="009032C3"/>
    <w:rsid w:val="009057DC"/>
    <w:rsid w:val="00905A35"/>
    <w:rsid w:val="00906FCB"/>
    <w:rsid w:val="009104DE"/>
    <w:rsid w:val="00910E52"/>
    <w:rsid w:val="00910FB9"/>
    <w:rsid w:val="00911EDD"/>
    <w:rsid w:val="0091342E"/>
    <w:rsid w:val="00913656"/>
    <w:rsid w:val="009139B5"/>
    <w:rsid w:val="00915E02"/>
    <w:rsid w:val="00916422"/>
    <w:rsid w:val="0092128E"/>
    <w:rsid w:val="0092321A"/>
    <w:rsid w:val="00924C9B"/>
    <w:rsid w:val="009253DC"/>
    <w:rsid w:val="009269D1"/>
    <w:rsid w:val="0092757D"/>
    <w:rsid w:val="00927A36"/>
    <w:rsid w:val="00930264"/>
    <w:rsid w:val="009304E2"/>
    <w:rsid w:val="0093068F"/>
    <w:rsid w:val="009318C9"/>
    <w:rsid w:val="00932A8E"/>
    <w:rsid w:val="00932AD5"/>
    <w:rsid w:val="00933893"/>
    <w:rsid w:val="00934027"/>
    <w:rsid w:val="00934166"/>
    <w:rsid w:val="00934A69"/>
    <w:rsid w:val="009350FB"/>
    <w:rsid w:val="00935353"/>
    <w:rsid w:val="00935BED"/>
    <w:rsid w:val="009377A4"/>
    <w:rsid w:val="00940956"/>
    <w:rsid w:val="00941EC4"/>
    <w:rsid w:val="009429D9"/>
    <w:rsid w:val="00942C3C"/>
    <w:rsid w:val="00943486"/>
    <w:rsid w:val="00943765"/>
    <w:rsid w:val="00944390"/>
    <w:rsid w:val="0094476B"/>
    <w:rsid w:val="009470AE"/>
    <w:rsid w:val="00947A61"/>
    <w:rsid w:val="00947ADC"/>
    <w:rsid w:val="009502E0"/>
    <w:rsid w:val="009514BB"/>
    <w:rsid w:val="00951C59"/>
    <w:rsid w:val="009527AA"/>
    <w:rsid w:val="00952BF5"/>
    <w:rsid w:val="00953AC5"/>
    <w:rsid w:val="00953B92"/>
    <w:rsid w:val="009543E0"/>
    <w:rsid w:val="00954C79"/>
    <w:rsid w:val="00955182"/>
    <w:rsid w:val="009553D3"/>
    <w:rsid w:val="00955BAB"/>
    <w:rsid w:val="00960056"/>
    <w:rsid w:val="0096020C"/>
    <w:rsid w:val="009615DC"/>
    <w:rsid w:val="009618C9"/>
    <w:rsid w:val="00961B6E"/>
    <w:rsid w:val="009624C3"/>
    <w:rsid w:val="009628D9"/>
    <w:rsid w:val="00962A56"/>
    <w:rsid w:val="009643D9"/>
    <w:rsid w:val="00971311"/>
    <w:rsid w:val="009719F9"/>
    <w:rsid w:val="00971EE6"/>
    <w:rsid w:val="00972602"/>
    <w:rsid w:val="0097457E"/>
    <w:rsid w:val="009752E1"/>
    <w:rsid w:val="009753FE"/>
    <w:rsid w:val="00975FFE"/>
    <w:rsid w:val="0097773C"/>
    <w:rsid w:val="0098014C"/>
    <w:rsid w:val="0098096F"/>
    <w:rsid w:val="009817EC"/>
    <w:rsid w:val="00982183"/>
    <w:rsid w:val="00983529"/>
    <w:rsid w:val="009835C2"/>
    <w:rsid w:val="009847C7"/>
    <w:rsid w:val="0098624C"/>
    <w:rsid w:val="00986710"/>
    <w:rsid w:val="009868D3"/>
    <w:rsid w:val="00987BD5"/>
    <w:rsid w:val="00990234"/>
    <w:rsid w:val="009905A1"/>
    <w:rsid w:val="0099081B"/>
    <w:rsid w:val="00991CD7"/>
    <w:rsid w:val="00991D9A"/>
    <w:rsid w:val="009924D8"/>
    <w:rsid w:val="00992B77"/>
    <w:rsid w:val="00993341"/>
    <w:rsid w:val="009939C4"/>
    <w:rsid w:val="00993DDD"/>
    <w:rsid w:val="009940A5"/>
    <w:rsid w:val="00995174"/>
    <w:rsid w:val="00995386"/>
    <w:rsid w:val="00995740"/>
    <w:rsid w:val="0099685B"/>
    <w:rsid w:val="009A105C"/>
    <w:rsid w:val="009A1A89"/>
    <w:rsid w:val="009A1C80"/>
    <w:rsid w:val="009A1D41"/>
    <w:rsid w:val="009A3086"/>
    <w:rsid w:val="009A49EC"/>
    <w:rsid w:val="009A5CEF"/>
    <w:rsid w:val="009A6403"/>
    <w:rsid w:val="009A691B"/>
    <w:rsid w:val="009A7748"/>
    <w:rsid w:val="009B22BC"/>
    <w:rsid w:val="009B28CC"/>
    <w:rsid w:val="009B3776"/>
    <w:rsid w:val="009B3E88"/>
    <w:rsid w:val="009B475D"/>
    <w:rsid w:val="009B51DF"/>
    <w:rsid w:val="009B5987"/>
    <w:rsid w:val="009C003A"/>
    <w:rsid w:val="009C0FC1"/>
    <w:rsid w:val="009C1C87"/>
    <w:rsid w:val="009C1D0B"/>
    <w:rsid w:val="009C2BE4"/>
    <w:rsid w:val="009C4929"/>
    <w:rsid w:val="009C507B"/>
    <w:rsid w:val="009C540B"/>
    <w:rsid w:val="009C583D"/>
    <w:rsid w:val="009C666A"/>
    <w:rsid w:val="009C6A36"/>
    <w:rsid w:val="009C6E47"/>
    <w:rsid w:val="009C79CE"/>
    <w:rsid w:val="009D0AC1"/>
    <w:rsid w:val="009D1F7F"/>
    <w:rsid w:val="009D2912"/>
    <w:rsid w:val="009D3E11"/>
    <w:rsid w:val="009D40FD"/>
    <w:rsid w:val="009D45AF"/>
    <w:rsid w:val="009D4B83"/>
    <w:rsid w:val="009D51BA"/>
    <w:rsid w:val="009D6C16"/>
    <w:rsid w:val="009E00AC"/>
    <w:rsid w:val="009E0959"/>
    <w:rsid w:val="009E1571"/>
    <w:rsid w:val="009E1B6E"/>
    <w:rsid w:val="009E1CF1"/>
    <w:rsid w:val="009E352D"/>
    <w:rsid w:val="009E4793"/>
    <w:rsid w:val="009E5FB4"/>
    <w:rsid w:val="009F1D2D"/>
    <w:rsid w:val="009F433F"/>
    <w:rsid w:val="009F5B1A"/>
    <w:rsid w:val="009F6CFF"/>
    <w:rsid w:val="009F7106"/>
    <w:rsid w:val="00A011BA"/>
    <w:rsid w:val="00A0288E"/>
    <w:rsid w:val="00A03EC9"/>
    <w:rsid w:val="00A0494D"/>
    <w:rsid w:val="00A05E7D"/>
    <w:rsid w:val="00A06383"/>
    <w:rsid w:val="00A069C9"/>
    <w:rsid w:val="00A06D2C"/>
    <w:rsid w:val="00A06F5A"/>
    <w:rsid w:val="00A07CA4"/>
    <w:rsid w:val="00A10BA0"/>
    <w:rsid w:val="00A11118"/>
    <w:rsid w:val="00A11A15"/>
    <w:rsid w:val="00A126CE"/>
    <w:rsid w:val="00A12841"/>
    <w:rsid w:val="00A133DF"/>
    <w:rsid w:val="00A16DCF"/>
    <w:rsid w:val="00A170CD"/>
    <w:rsid w:val="00A20CE7"/>
    <w:rsid w:val="00A20FC6"/>
    <w:rsid w:val="00A22110"/>
    <w:rsid w:val="00A2282C"/>
    <w:rsid w:val="00A22C1A"/>
    <w:rsid w:val="00A247FB"/>
    <w:rsid w:val="00A24F46"/>
    <w:rsid w:val="00A25173"/>
    <w:rsid w:val="00A257C5"/>
    <w:rsid w:val="00A301DD"/>
    <w:rsid w:val="00A301FB"/>
    <w:rsid w:val="00A309FF"/>
    <w:rsid w:val="00A34B7E"/>
    <w:rsid w:val="00A350FD"/>
    <w:rsid w:val="00A36BCF"/>
    <w:rsid w:val="00A37CEE"/>
    <w:rsid w:val="00A37FA4"/>
    <w:rsid w:val="00A40465"/>
    <w:rsid w:val="00A4151C"/>
    <w:rsid w:val="00A41E0C"/>
    <w:rsid w:val="00A4227A"/>
    <w:rsid w:val="00A42B8C"/>
    <w:rsid w:val="00A42EDA"/>
    <w:rsid w:val="00A447CB"/>
    <w:rsid w:val="00A45980"/>
    <w:rsid w:val="00A45DE3"/>
    <w:rsid w:val="00A52DA2"/>
    <w:rsid w:val="00A52FF5"/>
    <w:rsid w:val="00A557E8"/>
    <w:rsid w:val="00A55BCA"/>
    <w:rsid w:val="00A5629B"/>
    <w:rsid w:val="00A5631B"/>
    <w:rsid w:val="00A56BB4"/>
    <w:rsid w:val="00A60ACB"/>
    <w:rsid w:val="00A60C9A"/>
    <w:rsid w:val="00A6115E"/>
    <w:rsid w:val="00A617A0"/>
    <w:rsid w:val="00A64356"/>
    <w:rsid w:val="00A66245"/>
    <w:rsid w:val="00A67852"/>
    <w:rsid w:val="00A67BE8"/>
    <w:rsid w:val="00A70229"/>
    <w:rsid w:val="00A70812"/>
    <w:rsid w:val="00A71BA0"/>
    <w:rsid w:val="00A71FDC"/>
    <w:rsid w:val="00A732A7"/>
    <w:rsid w:val="00A7391B"/>
    <w:rsid w:val="00A73F0B"/>
    <w:rsid w:val="00A748BA"/>
    <w:rsid w:val="00A75062"/>
    <w:rsid w:val="00A754A4"/>
    <w:rsid w:val="00A7591B"/>
    <w:rsid w:val="00A76217"/>
    <w:rsid w:val="00A763E2"/>
    <w:rsid w:val="00A80AC7"/>
    <w:rsid w:val="00A824E5"/>
    <w:rsid w:val="00A8355F"/>
    <w:rsid w:val="00A8370F"/>
    <w:rsid w:val="00A83A11"/>
    <w:rsid w:val="00A8422B"/>
    <w:rsid w:val="00A84C84"/>
    <w:rsid w:val="00A85FDB"/>
    <w:rsid w:val="00A8606E"/>
    <w:rsid w:val="00A863B3"/>
    <w:rsid w:val="00A87157"/>
    <w:rsid w:val="00A87AFF"/>
    <w:rsid w:val="00A90228"/>
    <w:rsid w:val="00A90670"/>
    <w:rsid w:val="00A90CEC"/>
    <w:rsid w:val="00A9166B"/>
    <w:rsid w:val="00A952E1"/>
    <w:rsid w:val="00A958C4"/>
    <w:rsid w:val="00A9798E"/>
    <w:rsid w:val="00AA0253"/>
    <w:rsid w:val="00AA0A9B"/>
    <w:rsid w:val="00AA2C1B"/>
    <w:rsid w:val="00AA3428"/>
    <w:rsid w:val="00AA39C2"/>
    <w:rsid w:val="00AA484B"/>
    <w:rsid w:val="00AA5012"/>
    <w:rsid w:val="00AA5348"/>
    <w:rsid w:val="00AA6357"/>
    <w:rsid w:val="00AA647E"/>
    <w:rsid w:val="00AA716C"/>
    <w:rsid w:val="00AA7199"/>
    <w:rsid w:val="00AB11E9"/>
    <w:rsid w:val="00AB154C"/>
    <w:rsid w:val="00AB265D"/>
    <w:rsid w:val="00AB4168"/>
    <w:rsid w:val="00AB56B8"/>
    <w:rsid w:val="00AB728E"/>
    <w:rsid w:val="00AC0409"/>
    <w:rsid w:val="00AC12EB"/>
    <w:rsid w:val="00AC1D32"/>
    <w:rsid w:val="00AC28B9"/>
    <w:rsid w:val="00AC4188"/>
    <w:rsid w:val="00AC5214"/>
    <w:rsid w:val="00AC5282"/>
    <w:rsid w:val="00AC6ACA"/>
    <w:rsid w:val="00AC74F9"/>
    <w:rsid w:val="00AC7DAE"/>
    <w:rsid w:val="00AD0535"/>
    <w:rsid w:val="00AD119C"/>
    <w:rsid w:val="00AD19E0"/>
    <w:rsid w:val="00AD2E0B"/>
    <w:rsid w:val="00AD4DF4"/>
    <w:rsid w:val="00AD57B9"/>
    <w:rsid w:val="00AD6258"/>
    <w:rsid w:val="00AD75A6"/>
    <w:rsid w:val="00AD7D98"/>
    <w:rsid w:val="00AE0E78"/>
    <w:rsid w:val="00AE1E36"/>
    <w:rsid w:val="00AE255D"/>
    <w:rsid w:val="00AE6244"/>
    <w:rsid w:val="00AE6591"/>
    <w:rsid w:val="00AE6AC8"/>
    <w:rsid w:val="00AE6CD6"/>
    <w:rsid w:val="00AE7322"/>
    <w:rsid w:val="00AF10E8"/>
    <w:rsid w:val="00AF2864"/>
    <w:rsid w:val="00AF3029"/>
    <w:rsid w:val="00AF3538"/>
    <w:rsid w:val="00AF3598"/>
    <w:rsid w:val="00AF35D5"/>
    <w:rsid w:val="00AF3CC4"/>
    <w:rsid w:val="00AF694C"/>
    <w:rsid w:val="00AF73B7"/>
    <w:rsid w:val="00AF7E2F"/>
    <w:rsid w:val="00B003C5"/>
    <w:rsid w:val="00B0042D"/>
    <w:rsid w:val="00B00D58"/>
    <w:rsid w:val="00B01163"/>
    <w:rsid w:val="00B014B7"/>
    <w:rsid w:val="00B015C1"/>
    <w:rsid w:val="00B02CB5"/>
    <w:rsid w:val="00B05C95"/>
    <w:rsid w:val="00B05D2D"/>
    <w:rsid w:val="00B05EEC"/>
    <w:rsid w:val="00B0625E"/>
    <w:rsid w:val="00B10A89"/>
    <w:rsid w:val="00B11238"/>
    <w:rsid w:val="00B12E40"/>
    <w:rsid w:val="00B1487B"/>
    <w:rsid w:val="00B162D3"/>
    <w:rsid w:val="00B16AC0"/>
    <w:rsid w:val="00B17C40"/>
    <w:rsid w:val="00B205A2"/>
    <w:rsid w:val="00B208B5"/>
    <w:rsid w:val="00B22117"/>
    <w:rsid w:val="00B22336"/>
    <w:rsid w:val="00B24420"/>
    <w:rsid w:val="00B25B95"/>
    <w:rsid w:val="00B266E8"/>
    <w:rsid w:val="00B26CA9"/>
    <w:rsid w:val="00B27DA1"/>
    <w:rsid w:val="00B308D8"/>
    <w:rsid w:val="00B31901"/>
    <w:rsid w:val="00B3214E"/>
    <w:rsid w:val="00B32A4C"/>
    <w:rsid w:val="00B3332C"/>
    <w:rsid w:val="00B33931"/>
    <w:rsid w:val="00B33964"/>
    <w:rsid w:val="00B3449D"/>
    <w:rsid w:val="00B3494D"/>
    <w:rsid w:val="00B40F86"/>
    <w:rsid w:val="00B41DD1"/>
    <w:rsid w:val="00B43876"/>
    <w:rsid w:val="00B44A76"/>
    <w:rsid w:val="00B453AA"/>
    <w:rsid w:val="00B47BF5"/>
    <w:rsid w:val="00B47EC6"/>
    <w:rsid w:val="00B47F75"/>
    <w:rsid w:val="00B50196"/>
    <w:rsid w:val="00B502AE"/>
    <w:rsid w:val="00B5075E"/>
    <w:rsid w:val="00B5139B"/>
    <w:rsid w:val="00B5194D"/>
    <w:rsid w:val="00B51992"/>
    <w:rsid w:val="00B522BC"/>
    <w:rsid w:val="00B527DA"/>
    <w:rsid w:val="00B52D36"/>
    <w:rsid w:val="00B54C88"/>
    <w:rsid w:val="00B55B1D"/>
    <w:rsid w:val="00B572FF"/>
    <w:rsid w:val="00B6015A"/>
    <w:rsid w:val="00B6237F"/>
    <w:rsid w:val="00B632CB"/>
    <w:rsid w:val="00B634A2"/>
    <w:rsid w:val="00B64288"/>
    <w:rsid w:val="00B64FE8"/>
    <w:rsid w:val="00B65197"/>
    <w:rsid w:val="00B65B92"/>
    <w:rsid w:val="00B670F1"/>
    <w:rsid w:val="00B67C7D"/>
    <w:rsid w:val="00B71C6C"/>
    <w:rsid w:val="00B721B2"/>
    <w:rsid w:val="00B72419"/>
    <w:rsid w:val="00B725A9"/>
    <w:rsid w:val="00B726EE"/>
    <w:rsid w:val="00B72B2E"/>
    <w:rsid w:val="00B72BDE"/>
    <w:rsid w:val="00B72C28"/>
    <w:rsid w:val="00B74669"/>
    <w:rsid w:val="00B749A3"/>
    <w:rsid w:val="00B75103"/>
    <w:rsid w:val="00B7580E"/>
    <w:rsid w:val="00B760A8"/>
    <w:rsid w:val="00B76551"/>
    <w:rsid w:val="00B76C54"/>
    <w:rsid w:val="00B76CAD"/>
    <w:rsid w:val="00B80440"/>
    <w:rsid w:val="00B814A0"/>
    <w:rsid w:val="00B81D3B"/>
    <w:rsid w:val="00B822F8"/>
    <w:rsid w:val="00B82810"/>
    <w:rsid w:val="00B828B9"/>
    <w:rsid w:val="00B82961"/>
    <w:rsid w:val="00B8299F"/>
    <w:rsid w:val="00B82BBF"/>
    <w:rsid w:val="00B83829"/>
    <w:rsid w:val="00B8401A"/>
    <w:rsid w:val="00B8465F"/>
    <w:rsid w:val="00B8581D"/>
    <w:rsid w:val="00B85E03"/>
    <w:rsid w:val="00B8689A"/>
    <w:rsid w:val="00B87695"/>
    <w:rsid w:val="00B921CD"/>
    <w:rsid w:val="00B9240A"/>
    <w:rsid w:val="00B92EF9"/>
    <w:rsid w:val="00B93BEF"/>
    <w:rsid w:val="00B947FF"/>
    <w:rsid w:val="00B95D10"/>
    <w:rsid w:val="00B96477"/>
    <w:rsid w:val="00B96FA5"/>
    <w:rsid w:val="00BA00E7"/>
    <w:rsid w:val="00BA0E2E"/>
    <w:rsid w:val="00BA1682"/>
    <w:rsid w:val="00BA1721"/>
    <w:rsid w:val="00BA2270"/>
    <w:rsid w:val="00BA22D5"/>
    <w:rsid w:val="00BA3C92"/>
    <w:rsid w:val="00BA46C6"/>
    <w:rsid w:val="00BA4D72"/>
    <w:rsid w:val="00BA4E8B"/>
    <w:rsid w:val="00BA52EE"/>
    <w:rsid w:val="00BA5AF1"/>
    <w:rsid w:val="00BA6884"/>
    <w:rsid w:val="00BB0144"/>
    <w:rsid w:val="00BB03C1"/>
    <w:rsid w:val="00BB10B0"/>
    <w:rsid w:val="00BB309E"/>
    <w:rsid w:val="00BB38B8"/>
    <w:rsid w:val="00BB408A"/>
    <w:rsid w:val="00BB424A"/>
    <w:rsid w:val="00BB4C4D"/>
    <w:rsid w:val="00BB51AB"/>
    <w:rsid w:val="00BB60F8"/>
    <w:rsid w:val="00BB7645"/>
    <w:rsid w:val="00BC2041"/>
    <w:rsid w:val="00BC3182"/>
    <w:rsid w:val="00BC34A5"/>
    <w:rsid w:val="00BC39A0"/>
    <w:rsid w:val="00BC42D6"/>
    <w:rsid w:val="00BC7EDE"/>
    <w:rsid w:val="00BD0141"/>
    <w:rsid w:val="00BD019D"/>
    <w:rsid w:val="00BD0326"/>
    <w:rsid w:val="00BD0A3F"/>
    <w:rsid w:val="00BD0E86"/>
    <w:rsid w:val="00BD10AE"/>
    <w:rsid w:val="00BD1212"/>
    <w:rsid w:val="00BD2E83"/>
    <w:rsid w:val="00BD3D47"/>
    <w:rsid w:val="00BD481C"/>
    <w:rsid w:val="00BD587A"/>
    <w:rsid w:val="00BD6A06"/>
    <w:rsid w:val="00BD6D02"/>
    <w:rsid w:val="00BE0A7A"/>
    <w:rsid w:val="00BE14FB"/>
    <w:rsid w:val="00BE1BBB"/>
    <w:rsid w:val="00BE2F19"/>
    <w:rsid w:val="00BE30BF"/>
    <w:rsid w:val="00BE43E0"/>
    <w:rsid w:val="00BE457D"/>
    <w:rsid w:val="00BE77D0"/>
    <w:rsid w:val="00BF0033"/>
    <w:rsid w:val="00BF1C21"/>
    <w:rsid w:val="00BF2EAC"/>
    <w:rsid w:val="00BF3813"/>
    <w:rsid w:val="00BF4143"/>
    <w:rsid w:val="00BF440D"/>
    <w:rsid w:val="00BF4F63"/>
    <w:rsid w:val="00BF6DFA"/>
    <w:rsid w:val="00C00549"/>
    <w:rsid w:val="00C006B7"/>
    <w:rsid w:val="00C01F0C"/>
    <w:rsid w:val="00C01F3E"/>
    <w:rsid w:val="00C03071"/>
    <w:rsid w:val="00C0468E"/>
    <w:rsid w:val="00C05363"/>
    <w:rsid w:val="00C054B1"/>
    <w:rsid w:val="00C05808"/>
    <w:rsid w:val="00C069F1"/>
    <w:rsid w:val="00C074E3"/>
    <w:rsid w:val="00C1117F"/>
    <w:rsid w:val="00C125C6"/>
    <w:rsid w:val="00C12D2C"/>
    <w:rsid w:val="00C150C7"/>
    <w:rsid w:val="00C15AD6"/>
    <w:rsid w:val="00C16F60"/>
    <w:rsid w:val="00C17FA6"/>
    <w:rsid w:val="00C20065"/>
    <w:rsid w:val="00C20409"/>
    <w:rsid w:val="00C20F60"/>
    <w:rsid w:val="00C2182A"/>
    <w:rsid w:val="00C21B00"/>
    <w:rsid w:val="00C27DC7"/>
    <w:rsid w:val="00C30389"/>
    <w:rsid w:val="00C32C85"/>
    <w:rsid w:val="00C332B5"/>
    <w:rsid w:val="00C33B5F"/>
    <w:rsid w:val="00C343B5"/>
    <w:rsid w:val="00C36AA1"/>
    <w:rsid w:val="00C36C05"/>
    <w:rsid w:val="00C4052E"/>
    <w:rsid w:val="00C40C63"/>
    <w:rsid w:val="00C40FE6"/>
    <w:rsid w:val="00C411ED"/>
    <w:rsid w:val="00C434F8"/>
    <w:rsid w:val="00C43D68"/>
    <w:rsid w:val="00C45AF1"/>
    <w:rsid w:val="00C50105"/>
    <w:rsid w:val="00C50C4E"/>
    <w:rsid w:val="00C511CA"/>
    <w:rsid w:val="00C521D0"/>
    <w:rsid w:val="00C532F2"/>
    <w:rsid w:val="00C53DCE"/>
    <w:rsid w:val="00C548C4"/>
    <w:rsid w:val="00C55BF1"/>
    <w:rsid w:val="00C55D5B"/>
    <w:rsid w:val="00C5651D"/>
    <w:rsid w:val="00C605A6"/>
    <w:rsid w:val="00C607AC"/>
    <w:rsid w:val="00C6096F"/>
    <w:rsid w:val="00C61E30"/>
    <w:rsid w:val="00C6222B"/>
    <w:rsid w:val="00C623A3"/>
    <w:rsid w:val="00C63B0D"/>
    <w:rsid w:val="00C63F80"/>
    <w:rsid w:val="00C64AC8"/>
    <w:rsid w:val="00C654C7"/>
    <w:rsid w:val="00C66060"/>
    <w:rsid w:val="00C66A0E"/>
    <w:rsid w:val="00C6776A"/>
    <w:rsid w:val="00C67B8C"/>
    <w:rsid w:val="00C70290"/>
    <w:rsid w:val="00C71BE7"/>
    <w:rsid w:val="00C72A4A"/>
    <w:rsid w:val="00C72BB1"/>
    <w:rsid w:val="00C72D56"/>
    <w:rsid w:val="00C72F95"/>
    <w:rsid w:val="00C73470"/>
    <w:rsid w:val="00C7360D"/>
    <w:rsid w:val="00C74477"/>
    <w:rsid w:val="00C744A3"/>
    <w:rsid w:val="00C74909"/>
    <w:rsid w:val="00C75395"/>
    <w:rsid w:val="00C82684"/>
    <w:rsid w:val="00C8328B"/>
    <w:rsid w:val="00C833BC"/>
    <w:rsid w:val="00C839A7"/>
    <w:rsid w:val="00C84F15"/>
    <w:rsid w:val="00C85873"/>
    <w:rsid w:val="00C866B9"/>
    <w:rsid w:val="00C877E4"/>
    <w:rsid w:val="00C878C6"/>
    <w:rsid w:val="00C87C5D"/>
    <w:rsid w:val="00C90558"/>
    <w:rsid w:val="00C91099"/>
    <w:rsid w:val="00C916F0"/>
    <w:rsid w:val="00C91814"/>
    <w:rsid w:val="00C91B9D"/>
    <w:rsid w:val="00C9326D"/>
    <w:rsid w:val="00C938A8"/>
    <w:rsid w:val="00C93A7B"/>
    <w:rsid w:val="00C94F1A"/>
    <w:rsid w:val="00C94FAF"/>
    <w:rsid w:val="00C95079"/>
    <w:rsid w:val="00C96240"/>
    <w:rsid w:val="00C963E6"/>
    <w:rsid w:val="00CA0337"/>
    <w:rsid w:val="00CA0416"/>
    <w:rsid w:val="00CA123D"/>
    <w:rsid w:val="00CA226D"/>
    <w:rsid w:val="00CA3334"/>
    <w:rsid w:val="00CA34CE"/>
    <w:rsid w:val="00CA4A97"/>
    <w:rsid w:val="00CA7A1C"/>
    <w:rsid w:val="00CA7A43"/>
    <w:rsid w:val="00CA7E48"/>
    <w:rsid w:val="00CA7EAE"/>
    <w:rsid w:val="00CB0218"/>
    <w:rsid w:val="00CB0C18"/>
    <w:rsid w:val="00CB1D6D"/>
    <w:rsid w:val="00CB228B"/>
    <w:rsid w:val="00CB5062"/>
    <w:rsid w:val="00CB5124"/>
    <w:rsid w:val="00CB703B"/>
    <w:rsid w:val="00CB70CA"/>
    <w:rsid w:val="00CB7191"/>
    <w:rsid w:val="00CB78D7"/>
    <w:rsid w:val="00CC27A3"/>
    <w:rsid w:val="00CC2E9D"/>
    <w:rsid w:val="00CC304D"/>
    <w:rsid w:val="00CC41F6"/>
    <w:rsid w:val="00CC543F"/>
    <w:rsid w:val="00CC606B"/>
    <w:rsid w:val="00CC6221"/>
    <w:rsid w:val="00CD2BD4"/>
    <w:rsid w:val="00CD2FC0"/>
    <w:rsid w:val="00CD3633"/>
    <w:rsid w:val="00CD38C6"/>
    <w:rsid w:val="00CD3BDB"/>
    <w:rsid w:val="00CD4256"/>
    <w:rsid w:val="00CD4B04"/>
    <w:rsid w:val="00CD6259"/>
    <w:rsid w:val="00CD6787"/>
    <w:rsid w:val="00CE0E16"/>
    <w:rsid w:val="00CE120B"/>
    <w:rsid w:val="00CE15D5"/>
    <w:rsid w:val="00CE1D6D"/>
    <w:rsid w:val="00CE2C7F"/>
    <w:rsid w:val="00CE4ECD"/>
    <w:rsid w:val="00CE69D6"/>
    <w:rsid w:val="00CF14BB"/>
    <w:rsid w:val="00CF2C3B"/>
    <w:rsid w:val="00CF3A42"/>
    <w:rsid w:val="00CF3F66"/>
    <w:rsid w:val="00CF464E"/>
    <w:rsid w:val="00CF4E65"/>
    <w:rsid w:val="00CF7085"/>
    <w:rsid w:val="00CF70B6"/>
    <w:rsid w:val="00CF7769"/>
    <w:rsid w:val="00CF7832"/>
    <w:rsid w:val="00D01782"/>
    <w:rsid w:val="00D01C1A"/>
    <w:rsid w:val="00D028CA"/>
    <w:rsid w:val="00D029F6"/>
    <w:rsid w:val="00D02B4E"/>
    <w:rsid w:val="00D0375D"/>
    <w:rsid w:val="00D04B33"/>
    <w:rsid w:val="00D04CC6"/>
    <w:rsid w:val="00D05A33"/>
    <w:rsid w:val="00D07599"/>
    <w:rsid w:val="00D07FD2"/>
    <w:rsid w:val="00D10C31"/>
    <w:rsid w:val="00D11192"/>
    <w:rsid w:val="00D125DA"/>
    <w:rsid w:val="00D135E2"/>
    <w:rsid w:val="00D14141"/>
    <w:rsid w:val="00D147FC"/>
    <w:rsid w:val="00D14E3B"/>
    <w:rsid w:val="00D15083"/>
    <w:rsid w:val="00D1746E"/>
    <w:rsid w:val="00D17C4E"/>
    <w:rsid w:val="00D20160"/>
    <w:rsid w:val="00D20E99"/>
    <w:rsid w:val="00D20F89"/>
    <w:rsid w:val="00D2102B"/>
    <w:rsid w:val="00D216D2"/>
    <w:rsid w:val="00D220A2"/>
    <w:rsid w:val="00D221E5"/>
    <w:rsid w:val="00D2257E"/>
    <w:rsid w:val="00D22CCB"/>
    <w:rsid w:val="00D232C0"/>
    <w:rsid w:val="00D2361D"/>
    <w:rsid w:val="00D244C1"/>
    <w:rsid w:val="00D24C19"/>
    <w:rsid w:val="00D25FEA"/>
    <w:rsid w:val="00D2635E"/>
    <w:rsid w:val="00D3024D"/>
    <w:rsid w:val="00D3101F"/>
    <w:rsid w:val="00D31C48"/>
    <w:rsid w:val="00D320E4"/>
    <w:rsid w:val="00D323FF"/>
    <w:rsid w:val="00D325F6"/>
    <w:rsid w:val="00D32DCA"/>
    <w:rsid w:val="00D343FA"/>
    <w:rsid w:val="00D35657"/>
    <w:rsid w:val="00D3640C"/>
    <w:rsid w:val="00D42B37"/>
    <w:rsid w:val="00D43440"/>
    <w:rsid w:val="00D4739D"/>
    <w:rsid w:val="00D4780D"/>
    <w:rsid w:val="00D47907"/>
    <w:rsid w:val="00D47AF4"/>
    <w:rsid w:val="00D50673"/>
    <w:rsid w:val="00D51F88"/>
    <w:rsid w:val="00D5206C"/>
    <w:rsid w:val="00D52637"/>
    <w:rsid w:val="00D52EAA"/>
    <w:rsid w:val="00D56930"/>
    <w:rsid w:val="00D56ADB"/>
    <w:rsid w:val="00D57B21"/>
    <w:rsid w:val="00D61F93"/>
    <w:rsid w:val="00D61F97"/>
    <w:rsid w:val="00D630B6"/>
    <w:rsid w:val="00D631E8"/>
    <w:rsid w:val="00D65A3B"/>
    <w:rsid w:val="00D66EA7"/>
    <w:rsid w:val="00D672D9"/>
    <w:rsid w:val="00D67571"/>
    <w:rsid w:val="00D70534"/>
    <w:rsid w:val="00D7055B"/>
    <w:rsid w:val="00D70A46"/>
    <w:rsid w:val="00D71A08"/>
    <w:rsid w:val="00D71F69"/>
    <w:rsid w:val="00D73147"/>
    <w:rsid w:val="00D73B92"/>
    <w:rsid w:val="00D73BA1"/>
    <w:rsid w:val="00D74780"/>
    <w:rsid w:val="00D74ABD"/>
    <w:rsid w:val="00D75E70"/>
    <w:rsid w:val="00D762B9"/>
    <w:rsid w:val="00D769E7"/>
    <w:rsid w:val="00D80469"/>
    <w:rsid w:val="00D80741"/>
    <w:rsid w:val="00D80BFD"/>
    <w:rsid w:val="00D8248D"/>
    <w:rsid w:val="00D82B66"/>
    <w:rsid w:val="00D83A88"/>
    <w:rsid w:val="00D84DB7"/>
    <w:rsid w:val="00D8545C"/>
    <w:rsid w:val="00D85A16"/>
    <w:rsid w:val="00D85D38"/>
    <w:rsid w:val="00D86194"/>
    <w:rsid w:val="00D86405"/>
    <w:rsid w:val="00D865DC"/>
    <w:rsid w:val="00D8734A"/>
    <w:rsid w:val="00D90E4C"/>
    <w:rsid w:val="00D91CC1"/>
    <w:rsid w:val="00D9545B"/>
    <w:rsid w:val="00D95DF7"/>
    <w:rsid w:val="00D96DAE"/>
    <w:rsid w:val="00D9733A"/>
    <w:rsid w:val="00D979FA"/>
    <w:rsid w:val="00D97FA0"/>
    <w:rsid w:val="00DA0D00"/>
    <w:rsid w:val="00DA1A1B"/>
    <w:rsid w:val="00DA248E"/>
    <w:rsid w:val="00DA3199"/>
    <w:rsid w:val="00DA3281"/>
    <w:rsid w:val="00DA3A74"/>
    <w:rsid w:val="00DA3D0E"/>
    <w:rsid w:val="00DA3FA8"/>
    <w:rsid w:val="00DA4E35"/>
    <w:rsid w:val="00DA52F4"/>
    <w:rsid w:val="00DA6223"/>
    <w:rsid w:val="00DA6657"/>
    <w:rsid w:val="00DA6FAC"/>
    <w:rsid w:val="00DA7A67"/>
    <w:rsid w:val="00DB0EAD"/>
    <w:rsid w:val="00DB1067"/>
    <w:rsid w:val="00DB1BC8"/>
    <w:rsid w:val="00DB21E3"/>
    <w:rsid w:val="00DB35BA"/>
    <w:rsid w:val="00DB3A5B"/>
    <w:rsid w:val="00DB3EF5"/>
    <w:rsid w:val="00DB4866"/>
    <w:rsid w:val="00DB5E0E"/>
    <w:rsid w:val="00DB7253"/>
    <w:rsid w:val="00DB7C9E"/>
    <w:rsid w:val="00DB7F99"/>
    <w:rsid w:val="00DC0381"/>
    <w:rsid w:val="00DC064A"/>
    <w:rsid w:val="00DC1D56"/>
    <w:rsid w:val="00DC1EC3"/>
    <w:rsid w:val="00DC5646"/>
    <w:rsid w:val="00DC5746"/>
    <w:rsid w:val="00DC5B2F"/>
    <w:rsid w:val="00DC68E3"/>
    <w:rsid w:val="00DC7590"/>
    <w:rsid w:val="00DC7CA5"/>
    <w:rsid w:val="00DD33F1"/>
    <w:rsid w:val="00DD43B6"/>
    <w:rsid w:val="00DD4737"/>
    <w:rsid w:val="00DD5592"/>
    <w:rsid w:val="00DD76FA"/>
    <w:rsid w:val="00DD79D6"/>
    <w:rsid w:val="00DE104E"/>
    <w:rsid w:val="00DE1E08"/>
    <w:rsid w:val="00DE2345"/>
    <w:rsid w:val="00DE594C"/>
    <w:rsid w:val="00DE5E08"/>
    <w:rsid w:val="00DE5E3E"/>
    <w:rsid w:val="00DE6377"/>
    <w:rsid w:val="00DE640F"/>
    <w:rsid w:val="00DE6DF8"/>
    <w:rsid w:val="00DE6E7D"/>
    <w:rsid w:val="00DE7CC9"/>
    <w:rsid w:val="00DF0937"/>
    <w:rsid w:val="00DF133D"/>
    <w:rsid w:val="00DF17CB"/>
    <w:rsid w:val="00DF19A6"/>
    <w:rsid w:val="00DF2932"/>
    <w:rsid w:val="00DF2B24"/>
    <w:rsid w:val="00DF3DAF"/>
    <w:rsid w:val="00DF42B4"/>
    <w:rsid w:val="00DF5701"/>
    <w:rsid w:val="00DF68F2"/>
    <w:rsid w:val="00E02EFD"/>
    <w:rsid w:val="00E04AA0"/>
    <w:rsid w:val="00E04CF8"/>
    <w:rsid w:val="00E06EF7"/>
    <w:rsid w:val="00E079F4"/>
    <w:rsid w:val="00E07D22"/>
    <w:rsid w:val="00E11859"/>
    <w:rsid w:val="00E1274D"/>
    <w:rsid w:val="00E16A77"/>
    <w:rsid w:val="00E16C29"/>
    <w:rsid w:val="00E17DA9"/>
    <w:rsid w:val="00E24350"/>
    <w:rsid w:val="00E25ADB"/>
    <w:rsid w:val="00E30AFB"/>
    <w:rsid w:val="00E320D2"/>
    <w:rsid w:val="00E32D82"/>
    <w:rsid w:val="00E33740"/>
    <w:rsid w:val="00E34998"/>
    <w:rsid w:val="00E35614"/>
    <w:rsid w:val="00E36BF5"/>
    <w:rsid w:val="00E37BAB"/>
    <w:rsid w:val="00E37FAC"/>
    <w:rsid w:val="00E43FA6"/>
    <w:rsid w:val="00E447ED"/>
    <w:rsid w:val="00E45EDB"/>
    <w:rsid w:val="00E478FF"/>
    <w:rsid w:val="00E50456"/>
    <w:rsid w:val="00E50A8F"/>
    <w:rsid w:val="00E50BD9"/>
    <w:rsid w:val="00E50CBA"/>
    <w:rsid w:val="00E513A6"/>
    <w:rsid w:val="00E522A8"/>
    <w:rsid w:val="00E5231A"/>
    <w:rsid w:val="00E52405"/>
    <w:rsid w:val="00E52B7D"/>
    <w:rsid w:val="00E53360"/>
    <w:rsid w:val="00E54D25"/>
    <w:rsid w:val="00E54F10"/>
    <w:rsid w:val="00E5524D"/>
    <w:rsid w:val="00E55FAA"/>
    <w:rsid w:val="00E56705"/>
    <w:rsid w:val="00E568EA"/>
    <w:rsid w:val="00E5693C"/>
    <w:rsid w:val="00E57494"/>
    <w:rsid w:val="00E60700"/>
    <w:rsid w:val="00E61462"/>
    <w:rsid w:val="00E61C95"/>
    <w:rsid w:val="00E6223F"/>
    <w:rsid w:val="00E62C8F"/>
    <w:rsid w:val="00E62FD7"/>
    <w:rsid w:val="00E63BCF"/>
    <w:rsid w:val="00E65028"/>
    <w:rsid w:val="00E656E6"/>
    <w:rsid w:val="00E656ED"/>
    <w:rsid w:val="00E65B37"/>
    <w:rsid w:val="00E6713C"/>
    <w:rsid w:val="00E6735F"/>
    <w:rsid w:val="00E67609"/>
    <w:rsid w:val="00E67F07"/>
    <w:rsid w:val="00E701B5"/>
    <w:rsid w:val="00E70F71"/>
    <w:rsid w:val="00E7373F"/>
    <w:rsid w:val="00E75906"/>
    <w:rsid w:val="00E76112"/>
    <w:rsid w:val="00E80166"/>
    <w:rsid w:val="00E809EA"/>
    <w:rsid w:val="00E80F7D"/>
    <w:rsid w:val="00E82915"/>
    <w:rsid w:val="00E83673"/>
    <w:rsid w:val="00E83F0F"/>
    <w:rsid w:val="00E84757"/>
    <w:rsid w:val="00E851DF"/>
    <w:rsid w:val="00E8565B"/>
    <w:rsid w:val="00E86517"/>
    <w:rsid w:val="00E90320"/>
    <w:rsid w:val="00E905AE"/>
    <w:rsid w:val="00E90D02"/>
    <w:rsid w:val="00E91BCF"/>
    <w:rsid w:val="00E9297F"/>
    <w:rsid w:val="00E93F42"/>
    <w:rsid w:val="00E96DC7"/>
    <w:rsid w:val="00E977EF"/>
    <w:rsid w:val="00EA1EE0"/>
    <w:rsid w:val="00EA2183"/>
    <w:rsid w:val="00EA298C"/>
    <w:rsid w:val="00EA447C"/>
    <w:rsid w:val="00EA47FB"/>
    <w:rsid w:val="00EA522B"/>
    <w:rsid w:val="00EA638A"/>
    <w:rsid w:val="00EA7D0C"/>
    <w:rsid w:val="00EB12EE"/>
    <w:rsid w:val="00EB1469"/>
    <w:rsid w:val="00EB15CF"/>
    <w:rsid w:val="00EB3413"/>
    <w:rsid w:val="00EB462E"/>
    <w:rsid w:val="00EB50F3"/>
    <w:rsid w:val="00EB52DE"/>
    <w:rsid w:val="00EB532E"/>
    <w:rsid w:val="00EB55A0"/>
    <w:rsid w:val="00EB5622"/>
    <w:rsid w:val="00EB5AB1"/>
    <w:rsid w:val="00EB5C80"/>
    <w:rsid w:val="00EB79C5"/>
    <w:rsid w:val="00EC2AB4"/>
    <w:rsid w:val="00EC5599"/>
    <w:rsid w:val="00EC5709"/>
    <w:rsid w:val="00EC5825"/>
    <w:rsid w:val="00EC6673"/>
    <w:rsid w:val="00EC679A"/>
    <w:rsid w:val="00EC7E9A"/>
    <w:rsid w:val="00ED0DDB"/>
    <w:rsid w:val="00ED1B22"/>
    <w:rsid w:val="00ED2BF2"/>
    <w:rsid w:val="00ED567C"/>
    <w:rsid w:val="00ED65AF"/>
    <w:rsid w:val="00ED6F18"/>
    <w:rsid w:val="00ED7FA2"/>
    <w:rsid w:val="00EE0DAF"/>
    <w:rsid w:val="00EE1421"/>
    <w:rsid w:val="00EE4467"/>
    <w:rsid w:val="00EE4CA0"/>
    <w:rsid w:val="00EE57A9"/>
    <w:rsid w:val="00EE6637"/>
    <w:rsid w:val="00EE7007"/>
    <w:rsid w:val="00EE7472"/>
    <w:rsid w:val="00EE7B32"/>
    <w:rsid w:val="00EF0058"/>
    <w:rsid w:val="00EF0246"/>
    <w:rsid w:val="00EF0E6B"/>
    <w:rsid w:val="00EF20A5"/>
    <w:rsid w:val="00EF414F"/>
    <w:rsid w:val="00EF4261"/>
    <w:rsid w:val="00EF448C"/>
    <w:rsid w:val="00EF560A"/>
    <w:rsid w:val="00EF5866"/>
    <w:rsid w:val="00EF5947"/>
    <w:rsid w:val="00EF75A7"/>
    <w:rsid w:val="00F02A58"/>
    <w:rsid w:val="00F044B1"/>
    <w:rsid w:val="00F04ABE"/>
    <w:rsid w:val="00F04F3C"/>
    <w:rsid w:val="00F05611"/>
    <w:rsid w:val="00F056A2"/>
    <w:rsid w:val="00F05A7E"/>
    <w:rsid w:val="00F06351"/>
    <w:rsid w:val="00F0715F"/>
    <w:rsid w:val="00F072D6"/>
    <w:rsid w:val="00F075A0"/>
    <w:rsid w:val="00F07B21"/>
    <w:rsid w:val="00F12A0C"/>
    <w:rsid w:val="00F13595"/>
    <w:rsid w:val="00F13E6C"/>
    <w:rsid w:val="00F16454"/>
    <w:rsid w:val="00F1655D"/>
    <w:rsid w:val="00F20D7C"/>
    <w:rsid w:val="00F21EA3"/>
    <w:rsid w:val="00F222CD"/>
    <w:rsid w:val="00F22B11"/>
    <w:rsid w:val="00F23252"/>
    <w:rsid w:val="00F24BBE"/>
    <w:rsid w:val="00F258C6"/>
    <w:rsid w:val="00F26D40"/>
    <w:rsid w:val="00F27600"/>
    <w:rsid w:val="00F27649"/>
    <w:rsid w:val="00F3042C"/>
    <w:rsid w:val="00F32AEE"/>
    <w:rsid w:val="00F32CF4"/>
    <w:rsid w:val="00F34270"/>
    <w:rsid w:val="00F35756"/>
    <w:rsid w:val="00F35818"/>
    <w:rsid w:val="00F35AB2"/>
    <w:rsid w:val="00F35C4E"/>
    <w:rsid w:val="00F371D6"/>
    <w:rsid w:val="00F37B07"/>
    <w:rsid w:val="00F37D71"/>
    <w:rsid w:val="00F40D1E"/>
    <w:rsid w:val="00F4156E"/>
    <w:rsid w:val="00F418B3"/>
    <w:rsid w:val="00F420DB"/>
    <w:rsid w:val="00F446E0"/>
    <w:rsid w:val="00F44AFA"/>
    <w:rsid w:val="00F44E1D"/>
    <w:rsid w:val="00F4563D"/>
    <w:rsid w:val="00F4691C"/>
    <w:rsid w:val="00F46949"/>
    <w:rsid w:val="00F47B0A"/>
    <w:rsid w:val="00F512AC"/>
    <w:rsid w:val="00F5139A"/>
    <w:rsid w:val="00F516FA"/>
    <w:rsid w:val="00F52415"/>
    <w:rsid w:val="00F55E79"/>
    <w:rsid w:val="00F57465"/>
    <w:rsid w:val="00F61447"/>
    <w:rsid w:val="00F61929"/>
    <w:rsid w:val="00F6479F"/>
    <w:rsid w:val="00F649CD"/>
    <w:rsid w:val="00F651DA"/>
    <w:rsid w:val="00F66D10"/>
    <w:rsid w:val="00F679F2"/>
    <w:rsid w:val="00F70980"/>
    <w:rsid w:val="00F70F01"/>
    <w:rsid w:val="00F71DDA"/>
    <w:rsid w:val="00F71FF3"/>
    <w:rsid w:val="00F7287C"/>
    <w:rsid w:val="00F72A11"/>
    <w:rsid w:val="00F73375"/>
    <w:rsid w:val="00F742E5"/>
    <w:rsid w:val="00F74698"/>
    <w:rsid w:val="00F749A9"/>
    <w:rsid w:val="00F755DD"/>
    <w:rsid w:val="00F75907"/>
    <w:rsid w:val="00F75F48"/>
    <w:rsid w:val="00F76352"/>
    <w:rsid w:val="00F76739"/>
    <w:rsid w:val="00F76768"/>
    <w:rsid w:val="00F76D6B"/>
    <w:rsid w:val="00F77006"/>
    <w:rsid w:val="00F7739A"/>
    <w:rsid w:val="00F800C4"/>
    <w:rsid w:val="00F8052B"/>
    <w:rsid w:val="00F80D1B"/>
    <w:rsid w:val="00F80F5F"/>
    <w:rsid w:val="00F8123F"/>
    <w:rsid w:val="00F8348A"/>
    <w:rsid w:val="00F836D1"/>
    <w:rsid w:val="00F845D7"/>
    <w:rsid w:val="00F857EF"/>
    <w:rsid w:val="00F85925"/>
    <w:rsid w:val="00F87419"/>
    <w:rsid w:val="00F87856"/>
    <w:rsid w:val="00F879E5"/>
    <w:rsid w:val="00F87CF3"/>
    <w:rsid w:val="00F90563"/>
    <w:rsid w:val="00F90F5C"/>
    <w:rsid w:val="00F917E3"/>
    <w:rsid w:val="00F91C11"/>
    <w:rsid w:val="00F92976"/>
    <w:rsid w:val="00F92A47"/>
    <w:rsid w:val="00F9390F"/>
    <w:rsid w:val="00F93F11"/>
    <w:rsid w:val="00F94567"/>
    <w:rsid w:val="00F94A59"/>
    <w:rsid w:val="00F95656"/>
    <w:rsid w:val="00F963DC"/>
    <w:rsid w:val="00F96C4B"/>
    <w:rsid w:val="00F971F0"/>
    <w:rsid w:val="00FA12B2"/>
    <w:rsid w:val="00FA296A"/>
    <w:rsid w:val="00FA4515"/>
    <w:rsid w:val="00FA47FF"/>
    <w:rsid w:val="00FA6E00"/>
    <w:rsid w:val="00FB0C4B"/>
    <w:rsid w:val="00FB0F9D"/>
    <w:rsid w:val="00FB234C"/>
    <w:rsid w:val="00FB24DB"/>
    <w:rsid w:val="00FB35A4"/>
    <w:rsid w:val="00FB38B5"/>
    <w:rsid w:val="00FB49D3"/>
    <w:rsid w:val="00FB4D41"/>
    <w:rsid w:val="00FB514B"/>
    <w:rsid w:val="00FB5DB9"/>
    <w:rsid w:val="00FB6221"/>
    <w:rsid w:val="00FB79BF"/>
    <w:rsid w:val="00FB7BB5"/>
    <w:rsid w:val="00FB7DF2"/>
    <w:rsid w:val="00FC01F1"/>
    <w:rsid w:val="00FC1477"/>
    <w:rsid w:val="00FC2C6D"/>
    <w:rsid w:val="00FC311E"/>
    <w:rsid w:val="00FC3A3E"/>
    <w:rsid w:val="00FC461E"/>
    <w:rsid w:val="00FC5842"/>
    <w:rsid w:val="00FC58AE"/>
    <w:rsid w:val="00FC6CB5"/>
    <w:rsid w:val="00FC6DC5"/>
    <w:rsid w:val="00FC7609"/>
    <w:rsid w:val="00FC7D94"/>
    <w:rsid w:val="00FD0CD4"/>
    <w:rsid w:val="00FD168F"/>
    <w:rsid w:val="00FD184E"/>
    <w:rsid w:val="00FD1E0C"/>
    <w:rsid w:val="00FD2061"/>
    <w:rsid w:val="00FD470F"/>
    <w:rsid w:val="00FD51FD"/>
    <w:rsid w:val="00FD548B"/>
    <w:rsid w:val="00FD55C3"/>
    <w:rsid w:val="00FD59DD"/>
    <w:rsid w:val="00FD5B1B"/>
    <w:rsid w:val="00FD64A2"/>
    <w:rsid w:val="00FE00C3"/>
    <w:rsid w:val="00FE0135"/>
    <w:rsid w:val="00FE05F1"/>
    <w:rsid w:val="00FE16D2"/>
    <w:rsid w:val="00FE26CA"/>
    <w:rsid w:val="00FE463A"/>
    <w:rsid w:val="00FE4BC8"/>
    <w:rsid w:val="00FE55E8"/>
    <w:rsid w:val="00FE711D"/>
    <w:rsid w:val="00FF0AC8"/>
    <w:rsid w:val="00FF29A5"/>
    <w:rsid w:val="00FF57B6"/>
    <w:rsid w:val="00FF60E3"/>
    <w:rsid w:val="00FF6CB8"/>
    <w:rsid w:val="00FF6D67"/>
    <w:rsid w:val="06731364"/>
    <w:rsid w:val="0FB25F8A"/>
    <w:rsid w:val="11FE2ADF"/>
    <w:rsid w:val="146F3901"/>
    <w:rsid w:val="174986AC"/>
    <w:rsid w:val="20B38F73"/>
    <w:rsid w:val="22CA0B19"/>
    <w:rsid w:val="28FAAEA2"/>
    <w:rsid w:val="292AD44D"/>
    <w:rsid w:val="32B49A28"/>
    <w:rsid w:val="37B86563"/>
    <w:rsid w:val="4611A5D0"/>
    <w:rsid w:val="4B348932"/>
    <w:rsid w:val="4C4CC4A9"/>
    <w:rsid w:val="6359ECC6"/>
    <w:rsid w:val="64AAA015"/>
    <w:rsid w:val="69CFEECC"/>
    <w:rsid w:val="78610AC6"/>
    <w:rsid w:val="7D61796B"/>
    <w:rsid w:val="7EBBF7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62A5F6"/>
  <w15:chartTrackingRefBased/>
  <w15:docId w15:val="{0079CF94-FD43-4E18-BCC4-81698EAD9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 Arbeiten"/>
    <w:qFormat/>
    <w:rsid w:val="00BE77D0"/>
    <w:pPr>
      <w:spacing w:line="360" w:lineRule="auto"/>
      <w:jc w:val="both"/>
    </w:pPr>
    <w:rPr>
      <w:rFonts w:ascii="Arial" w:hAnsi="Arial"/>
      <w:lang w:val="de-DE"/>
    </w:rPr>
  </w:style>
  <w:style w:type="paragraph" w:styleId="berschrift1">
    <w:name w:val="heading 1"/>
    <w:aliases w:val="Ebene 1"/>
    <w:basedOn w:val="Standard"/>
    <w:next w:val="Standard"/>
    <w:link w:val="berschrift1Zchn"/>
    <w:uiPriority w:val="9"/>
    <w:qFormat/>
    <w:rsid w:val="00BE43E0"/>
    <w:pPr>
      <w:keepNext/>
      <w:keepLines/>
      <w:numPr>
        <w:numId w:val="2"/>
      </w:numPr>
      <w:spacing w:before="240" w:after="0"/>
      <w:jc w:val="left"/>
      <w:outlineLvl w:val="0"/>
    </w:pPr>
    <w:rPr>
      <w:rFonts w:eastAsiaTheme="majorEastAsia" w:cstheme="majorBidi"/>
      <w:b/>
      <w:color w:val="000000" w:themeColor="text1"/>
      <w:sz w:val="24"/>
      <w:szCs w:val="32"/>
    </w:rPr>
  </w:style>
  <w:style w:type="paragraph" w:styleId="berschrift2">
    <w:name w:val="heading 2"/>
    <w:aliases w:val="Ebene 2"/>
    <w:basedOn w:val="Standard"/>
    <w:next w:val="Standard"/>
    <w:link w:val="berschrift2Zchn"/>
    <w:uiPriority w:val="9"/>
    <w:unhideWhenUsed/>
    <w:qFormat/>
    <w:rsid w:val="00121FE6"/>
    <w:pPr>
      <w:keepNext/>
      <w:keepLines/>
      <w:numPr>
        <w:ilvl w:val="1"/>
        <w:numId w:val="2"/>
      </w:numPr>
      <w:spacing w:before="40" w:after="0"/>
      <w:ind w:left="578" w:hanging="578"/>
      <w:outlineLvl w:val="1"/>
    </w:pPr>
    <w:rPr>
      <w:rFonts w:eastAsiaTheme="majorEastAsia" w:cstheme="majorBidi"/>
      <w:b/>
      <w:sz w:val="24"/>
      <w:szCs w:val="26"/>
    </w:rPr>
  </w:style>
  <w:style w:type="paragraph" w:styleId="berschrift3">
    <w:name w:val="heading 3"/>
    <w:aliases w:val="Große Überschrift W. A."/>
    <w:basedOn w:val="Standard"/>
    <w:next w:val="berschrift1"/>
    <w:link w:val="berschrift3Zchn"/>
    <w:uiPriority w:val="9"/>
    <w:unhideWhenUsed/>
    <w:qFormat/>
    <w:rsid w:val="00BE43E0"/>
    <w:pPr>
      <w:keepNext/>
      <w:keepLines/>
      <w:numPr>
        <w:ilvl w:val="2"/>
        <w:numId w:val="2"/>
      </w:numPr>
      <w:spacing w:before="40" w:after="0"/>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DB486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486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486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486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486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486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EE0DA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E0DAF"/>
    <w:rPr>
      <w:rFonts w:asciiTheme="majorHAnsi" w:eastAsiaTheme="majorEastAsia" w:hAnsiTheme="majorHAnsi" w:cstheme="majorBidi"/>
      <w:spacing w:val="-10"/>
      <w:kern w:val="28"/>
      <w:sz w:val="56"/>
      <w:szCs w:val="56"/>
    </w:rPr>
  </w:style>
  <w:style w:type="paragraph" w:styleId="Abbildungsverzeichnis">
    <w:name w:val="table of figures"/>
    <w:basedOn w:val="Standard"/>
    <w:next w:val="Standard"/>
    <w:uiPriority w:val="99"/>
    <w:unhideWhenUsed/>
    <w:rsid w:val="004B084C"/>
    <w:pPr>
      <w:spacing w:after="0"/>
      <w:ind w:left="440" w:hanging="440"/>
    </w:pPr>
    <w:rPr>
      <w:rFonts w:cstheme="minorHAnsi"/>
      <w:smallCaps/>
      <w:sz w:val="20"/>
      <w:szCs w:val="20"/>
    </w:rPr>
  </w:style>
  <w:style w:type="paragraph" w:styleId="KeinLeerraum">
    <w:name w:val="No Spacing"/>
    <w:aliases w:val="Überschrift Wissenschaftliches Arbeiten"/>
    <w:link w:val="KeinLeerraumZchn"/>
    <w:uiPriority w:val="1"/>
    <w:rsid w:val="00947ADC"/>
    <w:pPr>
      <w:spacing w:after="0" w:line="240" w:lineRule="auto"/>
    </w:pPr>
    <w:rPr>
      <w:rFonts w:ascii="Arial" w:eastAsiaTheme="minorEastAsia" w:hAnsi="Arial"/>
      <w:color w:val="000000" w:themeColor="text1"/>
      <w:sz w:val="24"/>
      <w:lang w:val="en-US" w:eastAsia="zh-CN"/>
    </w:rPr>
  </w:style>
  <w:style w:type="character" w:customStyle="1" w:styleId="KeinLeerraumZchn">
    <w:name w:val="Kein Leerraum Zchn"/>
    <w:aliases w:val="Überschrift Wissenschaftliches Arbeiten Zchn"/>
    <w:basedOn w:val="Absatz-Standardschriftart"/>
    <w:link w:val="KeinLeerraum"/>
    <w:uiPriority w:val="1"/>
    <w:rsid w:val="00947ADC"/>
    <w:rPr>
      <w:rFonts w:ascii="Arial" w:eastAsiaTheme="minorEastAsia" w:hAnsi="Arial"/>
      <w:color w:val="000000" w:themeColor="text1"/>
      <w:sz w:val="24"/>
      <w:lang w:val="en-US" w:eastAsia="zh-CN"/>
    </w:rPr>
  </w:style>
  <w:style w:type="paragraph" w:styleId="Inhaltsverzeichnisberschrift">
    <w:name w:val="TOC Heading"/>
    <w:basedOn w:val="berschrift1"/>
    <w:next w:val="Standard"/>
    <w:uiPriority w:val="39"/>
    <w:unhideWhenUsed/>
    <w:qFormat/>
    <w:rsid w:val="00322C73"/>
    <w:pPr>
      <w:outlineLvl w:val="9"/>
    </w:pPr>
    <w:rPr>
      <w:lang w:eastAsia="de-DE"/>
    </w:rPr>
  </w:style>
  <w:style w:type="character" w:customStyle="1" w:styleId="berschrift2Zchn">
    <w:name w:val="Überschrift 2 Zchn"/>
    <w:aliases w:val="Ebene 2 Zchn"/>
    <w:basedOn w:val="Absatz-Standardschriftart"/>
    <w:link w:val="berschrift2"/>
    <w:uiPriority w:val="9"/>
    <w:rsid w:val="00121FE6"/>
    <w:rPr>
      <w:rFonts w:ascii="Arial" w:eastAsiaTheme="majorEastAsia" w:hAnsi="Arial" w:cstheme="majorBidi"/>
      <w:b/>
      <w:sz w:val="24"/>
      <w:szCs w:val="26"/>
      <w:lang w:val="de-DE"/>
    </w:rPr>
  </w:style>
  <w:style w:type="paragraph" w:styleId="Verzeichnis1">
    <w:name w:val="toc 1"/>
    <w:basedOn w:val="Standard"/>
    <w:next w:val="Standard"/>
    <w:autoRedefine/>
    <w:uiPriority w:val="39"/>
    <w:unhideWhenUsed/>
    <w:rsid w:val="009A7748"/>
    <w:pPr>
      <w:tabs>
        <w:tab w:val="left" w:pos="880"/>
        <w:tab w:val="right" w:leader="dot" w:pos="9061"/>
      </w:tabs>
      <w:spacing w:after="100"/>
    </w:pPr>
    <w:rPr>
      <w:b/>
    </w:rPr>
  </w:style>
  <w:style w:type="character" w:styleId="Hyperlink">
    <w:name w:val="Hyperlink"/>
    <w:basedOn w:val="Absatz-Standardschriftart"/>
    <w:uiPriority w:val="99"/>
    <w:unhideWhenUsed/>
    <w:rsid w:val="007550CD"/>
    <w:rPr>
      <w:color w:val="0563C1" w:themeColor="hyperlink"/>
      <w:u w:val="single"/>
    </w:rPr>
  </w:style>
  <w:style w:type="paragraph" w:styleId="Verzeichnis2">
    <w:name w:val="toc 2"/>
    <w:basedOn w:val="Standard"/>
    <w:next w:val="Standard"/>
    <w:autoRedefine/>
    <w:uiPriority w:val="39"/>
    <w:unhideWhenUsed/>
    <w:rsid w:val="00635189"/>
    <w:pPr>
      <w:tabs>
        <w:tab w:val="left" w:pos="660"/>
        <w:tab w:val="right" w:leader="dot" w:pos="9061"/>
      </w:tabs>
      <w:spacing w:after="100"/>
      <w:ind w:left="454"/>
    </w:pPr>
  </w:style>
  <w:style w:type="paragraph" w:styleId="Kopfzeile">
    <w:name w:val="header"/>
    <w:basedOn w:val="Standard"/>
    <w:link w:val="KopfzeileZchn"/>
    <w:uiPriority w:val="99"/>
    <w:unhideWhenUsed/>
    <w:rsid w:val="00CB506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B5062"/>
  </w:style>
  <w:style w:type="paragraph" w:styleId="Fuzeile">
    <w:name w:val="footer"/>
    <w:basedOn w:val="Standard"/>
    <w:link w:val="FuzeileZchn"/>
    <w:uiPriority w:val="99"/>
    <w:unhideWhenUsed/>
    <w:rsid w:val="00CB506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5062"/>
  </w:style>
  <w:style w:type="character" w:styleId="SchwacheHervorhebung">
    <w:name w:val="Subtle Emphasis"/>
    <w:basedOn w:val="Absatz-Standardschriftart"/>
    <w:uiPriority w:val="19"/>
    <w:qFormat/>
    <w:rsid w:val="00897C70"/>
    <w:rPr>
      <w:i/>
      <w:iCs/>
      <w:color w:val="404040" w:themeColor="text1" w:themeTint="BF"/>
    </w:rPr>
  </w:style>
  <w:style w:type="character" w:customStyle="1" w:styleId="berschrift3Zchn">
    <w:name w:val="Überschrift 3 Zchn"/>
    <w:aliases w:val="Große Überschrift W. A. Zchn"/>
    <w:basedOn w:val="Absatz-Standardschriftart"/>
    <w:link w:val="berschrift3"/>
    <w:uiPriority w:val="9"/>
    <w:rsid w:val="00BE43E0"/>
    <w:rPr>
      <w:rFonts w:ascii="Arial" w:eastAsiaTheme="majorEastAsia" w:hAnsi="Arial" w:cstheme="majorBidi"/>
      <w:b/>
      <w:sz w:val="24"/>
      <w:szCs w:val="24"/>
      <w:lang w:val="de-DE"/>
    </w:rPr>
  </w:style>
  <w:style w:type="paragraph" w:styleId="Funotentext">
    <w:name w:val="footnote text"/>
    <w:basedOn w:val="Standard"/>
    <w:link w:val="FunotentextZchn"/>
    <w:uiPriority w:val="99"/>
    <w:unhideWhenUsed/>
    <w:rsid w:val="00382D95"/>
    <w:pPr>
      <w:spacing w:after="0" w:line="240" w:lineRule="auto"/>
    </w:pPr>
    <w:rPr>
      <w:sz w:val="20"/>
      <w:szCs w:val="20"/>
    </w:rPr>
  </w:style>
  <w:style w:type="character" w:customStyle="1" w:styleId="FunotentextZchn">
    <w:name w:val="Fußnotentext Zchn"/>
    <w:basedOn w:val="Absatz-Standardschriftart"/>
    <w:link w:val="Funotentext"/>
    <w:uiPriority w:val="99"/>
    <w:rsid w:val="00853F09"/>
    <w:rPr>
      <w:rFonts w:ascii="Arial" w:hAnsi="Arial"/>
      <w:sz w:val="20"/>
      <w:szCs w:val="20"/>
      <w:lang w:val="de-DE"/>
    </w:rPr>
  </w:style>
  <w:style w:type="character" w:styleId="Funotenzeichen">
    <w:name w:val="footnote reference"/>
    <w:basedOn w:val="Absatz-Standardschriftart"/>
    <w:uiPriority w:val="99"/>
    <w:semiHidden/>
    <w:unhideWhenUsed/>
    <w:rsid w:val="00382D95"/>
    <w:rPr>
      <w:vertAlign w:val="superscript"/>
    </w:rPr>
  </w:style>
  <w:style w:type="paragraph" w:styleId="Endnotentext">
    <w:name w:val="endnote text"/>
    <w:basedOn w:val="Standard"/>
    <w:link w:val="EndnotentextZchn"/>
    <w:uiPriority w:val="99"/>
    <w:semiHidden/>
    <w:unhideWhenUsed/>
    <w:rsid w:val="00021BF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21BF5"/>
    <w:rPr>
      <w:rFonts w:ascii="Arial" w:hAnsi="Arial"/>
      <w:sz w:val="20"/>
      <w:szCs w:val="20"/>
      <w:lang w:val="de-DE"/>
    </w:rPr>
  </w:style>
  <w:style w:type="character" w:styleId="Endnotenzeichen">
    <w:name w:val="endnote reference"/>
    <w:basedOn w:val="Absatz-Standardschriftart"/>
    <w:uiPriority w:val="99"/>
    <w:semiHidden/>
    <w:unhideWhenUsed/>
    <w:rsid w:val="00021BF5"/>
    <w:rPr>
      <w:vertAlign w:val="superscript"/>
    </w:rPr>
  </w:style>
  <w:style w:type="paragraph" w:styleId="Beschriftung">
    <w:name w:val="caption"/>
    <w:basedOn w:val="Standard"/>
    <w:next w:val="Standard"/>
    <w:uiPriority w:val="35"/>
    <w:unhideWhenUsed/>
    <w:qFormat/>
    <w:rsid w:val="00AA3428"/>
    <w:pPr>
      <w:spacing w:after="200" w:line="240" w:lineRule="auto"/>
    </w:pPr>
    <w:rPr>
      <w:i/>
      <w:iCs/>
      <w:color w:val="44546A" w:themeColor="text2"/>
      <w:sz w:val="18"/>
      <w:szCs w:val="18"/>
    </w:rPr>
  </w:style>
  <w:style w:type="character" w:customStyle="1" w:styleId="berschrift1Zchn">
    <w:name w:val="Überschrift 1 Zchn"/>
    <w:aliases w:val="Ebene 1 Zchn"/>
    <w:basedOn w:val="Absatz-Standardschriftart"/>
    <w:link w:val="berschrift1"/>
    <w:uiPriority w:val="9"/>
    <w:rsid w:val="00BE43E0"/>
    <w:rPr>
      <w:rFonts w:ascii="Arial" w:eastAsiaTheme="majorEastAsia" w:hAnsi="Arial" w:cstheme="majorBidi"/>
      <w:b/>
      <w:color w:val="000000" w:themeColor="text1"/>
      <w:sz w:val="24"/>
      <w:szCs w:val="32"/>
      <w:lang w:val="de-DE"/>
    </w:rPr>
  </w:style>
  <w:style w:type="paragraph" w:styleId="Verzeichnis3">
    <w:name w:val="toc 3"/>
    <w:basedOn w:val="Standard"/>
    <w:next w:val="Standard"/>
    <w:autoRedefine/>
    <w:uiPriority w:val="39"/>
    <w:unhideWhenUsed/>
    <w:rsid w:val="00635189"/>
    <w:pPr>
      <w:spacing w:after="100"/>
      <w:ind w:left="624"/>
    </w:pPr>
  </w:style>
  <w:style w:type="character" w:customStyle="1" w:styleId="berschrift4Zchn">
    <w:name w:val="Überschrift 4 Zchn"/>
    <w:basedOn w:val="Absatz-Standardschriftart"/>
    <w:link w:val="berschrift4"/>
    <w:uiPriority w:val="9"/>
    <w:semiHidden/>
    <w:rsid w:val="00DB4866"/>
    <w:rPr>
      <w:rFonts w:asciiTheme="majorHAnsi" w:eastAsiaTheme="majorEastAsia" w:hAnsiTheme="majorHAnsi" w:cstheme="majorBidi"/>
      <w:i/>
      <w:iCs/>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DB4866"/>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DB4866"/>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DB4866"/>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DB4866"/>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DB4866"/>
    <w:rPr>
      <w:rFonts w:asciiTheme="majorHAnsi" w:eastAsiaTheme="majorEastAsia" w:hAnsiTheme="majorHAnsi" w:cstheme="majorBidi"/>
      <w:i/>
      <w:iCs/>
      <w:color w:val="272727" w:themeColor="text1" w:themeTint="D8"/>
      <w:sz w:val="21"/>
      <w:szCs w:val="21"/>
      <w:lang w:val="de-DE"/>
    </w:rPr>
  </w:style>
  <w:style w:type="paragraph" w:styleId="Literaturverzeichnis">
    <w:name w:val="Bibliography"/>
    <w:basedOn w:val="Standard"/>
    <w:next w:val="Standard"/>
    <w:uiPriority w:val="37"/>
    <w:unhideWhenUsed/>
    <w:rsid w:val="00F8123F"/>
  </w:style>
  <w:style w:type="paragraph" w:customStyle="1" w:styleId="Funote">
    <w:name w:val="Fußnote"/>
    <w:basedOn w:val="Funotentext"/>
    <w:link w:val="FunoteZchn"/>
    <w:qFormat/>
    <w:rsid w:val="00853F09"/>
    <w:rPr>
      <w:noProof/>
    </w:rPr>
  </w:style>
  <w:style w:type="character" w:customStyle="1" w:styleId="FunoteZchn">
    <w:name w:val="Fußnote Zchn"/>
    <w:basedOn w:val="FunotentextZchn"/>
    <w:link w:val="Funote"/>
    <w:rsid w:val="00853F09"/>
    <w:rPr>
      <w:rFonts w:ascii="Arial" w:hAnsi="Arial"/>
      <w:noProof/>
      <w:sz w:val="20"/>
      <w:szCs w:val="20"/>
      <w:lang w:val="de-DE"/>
    </w:rPr>
  </w:style>
  <w:style w:type="paragraph" w:styleId="Zitat">
    <w:name w:val="Quote"/>
    <w:basedOn w:val="Standard"/>
    <w:next w:val="Standard"/>
    <w:link w:val="ZitatZchn"/>
    <w:uiPriority w:val="29"/>
    <w:qFormat/>
    <w:rsid w:val="00C71BE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1BE7"/>
    <w:rPr>
      <w:rFonts w:ascii="Arial" w:hAnsi="Arial"/>
      <w:i/>
      <w:iCs/>
      <w:color w:val="404040" w:themeColor="text1" w:themeTint="BF"/>
      <w:lang w:val="de-DE"/>
    </w:rPr>
  </w:style>
  <w:style w:type="paragraph" w:styleId="berarbeitung">
    <w:name w:val="Revision"/>
    <w:hidden/>
    <w:uiPriority w:val="99"/>
    <w:semiHidden/>
    <w:rsid w:val="00D22CCB"/>
    <w:pPr>
      <w:spacing w:after="0" w:line="240" w:lineRule="auto"/>
    </w:pPr>
    <w:rPr>
      <w:rFonts w:ascii="Arial" w:hAnsi="Arial"/>
      <w:lang w:val="de-DE"/>
    </w:rPr>
  </w:style>
  <w:style w:type="character" w:styleId="Platzhaltertext">
    <w:name w:val="Placeholder Text"/>
    <w:basedOn w:val="Absatz-Standardschriftart"/>
    <w:uiPriority w:val="99"/>
    <w:semiHidden/>
    <w:rsid w:val="00B572FF"/>
    <w:rPr>
      <w:color w:val="808080"/>
    </w:rPr>
  </w:style>
  <w:style w:type="paragraph" w:customStyle="1" w:styleId="CitaviBibliographyHeading">
    <w:name w:val="Citavi Bibliography Heading"/>
    <w:basedOn w:val="Standard"/>
    <w:link w:val="CitaviBibliographyHeadingZchn"/>
    <w:uiPriority w:val="99"/>
    <w:rsid w:val="00B572FF"/>
    <w:rPr>
      <w:noProof/>
      <w:lang w:val="en-US"/>
    </w:rPr>
  </w:style>
  <w:style w:type="character" w:customStyle="1" w:styleId="CitaviBibliographyHeadingZchn">
    <w:name w:val="Citavi Bibliography Heading Zchn"/>
    <w:basedOn w:val="Absatz-Standardschriftart"/>
    <w:link w:val="CitaviBibliographyHeading"/>
    <w:rsid w:val="00B572FF"/>
    <w:rPr>
      <w:rFonts w:ascii="Arial" w:hAnsi="Arial"/>
      <w:noProof/>
      <w:lang w:val="en-US"/>
    </w:rPr>
  </w:style>
  <w:style w:type="paragraph" w:customStyle="1" w:styleId="CitaviBibliographyEntry">
    <w:name w:val="Citavi Bibliography Entry"/>
    <w:basedOn w:val="Standard"/>
    <w:link w:val="CitaviBibliographyEntryZchn"/>
    <w:uiPriority w:val="99"/>
    <w:rsid w:val="00B572FF"/>
    <w:pPr>
      <w:tabs>
        <w:tab w:val="left" w:pos="283"/>
      </w:tabs>
      <w:spacing w:after="0"/>
      <w:ind w:left="283" w:hanging="283"/>
      <w:jc w:val="left"/>
    </w:pPr>
    <w:rPr>
      <w:noProof/>
      <w:lang w:val="en-US"/>
    </w:rPr>
  </w:style>
  <w:style w:type="character" w:customStyle="1" w:styleId="CitaviBibliographyEntryZchn">
    <w:name w:val="Citavi Bibliography Entry Zchn"/>
    <w:basedOn w:val="Absatz-Standardschriftart"/>
    <w:link w:val="CitaviBibliographyEntry"/>
    <w:uiPriority w:val="99"/>
    <w:rsid w:val="00B572FF"/>
    <w:rPr>
      <w:rFonts w:ascii="Arial" w:hAnsi="Arial"/>
      <w:noProof/>
      <w:lang w:val="en-US"/>
    </w:rPr>
  </w:style>
  <w:style w:type="paragraph" w:customStyle="1" w:styleId="CitaviChapterBibliographyHeading">
    <w:name w:val="Citavi Chapter Bibliography Heading"/>
    <w:basedOn w:val="berschrift2"/>
    <w:link w:val="CitaviChapterBibliographyHeadingZchn"/>
    <w:uiPriority w:val="99"/>
    <w:rsid w:val="00BF2EAC"/>
    <w:pPr>
      <w:jc w:val="left"/>
    </w:pPr>
  </w:style>
  <w:style w:type="character" w:customStyle="1" w:styleId="CitaviChapterBibliographyHeadingZchn">
    <w:name w:val="Citavi Chapter Bibliography Heading Zchn"/>
    <w:basedOn w:val="Absatz-Standardschriftart"/>
    <w:link w:val="CitaviChapterBibliographyHeading"/>
    <w:uiPriority w:val="99"/>
    <w:rsid w:val="00BF2EAC"/>
    <w:rPr>
      <w:rFonts w:ascii="Arial" w:eastAsiaTheme="majorEastAsia" w:hAnsi="Arial" w:cstheme="majorBidi"/>
      <w:b/>
      <w:sz w:val="24"/>
      <w:szCs w:val="26"/>
      <w:lang w:val="de-DE"/>
    </w:rPr>
  </w:style>
  <w:style w:type="paragraph" w:customStyle="1" w:styleId="CitaviBibliographySubheading1">
    <w:name w:val="Citavi Bibliography Subheading 1"/>
    <w:basedOn w:val="berschrift2"/>
    <w:link w:val="CitaviBibliographySubheading1Zchn"/>
    <w:uiPriority w:val="99"/>
    <w:rsid w:val="00BF2EAC"/>
    <w:pPr>
      <w:outlineLvl w:val="9"/>
    </w:pPr>
  </w:style>
  <w:style w:type="character" w:customStyle="1" w:styleId="CitaviBibliographySubheading1Zchn">
    <w:name w:val="Citavi Bibliography Subheading 1 Zchn"/>
    <w:basedOn w:val="Absatz-Standardschriftart"/>
    <w:link w:val="CitaviBibliographySubheading1"/>
    <w:uiPriority w:val="99"/>
    <w:rsid w:val="00BF2EAC"/>
    <w:rPr>
      <w:rFonts w:ascii="Arial" w:eastAsiaTheme="majorEastAsia" w:hAnsi="Arial" w:cstheme="majorBidi"/>
      <w:b/>
      <w:sz w:val="24"/>
      <w:szCs w:val="26"/>
      <w:lang w:val="de-DE"/>
    </w:rPr>
  </w:style>
  <w:style w:type="paragraph" w:customStyle="1" w:styleId="CitaviBibliographySubheading2">
    <w:name w:val="Citavi Bibliography Subheading 2"/>
    <w:basedOn w:val="berschrift3"/>
    <w:link w:val="CitaviBibliographySubheading2Zchn"/>
    <w:uiPriority w:val="99"/>
    <w:rsid w:val="00BF2EAC"/>
    <w:pPr>
      <w:outlineLvl w:val="9"/>
    </w:pPr>
  </w:style>
  <w:style w:type="character" w:customStyle="1" w:styleId="CitaviBibliographySubheading2Zchn">
    <w:name w:val="Citavi Bibliography Subheading 2 Zchn"/>
    <w:basedOn w:val="Absatz-Standardschriftart"/>
    <w:link w:val="CitaviBibliographySubheading2"/>
    <w:uiPriority w:val="99"/>
    <w:rsid w:val="00BF2EAC"/>
    <w:rPr>
      <w:rFonts w:ascii="Arial" w:eastAsiaTheme="majorEastAsia" w:hAnsi="Arial" w:cstheme="majorBidi"/>
      <w:b/>
      <w:sz w:val="24"/>
      <w:szCs w:val="24"/>
      <w:lang w:val="de-DE"/>
    </w:rPr>
  </w:style>
  <w:style w:type="paragraph" w:customStyle="1" w:styleId="CitaviBibliographySubheading3">
    <w:name w:val="Citavi Bibliography Subheading 3"/>
    <w:basedOn w:val="berschrift4"/>
    <w:link w:val="CitaviBibliographySubheading3Zchn"/>
    <w:uiPriority w:val="99"/>
    <w:rsid w:val="00BF2EAC"/>
    <w:pPr>
      <w:outlineLvl w:val="9"/>
    </w:pPr>
  </w:style>
  <w:style w:type="character" w:customStyle="1" w:styleId="CitaviBibliographySubheading3Zchn">
    <w:name w:val="Citavi Bibliography Subheading 3 Zchn"/>
    <w:basedOn w:val="Absatz-Standardschriftart"/>
    <w:link w:val="CitaviBibliographySubheading3"/>
    <w:uiPriority w:val="99"/>
    <w:rsid w:val="00BF2EAC"/>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BF2EAC"/>
    <w:pPr>
      <w:outlineLvl w:val="9"/>
    </w:pPr>
  </w:style>
  <w:style w:type="character" w:customStyle="1" w:styleId="CitaviBibliographySubheading4Zchn">
    <w:name w:val="Citavi Bibliography Subheading 4 Zchn"/>
    <w:basedOn w:val="Absatz-Standardschriftart"/>
    <w:link w:val="CitaviBibliographySubheading4"/>
    <w:uiPriority w:val="99"/>
    <w:rsid w:val="00BF2EAC"/>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BF2EAC"/>
    <w:pPr>
      <w:outlineLvl w:val="9"/>
    </w:pPr>
  </w:style>
  <w:style w:type="character" w:customStyle="1" w:styleId="CitaviBibliographySubheading5Zchn">
    <w:name w:val="Citavi Bibliography Subheading 5 Zchn"/>
    <w:basedOn w:val="Absatz-Standardschriftart"/>
    <w:link w:val="CitaviBibliographySubheading5"/>
    <w:uiPriority w:val="99"/>
    <w:rsid w:val="00BF2EAC"/>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BF2EAC"/>
    <w:pPr>
      <w:outlineLvl w:val="9"/>
    </w:pPr>
  </w:style>
  <w:style w:type="character" w:customStyle="1" w:styleId="CitaviBibliographySubheading6Zchn">
    <w:name w:val="Citavi Bibliography Subheading 6 Zchn"/>
    <w:basedOn w:val="Absatz-Standardschriftart"/>
    <w:link w:val="CitaviBibliographySubheading6"/>
    <w:uiPriority w:val="99"/>
    <w:rsid w:val="00BF2EAC"/>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BF2EAC"/>
    <w:pPr>
      <w:outlineLvl w:val="9"/>
    </w:pPr>
  </w:style>
  <w:style w:type="character" w:customStyle="1" w:styleId="CitaviBibliographySubheading7Zchn">
    <w:name w:val="Citavi Bibliography Subheading 7 Zchn"/>
    <w:basedOn w:val="Absatz-Standardschriftart"/>
    <w:link w:val="CitaviBibliographySubheading7"/>
    <w:uiPriority w:val="99"/>
    <w:rsid w:val="00BF2EAC"/>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BF2EAC"/>
    <w:pPr>
      <w:outlineLvl w:val="9"/>
    </w:pPr>
  </w:style>
  <w:style w:type="character" w:customStyle="1" w:styleId="CitaviBibliographySubheading8Zchn">
    <w:name w:val="Citavi Bibliography Subheading 8 Zchn"/>
    <w:basedOn w:val="Absatz-Standardschriftart"/>
    <w:link w:val="CitaviBibliographySubheading8"/>
    <w:uiPriority w:val="99"/>
    <w:rsid w:val="00BF2EAC"/>
    <w:rPr>
      <w:rFonts w:asciiTheme="majorHAnsi" w:eastAsiaTheme="majorEastAsia" w:hAnsiTheme="majorHAnsi" w:cstheme="majorBidi"/>
      <w:i/>
      <w:iCs/>
      <w:color w:val="272727" w:themeColor="text1" w:themeTint="D8"/>
      <w:sz w:val="21"/>
      <w:szCs w:val="21"/>
      <w:lang w:val="de-DE"/>
    </w:rPr>
  </w:style>
  <w:style w:type="paragraph" w:styleId="Listenabsatz">
    <w:name w:val="List Paragraph"/>
    <w:basedOn w:val="Standard"/>
    <w:uiPriority w:val="34"/>
    <w:qFormat/>
    <w:rsid w:val="00A73F0B"/>
    <w:pPr>
      <w:ind w:left="720"/>
      <w:contextualSpacing/>
    </w:pPr>
  </w:style>
  <w:style w:type="character" w:styleId="Kommentarzeichen">
    <w:name w:val="annotation reference"/>
    <w:basedOn w:val="Absatz-Standardschriftart"/>
    <w:uiPriority w:val="99"/>
    <w:semiHidden/>
    <w:unhideWhenUsed/>
    <w:rsid w:val="00CE0E16"/>
    <w:rPr>
      <w:sz w:val="16"/>
      <w:szCs w:val="16"/>
    </w:rPr>
  </w:style>
  <w:style w:type="paragraph" w:styleId="Kommentartext">
    <w:name w:val="annotation text"/>
    <w:basedOn w:val="Standard"/>
    <w:link w:val="KommentartextZchn"/>
    <w:uiPriority w:val="99"/>
    <w:semiHidden/>
    <w:unhideWhenUsed/>
    <w:rsid w:val="00CE0E1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E0E16"/>
    <w:rPr>
      <w:rFonts w:ascii="Arial" w:hAnsi="Arial"/>
      <w:sz w:val="20"/>
      <w:szCs w:val="20"/>
      <w:lang w:val="de-DE"/>
    </w:rPr>
  </w:style>
  <w:style w:type="paragraph" w:styleId="Kommentarthema">
    <w:name w:val="annotation subject"/>
    <w:basedOn w:val="Kommentartext"/>
    <w:next w:val="Kommentartext"/>
    <w:link w:val="KommentarthemaZchn"/>
    <w:uiPriority w:val="99"/>
    <w:semiHidden/>
    <w:unhideWhenUsed/>
    <w:rsid w:val="00CE0E16"/>
    <w:rPr>
      <w:b/>
      <w:bCs/>
    </w:rPr>
  </w:style>
  <w:style w:type="character" w:customStyle="1" w:styleId="KommentarthemaZchn">
    <w:name w:val="Kommentarthema Zchn"/>
    <w:basedOn w:val="KommentartextZchn"/>
    <w:link w:val="Kommentarthema"/>
    <w:uiPriority w:val="99"/>
    <w:semiHidden/>
    <w:rsid w:val="00CE0E16"/>
    <w:rPr>
      <w:rFonts w:ascii="Arial" w:hAnsi="Arial"/>
      <w:b/>
      <w:bCs/>
      <w:sz w:val="20"/>
      <w:szCs w:val="20"/>
      <w:lang w:val="de-DE"/>
    </w:rPr>
  </w:style>
  <w:style w:type="character" w:styleId="NichtaufgelsteErwhnung">
    <w:name w:val="Unresolved Mention"/>
    <w:basedOn w:val="Absatz-Standardschriftart"/>
    <w:uiPriority w:val="99"/>
    <w:semiHidden/>
    <w:unhideWhenUsed/>
    <w:rsid w:val="000746A3"/>
    <w:rPr>
      <w:color w:val="605E5C"/>
      <w:shd w:val="clear" w:color="auto" w:fill="E1DFDD"/>
    </w:rPr>
  </w:style>
  <w:style w:type="paragraph" w:styleId="StandardWeb">
    <w:name w:val="Normal (Web)"/>
    <w:basedOn w:val="Standard"/>
    <w:uiPriority w:val="99"/>
    <w:unhideWhenUsed/>
    <w:rsid w:val="003146E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146E0"/>
    <w:rPr>
      <w:b/>
      <w:bCs/>
    </w:rPr>
  </w:style>
  <w:style w:type="character" w:styleId="Hervorhebung">
    <w:name w:val="Emphasis"/>
    <w:basedOn w:val="Absatz-Standardschriftart"/>
    <w:uiPriority w:val="20"/>
    <w:qFormat/>
    <w:rsid w:val="003146E0"/>
    <w:rPr>
      <w:i/>
      <w:iCs/>
    </w:rPr>
  </w:style>
  <w:style w:type="character" w:styleId="Buchtitel">
    <w:name w:val="Book Title"/>
    <w:basedOn w:val="Absatz-Standardschriftart"/>
    <w:uiPriority w:val="33"/>
    <w:qFormat/>
    <w:rsid w:val="007478EA"/>
    <w:rPr>
      <w:b/>
      <w:bCs/>
      <w:i/>
      <w:iCs/>
      <w:spacing w:val="5"/>
    </w:rPr>
  </w:style>
  <w:style w:type="character" w:styleId="IntensiverVerweis">
    <w:name w:val="Intense Reference"/>
    <w:basedOn w:val="Absatz-Standardschriftart"/>
    <w:uiPriority w:val="32"/>
    <w:qFormat/>
    <w:rsid w:val="007478EA"/>
    <w:rPr>
      <w:b/>
      <w:bCs/>
      <w:smallCaps/>
      <w:color w:val="4472C4" w:themeColor="accent1"/>
      <w:spacing w:val="5"/>
    </w:rPr>
  </w:style>
  <w:style w:type="character" w:styleId="SchwacherVerweis">
    <w:name w:val="Subtle Reference"/>
    <w:basedOn w:val="Absatz-Standardschriftart"/>
    <w:uiPriority w:val="31"/>
    <w:qFormat/>
    <w:rsid w:val="007478EA"/>
    <w:rPr>
      <w:smallCaps/>
      <w:color w:val="5A5A5A" w:themeColor="text1" w:themeTint="A5"/>
    </w:rPr>
  </w:style>
  <w:style w:type="character" w:styleId="IntensiveHervorhebung">
    <w:name w:val="Intense Emphasis"/>
    <w:basedOn w:val="Absatz-Standardschriftart"/>
    <w:uiPriority w:val="21"/>
    <w:qFormat/>
    <w:rsid w:val="007478EA"/>
    <w:rPr>
      <w:i/>
      <w:iCs/>
      <w:color w:val="4472C4" w:themeColor="accent1"/>
    </w:rPr>
  </w:style>
  <w:style w:type="paragraph" w:styleId="IntensivesZitat">
    <w:name w:val="Intense Quote"/>
    <w:basedOn w:val="Standard"/>
    <w:next w:val="Standard"/>
    <w:link w:val="IntensivesZitatZchn"/>
    <w:uiPriority w:val="30"/>
    <w:qFormat/>
    <w:rsid w:val="007478E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478EA"/>
    <w:rPr>
      <w:rFonts w:ascii="Arial" w:hAnsi="Arial"/>
      <w:i/>
      <w:iCs/>
      <w:color w:val="4472C4" w:themeColor="accent1"/>
      <w:lang w:val="de-DE"/>
    </w:rPr>
  </w:style>
  <w:style w:type="table" w:styleId="MittlereListe1-Akzent1">
    <w:name w:val="Medium List 1 Accen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478E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478E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478E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478E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478E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478E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478E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478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478EA"/>
    <w:rPr>
      <w:i/>
      <w:iCs/>
    </w:rPr>
  </w:style>
  <w:style w:type="character" w:styleId="HTMLSchreibmaschine">
    <w:name w:val="HTML Typewriter"/>
    <w:basedOn w:val="Absatz-Standardschriftart"/>
    <w:uiPriority w:val="99"/>
    <w:semiHidden/>
    <w:unhideWhenUsed/>
    <w:rsid w:val="007478EA"/>
    <w:rPr>
      <w:rFonts w:ascii="Consolas" w:hAnsi="Consolas"/>
      <w:sz w:val="20"/>
      <w:szCs w:val="20"/>
    </w:rPr>
  </w:style>
  <w:style w:type="character" w:styleId="HTMLBeispiel">
    <w:name w:val="HTML Sample"/>
    <w:basedOn w:val="Absatz-Standardschriftart"/>
    <w:uiPriority w:val="99"/>
    <w:semiHidden/>
    <w:unhideWhenUsed/>
    <w:rsid w:val="007478EA"/>
    <w:rPr>
      <w:rFonts w:ascii="Consolas" w:hAnsi="Consolas"/>
      <w:sz w:val="24"/>
      <w:szCs w:val="24"/>
    </w:rPr>
  </w:style>
  <w:style w:type="paragraph" w:styleId="HTMLVorformatiert">
    <w:name w:val="HTML Preformatted"/>
    <w:basedOn w:val="Standard"/>
    <w:link w:val="HTMLVorformatiertZchn"/>
    <w:uiPriority w:val="99"/>
    <w:semiHidden/>
    <w:unhideWhenUsed/>
    <w:rsid w:val="007478E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478EA"/>
    <w:rPr>
      <w:rFonts w:ascii="Consolas" w:hAnsi="Consolas"/>
      <w:sz w:val="20"/>
      <w:szCs w:val="20"/>
      <w:lang w:val="de-DE"/>
    </w:rPr>
  </w:style>
  <w:style w:type="character" w:styleId="HTMLTastatur">
    <w:name w:val="HTML Keyboard"/>
    <w:basedOn w:val="Absatz-Standardschriftart"/>
    <w:uiPriority w:val="99"/>
    <w:semiHidden/>
    <w:unhideWhenUsed/>
    <w:rsid w:val="007478EA"/>
    <w:rPr>
      <w:rFonts w:ascii="Consolas" w:hAnsi="Consolas"/>
      <w:sz w:val="20"/>
      <w:szCs w:val="20"/>
    </w:rPr>
  </w:style>
  <w:style w:type="character" w:styleId="HTMLDefinition">
    <w:name w:val="HTML Definition"/>
    <w:basedOn w:val="Absatz-Standardschriftart"/>
    <w:uiPriority w:val="99"/>
    <w:semiHidden/>
    <w:unhideWhenUsed/>
    <w:rsid w:val="007478EA"/>
    <w:rPr>
      <w:i/>
      <w:iCs/>
    </w:rPr>
  </w:style>
  <w:style w:type="character" w:styleId="HTMLCode">
    <w:name w:val="HTML Code"/>
    <w:basedOn w:val="Absatz-Standardschriftart"/>
    <w:uiPriority w:val="99"/>
    <w:semiHidden/>
    <w:unhideWhenUsed/>
    <w:rsid w:val="007478EA"/>
    <w:rPr>
      <w:rFonts w:ascii="Consolas" w:hAnsi="Consolas"/>
      <w:sz w:val="20"/>
      <w:szCs w:val="20"/>
    </w:rPr>
  </w:style>
  <w:style w:type="character" w:styleId="HTMLZitat">
    <w:name w:val="HTML Cite"/>
    <w:basedOn w:val="Absatz-Standardschriftart"/>
    <w:uiPriority w:val="99"/>
    <w:semiHidden/>
    <w:unhideWhenUsed/>
    <w:rsid w:val="007478EA"/>
    <w:rPr>
      <w:i/>
      <w:iCs/>
    </w:rPr>
  </w:style>
  <w:style w:type="paragraph" w:styleId="HTMLAdresse">
    <w:name w:val="HTML Address"/>
    <w:basedOn w:val="Standard"/>
    <w:link w:val="HTMLAdresseZchn"/>
    <w:uiPriority w:val="99"/>
    <w:semiHidden/>
    <w:unhideWhenUsed/>
    <w:rsid w:val="007478EA"/>
    <w:pPr>
      <w:spacing w:after="0" w:line="240" w:lineRule="auto"/>
    </w:pPr>
    <w:rPr>
      <w:i/>
      <w:iCs/>
    </w:rPr>
  </w:style>
  <w:style w:type="character" w:customStyle="1" w:styleId="HTMLAdresseZchn">
    <w:name w:val="HTML Adresse Zchn"/>
    <w:basedOn w:val="Absatz-Standardschriftart"/>
    <w:link w:val="HTMLAdresse"/>
    <w:uiPriority w:val="99"/>
    <w:semiHidden/>
    <w:rsid w:val="007478EA"/>
    <w:rPr>
      <w:rFonts w:ascii="Arial" w:hAnsi="Arial"/>
      <w:i/>
      <w:iCs/>
      <w:lang w:val="de-DE"/>
    </w:rPr>
  </w:style>
  <w:style w:type="character" w:styleId="HTMLAkronym">
    <w:name w:val="HTML Acronym"/>
    <w:basedOn w:val="Absatz-Standardschriftart"/>
    <w:uiPriority w:val="99"/>
    <w:semiHidden/>
    <w:unhideWhenUsed/>
    <w:rsid w:val="007478EA"/>
  </w:style>
  <w:style w:type="paragraph" w:styleId="NurText">
    <w:name w:val="Plain Text"/>
    <w:basedOn w:val="Standard"/>
    <w:link w:val="NurTextZchn"/>
    <w:uiPriority w:val="99"/>
    <w:semiHidden/>
    <w:unhideWhenUsed/>
    <w:rsid w:val="007478E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478EA"/>
    <w:rPr>
      <w:rFonts w:ascii="Consolas" w:hAnsi="Consolas"/>
      <w:sz w:val="21"/>
      <w:szCs w:val="21"/>
      <w:lang w:val="de-DE"/>
    </w:rPr>
  </w:style>
  <w:style w:type="paragraph" w:styleId="Dokumentstruktur">
    <w:name w:val="Document Map"/>
    <w:basedOn w:val="Standard"/>
    <w:link w:val="DokumentstrukturZchn"/>
    <w:uiPriority w:val="99"/>
    <w:semiHidden/>
    <w:unhideWhenUsed/>
    <w:rsid w:val="007478E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478EA"/>
    <w:rPr>
      <w:rFonts w:ascii="Segoe UI" w:hAnsi="Segoe UI" w:cs="Segoe UI"/>
      <w:sz w:val="16"/>
      <w:szCs w:val="16"/>
      <w:lang w:val="de-DE"/>
    </w:rPr>
  </w:style>
  <w:style w:type="character" w:styleId="BesuchterLink">
    <w:name w:val="FollowedHyperlink"/>
    <w:basedOn w:val="Absatz-Standardschriftart"/>
    <w:uiPriority w:val="99"/>
    <w:semiHidden/>
    <w:unhideWhenUsed/>
    <w:rsid w:val="007478EA"/>
    <w:rPr>
      <w:color w:val="954F72" w:themeColor="followedHyperlink"/>
      <w:u w:val="single"/>
    </w:rPr>
  </w:style>
  <w:style w:type="paragraph" w:styleId="Blocktext">
    <w:name w:val="Block Text"/>
    <w:basedOn w:val="Standard"/>
    <w:uiPriority w:val="99"/>
    <w:semiHidden/>
    <w:unhideWhenUsed/>
    <w:rsid w:val="007478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7478E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478EA"/>
    <w:rPr>
      <w:rFonts w:ascii="Arial" w:hAnsi="Arial"/>
      <w:sz w:val="16"/>
      <w:szCs w:val="16"/>
      <w:lang w:val="de-DE"/>
    </w:rPr>
  </w:style>
  <w:style w:type="paragraph" w:styleId="Textkrper-Einzug2">
    <w:name w:val="Body Text Indent 2"/>
    <w:basedOn w:val="Standard"/>
    <w:link w:val="Textkrper-Einzug2Zchn"/>
    <w:uiPriority w:val="99"/>
    <w:semiHidden/>
    <w:unhideWhenUsed/>
    <w:rsid w:val="007478E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478EA"/>
    <w:rPr>
      <w:rFonts w:ascii="Arial" w:hAnsi="Arial"/>
      <w:lang w:val="de-DE"/>
    </w:rPr>
  </w:style>
  <w:style w:type="paragraph" w:styleId="Textkrper3">
    <w:name w:val="Body Text 3"/>
    <w:basedOn w:val="Standard"/>
    <w:link w:val="Textkrper3Zchn"/>
    <w:uiPriority w:val="99"/>
    <w:semiHidden/>
    <w:unhideWhenUsed/>
    <w:rsid w:val="007478EA"/>
    <w:pPr>
      <w:spacing w:after="120"/>
    </w:pPr>
    <w:rPr>
      <w:sz w:val="16"/>
      <w:szCs w:val="16"/>
    </w:rPr>
  </w:style>
  <w:style w:type="character" w:customStyle="1" w:styleId="Textkrper3Zchn">
    <w:name w:val="Textkörper 3 Zchn"/>
    <w:basedOn w:val="Absatz-Standardschriftart"/>
    <w:link w:val="Textkrper3"/>
    <w:uiPriority w:val="99"/>
    <w:semiHidden/>
    <w:rsid w:val="007478EA"/>
    <w:rPr>
      <w:rFonts w:ascii="Arial" w:hAnsi="Arial"/>
      <w:sz w:val="16"/>
      <w:szCs w:val="16"/>
      <w:lang w:val="de-DE"/>
    </w:rPr>
  </w:style>
  <w:style w:type="paragraph" w:styleId="Textkrper2">
    <w:name w:val="Body Text 2"/>
    <w:basedOn w:val="Standard"/>
    <w:link w:val="Textkrper2Zchn"/>
    <w:uiPriority w:val="99"/>
    <w:semiHidden/>
    <w:unhideWhenUsed/>
    <w:rsid w:val="007478EA"/>
    <w:pPr>
      <w:spacing w:after="120" w:line="480" w:lineRule="auto"/>
    </w:pPr>
  </w:style>
  <w:style w:type="character" w:customStyle="1" w:styleId="Textkrper2Zchn">
    <w:name w:val="Textkörper 2 Zchn"/>
    <w:basedOn w:val="Absatz-Standardschriftart"/>
    <w:link w:val="Textkrper2"/>
    <w:uiPriority w:val="99"/>
    <w:semiHidden/>
    <w:rsid w:val="007478EA"/>
    <w:rPr>
      <w:rFonts w:ascii="Arial" w:hAnsi="Arial"/>
      <w:lang w:val="de-DE"/>
    </w:rPr>
  </w:style>
  <w:style w:type="paragraph" w:styleId="Fu-Endnotenberschrift">
    <w:name w:val="Note Heading"/>
    <w:basedOn w:val="Standard"/>
    <w:next w:val="Standard"/>
    <w:link w:val="Fu-EndnotenberschriftZchn"/>
    <w:uiPriority w:val="99"/>
    <w:semiHidden/>
    <w:unhideWhenUsed/>
    <w:rsid w:val="007478E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478EA"/>
    <w:rPr>
      <w:rFonts w:ascii="Arial" w:hAnsi="Arial"/>
      <w:lang w:val="de-DE"/>
    </w:rPr>
  </w:style>
  <w:style w:type="paragraph" w:styleId="Textkrper-Zeileneinzug">
    <w:name w:val="Body Text Indent"/>
    <w:basedOn w:val="Standard"/>
    <w:link w:val="Textkrper-ZeileneinzugZchn"/>
    <w:uiPriority w:val="99"/>
    <w:semiHidden/>
    <w:unhideWhenUsed/>
    <w:rsid w:val="007478EA"/>
    <w:pPr>
      <w:spacing w:after="120"/>
      <w:ind w:left="283"/>
    </w:pPr>
  </w:style>
  <w:style w:type="character" w:customStyle="1" w:styleId="Textkrper-ZeileneinzugZchn">
    <w:name w:val="Textkörper-Zeileneinzug Zchn"/>
    <w:basedOn w:val="Absatz-Standardschriftart"/>
    <w:link w:val="Textkrper-Zeileneinzug"/>
    <w:uiPriority w:val="99"/>
    <w:semiHidden/>
    <w:rsid w:val="007478EA"/>
    <w:rPr>
      <w:rFonts w:ascii="Arial" w:hAnsi="Arial"/>
      <w:lang w:val="de-DE"/>
    </w:rPr>
  </w:style>
  <w:style w:type="paragraph" w:styleId="Textkrper-Erstzeileneinzug2">
    <w:name w:val="Body Text First Indent 2"/>
    <w:basedOn w:val="Textkrper-Zeileneinzug"/>
    <w:link w:val="Textkrper-Erstzeileneinzug2Zchn"/>
    <w:uiPriority w:val="99"/>
    <w:semiHidden/>
    <w:unhideWhenUsed/>
    <w:rsid w:val="007478E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478EA"/>
    <w:rPr>
      <w:rFonts w:ascii="Arial" w:hAnsi="Arial"/>
      <w:lang w:val="de-DE"/>
    </w:rPr>
  </w:style>
  <w:style w:type="paragraph" w:styleId="Textkrper">
    <w:name w:val="Body Text"/>
    <w:basedOn w:val="Standard"/>
    <w:link w:val="TextkrperZchn"/>
    <w:uiPriority w:val="99"/>
    <w:semiHidden/>
    <w:unhideWhenUsed/>
    <w:rsid w:val="007478EA"/>
    <w:pPr>
      <w:spacing w:after="120"/>
    </w:pPr>
  </w:style>
  <w:style w:type="character" w:customStyle="1" w:styleId="TextkrperZchn">
    <w:name w:val="Textkörper Zchn"/>
    <w:basedOn w:val="Absatz-Standardschriftart"/>
    <w:link w:val="Textkrper"/>
    <w:uiPriority w:val="99"/>
    <w:semiHidden/>
    <w:rsid w:val="007478EA"/>
    <w:rPr>
      <w:rFonts w:ascii="Arial" w:hAnsi="Arial"/>
      <w:lang w:val="de-DE"/>
    </w:rPr>
  </w:style>
  <w:style w:type="paragraph" w:styleId="Textkrper-Erstzeileneinzug">
    <w:name w:val="Body Text First Indent"/>
    <w:basedOn w:val="Textkrper"/>
    <w:link w:val="Textkrper-ErstzeileneinzugZchn"/>
    <w:uiPriority w:val="99"/>
    <w:semiHidden/>
    <w:unhideWhenUsed/>
    <w:rsid w:val="007478E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478EA"/>
    <w:rPr>
      <w:rFonts w:ascii="Arial" w:hAnsi="Arial"/>
      <w:lang w:val="de-DE"/>
    </w:rPr>
  </w:style>
  <w:style w:type="paragraph" w:styleId="Datum">
    <w:name w:val="Date"/>
    <w:basedOn w:val="Standard"/>
    <w:next w:val="Standard"/>
    <w:link w:val="DatumZchn"/>
    <w:uiPriority w:val="99"/>
    <w:semiHidden/>
    <w:unhideWhenUsed/>
    <w:rsid w:val="007478EA"/>
  </w:style>
  <w:style w:type="character" w:customStyle="1" w:styleId="DatumZchn">
    <w:name w:val="Datum Zchn"/>
    <w:basedOn w:val="Absatz-Standardschriftart"/>
    <w:link w:val="Datum"/>
    <w:uiPriority w:val="99"/>
    <w:semiHidden/>
    <w:rsid w:val="007478EA"/>
    <w:rPr>
      <w:rFonts w:ascii="Arial" w:hAnsi="Arial"/>
      <w:lang w:val="de-DE"/>
    </w:rPr>
  </w:style>
  <w:style w:type="paragraph" w:styleId="Anrede">
    <w:name w:val="Salutation"/>
    <w:basedOn w:val="Standard"/>
    <w:next w:val="Standard"/>
    <w:link w:val="AnredeZchn"/>
    <w:uiPriority w:val="99"/>
    <w:semiHidden/>
    <w:unhideWhenUsed/>
    <w:rsid w:val="007478EA"/>
  </w:style>
  <w:style w:type="character" w:customStyle="1" w:styleId="AnredeZchn">
    <w:name w:val="Anrede Zchn"/>
    <w:basedOn w:val="Absatz-Standardschriftart"/>
    <w:link w:val="Anrede"/>
    <w:uiPriority w:val="99"/>
    <w:semiHidden/>
    <w:rsid w:val="007478EA"/>
    <w:rPr>
      <w:rFonts w:ascii="Arial" w:hAnsi="Arial"/>
      <w:lang w:val="de-DE"/>
    </w:rPr>
  </w:style>
  <w:style w:type="paragraph" w:styleId="Untertitel">
    <w:name w:val="Subtitle"/>
    <w:basedOn w:val="Standard"/>
    <w:next w:val="Standard"/>
    <w:link w:val="UntertitelZchn"/>
    <w:uiPriority w:val="11"/>
    <w:qFormat/>
    <w:rsid w:val="007478EA"/>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7478EA"/>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7478E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478EA"/>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7478EA"/>
    <w:pPr>
      <w:spacing w:after="120"/>
      <w:ind w:left="1415"/>
      <w:contextualSpacing/>
    </w:pPr>
  </w:style>
  <w:style w:type="paragraph" w:styleId="Listenfortsetzung4">
    <w:name w:val="List Continue 4"/>
    <w:basedOn w:val="Standard"/>
    <w:uiPriority w:val="99"/>
    <w:semiHidden/>
    <w:unhideWhenUsed/>
    <w:rsid w:val="007478EA"/>
    <w:pPr>
      <w:spacing w:after="120"/>
      <w:ind w:left="1132"/>
      <w:contextualSpacing/>
    </w:pPr>
  </w:style>
  <w:style w:type="paragraph" w:styleId="Listenfortsetzung3">
    <w:name w:val="List Continue 3"/>
    <w:basedOn w:val="Standard"/>
    <w:uiPriority w:val="99"/>
    <w:semiHidden/>
    <w:unhideWhenUsed/>
    <w:rsid w:val="007478EA"/>
    <w:pPr>
      <w:spacing w:after="120"/>
      <w:ind w:left="849"/>
      <w:contextualSpacing/>
    </w:pPr>
  </w:style>
  <w:style w:type="paragraph" w:styleId="Listenfortsetzung2">
    <w:name w:val="List Continue 2"/>
    <w:basedOn w:val="Standard"/>
    <w:uiPriority w:val="99"/>
    <w:semiHidden/>
    <w:unhideWhenUsed/>
    <w:rsid w:val="007478EA"/>
    <w:pPr>
      <w:spacing w:after="120"/>
      <w:ind w:left="566"/>
      <w:contextualSpacing/>
    </w:pPr>
  </w:style>
  <w:style w:type="paragraph" w:styleId="Listenfortsetzung">
    <w:name w:val="List Continue"/>
    <w:basedOn w:val="Standard"/>
    <w:uiPriority w:val="99"/>
    <w:semiHidden/>
    <w:unhideWhenUsed/>
    <w:rsid w:val="007478EA"/>
    <w:pPr>
      <w:spacing w:after="120"/>
      <w:ind w:left="283"/>
      <w:contextualSpacing/>
    </w:pPr>
  </w:style>
  <w:style w:type="paragraph" w:styleId="Unterschrift">
    <w:name w:val="Signature"/>
    <w:basedOn w:val="Standard"/>
    <w:link w:val="UnterschriftZchn"/>
    <w:uiPriority w:val="99"/>
    <w:semiHidden/>
    <w:unhideWhenUsed/>
    <w:rsid w:val="007478EA"/>
    <w:pPr>
      <w:spacing w:after="0" w:line="240" w:lineRule="auto"/>
      <w:ind w:left="4252"/>
    </w:pPr>
  </w:style>
  <w:style w:type="character" w:customStyle="1" w:styleId="UnterschriftZchn">
    <w:name w:val="Unterschrift Zchn"/>
    <w:basedOn w:val="Absatz-Standardschriftart"/>
    <w:link w:val="Unterschrift"/>
    <w:uiPriority w:val="99"/>
    <w:semiHidden/>
    <w:rsid w:val="007478EA"/>
    <w:rPr>
      <w:rFonts w:ascii="Arial" w:hAnsi="Arial"/>
      <w:lang w:val="de-DE"/>
    </w:rPr>
  </w:style>
  <w:style w:type="paragraph" w:styleId="Gruformel">
    <w:name w:val="Closing"/>
    <w:basedOn w:val="Standard"/>
    <w:link w:val="GruformelZchn"/>
    <w:uiPriority w:val="99"/>
    <w:semiHidden/>
    <w:unhideWhenUsed/>
    <w:rsid w:val="007478EA"/>
    <w:pPr>
      <w:spacing w:after="0" w:line="240" w:lineRule="auto"/>
      <w:ind w:left="4252"/>
    </w:pPr>
  </w:style>
  <w:style w:type="character" w:customStyle="1" w:styleId="GruformelZchn">
    <w:name w:val="Grußformel Zchn"/>
    <w:basedOn w:val="Absatz-Standardschriftart"/>
    <w:link w:val="Gruformel"/>
    <w:uiPriority w:val="99"/>
    <w:semiHidden/>
    <w:rsid w:val="007478EA"/>
    <w:rPr>
      <w:rFonts w:ascii="Arial" w:hAnsi="Arial"/>
      <w:lang w:val="de-DE"/>
    </w:rPr>
  </w:style>
  <w:style w:type="paragraph" w:styleId="Listennummer5">
    <w:name w:val="List Number 5"/>
    <w:basedOn w:val="Standard"/>
    <w:uiPriority w:val="99"/>
    <w:semiHidden/>
    <w:unhideWhenUsed/>
    <w:rsid w:val="007478EA"/>
    <w:pPr>
      <w:numPr>
        <w:numId w:val="9"/>
      </w:numPr>
      <w:contextualSpacing/>
    </w:pPr>
  </w:style>
  <w:style w:type="paragraph" w:styleId="Listennummer4">
    <w:name w:val="List Number 4"/>
    <w:basedOn w:val="Standard"/>
    <w:uiPriority w:val="99"/>
    <w:semiHidden/>
    <w:unhideWhenUsed/>
    <w:rsid w:val="007478EA"/>
    <w:pPr>
      <w:numPr>
        <w:numId w:val="10"/>
      </w:numPr>
      <w:contextualSpacing/>
    </w:pPr>
  </w:style>
  <w:style w:type="paragraph" w:styleId="Listennummer3">
    <w:name w:val="List Number 3"/>
    <w:basedOn w:val="Standard"/>
    <w:uiPriority w:val="99"/>
    <w:semiHidden/>
    <w:unhideWhenUsed/>
    <w:rsid w:val="007478EA"/>
    <w:pPr>
      <w:numPr>
        <w:numId w:val="11"/>
      </w:numPr>
      <w:contextualSpacing/>
    </w:pPr>
  </w:style>
  <w:style w:type="paragraph" w:styleId="Listennummer2">
    <w:name w:val="List Number 2"/>
    <w:basedOn w:val="Standard"/>
    <w:uiPriority w:val="99"/>
    <w:semiHidden/>
    <w:unhideWhenUsed/>
    <w:rsid w:val="007478EA"/>
    <w:pPr>
      <w:numPr>
        <w:numId w:val="12"/>
      </w:numPr>
      <w:contextualSpacing/>
    </w:pPr>
  </w:style>
  <w:style w:type="paragraph" w:styleId="Aufzhlungszeichen5">
    <w:name w:val="List Bullet 5"/>
    <w:basedOn w:val="Standard"/>
    <w:uiPriority w:val="99"/>
    <w:semiHidden/>
    <w:unhideWhenUsed/>
    <w:rsid w:val="007478EA"/>
    <w:pPr>
      <w:numPr>
        <w:numId w:val="13"/>
      </w:numPr>
      <w:contextualSpacing/>
    </w:pPr>
  </w:style>
  <w:style w:type="paragraph" w:styleId="Aufzhlungszeichen4">
    <w:name w:val="List Bullet 4"/>
    <w:basedOn w:val="Standard"/>
    <w:uiPriority w:val="99"/>
    <w:semiHidden/>
    <w:unhideWhenUsed/>
    <w:rsid w:val="007478EA"/>
    <w:pPr>
      <w:numPr>
        <w:numId w:val="14"/>
      </w:numPr>
      <w:contextualSpacing/>
    </w:pPr>
  </w:style>
  <w:style w:type="paragraph" w:styleId="Aufzhlungszeichen3">
    <w:name w:val="List Bullet 3"/>
    <w:basedOn w:val="Standard"/>
    <w:uiPriority w:val="99"/>
    <w:semiHidden/>
    <w:unhideWhenUsed/>
    <w:rsid w:val="007478EA"/>
    <w:pPr>
      <w:numPr>
        <w:numId w:val="15"/>
      </w:numPr>
      <w:contextualSpacing/>
    </w:pPr>
  </w:style>
  <w:style w:type="paragraph" w:styleId="Aufzhlungszeichen2">
    <w:name w:val="List Bullet 2"/>
    <w:basedOn w:val="Standard"/>
    <w:uiPriority w:val="99"/>
    <w:semiHidden/>
    <w:unhideWhenUsed/>
    <w:rsid w:val="007478EA"/>
    <w:pPr>
      <w:numPr>
        <w:numId w:val="16"/>
      </w:numPr>
      <w:contextualSpacing/>
    </w:pPr>
  </w:style>
  <w:style w:type="paragraph" w:styleId="Liste5">
    <w:name w:val="List 5"/>
    <w:basedOn w:val="Standard"/>
    <w:uiPriority w:val="99"/>
    <w:semiHidden/>
    <w:unhideWhenUsed/>
    <w:rsid w:val="007478EA"/>
    <w:pPr>
      <w:ind w:left="1415" w:hanging="283"/>
      <w:contextualSpacing/>
    </w:pPr>
  </w:style>
  <w:style w:type="paragraph" w:styleId="Liste4">
    <w:name w:val="List 4"/>
    <w:basedOn w:val="Standard"/>
    <w:uiPriority w:val="99"/>
    <w:semiHidden/>
    <w:unhideWhenUsed/>
    <w:rsid w:val="007478EA"/>
    <w:pPr>
      <w:ind w:left="1132" w:hanging="283"/>
      <w:contextualSpacing/>
    </w:pPr>
  </w:style>
  <w:style w:type="paragraph" w:styleId="Liste3">
    <w:name w:val="List 3"/>
    <w:basedOn w:val="Standard"/>
    <w:uiPriority w:val="99"/>
    <w:semiHidden/>
    <w:unhideWhenUsed/>
    <w:rsid w:val="007478EA"/>
    <w:pPr>
      <w:ind w:left="849" w:hanging="283"/>
      <w:contextualSpacing/>
    </w:pPr>
  </w:style>
  <w:style w:type="paragraph" w:styleId="Liste2">
    <w:name w:val="List 2"/>
    <w:basedOn w:val="Standard"/>
    <w:uiPriority w:val="99"/>
    <w:semiHidden/>
    <w:unhideWhenUsed/>
    <w:rsid w:val="007478EA"/>
    <w:pPr>
      <w:ind w:left="566" w:hanging="283"/>
      <w:contextualSpacing/>
    </w:pPr>
  </w:style>
  <w:style w:type="paragraph" w:styleId="Listennummer">
    <w:name w:val="List Number"/>
    <w:basedOn w:val="Standard"/>
    <w:uiPriority w:val="99"/>
    <w:semiHidden/>
    <w:unhideWhenUsed/>
    <w:rsid w:val="007478EA"/>
    <w:pPr>
      <w:numPr>
        <w:numId w:val="17"/>
      </w:numPr>
      <w:contextualSpacing/>
    </w:pPr>
  </w:style>
  <w:style w:type="paragraph" w:styleId="Aufzhlungszeichen">
    <w:name w:val="List Bullet"/>
    <w:basedOn w:val="Standard"/>
    <w:uiPriority w:val="99"/>
    <w:semiHidden/>
    <w:unhideWhenUsed/>
    <w:rsid w:val="007478EA"/>
    <w:pPr>
      <w:numPr>
        <w:numId w:val="18"/>
      </w:numPr>
      <w:contextualSpacing/>
    </w:pPr>
  </w:style>
  <w:style w:type="paragraph" w:styleId="Liste">
    <w:name w:val="List"/>
    <w:basedOn w:val="Standard"/>
    <w:uiPriority w:val="99"/>
    <w:semiHidden/>
    <w:unhideWhenUsed/>
    <w:rsid w:val="007478EA"/>
    <w:pPr>
      <w:ind w:left="283" w:hanging="283"/>
      <w:contextualSpacing/>
    </w:pPr>
  </w:style>
  <w:style w:type="paragraph" w:styleId="RGV-berschrift">
    <w:name w:val="toa heading"/>
    <w:basedOn w:val="Standard"/>
    <w:next w:val="Standard"/>
    <w:uiPriority w:val="99"/>
    <w:semiHidden/>
    <w:unhideWhenUsed/>
    <w:rsid w:val="007478E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478E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7478EA"/>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7478EA"/>
    <w:pPr>
      <w:spacing w:after="0"/>
      <w:ind w:left="220" w:hanging="220"/>
    </w:pPr>
  </w:style>
  <w:style w:type="character" w:styleId="Seitenzahl">
    <w:name w:val="page number"/>
    <w:basedOn w:val="Absatz-Standardschriftart"/>
    <w:uiPriority w:val="99"/>
    <w:semiHidden/>
    <w:unhideWhenUsed/>
    <w:rsid w:val="007478EA"/>
  </w:style>
  <w:style w:type="character" w:styleId="Zeilennummer">
    <w:name w:val="line number"/>
    <w:basedOn w:val="Absatz-Standardschriftart"/>
    <w:uiPriority w:val="99"/>
    <w:semiHidden/>
    <w:unhideWhenUsed/>
    <w:rsid w:val="007478EA"/>
  </w:style>
  <w:style w:type="paragraph" w:styleId="Umschlagabsenderadresse">
    <w:name w:val="envelope return"/>
    <w:basedOn w:val="Standard"/>
    <w:uiPriority w:val="99"/>
    <w:semiHidden/>
    <w:unhideWhenUsed/>
    <w:rsid w:val="007478E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478E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7478EA"/>
    <w:pPr>
      <w:spacing w:after="0" w:line="240" w:lineRule="auto"/>
      <w:ind w:left="220" w:hanging="220"/>
    </w:pPr>
  </w:style>
  <w:style w:type="paragraph" w:styleId="Indexberschrift">
    <w:name w:val="index heading"/>
    <w:basedOn w:val="Standard"/>
    <w:next w:val="Index1"/>
    <w:uiPriority w:val="99"/>
    <w:semiHidden/>
    <w:unhideWhenUsed/>
    <w:rsid w:val="007478EA"/>
    <w:rPr>
      <w:rFonts w:asciiTheme="majorHAnsi" w:eastAsiaTheme="majorEastAsia" w:hAnsiTheme="majorHAnsi" w:cstheme="majorBidi"/>
      <w:b/>
      <w:bCs/>
    </w:rPr>
  </w:style>
  <w:style w:type="paragraph" w:styleId="Standardeinzug">
    <w:name w:val="Normal Indent"/>
    <w:basedOn w:val="Standard"/>
    <w:uiPriority w:val="99"/>
    <w:semiHidden/>
    <w:unhideWhenUsed/>
    <w:rsid w:val="007478EA"/>
    <w:pPr>
      <w:ind w:left="708"/>
    </w:pPr>
  </w:style>
  <w:style w:type="paragraph" w:styleId="Verzeichnis9">
    <w:name w:val="toc 9"/>
    <w:basedOn w:val="Standard"/>
    <w:next w:val="Standard"/>
    <w:autoRedefine/>
    <w:uiPriority w:val="39"/>
    <w:semiHidden/>
    <w:unhideWhenUsed/>
    <w:rsid w:val="007478EA"/>
    <w:pPr>
      <w:spacing w:after="100"/>
      <w:ind w:left="1760"/>
    </w:pPr>
  </w:style>
  <w:style w:type="paragraph" w:styleId="Verzeichnis8">
    <w:name w:val="toc 8"/>
    <w:basedOn w:val="Standard"/>
    <w:next w:val="Standard"/>
    <w:autoRedefine/>
    <w:uiPriority w:val="39"/>
    <w:semiHidden/>
    <w:unhideWhenUsed/>
    <w:rsid w:val="007478EA"/>
    <w:pPr>
      <w:spacing w:after="100"/>
      <w:ind w:left="1540"/>
    </w:pPr>
  </w:style>
  <w:style w:type="paragraph" w:styleId="Verzeichnis7">
    <w:name w:val="toc 7"/>
    <w:basedOn w:val="Standard"/>
    <w:next w:val="Standard"/>
    <w:autoRedefine/>
    <w:uiPriority w:val="39"/>
    <w:semiHidden/>
    <w:unhideWhenUsed/>
    <w:rsid w:val="007478EA"/>
    <w:pPr>
      <w:spacing w:after="100"/>
      <w:ind w:left="1320"/>
    </w:pPr>
  </w:style>
  <w:style w:type="paragraph" w:styleId="Verzeichnis6">
    <w:name w:val="toc 6"/>
    <w:basedOn w:val="Standard"/>
    <w:next w:val="Standard"/>
    <w:autoRedefine/>
    <w:uiPriority w:val="39"/>
    <w:semiHidden/>
    <w:unhideWhenUsed/>
    <w:rsid w:val="007478EA"/>
    <w:pPr>
      <w:spacing w:after="100"/>
      <w:ind w:left="1100"/>
    </w:pPr>
  </w:style>
  <w:style w:type="paragraph" w:styleId="Verzeichnis5">
    <w:name w:val="toc 5"/>
    <w:basedOn w:val="Standard"/>
    <w:next w:val="Standard"/>
    <w:autoRedefine/>
    <w:uiPriority w:val="39"/>
    <w:semiHidden/>
    <w:unhideWhenUsed/>
    <w:rsid w:val="007478EA"/>
    <w:pPr>
      <w:spacing w:after="100"/>
      <w:ind w:left="880"/>
    </w:pPr>
  </w:style>
  <w:style w:type="paragraph" w:styleId="Verzeichnis4">
    <w:name w:val="toc 4"/>
    <w:basedOn w:val="Standard"/>
    <w:next w:val="Standard"/>
    <w:autoRedefine/>
    <w:uiPriority w:val="39"/>
    <w:semiHidden/>
    <w:unhideWhenUsed/>
    <w:rsid w:val="007478EA"/>
    <w:pPr>
      <w:spacing w:after="100"/>
      <w:ind w:left="660"/>
    </w:pPr>
  </w:style>
  <w:style w:type="paragraph" w:styleId="Index9">
    <w:name w:val="index 9"/>
    <w:basedOn w:val="Standard"/>
    <w:next w:val="Standard"/>
    <w:autoRedefine/>
    <w:uiPriority w:val="99"/>
    <w:semiHidden/>
    <w:unhideWhenUsed/>
    <w:rsid w:val="007478EA"/>
    <w:pPr>
      <w:spacing w:after="0" w:line="240" w:lineRule="auto"/>
      <w:ind w:left="1980" w:hanging="220"/>
    </w:pPr>
  </w:style>
  <w:style w:type="paragraph" w:styleId="Index8">
    <w:name w:val="index 8"/>
    <w:basedOn w:val="Standard"/>
    <w:next w:val="Standard"/>
    <w:autoRedefine/>
    <w:uiPriority w:val="99"/>
    <w:semiHidden/>
    <w:unhideWhenUsed/>
    <w:rsid w:val="007478EA"/>
    <w:pPr>
      <w:spacing w:after="0" w:line="240" w:lineRule="auto"/>
      <w:ind w:left="1760" w:hanging="220"/>
    </w:pPr>
  </w:style>
  <w:style w:type="paragraph" w:styleId="Index7">
    <w:name w:val="index 7"/>
    <w:basedOn w:val="Standard"/>
    <w:next w:val="Standard"/>
    <w:autoRedefine/>
    <w:uiPriority w:val="99"/>
    <w:semiHidden/>
    <w:unhideWhenUsed/>
    <w:rsid w:val="007478EA"/>
    <w:pPr>
      <w:spacing w:after="0" w:line="240" w:lineRule="auto"/>
      <w:ind w:left="1540" w:hanging="220"/>
    </w:pPr>
  </w:style>
  <w:style w:type="paragraph" w:styleId="Index6">
    <w:name w:val="index 6"/>
    <w:basedOn w:val="Standard"/>
    <w:next w:val="Standard"/>
    <w:autoRedefine/>
    <w:uiPriority w:val="99"/>
    <w:semiHidden/>
    <w:unhideWhenUsed/>
    <w:rsid w:val="007478EA"/>
    <w:pPr>
      <w:spacing w:after="0" w:line="240" w:lineRule="auto"/>
      <w:ind w:left="1320" w:hanging="220"/>
    </w:pPr>
  </w:style>
  <w:style w:type="paragraph" w:styleId="Index5">
    <w:name w:val="index 5"/>
    <w:basedOn w:val="Standard"/>
    <w:next w:val="Standard"/>
    <w:autoRedefine/>
    <w:uiPriority w:val="99"/>
    <w:semiHidden/>
    <w:unhideWhenUsed/>
    <w:rsid w:val="007478EA"/>
    <w:pPr>
      <w:spacing w:after="0" w:line="240" w:lineRule="auto"/>
      <w:ind w:left="1100" w:hanging="220"/>
    </w:pPr>
  </w:style>
  <w:style w:type="paragraph" w:styleId="Index4">
    <w:name w:val="index 4"/>
    <w:basedOn w:val="Standard"/>
    <w:next w:val="Standard"/>
    <w:autoRedefine/>
    <w:uiPriority w:val="99"/>
    <w:semiHidden/>
    <w:unhideWhenUsed/>
    <w:rsid w:val="007478EA"/>
    <w:pPr>
      <w:spacing w:after="0" w:line="240" w:lineRule="auto"/>
      <w:ind w:left="880" w:hanging="220"/>
    </w:pPr>
  </w:style>
  <w:style w:type="paragraph" w:styleId="Index3">
    <w:name w:val="index 3"/>
    <w:basedOn w:val="Standard"/>
    <w:next w:val="Standard"/>
    <w:autoRedefine/>
    <w:uiPriority w:val="99"/>
    <w:semiHidden/>
    <w:unhideWhenUsed/>
    <w:rsid w:val="007478EA"/>
    <w:pPr>
      <w:spacing w:after="0" w:line="240" w:lineRule="auto"/>
      <w:ind w:left="660" w:hanging="220"/>
    </w:pPr>
  </w:style>
  <w:style w:type="paragraph" w:styleId="Index2">
    <w:name w:val="index 2"/>
    <w:basedOn w:val="Standard"/>
    <w:next w:val="Standard"/>
    <w:autoRedefine/>
    <w:uiPriority w:val="99"/>
    <w:semiHidden/>
    <w:unhideWhenUsed/>
    <w:rsid w:val="007478E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702">
      <w:bodyDiv w:val="1"/>
      <w:marLeft w:val="0"/>
      <w:marRight w:val="0"/>
      <w:marTop w:val="0"/>
      <w:marBottom w:val="0"/>
      <w:divBdr>
        <w:top w:val="none" w:sz="0" w:space="0" w:color="auto"/>
        <w:left w:val="none" w:sz="0" w:space="0" w:color="auto"/>
        <w:bottom w:val="none" w:sz="0" w:space="0" w:color="auto"/>
        <w:right w:val="none" w:sz="0" w:space="0" w:color="auto"/>
      </w:divBdr>
    </w:div>
    <w:div w:id="1786824">
      <w:bodyDiv w:val="1"/>
      <w:marLeft w:val="0"/>
      <w:marRight w:val="0"/>
      <w:marTop w:val="0"/>
      <w:marBottom w:val="0"/>
      <w:divBdr>
        <w:top w:val="none" w:sz="0" w:space="0" w:color="auto"/>
        <w:left w:val="none" w:sz="0" w:space="0" w:color="auto"/>
        <w:bottom w:val="none" w:sz="0" w:space="0" w:color="auto"/>
        <w:right w:val="none" w:sz="0" w:space="0" w:color="auto"/>
      </w:divBdr>
    </w:div>
    <w:div w:id="2170148">
      <w:bodyDiv w:val="1"/>
      <w:marLeft w:val="0"/>
      <w:marRight w:val="0"/>
      <w:marTop w:val="0"/>
      <w:marBottom w:val="0"/>
      <w:divBdr>
        <w:top w:val="none" w:sz="0" w:space="0" w:color="auto"/>
        <w:left w:val="none" w:sz="0" w:space="0" w:color="auto"/>
        <w:bottom w:val="none" w:sz="0" w:space="0" w:color="auto"/>
        <w:right w:val="none" w:sz="0" w:space="0" w:color="auto"/>
      </w:divBdr>
    </w:div>
    <w:div w:id="2633103">
      <w:bodyDiv w:val="1"/>
      <w:marLeft w:val="0"/>
      <w:marRight w:val="0"/>
      <w:marTop w:val="0"/>
      <w:marBottom w:val="0"/>
      <w:divBdr>
        <w:top w:val="none" w:sz="0" w:space="0" w:color="auto"/>
        <w:left w:val="none" w:sz="0" w:space="0" w:color="auto"/>
        <w:bottom w:val="none" w:sz="0" w:space="0" w:color="auto"/>
        <w:right w:val="none" w:sz="0" w:space="0" w:color="auto"/>
      </w:divBdr>
    </w:div>
    <w:div w:id="3867616">
      <w:bodyDiv w:val="1"/>
      <w:marLeft w:val="0"/>
      <w:marRight w:val="0"/>
      <w:marTop w:val="0"/>
      <w:marBottom w:val="0"/>
      <w:divBdr>
        <w:top w:val="none" w:sz="0" w:space="0" w:color="auto"/>
        <w:left w:val="none" w:sz="0" w:space="0" w:color="auto"/>
        <w:bottom w:val="none" w:sz="0" w:space="0" w:color="auto"/>
        <w:right w:val="none" w:sz="0" w:space="0" w:color="auto"/>
      </w:divBdr>
    </w:div>
    <w:div w:id="4288907">
      <w:bodyDiv w:val="1"/>
      <w:marLeft w:val="0"/>
      <w:marRight w:val="0"/>
      <w:marTop w:val="0"/>
      <w:marBottom w:val="0"/>
      <w:divBdr>
        <w:top w:val="none" w:sz="0" w:space="0" w:color="auto"/>
        <w:left w:val="none" w:sz="0" w:space="0" w:color="auto"/>
        <w:bottom w:val="none" w:sz="0" w:space="0" w:color="auto"/>
        <w:right w:val="none" w:sz="0" w:space="0" w:color="auto"/>
      </w:divBdr>
    </w:div>
    <w:div w:id="4678368">
      <w:bodyDiv w:val="1"/>
      <w:marLeft w:val="0"/>
      <w:marRight w:val="0"/>
      <w:marTop w:val="0"/>
      <w:marBottom w:val="0"/>
      <w:divBdr>
        <w:top w:val="none" w:sz="0" w:space="0" w:color="auto"/>
        <w:left w:val="none" w:sz="0" w:space="0" w:color="auto"/>
        <w:bottom w:val="none" w:sz="0" w:space="0" w:color="auto"/>
        <w:right w:val="none" w:sz="0" w:space="0" w:color="auto"/>
      </w:divBdr>
    </w:div>
    <w:div w:id="6375667">
      <w:bodyDiv w:val="1"/>
      <w:marLeft w:val="0"/>
      <w:marRight w:val="0"/>
      <w:marTop w:val="0"/>
      <w:marBottom w:val="0"/>
      <w:divBdr>
        <w:top w:val="none" w:sz="0" w:space="0" w:color="auto"/>
        <w:left w:val="none" w:sz="0" w:space="0" w:color="auto"/>
        <w:bottom w:val="none" w:sz="0" w:space="0" w:color="auto"/>
        <w:right w:val="none" w:sz="0" w:space="0" w:color="auto"/>
      </w:divBdr>
    </w:div>
    <w:div w:id="6637750">
      <w:bodyDiv w:val="1"/>
      <w:marLeft w:val="0"/>
      <w:marRight w:val="0"/>
      <w:marTop w:val="0"/>
      <w:marBottom w:val="0"/>
      <w:divBdr>
        <w:top w:val="none" w:sz="0" w:space="0" w:color="auto"/>
        <w:left w:val="none" w:sz="0" w:space="0" w:color="auto"/>
        <w:bottom w:val="none" w:sz="0" w:space="0" w:color="auto"/>
        <w:right w:val="none" w:sz="0" w:space="0" w:color="auto"/>
      </w:divBdr>
    </w:div>
    <w:div w:id="7683615">
      <w:bodyDiv w:val="1"/>
      <w:marLeft w:val="0"/>
      <w:marRight w:val="0"/>
      <w:marTop w:val="0"/>
      <w:marBottom w:val="0"/>
      <w:divBdr>
        <w:top w:val="none" w:sz="0" w:space="0" w:color="auto"/>
        <w:left w:val="none" w:sz="0" w:space="0" w:color="auto"/>
        <w:bottom w:val="none" w:sz="0" w:space="0" w:color="auto"/>
        <w:right w:val="none" w:sz="0" w:space="0" w:color="auto"/>
      </w:divBdr>
    </w:div>
    <w:div w:id="8527617">
      <w:bodyDiv w:val="1"/>
      <w:marLeft w:val="0"/>
      <w:marRight w:val="0"/>
      <w:marTop w:val="0"/>
      <w:marBottom w:val="0"/>
      <w:divBdr>
        <w:top w:val="none" w:sz="0" w:space="0" w:color="auto"/>
        <w:left w:val="none" w:sz="0" w:space="0" w:color="auto"/>
        <w:bottom w:val="none" w:sz="0" w:space="0" w:color="auto"/>
        <w:right w:val="none" w:sz="0" w:space="0" w:color="auto"/>
      </w:divBdr>
    </w:div>
    <w:div w:id="9457401">
      <w:bodyDiv w:val="1"/>
      <w:marLeft w:val="0"/>
      <w:marRight w:val="0"/>
      <w:marTop w:val="0"/>
      <w:marBottom w:val="0"/>
      <w:divBdr>
        <w:top w:val="none" w:sz="0" w:space="0" w:color="auto"/>
        <w:left w:val="none" w:sz="0" w:space="0" w:color="auto"/>
        <w:bottom w:val="none" w:sz="0" w:space="0" w:color="auto"/>
        <w:right w:val="none" w:sz="0" w:space="0" w:color="auto"/>
      </w:divBdr>
    </w:div>
    <w:div w:id="9528626">
      <w:bodyDiv w:val="1"/>
      <w:marLeft w:val="0"/>
      <w:marRight w:val="0"/>
      <w:marTop w:val="0"/>
      <w:marBottom w:val="0"/>
      <w:divBdr>
        <w:top w:val="none" w:sz="0" w:space="0" w:color="auto"/>
        <w:left w:val="none" w:sz="0" w:space="0" w:color="auto"/>
        <w:bottom w:val="none" w:sz="0" w:space="0" w:color="auto"/>
        <w:right w:val="none" w:sz="0" w:space="0" w:color="auto"/>
      </w:divBdr>
    </w:div>
    <w:div w:id="9573113">
      <w:bodyDiv w:val="1"/>
      <w:marLeft w:val="0"/>
      <w:marRight w:val="0"/>
      <w:marTop w:val="0"/>
      <w:marBottom w:val="0"/>
      <w:divBdr>
        <w:top w:val="none" w:sz="0" w:space="0" w:color="auto"/>
        <w:left w:val="none" w:sz="0" w:space="0" w:color="auto"/>
        <w:bottom w:val="none" w:sz="0" w:space="0" w:color="auto"/>
        <w:right w:val="none" w:sz="0" w:space="0" w:color="auto"/>
      </w:divBdr>
    </w:div>
    <w:div w:id="9642752">
      <w:bodyDiv w:val="1"/>
      <w:marLeft w:val="0"/>
      <w:marRight w:val="0"/>
      <w:marTop w:val="0"/>
      <w:marBottom w:val="0"/>
      <w:divBdr>
        <w:top w:val="none" w:sz="0" w:space="0" w:color="auto"/>
        <w:left w:val="none" w:sz="0" w:space="0" w:color="auto"/>
        <w:bottom w:val="none" w:sz="0" w:space="0" w:color="auto"/>
        <w:right w:val="none" w:sz="0" w:space="0" w:color="auto"/>
      </w:divBdr>
    </w:div>
    <w:div w:id="9793901">
      <w:bodyDiv w:val="1"/>
      <w:marLeft w:val="0"/>
      <w:marRight w:val="0"/>
      <w:marTop w:val="0"/>
      <w:marBottom w:val="0"/>
      <w:divBdr>
        <w:top w:val="none" w:sz="0" w:space="0" w:color="auto"/>
        <w:left w:val="none" w:sz="0" w:space="0" w:color="auto"/>
        <w:bottom w:val="none" w:sz="0" w:space="0" w:color="auto"/>
        <w:right w:val="none" w:sz="0" w:space="0" w:color="auto"/>
      </w:divBdr>
    </w:div>
    <w:div w:id="12461140">
      <w:bodyDiv w:val="1"/>
      <w:marLeft w:val="0"/>
      <w:marRight w:val="0"/>
      <w:marTop w:val="0"/>
      <w:marBottom w:val="0"/>
      <w:divBdr>
        <w:top w:val="none" w:sz="0" w:space="0" w:color="auto"/>
        <w:left w:val="none" w:sz="0" w:space="0" w:color="auto"/>
        <w:bottom w:val="none" w:sz="0" w:space="0" w:color="auto"/>
        <w:right w:val="none" w:sz="0" w:space="0" w:color="auto"/>
      </w:divBdr>
    </w:div>
    <w:div w:id="12849798">
      <w:bodyDiv w:val="1"/>
      <w:marLeft w:val="0"/>
      <w:marRight w:val="0"/>
      <w:marTop w:val="0"/>
      <w:marBottom w:val="0"/>
      <w:divBdr>
        <w:top w:val="none" w:sz="0" w:space="0" w:color="auto"/>
        <w:left w:val="none" w:sz="0" w:space="0" w:color="auto"/>
        <w:bottom w:val="none" w:sz="0" w:space="0" w:color="auto"/>
        <w:right w:val="none" w:sz="0" w:space="0" w:color="auto"/>
      </w:divBdr>
    </w:div>
    <w:div w:id="13000845">
      <w:bodyDiv w:val="1"/>
      <w:marLeft w:val="0"/>
      <w:marRight w:val="0"/>
      <w:marTop w:val="0"/>
      <w:marBottom w:val="0"/>
      <w:divBdr>
        <w:top w:val="none" w:sz="0" w:space="0" w:color="auto"/>
        <w:left w:val="none" w:sz="0" w:space="0" w:color="auto"/>
        <w:bottom w:val="none" w:sz="0" w:space="0" w:color="auto"/>
        <w:right w:val="none" w:sz="0" w:space="0" w:color="auto"/>
      </w:divBdr>
    </w:div>
    <w:div w:id="13725065">
      <w:bodyDiv w:val="1"/>
      <w:marLeft w:val="0"/>
      <w:marRight w:val="0"/>
      <w:marTop w:val="0"/>
      <w:marBottom w:val="0"/>
      <w:divBdr>
        <w:top w:val="none" w:sz="0" w:space="0" w:color="auto"/>
        <w:left w:val="none" w:sz="0" w:space="0" w:color="auto"/>
        <w:bottom w:val="none" w:sz="0" w:space="0" w:color="auto"/>
        <w:right w:val="none" w:sz="0" w:space="0" w:color="auto"/>
      </w:divBdr>
    </w:div>
    <w:div w:id="15466824">
      <w:bodyDiv w:val="1"/>
      <w:marLeft w:val="0"/>
      <w:marRight w:val="0"/>
      <w:marTop w:val="0"/>
      <w:marBottom w:val="0"/>
      <w:divBdr>
        <w:top w:val="none" w:sz="0" w:space="0" w:color="auto"/>
        <w:left w:val="none" w:sz="0" w:space="0" w:color="auto"/>
        <w:bottom w:val="none" w:sz="0" w:space="0" w:color="auto"/>
        <w:right w:val="none" w:sz="0" w:space="0" w:color="auto"/>
      </w:divBdr>
    </w:div>
    <w:div w:id="15544550">
      <w:bodyDiv w:val="1"/>
      <w:marLeft w:val="0"/>
      <w:marRight w:val="0"/>
      <w:marTop w:val="0"/>
      <w:marBottom w:val="0"/>
      <w:divBdr>
        <w:top w:val="none" w:sz="0" w:space="0" w:color="auto"/>
        <w:left w:val="none" w:sz="0" w:space="0" w:color="auto"/>
        <w:bottom w:val="none" w:sz="0" w:space="0" w:color="auto"/>
        <w:right w:val="none" w:sz="0" w:space="0" w:color="auto"/>
      </w:divBdr>
    </w:div>
    <w:div w:id="17392753">
      <w:bodyDiv w:val="1"/>
      <w:marLeft w:val="0"/>
      <w:marRight w:val="0"/>
      <w:marTop w:val="0"/>
      <w:marBottom w:val="0"/>
      <w:divBdr>
        <w:top w:val="none" w:sz="0" w:space="0" w:color="auto"/>
        <w:left w:val="none" w:sz="0" w:space="0" w:color="auto"/>
        <w:bottom w:val="none" w:sz="0" w:space="0" w:color="auto"/>
        <w:right w:val="none" w:sz="0" w:space="0" w:color="auto"/>
      </w:divBdr>
    </w:div>
    <w:div w:id="17850271">
      <w:bodyDiv w:val="1"/>
      <w:marLeft w:val="0"/>
      <w:marRight w:val="0"/>
      <w:marTop w:val="0"/>
      <w:marBottom w:val="0"/>
      <w:divBdr>
        <w:top w:val="none" w:sz="0" w:space="0" w:color="auto"/>
        <w:left w:val="none" w:sz="0" w:space="0" w:color="auto"/>
        <w:bottom w:val="none" w:sz="0" w:space="0" w:color="auto"/>
        <w:right w:val="none" w:sz="0" w:space="0" w:color="auto"/>
      </w:divBdr>
    </w:div>
    <w:div w:id="18088118">
      <w:bodyDiv w:val="1"/>
      <w:marLeft w:val="0"/>
      <w:marRight w:val="0"/>
      <w:marTop w:val="0"/>
      <w:marBottom w:val="0"/>
      <w:divBdr>
        <w:top w:val="none" w:sz="0" w:space="0" w:color="auto"/>
        <w:left w:val="none" w:sz="0" w:space="0" w:color="auto"/>
        <w:bottom w:val="none" w:sz="0" w:space="0" w:color="auto"/>
        <w:right w:val="none" w:sz="0" w:space="0" w:color="auto"/>
      </w:divBdr>
    </w:div>
    <w:div w:id="18315515">
      <w:bodyDiv w:val="1"/>
      <w:marLeft w:val="0"/>
      <w:marRight w:val="0"/>
      <w:marTop w:val="0"/>
      <w:marBottom w:val="0"/>
      <w:divBdr>
        <w:top w:val="none" w:sz="0" w:space="0" w:color="auto"/>
        <w:left w:val="none" w:sz="0" w:space="0" w:color="auto"/>
        <w:bottom w:val="none" w:sz="0" w:space="0" w:color="auto"/>
        <w:right w:val="none" w:sz="0" w:space="0" w:color="auto"/>
      </w:divBdr>
    </w:div>
    <w:div w:id="18971287">
      <w:bodyDiv w:val="1"/>
      <w:marLeft w:val="0"/>
      <w:marRight w:val="0"/>
      <w:marTop w:val="0"/>
      <w:marBottom w:val="0"/>
      <w:divBdr>
        <w:top w:val="none" w:sz="0" w:space="0" w:color="auto"/>
        <w:left w:val="none" w:sz="0" w:space="0" w:color="auto"/>
        <w:bottom w:val="none" w:sz="0" w:space="0" w:color="auto"/>
        <w:right w:val="none" w:sz="0" w:space="0" w:color="auto"/>
      </w:divBdr>
    </w:div>
    <w:div w:id="19937840">
      <w:bodyDiv w:val="1"/>
      <w:marLeft w:val="0"/>
      <w:marRight w:val="0"/>
      <w:marTop w:val="0"/>
      <w:marBottom w:val="0"/>
      <w:divBdr>
        <w:top w:val="none" w:sz="0" w:space="0" w:color="auto"/>
        <w:left w:val="none" w:sz="0" w:space="0" w:color="auto"/>
        <w:bottom w:val="none" w:sz="0" w:space="0" w:color="auto"/>
        <w:right w:val="none" w:sz="0" w:space="0" w:color="auto"/>
      </w:divBdr>
    </w:div>
    <w:div w:id="20403900">
      <w:bodyDiv w:val="1"/>
      <w:marLeft w:val="0"/>
      <w:marRight w:val="0"/>
      <w:marTop w:val="0"/>
      <w:marBottom w:val="0"/>
      <w:divBdr>
        <w:top w:val="none" w:sz="0" w:space="0" w:color="auto"/>
        <w:left w:val="none" w:sz="0" w:space="0" w:color="auto"/>
        <w:bottom w:val="none" w:sz="0" w:space="0" w:color="auto"/>
        <w:right w:val="none" w:sz="0" w:space="0" w:color="auto"/>
      </w:divBdr>
    </w:div>
    <w:div w:id="20709772">
      <w:bodyDiv w:val="1"/>
      <w:marLeft w:val="0"/>
      <w:marRight w:val="0"/>
      <w:marTop w:val="0"/>
      <w:marBottom w:val="0"/>
      <w:divBdr>
        <w:top w:val="none" w:sz="0" w:space="0" w:color="auto"/>
        <w:left w:val="none" w:sz="0" w:space="0" w:color="auto"/>
        <w:bottom w:val="none" w:sz="0" w:space="0" w:color="auto"/>
        <w:right w:val="none" w:sz="0" w:space="0" w:color="auto"/>
      </w:divBdr>
    </w:div>
    <w:div w:id="20785596">
      <w:bodyDiv w:val="1"/>
      <w:marLeft w:val="0"/>
      <w:marRight w:val="0"/>
      <w:marTop w:val="0"/>
      <w:marBottom w:val="0"/>
      <w:divBdr>
        <w:top w:val="none" w:sz="0" w:space="0" w:color="auto"/>
        <w:left w:val="none" w:sz="0" w:space="0" w:color="auto"/>
        <w:bottom w:val="none" w:sz="0" w:space="0" w:color="auto"/>
        <w:right w:val="none" w:sz="0" w:space="0" w:color="auto"/>
      </w:divBdr>
    </w:div>
    <w:div w:id="20937497">
      <w:bodyDiv w:val="1"/>
      <w:marLeft w:val="0"/>
      <w:marRight w:val="0"/>
      <w:marTop w:val="0"/>
      <w:marBottom w:val="0"/>
      <w:divBdr>
        <w:top w:val="none" w:sz="0" w:space="0" w:color="auto"/>
        <w:left w:val="none" w:sz="0" w:space="0" w:color="auto"/>
        <w:bottom w:val="none" w:sz="0" w:space="0" w:color="auto"/>
        <w:right w:val="none" w:sz="0" w:space="0" w:color="auto"/>
      </w:divBdr>
    </w:div>
    <w:div w:id="20985074">
      <w:bodyDiv w:val="1"/>
      <w:marLeft w:val="0"/>
      <w:marRight w:val="0"/>
      <w:marTop w:val="0"/>
      <w:marBottom w:val="0"/>
      <w:divBdr>
        <w:top w:val="none" w:sz="0" w:space="0" w:color="auto"/>
        <w:left w:val="none" w:sz="0" w:space="0" w:color="auto"/>
        <w:bottom w:val="none" w:sz="0" w:space="0" w:color="auto"/>
        <w:right w:val="none" w:sz="0" w:space="0" w:color="auto"/>
      </w:divBdr>
    </w:div>
    <w:div w:id="21708204">
      <w:bodyDiv w:val="1"/>
      <w:marLeft w:val="0"/>
      <w:marRight w:val="0"/>
      <w:marTop w:val="0"/>
      <w:marBottom w:val="0"/>
      <w:divBdr>
        <w:top w:val="none" w:sz="0" w:space="0" w:color="auto"/>
        <w:left w:val="none" w:sz="0" w:space="0" w:color="auto"/>
        <w:bottom w:val="none" w:sz="0" w:space="0" w:color="auto"/>
        <w:right w:val="none" w:sz="0" w:space="0" w:color="auto"/>
      </w:divBdr>
    </w:div>
    <w:div w:id="21782166">
      <w:bodyDiv w:val="1"/>
      <w:marLeft w:val="0"/>
      <w:marRight w:val="0"/>
      <w:marTop w:val="0"/>
      <w:marBottom w:val="0"/>
      <w:divBdr>
        <w:top w:val="none" w:sz="0" w:space="0" w:color="auto"/>
        <w:left w:val="none" w:sz="0" w:space="0" w:color="auto"/>
        <w:bottom w:val="none" w:sz="0" w:space="0" w:color="auto"/>
        <w:right w:val="none" w:sz="0" w:space="0" w:color="auto"/>
      </w:divBdr>
    </w:div>
    <w:div w:id="22946204">
      <w:bodyDiv w:val="1"/>
      <w:marLeft w:val="0"/>
      <w:marRight w:val="0"/>
      <w:marTop w:val="0"/>
      <w:marBottom w:val="0"/>
      <w:divBdr>
        <w:top w:val="none" w:sz="0" w:space="0" w:color="auto"/>
        <w:left w:val="none" w:sz="0" w:space="0" w:color="auto"/>
        <w:bottom w:val="none" w:sz="0" w:space="0" w:color="auto"/>
        <w:right w:val="none" w:sz="0" w:space="0" w:color="auto"/>
      </w:divBdr>
    </w:div>
    <w:div w:id="24986737">
      <w:bodyDiv w:val="1"/>
      <w:marLeft w:val="0"/>
      <w:marRight w:val="0"/>
      <w:marTop w:val="0"/>
      <w:marBottom w:val="0"/>
      <w:divBdr>
        <w:top w:val="none" w:sz="0" w:space="0" w:color="auto"/>
        <w:left w:val="none" w:sz="0" w:space="0" w:color="auto"/>
        <w:bottom w:val="none" w:sz="0" w:space="0" w:color="auto"/>
        <w:right w:val="none" w:sz="0" w:space="0" w:color="auto"/>
      </w:divBdr>
    </w:div>
    <w:div w:id="25061138">
      <w:bodyDiv w:val="1"/>
      <w:marLeft w:val="0"/>
      <w:marRight w:val="0"/>
      <w:marTop w:val="0"/>
      <w:marBottom w:val="0"/>
      <w:divBdr>
        <w:top w:val="none" w:sz="0" w:space="0" w:color="auto"/>
        <w:left w:val="none" w:sz="0" w:space="0" w:color="auto"/>
        <w:bottom w:val="none" w:sz="0" w:space="0" w:color="auto"/>
        <w:right w:val="none" w:sz="0" w:space="0" w:color="auto"/>
      </w:divBdr>
    </w:div>
    <w:div w:id="26760015">
      <w:bodyDiv w:val="1"/>
      <w:marLeft w:val="0"/>
      <w:marRight w:val="0"/>
      <w:marTop w:val="0"/>
      <w:marBottom w:val="0"/>
      <w:divBdr>
        <w:top w:val="none" w:sz="0" w:space="0" w:color="auto"/>
        <w:left w:val="none" w:sz="0" w:space="0" w:color="auto"/>
        <w:bottom w:val="none" w:sz="0" w:space="0" w:color="auto"/>
        <w:right w:val="none" w:sz="0" w:space="0" w:color="auto"/>
      </w:divBdr>
    </w:div>
    <w:div w:id="26948371">
      <w:bodyDiv w:val="1"/>
      <w:marLeft w:val="0"/>
      <w:marRight w:val="0"/>
      <w:marTop w:val="0"/>
      <w:marBottom w:val="0"/>
      <w:divBdr>
        <w:top w:val="none" w:sz="0" w:space="0" w:color="auto"/>
        <w:left w:val="none" w:sz="0" w:space="0" w:color="auto"/>
        <w:bottom w:val="none" w:sz="0" w:space="0" w:color="auto"/>
        <w:right w:val="none" w:sz="0" w:space="0" w:color="auto"/>
      </w:divBdr>
    </w:div>
    <w:div w:id="27997388">
      <w:bodyDiv w:val="1"/>
      <w:marLeft w:val="0"/>
      <w:marRight w:val="0"/>
      <w:marTop w:val="0"/>
      <w:marBottom w:val="0"/>
      <w:divBdr>
        <w:top w:val="none" w:sz="0" w:space="0" w:color="auto"/>
        <w:left w:val="none" w:sz="0" w:space="0" w:color="auto"/>
        <w:bottom w:val="none" w:sz="0" w:space="0" w:color="auto"/>
        <w:right w:val="none" w:sz="0" w:space="0" w:color="auto"/>
      </w:divBdr>
    </w:div>
    <w:div w:id="29183565">
      <w:bodyDiv w:val="1"/>
      <w:marLeft w:val="0"/>
      <w:marRight w:val="0"/>
      <w:marTop w:val="0"/>
      <w:marBottom w:val="0"/>
      <w:divBdr>
        <w:top w:val="none" w:sz="0" w:space="0" w:color="auto"/>
        <w:left w:val="none" w:sz="0" w:space="0" w:color="auto"/>
        <w:bottom w:val="none" w:sz="0" w:space="0" w:color="auto"/>
        <w:right w:val="none" w:sz="0" w:space="0" w:color="auto"/>
      </w:divBdr>
    </w:div>
    <w:div w:id="29384027">
      <w:bodyDiv w:val="1"/>
      <w:marLeft w:val="0"/>
      <w:marRight w:val="0"/>
      <w:marTop w:val="0"/>
      <w:marBottom w:val="0"/>
      <w:divBdr>
        <w:top w:val="none" w:sz="0" w:space="0" w:color="auto"/>
        <w:left w:val="none" w:sz="0" w:space="0" w:color="auto"/>
        <w:bottom w:val="none" w:sz="0" w:space="0" w:color="auto"/>
        <w:right w:val="none" w:sz="0" w:space="0" w:color="auto"/>
      </w:divBdr>
    </w:div>
    <w:div w:id="30344376">
      <w:bodyDiv w:val="1"/>
      <w:marLeft w:val="0"/>
      <w:marRight w:val="0"/>
      <w:marTop w:val="0"/>
      <w:marBottom w:val="0"/>
      <w:divBdr>
        <w:top w:val="none" w:sz="0" w:space="0" w:color="auto"/>
        <w:left w:val="none" w:sz="0" w:space="0" w:color="auto"/>
        <w:bottom w:val="none" w:sz="0" w:space="0" w:color="auto"/>
        <w:right w:val="none" w:sz="0" w:space="0" w:color="auto"/>
      </w:divBdr>
    </w:div>
    <w:div w:id="30422040">
      <w:bodyDiv w:val="1"/>
      <w:marLeft w:val="0"/>
      <w:marRight w:val="0"/>
      <w:marTop w:val="0"/>
      <w:marBottom w:val="0"/>
      <w:divBdr>
        <w:top w:val="none" w:sz="0" w:space="0" w:color="auto"/>
        <w:left w:val="none" w:sz="0" w:space="0" w:color="auto"/>
        <w:bottom w:val="none" w:sz="0" w:space="0" w:color="auto"/>
        <w:right w:val="none" w:sz="0" w:space="0" w:color="auto"/>
      </w:divBdr>
    </w:div>
    <w:div w:id="31459875">
      <w:bodyDiv w:val="1"/>
      <w:marLeft w:val="0"/>
      <w:marRight w:val="0"/>
      <w:marTop w:val="0"/>
      <w:marBottom w:val="0"/>
      <w:divBdr>
        <w:top w:val="none" w:sz="0" w:space="0" w:color="auto"/>
        <w:left w:val="none" w:sz="0" w:space="0" w:color="auto"/>
        <w:bottom w:val="none" w:sz="0" w:space="0" w:color="auto"/>
        <w:right w:val="none" w:sz="0" w:space="0" w:color="auto"/>
      </w:divBdr>
    </w:div>
    <w:div w:id="31464092">
      <w:bodyDiv w:val="1"/>
      <w:marLeft w:val="0"/>
      <w:marRight w:val="0"/>
      <w:marTop w:val="0"/>
      <w:marBottom w:val="0"/>
      <w:divBdr>
        <w:top w:val="none" w:sz="0" w:space="0" w:color="auto"/>
        <w:left w:val="none" w:sz="0" w:space="0" w:color="auto"/>
        <w:bottom w:val="none" w:sz="0" w:space="0" w:color="auto"/>
        <w:right w:val="none" w:sz="0" w:space="0" w:color="auto"/>
      </w:divBdr>
    </w:div>
    <w:div w:id="32124640">
      <w:bodyDiv w:val="1"/>
      <w:marLeft w:val="0"/>
      <w:marRight w:val="0"/>
      <w:marTop w:val="0"/>
      <w:marBottom w:val="0"/>
      <w:divBdr>
        <w:top w:val="none" w:sz="0" w:space="0" w:color="auto"/>
        <w:left w:val="none" w:sz="0" w:space="0" w:color="auto"/>
        <w:bottom w:val="none" w:sz="0" w:space="0" w:color="auto"/>
        <w:right w:val="none" w:sz="0" w:space="0" w:color="auto"/>
      </w:divBdr>
    </w:div>
    <w:div w:id="32538158">
      <w:bodyDiv w:val="1"/>
      <w:marLeft w:val="0"/>
      <w:marRight w:val="0"/>
      <w:marTop w:val="0"/>
      <w:marBottom w:val="0"/>
      <w:divBdr>
        <w:top w:val="none" w:sz="0" w:space="0" w:color="auto"/>
        <w:left w:val="none" w:sz="0" w:space="0" w:color="auto"/>
        <w:bottom w:val="none" w:sz="0" w:space="0" w:color="auto"/>
        <w:right w:val="none" w:sz="0" w:space="0" w:color="auto"/>
      </w:divBdr>
    </w:div>
    <w:div w:id="33118256">
      <w:bodyDiv w:val="1"/>
      <w:marLeft w:val="0"/>
      <w:marRight w:val="0"/>
      <w:marTop w:val="0"/>
      <w:marBottom w:val="0"/>
      <w:divBdr>
        <w:top w:val="none" w:sz="0" w:space="0" w:color="auto"/>
        <w:left w:val="none" w:sz="0" w:space="0" w:color="auto"/>
        <w:bottom w:val="none" w:sz="0" w:space="0" w:color="auto"/>
        <w:right w:val="none" w:sz="0" w:space="0" w:color="auto"/>
      </w:divBdr>
    </w:div>
    <w:div w:id="33894248">
      <w:bodyDiv w:val="1"/>
      <w:marLeft w:val="0"/>
      <w:marRight w:val="0"/>
      <w:marTop w:val="0"/>
      <w:marBottom w:val="0"/>
      <w:divBdr>
        <w:top w:val="none" w:sz="0" w:space="0" w:color="auto"/>
        <w:left w:val="none" w:sz="0" w:space="0" w:color="auto"/>
        <w:bottom w:val="none" w:sz="0" w:space="0" w:color="auto"/>
        <w:right w:val="none" w:sz="0" w:space="0" w:color="auto"/>
      </w:divBdr>
    </w:div>
    <w:div w:id="34814154">
      <w:bodyDiv w:val="1"/>
      <w:marLeft w:val="0"/>
      <w:marRight w:val="0"/>
      <w:marTop w:val="0"/>
      <w:marBottom w:val="0"/>
      <w:divBdr>
        <w:top w:val="none" w:sz="0" w:space="0" w:color="auto"/>
        <w:left w:val="none" w:sz="0" w:space="0" w:color="auto"/>
        <w:bottom w:val="none" w:sz="0" w:space="0" w:color="auto"/>
        <w:right w:val="none" w:sz="0" w:space="0" w:color="auto"/>
      </w:divBdr>
    </w:div>
    <w:div w:id="36398456">
      <w:bodyDiv w:val="1"/>
      <w:marLeft w:val="0"/>
      <w:marRight w:val="0"/>
      <w:marTop w:val="0"/>
      <w:marBottom w:val="0"/>
      <w:divBdr>
        <w:top w:val="none" w:sz="0" w:space="0" w:color="auto"/>
        <w:left w:val="none" w:sz="0" w:space="0" w:color="auto"/>
        <w:bottom w:val="none" w:sz="0" w:space="0" w:color="auto"/>
        <w:right w:val="none" w:sz="0" w:space="0" w:color="auto"/>
      </w:divBdr>
    </w:div>
    <w:div w:id="37046765">
      <w:bodyDiv w:val="1"/>
      <w:marLeft w:val="0"/>
      <w:marRight w:val="0"/>
      <w:marTop w:val="0"/>
      <w:marBottom w:val="0"/>
      <w:divBdr>
        <w:top w:val="none" w:sz="0" w:space="0" w:color="auto"/>
        <w:left w:val="none" w:sz="0" w:space="0" w:color="auto"/>
        <w:bottom w:val="none" w:sz="0" w:space="0" w:color="auto"/>
        <w:right w:val="none" w:sz="0" w:space="0" w:color="auto"/>
      </w:divBdr>
    </w:div>
    <w:div w:id="37629145">
      <w:bodyDiv w:val="1"/>
      <w:marLeft w:val="0"/>
      <w:marRight w:val="0"/>
      <w:marTop w:val="0"/>
      <w:marBottom w:val="0"/>
      <w:divBdr>
        <w:top w:val="none" w:sz="0" w:space="0" w:color="auto"/>
        <w:left w:val="none" w:sz="0" w:space="0" w:color="auto"/>
        <w:bottom w:val="none" w:sz="0" w:space="0" w:color="auto"/>
        <w:right w:val="none" w:sz="0" w:space="0" w:color="auto"/>
      </w:divBdr>
    </w:div>
    <w:div w:id="38631293">
      <w:bodyDiv w:val="1"/>
      <w:marLeft w:val="0"/>
      <w:marRight w:val="0"/>
      <w:marTop w:val="0"/>
      <w:marBottom w:val="0"/>
      <w:divBdr>
        <w:top w:val="none" w:sz="0" w:space="0" w:color="auto"/>
        <w:left w:val="none" w:sz="0" w:space="0" w:color="auto"/>
        <w:bottom w:val="none" w:sz="0" w:space="0" w:color="auto"/>
        <w:right w:val="none" w:sz="0" w:space="0" w:color="auto"/>
      </w:divBdr>
    </w:div>
    <w:div w:id="39062601">
      <w:bodyDiv w:val="1"/>
      <w:marLeft w:val="0"/>
      <w:marRight w:val="0"/>
      <w:marTop w:val="0"/>
      <w:marBottom w:val="0"/>
      <w:divBdr>
        <w:top w:val="none" w:sz="0" w:space="0" w:color="auto"/>
        <w:left w:val="none" w:sz="0" w:space="0" w:color="auto"/>
        <w:bottom w:val="none" w:sz="0" w:space="0" w:color="auto"/>
        <w:right w:val="none" w:sz="0" w:space="0" w:color="auto"/>
      </w:divBdr>
    </w:div>
    <w:div w:id="39136367">
      <w:bodyDiv w:val="1"/>
      <w:marLeft w:val="0"/>
      <w:marRight w:val="0"/>
      <w:marTop w:val="0"/>
      <w:marBottom w:val="0"/>
      <w:divBdr>
        <w:top w:val="none" w:sz="0" w:space="0" w:color="auto"/>
        <w:left w:val="none" w:sz="0" w:space="0" w:color="auto"/>
        <w:bottom w:val="none" w:sz="0" w:space="0" w:color="auto"/>
        <w:right w:val="none" w:sz="0" w:space="0" w:color="auto"/>
      </w:divBdr>
    </w:div>
    <w:div w:id="41056203">
      <w:bodyDiv w:val="1"/>
      <w:marLeft w:val="0"/>
      <w:marRight w:val="0"/>
      <w:marTop w:val="0"/>
      <w:marBottom w:val="0"/>
      <w:divBdr>
        <w:top w:val="none" w:sz="0" w:space="0" w:color="auto"/>
        <w:left w:val="none" w:sz="0" w:space="0" w:color="auto"/>
        <w:bottom w:val="none" w:sz="0" w:space="0" w:color="auto"/>
        <w:right w:val="none" w:sz="0" w:space="0" w:color="auto"/>
      </w:divBdr>
    </w:div>
    <w:div w:id="41248109">
      <w:bodyDiv w:val="1"/>
      <w:marLeft w:val="0"/>
      <w:marRight w:val="0"/>
      <w:marTop w:val="0"/>
      <w:marBottom w:val="0"/>
      <w:divBdr>
        <w:top w:val="none" w:sz="0" w:space="0" w:color="auto"/>
        <w:left w:val="none" w:sz="0" w:space="0" w:color="auto"/>
        <w:bottom w:val="none" w:sz="0" w:space="0" w:color="auto"/>
        <w:right w:val="none" w:sz="0" w:space="0" w:color="auto"/>
      </w:divBdr>
    </w:div>
    <w:div w:id="42027885">
      <w:bodyDiv w:val="1"/>
      <w:marLeft w:val="0"/>
      <w:marRight w:val="0"/>
      <w:marTop w:val="0"/>
      <w:marBottom w:val="0"/>
      <w:divBdr>
        <w:top w:val="none" w:sz="0" w:space="0" w:color="auto"/>
        <w:left w:val="none" w:sz="0" w:space="0" w:color="auto"/>
        <w:bottom w:val="none" w:sz="0" w:space="0" w:color="auto"/>
        <w:right w:val="none" w:sz="0" w:space="0" w:color="auto"/>
      </w:divBdr>
    </w:div>
    <w:div w:id="42291174">
      <w:bodyDiv w:val="1"/>
      <w:marLeft w:val="0"/>
      <w:marRight w:val="0"/>
      <w:marTop w:val="0"/>
      <w:marBottom w:val="0"/>
      <w:divBdr>
        <w:top w:val="none" w:sz="0" w:space="0" w:color="auto"/>
        <w:left w:val="none" w:sz="0" w:space="0" w:color="auto"/>
        <w:bottom w:val="none" w:sz="0" w:space="0" w:color="auto"/>
        <w:right w:val="none" w:sz="0" w:space="0" w:color="auto"/>
      </w:divBdr>
    </w:div>
    <w:div w:id="42751061">
      <w:bodyDiv w:val="1"/>
      <w:marLeft w:val="0"/>
      <w:marRight w:val="0"/>
      <w:marTop w:val="0"/>
      <w:marBottom w:val="0"/>
      <w:divBdr>
        <w:top w:val="none" w:sz="0" w:space="0" w:color="auto"/>
        <w:left w:val="none" w:sz="0" w:space="0" w:color="auto"/>
        <w:bottom w:val="none" w:sz="0" w:space="0" w:color="auto"/>
        <w:right w:val="none" w:sz="0" w:space="0" w:color="auto"/>
      </w:divBdr>
    </w:div>
    <w:div w:id="43062729">
      <w:bodyDiv w:val="1"/>
      <w:marLeft w:val="0"/>
      <w:marRight w:val="0"/>
      <w:marTop w:val="0"/>
      <w:marBottom w:val="0"/>
      <w:divBdr>
        <w:top w:val="none" w:sz="0" w:space="0" w:color="auto"/>
        <w:left w:val="none" w:sz="0" w:space="0" w:color="auto"/>
        <w:bottom w:val="none" w:sz="0" w:space="0" w:color="auto"/>
        <w:right w:val="none" w:sz="0" w:space="0" w:color="auto"/>
      </w:divBdr>
    </w:div>
    <w:div w:id="43722152">
      <w:bodyDiv w:val="1"/>
      <w:marLeft w:val="0"/>
      <w:marRight w:val="0"/>
      <w:marTop w:val="0"/>
      <w:marBottom w:val="0"/>
      <w:divBdr>
        <w:top w:val="none" w:sz="0" w:space="0" w:color="auto"/>
        <w:left w:val="none" w:sz="0" w:space="0" w:color="auto"/>
        <w:bottom w:val="none" w:sz="0" w:space="0" w:color="auto"/>
        <w:right w:val="none" w:sz="0" w:space="0" w:color="auto"/>
      </w:divBdr>
    </w:div>
    <w:div w:id="44566947">
      <w:bodyDiv w:val="1"/>
      <w:marLeft w:val="0"/>
      <w:marRight w:val="0"/>
      <w:marTop w:val="0"/>
      <w:marBottom w:val="0"/>
      <w:divBdr>
        <w:top w:val="none" w:sz="0" w:space="0" w:color="auto"/>
        <w:left w:val="none" w:sz="0" w:space="0" w:color="auto"/>
        <w:bottom w:val="none" w:sz="0" w:space="0" w:color="auto"/>
        <w:right w:val="none" w:sz="0" w:space="0" w:color="auto"/>
      </w:divBdr>
    </w:div>
    <w:div w:id="44574751">
      <w:bodyDiv w:val="1"/>
      <w:marLeft w:val="0"/>
      <w:marRight w:val="0"/>
      <w:marTop w:val="0"/>
      <w:marBottom w:val="0"/>
      <w:divBdr>
        <w:top w:val="none" w:sz="0" w:space="0" w:color="auto"/>
        <w:left w:val="none" w:sz="0" w:space="0" w:color="auto"/>
        <w:bottom w:val="none" w:sz="0" w:space="0" w:color="auto"/>
        <w:right w:val="none" w:sz="0" w:space="0" w:color="auto"/>
      </w:divBdr>
    </w:div>
    <w:div w:id="44642435">
      <w:bodyDiv w:val="1"/>
      <w:marLeft w:val="0"/>
      <w:marRight w:val="0"/>
      <w:marTop w:val="0"/>
      <w:marBottom w:val="0"/>
      <w:divBdr>
        <w:top w:val="none" w:sz="0" w:space="0" w:color="auto"/>
        <w:left w:val="none" w:sz="0" w:space="0" w:color="auto"/>
        <w:bottom w:val="none" w:sz="0" w:space="0" w:color="auto"/>
        <w:right w:val="none" w:sz="0" w:space="0" w:color="auto"/>
      </w:divBdr>
    </w:div>
    <w:div w:id="44720585">
      <w:bodyDiv w:val="1"/>
      <w:marLeft w:val="0"/>
      <w:marRight w:val="0"/>
      <w:marTop w:val="0"/>
      <w:marBottom w:val="0"/>
      <w:divBdr>
        <w:top w:val="none" w:sz="0" w:space="0" w:color="auto"/>
        <w:left w:val="none" w:sz="0" w:space="0" w:color="auto"/>
        <w:bottom w:val="none" w:sz="0" w:space="0" w:color="auto"/>
        <w:right w:val="none" w:sz="0" w:space="0" w:color="auto"/>
      </w:divBdr>
    </w:div>
    <w:div w:id="44960582">
      <w:bodyDiv w:val="1"/>
      <w:marLeft w:val="0"/>
      <w:marRight w:val="0"/>
      <w:marTop w:val="0"/>
      <w:marBottom w:val="0"/>
      <w:divBdr>
        <w:top w:val="none" w:sz="0" w:space="0" w:color="auto"/>
        <w:left w:val="none" w:sz="0" w:space="0" w:color="auto"/>
        <w:bottom w:val="none" w:sz="0" w:space="0" w:color="auto"/>
        <w:right w:val="none" w:sz="0" w:space="0" w:color="auto"/>
      </w:divBdr>
    </w:div>
    <w:div w:id="45178246">
      <w:bodyDiv w:val="1"/>
      <w:marLeft w:val="0"/>
      <w:marRight w:val="0"/>
      <w:marTop w:val="0"/>
      <w:marBottom w:val="0"/>
      <w:divBdr>
        <w:top w:val="none" w:sz="0" w:space="0" w:color="auto"/>
        <w:left w:val="none" w:sz="0" w:space="0" w:color="auto"/>
        <w:bottom w:val="none" w:sz="0" w:space="0" w:color="auto"/>
        <w:right w:val="none" w:sz="0" w:space="0" w:color="auto"/>
      </w:divBdr>
    </w:div>
    <w:div w:id="45224030">
      <w:bodyDiv w:val="1"/>
      <w:marLeft w:val="0"/>
      <w:marRight w:val="0"/>
      <w:marTop w:val="0"/>
      <w:marBottom w:val="0"/>
      <w:divBdr>
        <w:top w:val="none" w:sz="0" w:space="0" w:color="auto"/>
        <w:left w:val="none" w:sz="0" w:space="0" w:color="auto"/>
        <w:bottom w:val="none" w:sz="0" w:space="0" w:color="auto"/>
        <w:right w:val="none" w:sz="0" w:space="0" w:color="auto"/>
      </w:divBdr>
    </w:div>
    <w:div w:id="45418530">
      <w:bodyDiv w:val="1"/>
      <w:marLeft w:val="0"/>
      <w:marRight w:val="0"/>
      <w:marTop w:val="0"/>
      <w:marBottom w:val="0"/>
      <w:divBdr>
        <w:top w:val="none" w:sz="0" w:space="0" w:color="auto"/>
        <w:left w:val="none" w:sz="0" w:space="0" w:color="auto"/>
        <w:bottom w:val="none" w:sz="0" w:space="0" w:color="auto"/>
        <w:right w:val="none" w:sz="0" w:space="0" w:color="auto"/>
      </w:divBdr>
    </w:div>
    <w:div w:id="45571874">
      <w:bodyDiv w:val="1"/>
      <w:marLeft w:val="0"/>
      <w:marRight w:val="0"/>
      <w:marTop w:val="0"/>
      <w:marBottom w:val="0"/>
      <w:divBdr>
        <w:top w:val="none" w:sz="0" w:space="0" w:color="auto"/>
        <w:left w:val="none" w:sz="0" w:space="0" w:color="auto"/>
        <w:bottom w:val="none" w:sz="0" w:space="0" w:color="auto"/>
        <w:right w:val="none" w:sz="0" w:space="0" w:color="auto"/>
      </w:divBdr>
    </w:div>
    <w:div w:id="46342160">
      <w:bodyDiv w:val="1"/>
      <w:marLeft w:val="0"/>
      <w:marRight w:val="0"/>
      <w:marTop w:val="0"/>
      <w:marBottom w:val="0"/>
      <w:divBdr>
        <w:top w:val="none" w:sz="0" w:space="0" w:color="auto"/>
        <w:left w:val="none" w:sz="0" w:space="0" w:color="auto"/>
        <w:bottom w:val="none" w:sz="0" w:space="0" w:color="auto"/>
        <w:right w:val="none" w:sz="0" w:space="0" w:color="auto"/>
      </w:divBdr>
    </w:div>
    <w:div w:id="46420395">
      <w:bodyDiv w:val="1"/>
      <w:marLeft w:val="0"/>
      <w:marRight w:val="0"/>
      <w:marTop w:val="0"/>
      <w:marBottom w:val="0"/>
      <w:divBdr>
        <w:top w:val="none" w:sz="0" w:space="0" w:color="auto"/>
        <w:left w:val="none" w:sz="0" w:space="0" w:color="auto"/>
        <w:bottom w:val="none" w:sz="0" w:space="0" w:color="auto"/>
        <w:right w:val="none" w:sz="0" w:space="0" w:color="auto"/>
      </w:divBdr>
    </w:div>
    <w:div w:id="46494063">
      <w:bodyDiv w:val="1"/>
      <w:marLeft w:val="0"/>
      <w:marRight w:val="0"/>
      <w:marTop w:val="0"/>
      <w:marBottom w:val="0"/>
      <w:divBdr>
        <w:top w:val="none" w:sz="0" w:space="0" w:color="auto"/>
        <w:left w:val="none" w:sz="0" w:space="0" w:color="auto"/>
        <w:bottom w:val="none" w:sz="0" w:space="0" w:color="auto"/>
        <w:right w:val="none" w:sz="0" w:space="0" w:color="auto"/>
      </w:divBdr>
    </w:div>
    <w:div w:id="46807109">
      <w:bodyDiv w:val="1"/>
      <w:marLeft w:val="0"/>
      <w:marRight w:val="0"/>
      <w:marTop w:val="0"/>
      <w:marBottom w:val="0"/>
      <w:divBdr>
        <w:top w:val="none" w:sz="0" w:space="0" w:color="auto"/>
        <w:left w:val="none" w:sz="0" w:space="0" w:color="auto"/>
        <w:bottom w:val="none" w:sz="0" w:space="0" w:color="auto"/>
        <w:right w:val="none" w:sz="0" w:space="0" w:color="auto"/>
      </w:divBdr>
    </w:div>
    <w:div w:id="47069148">
      <w:bodyDiv w:val="1"/>
      <w:marLeft w:val="0"/>
      <w:marRight w:val="0"/>
      <w:marTop w:val="0"/>
      <w:marBottom w:val="0"/>
      <w:divBdr>
        <w:top w:val="none" w:sz="0" w:space="0" w:color="auto"/>
        <w:left w:val="none" w:sz="0" w:space="0" w:color="auto"/>
        <w:bottom w:val="none" w:sz="0" w:space="0" w:color="auto"/>
        <w:right w:val="none" w:sz="0" w:space="0" w:color="auto"/>
      </w:divBdr>
    </w:div>
    <w:div w:id="47650623">
      <w:bodyDiv w:val="1"/>
      <w:marLeft w:val="0"/>
      <w:marRight w:val="0"/>
      <w:marTop w:val="0"/>
      <w:marBottom w:val="0"/>
      <w:divBdr>
        <w:top w:val="none" w:sz="0" w:space="0" w:color="auto"/>
        <w:left w:val="none" w:sz="0" w:space="0" w:color="auto"/>
        <w:bottom w:val="none" w:sz="0" w:space="0" w:color="auto"/>
        <w:right w:val="none" w:sz="0" w:space="0" w:color="auto"/>
      </w:divBdr>
    </w:div>
    <w:div w:id="47727006">
      <w:bodyDiv w:val="1"/>
      <w:marLeft w:val="0"/>
      <w:marRight w:val="0"/>
      <w:marTop w:val="0"/>
      <w:marBottom w:val="0"/>
      <w:divBdr>
        <w:top w:val="none" w:sz="0" w:space="0" w:color="auto"/>
        <w:left w:val="none" w:sz="0" w:space="0" w:color="auto"/>
        <w:bottom w:val="none" w:sz="0" w:space="0" w:color="auto"/>
        <w:right w:val="none" w:sz="0" w:space="0" w:color="auto"/>
      </w:divBdr>
    </w:div>
    <w:div w:id="48040818">
      <w:bodyDiv w:val="1"/>
      <w:marLeft w:val="0"/>
      <w:marRight w:val="0"/>
      <w:marTop w:val="0"/>
      <w:marBottom w:val="0"/>
      <w:divBdr>
        <w:top w:val="none" w:sz="0" w:space="0" w:color="auto"/>
        <w:left w:val="none" w:sz="0" w:space="0" w:color="auto"/>
        <w:bottom w:val="none" w:sz="0" w:space="0" w:color="auto"/>
        <w:right w:val="none" w:sz="0" w:space="0" w:color="auto"/>
      </w:divBdr>
    </w:div>
    <w:div w:id="48572198">
      <w:bodyDiv w:val="1"/>
      <w:marLeft w:val="0"/>
      <w:marRight w:val="0"/>
      <w:marTop w:val="0"/>
      <w:marBottom w:val="0"/>
      <w:divBdr>
        <w:top w:val="none" w:sz="0" w:space="0" w:color="auto"/>
        <w:left w:val="none" w:sz="0" w:space="0" w:color="auto"/>
        <w:bottom w:val="none" w:sz="0" w:space="0" w:color="auto"/>
        <w:right w:val="none" w:sz="0" w:space="0" w:color="auto"/>
      </w:divBdr>
    </w:div>
    <w:div w:id="49545959">
      <w:bodyDiv w:val="1"/>
      <w:marLeft w:val="0"/>
      <w:marRight w:val="0"/>
      <w:marTop w:val="0"/>
      <w:marBottom w:val="0"/>
      <w:divBdr>
        <w:top w:val="none" w:sz="0" w:space="0" w:color="auto"/>
        <w:left w:val="none" w:sz="0" w:space="0" w:color="auto"/>
        <w:bottom w:val="none" w:sz="0" w:space="0" w:color="auto"/>
        <w:right w:val="none" w:sz="0" w:space="0" w:color="auto"/>
      </w:divBdr>
    </w:div>
    <w:div w:id="50270516">
      <w:bodyDiv w:val="1"/>
      <w:marLeft w:val="0"/>
      <w:marRight w:val="0"/>
      <w:marTop w:val="0"/>
      <w:marBottom w:val="0"/>
      <w:divBdr>
        <w:top w:val="none" w:sz="0" w:space="0" w:color="auto"/>
        <w:left w:val="none" w:sz="0" w:space="0" w:color="auto"/>
        <w:bottom w:val="none" w:sz="0" w:space="0" w:color="auto"/>
        <w:right w:val="none" w:sz="0" w:space="0" w:color="auto"/>
      </w:divBdr>
    </w:div>
    <w:div w:id="50541268">
      <w:bodyDiv w:val="1"/>
      <w:marLeft w:val="0"/>
      <w:marRight w:val="0"/>
      <w:marTop w:val="0"/>
      <w:marBottom w:val="0"/>
      <w:divBdr>
        <w:top w:val="none" w:sz="0" w:space="0" w:color="auto"/>
        <w:left w:val="none" w:sz="0" w:space="0" w:color="auto"/>
        <w:bottom w:val="none" w:sz="0" w:space="0" w:color="auto"/>
        <w:right w:val="none" w:sz="0" w:space="0" w:color="auto"/>
      </w:divBdr>
    </w:div>
    <w:div w:id="50886129">
      <w:bodyDiv w:val="1"/>
      <w:marLeft w:val="0"/>
      <w:marRight w:val="0"/>
      <w:marTop w:val="0"/>
      <w:marBottom w:val="0"/>
      <w:divBdr>
        <w:top w:val="none" w:sz="0" w:space="0" w:color="auto"/>
        <w:left w:val="none" w:sz="0" w:space="0" w:color="auto"/>
        <w:bottom w:val="none" w:sz="0" w:space="0" w:color="auto"/>
        <w:right w:val="none" w:sz="0" w:space="0" w:color="auto"/>
      </w:divBdr>
    </w:div>
    <w:div w:id="51007312">
      <w:bodyDiv w:val="1"/>
      <w:marLeft w:val="0"/>
      <w:marRight w:val="0"/>
      <w:marTop w:val="0"/>
      <w:marBottom w:val="0"/>
      <w:divBdr>
        <w:top w:val="none" w:sz="0" w:space="0" w:color="auto"/>
        <w:left w:val="none" w:sz="0" w:space="0" w:color="auto"/>
        <w:bottom w:val="none" w:sz="0" w:space="0" w:color="auto"/>
        <w:right w:val="none" w:sz="0" w:space="0" w:color="auto"/>
      </w:divBdr>
    </w:div>
    <w:div w:id="51392944">
      <w:bodyDiv w:val="1"/>
      <w:marLeft w:val="0"/>
      <w:marRight w:val="0"/>
      <w:marTop w:val="0"/>
      <w:marBottom w:val="0"/>
      <w:divBdr>
        <w:top w:val="none" w:sz="0" w:space="0" w:color="auto"/>
        <w:left w:val="none" w:sz="0" w:space="0" w:color="auto"/>
        <w:bottom w:val="none" w:sz="0" w:space="0" w:color="auto"/>
        <w:right w:val="none" w:sz="0" w:space="0" w:color="auto"/>
      </w:divBdr>
    </w:div>
    <w:div w:id="52193870">
      <w:bodyDiv w:val="1"/>
      <w:marLeft w:val="0"/>
      <w:marRight w:val="0"/>
      <w:marTop w:val="0"/>
      <w:marBottom w:val="0"/>
      <w:divBdr>
        <w:top w:val="none" w:sz="0" w:space="0" w:color="auto"/>
        <w:left w:val="none" w:sz="0" w:space="0" w:color="auto"/>
        <w:bottom w:val="none" w:sz="0" w:space="0" w:color="auto"/>
        <w:right w:val="none" w:sz="0" w:space="0" w:color="auto"/>
      </w:divBdr>
    </w:div>
    <w:div w:id="52388020">
      <w:bodyDiv w:val="1"/>
      <w:marLeft w:val="0"/>
      <w:marRight w:val="0"/>
      <w:marTop w:val="0"/>
      <w:marBottom w:val="0"/>
      <w:divBdr>
        <w:top w:val="none" w:sz="0" w:space="0" w:color="auto"/>
        <w:left w:val="none" w:sz="0" w:space="0" w:color="auto"/>
        <w:bottom w:val="none" w:sz="0" w:space="0" w:color="auto"/>
        <w:right w:val="none" w:sz="0" w:space="0" w:color="auto"/>
      </w:divBdr>
    </w:div>
    <w:div w:id="53814889">
      <w:bodyDiv w:val="1"/>
      <w:marLeft w:val="0"/>
      <w:marRight w:val="0"/>
      <w:marTop w:val="0"/>
      <w:marBottom w:val="0"/>
      <w:divBdr>
        <w:top w:val="none" w:sz="0" w:space="0" w:color="auto"/>
        <w:left w:val="none" w:sz="0" w:space="0" w:color="auto"/>
        <w:bottom w:val="none" w:sz="0" w:space="0" w:color="auto"/>
        <w:right w:val="none" w:sz="0" w:space="0" w:color="auto"/>
      </w:divBdr>
    </w:div>
    <w:div w:id="54210491">
      <w:bodyDiv w:val="1"/>
      <w:marLeft w:val="0"/>
      <w:marRight w:val="0"/>
      <w:marTop w:val="0"/>
      <w:marBottom w:val="0"/>
      <w:divBdr>
        <w:top w:val="none" w:sz="0" w:space="0" w:color="auto"/>
        <w:left w:val="none" w:sz="0" w:space="0" w:color="auto"/>
        <w:bottom w:val="none" w:sz="0" w:space="0" w:color="auto"/>
        <w:right w:val="none" w:sz="0" w:space="0" w:color="auto"/>
      </w:divBdr>
    </w:div>
    <w:div w:id="54742805">
      <w:bodyDiv w:val="1"/>
      <w:marLeft w:val="0"/>
      <w:marRight w:val="0"/>
      <w:marTop w:val="0"/>
      <w:marBottom w:val="0"/>
      <w:divBdr>
        <w:top w:val="none" w:sz="0" w:space="0" w:color="auto"/>
        <w:left w:val="none" w:sz="0" w:space="0" w:color="auto"/>
        <w:bottom w:val="none" w:sz="0" w:space="0" w:color="auto"/>
        <w:right w:val="none" w:sz="0" w:space="0" w:color="auto"/>
      </w:divBdr>
    </w:div>
    <w:div w:id="54936436">
      <w:bodyDiv w:val="1"/>
      <w:marLeft w:val="0"/>
      <w:marRight w:val="0"/>
      <w:marTop w:val="0"/>
      <w:marBottom w:val="0"/>
      <w:divBdr>
        <w:top w:val="none" w:sz="0" w:space="0" w:color="auto"/>
        <w:left w:val="none" w:sz="0" w:space="0" w:color="auto"/>
        <w:bottom w:val="none" w:sz="0" w:space="0" w:color="auto"/>
        <w:right w:val="none" w:sz="0" w:space="0" w:color="auto"/>
      </w:divBdr>
    </w:div>
    <w:div w:id="55014835">
      <w:bodyDiv w:val="1"/>
      <w:marLeft w:val="0"/>
      <w:marRight w:val="0"/>
      <w:marTop w:val="0"/>
      <w:marBottom w:val="0"/>
      <w:divBdr>
        <w:top w:val="none" w:sz="0" w:space="0" w:color="auto"/>
        <w:left w:val="none" w:sz="0" w:space="0" w:color="auto"/>
        <w:bottom w:val="none" w:sz="0" w:space="0" w:color="auto"/>
        <w:right w:val="none" w:sz="0" w:space="0" w:color="auto"/>
      </w:divBdr>
    </w:div>
    <w:div w:id="55131261">
      <w:bodyDiv w:val="1"/>
      <w:marLeft w:val="0"/>
      <w:marRight w:val="0"/>
      <w:marTop w:val="0"/>
      <w:marBottom w:val="0"/>
      <w:divBdr>
        <w:top w:val="none" w:sz="0" w:space="0" w:color="auto"/>
        <w:left w:val="none" w:sz="0" w:space="0" w:color="auto"/>
        <w:bottom w:val="none" w:sz="0" w:space="0" w:color="auto"/>
        <w:right w:val="none" w:sz="0" w:space="0" w:color="auto"/>
      </w:divBdr>
    </w:div>
    <w:div w:id="55325573">
      <w:bodyDiv w:val="1"/>
      <w:marLeft w:val="0"/>
      <w:marRight w:val="0"/>
      <w:marTop w:val="0"/>
      <w:marBottom w:val="0"/>
      <w:divBdr>
        <w:top w:val="none" w:sz="0" w:space="0" w:color="auto"/>
        <w:left w:val="none" w:sz="0" w:space="0" w:color="auto"/>
        <w:bottom w:val="none" w:sz="0" w:space="0" w:color="auto"/>
        <w:right w:val="none" w:sz="0" w:space="0" w:color="auto"/>
      </w:divBdr>
    </w:div>
    <w:div w:id="55976274">
      <w:bodyDiv w:val="1"/>
      <w:marLeft w:val="0"/>
      <w:marRight w:val="0"/>
      <w:marTop w:val="0"/>
      <w:marBottom w:val="0"/>
      <w:divBdr>
        <w:top w:val="none" w:sz="0" w:space="0" w:color="auto"/>
        <w:left w:val="none" w:sz="0" w:space="0" w:color="auto"/>
        <w:bottom w:val="none" w:sz="0" w:space="0" w:color="auto"/>
        <w:right w:val="none" w:sz="0" w:space="0" w:color="auto"/>
      </w:divBdr>
    </w:div>
    <w:div w:id="56053264">
      <w:bodyDiv w:val="1"/>
      <w:marLeft w:val="0"/>
      <w:marRight w:val="0"/>
      <w:marTop w:val="0"/>
      <w:marBottom w:val="0"/>
      <w:divBdr>
        <w:top w:val="none" w:sz="0" w:space="0" w:color="auto"/>
        <w:left w:val="none" w:sz="0" w:space="0" w:color="auto"/>
        <w:bottom w:val="none" w:sz="0" w:space="0" w:color="auto"/>
        <w:right w:val="none" w:sz="0" w:space="0" w:color="auto"/>
      </w:divBdr>
    </w:div>
    <w:div w:id="56175793">
      <w:bodyDiv w:val="1"/>
      <w:marLeft w:val="0"/>
      <w:marRight w:val="0"/>
      <w:marTop w:val="0"/>
      <w:marBottom w:val="0"/>
      <w:divBdr>
        <w:top w:val="none" w:sz="0" w:space="0" w:color="auto"/>
        <w:left w:val="none" w:sz="0" w:space="0" w:color="auto"/>
        <w:bottom w:val="none" w:sz="0" w:space="0" w:color="auto"/>
        <w:right w:val="none" w:sz="0" w:space="0" w:color="auto"/>
      </w:divBdr>
    </w:div>
    <w:div w:id="56439024">
      <w:bodyDiv w:val="1"/>
      <w:marLeft w:val="0"/>
      <w:marRight w:val="0"/>
      <w:marTop w:val="0"/>
      <w:marBottom w:val="0"/>
      <w:divBdr>
        <w:top w:val="none" w:sz="0" w:space="0" w:color="auto"/>
        <w:left w:val="none" w:sz="0" w:space="0" w:color="auto"/>
        <w:bottom w:val="none" w:sz="0" w:space="0" w:color="auto"/>
        <w:right w:val="none" w:sz="0" w:space="0" w:color="auto"/>
      </w:divBdr>
    </w:div>
    <w:div w:id="56782808">
      <w:bodyDiv w:val="1"/>
      <w:marLeft w:val="0"/>
      <w:marRight w:val="0"/>
      <w:marTop w:val="0"/>
      <w:marBottom w:val="0"/>
      <w:divBdr>
        <w:top w:val="none" w:sz="0" w:space="0" w:color="auto"/>
        <w:left w:val="none" w:sz="0" w:space="0" w:color="auto"/>
        <w:bottom w:val="none" w:sz="0" w:space="0" w:color="auto"/>
        <w:right w:val="none" w:sz="0" w:space="0" w:color="auto"/>
      </w:divBdr>
    </w:div>
    <w:div w:id="56979032">
      <w:bodyDiv w:val="1"/>
      <w:marLeft w:val="0"/>
      <w:marRight w:val="0"/>
      <w:marTop w:val="0"/>
      <w:marBottom w:val="0"/>
      <w:divBdr>
        <w:top w:val="none" w:sz="0" w:space="0" w:color="auto"/>
        <w:left w:val="none" w:sz="0" w:space="0" w:color="auto"/>
        <w:bottom w:val="none" w:sz="0" w:space="0" w:color="auto"/>
        <w:right w:val="none" w:sz="0" w:space="0" w:color="auto"/>
      </w:divBdr>
    </w:div>
    <w:div w:id="58141188">
      <w:bodyDiv w:val="1"/>
      <w:marLeft w:val="0"/>
      <w:marRight w:val="0"/>
      <w:marTop w:val="0"/>
      <w:marBottom w:val="0"/>
      <w:divBdr>
        <w:top w:val="none" w:sz="0" w:space="0" w:color="auto"/>
        <w:left w:val="none" w:sz="0" w:space="0" w:color="auto"/>
        <w:bottom w:val="none" w:sz="0" w:space="0" w:color="auto"/>
        <w:right w:val="none" w:sz="0" w:space="0" w:color="auto"/>
      </w:divBdr>
    </w:div>
    <w:div w:id="58402424">
      <w:bodyDiv w:val="1"/>
      <w:marLeft w:val="0"/>
      <w:marRight w:val="0"/>
      <w:marTop w:val="0"/>
      <w:marBottom w:val="0"/>
      <w:divBdr>
        <w:top w:val="none" w:sz="0" w:space="0" w:color="auto"/>
        <w:left w:val="none" w:sz="0" w:space="0" w:color="auto"/>
        <w:bottom w:val="none" w:sz="0" w:space="0" w:color="auto"/>
        <w:right w:val="none" w:sz="0" w:space="0" w:color="auto"/>
      </w:divBdr>
    </w:div>
    <w:div w:id="58404663">
      <w:bodyDiv w:val="1"/>
      <w:marLeft w:val="0"/>
      <w:marRight w:val="0"/>
      <w:marTop w:val="0"/>
      <w:marBottom w:val="0"/>
      <w:divBdr>
        <w:top w:val="none" w:sz="0" w:space="0" w:color="auto"/>
        <w:left w:val="none" w:sz="0" w:space="0" w:color="auto"/>
        <w:bottom w:val="none" w:sz="0" w:space="0" w:color="auto"/>
        <w:right w:val="none" w:sz="0" w:space="0" w:color="auto"/>
      </w:divBdr>
    </w:div>
    <w:div w:id="59985913">
      <w:bodyDiv w:val="1"/>
      <w:marLeft w:val="0"/>
      <w:marRight w:val="0"/>
      <w:marTop w:val="0"/>
      <w:marBottom w:val="0"/>
      <w:divBdr>
        <w:top w:val="none" w:sz="0" w:space="0" w:color="auto"/>
        <w:left w:val="none" w:sz="0" w:space="0" w:color="auto"/>
        <w:bottom w:val="none" w:sz="0" w:space="0" w:color="auto"/>
        <w:right w:val="none" w:sz="0" w:space="0" w:color="auto"/>
      </w:divBdr>
    </w:div>
    <w:div w:id="60031083">
      <w:bodyDiv w:val="1"/>
      <w:marLeft w:val="0"/>
      <w:marRight w:val="0"/>
      <w:marTop w:val="0"/>
      <w:marBottom w:val="0"/>
      <w:divBdr>
        <w:top w:val="none" w:sz="0" w:space="0" w:color="auto"/>
        <w:left w:val="none" w:sz="0" w:space="0" w:color="auto"/>
        <w:bottom w:val="none" w:sz="0" w:space="0" w:color="auto"/>
        <w:right w:val="none" w:sz="0" w:space="0" w:color="auto"/>
      </w:divBdr>
    </w:div>
    <w:div w:id="60062473">
      <w:bodyDiv w:val="1"/>
      <w:marLeft w:val="0"/>
      <w:marRight w:val="0"/>
      <w:marTop w:val="0"/>
      <w:marBottom w:val="0"/>
      <w:divBdr>
        <w:top w:val="none" w:sz="0" w:space="0" w:color="auto"/>
        <w:left w:val="none" w:sz="0" w:space="0" w:color="auto"/>
        <w:bottom w:val="none" w:sz="0" w:space="0" w:color="auto"/>
        <w:right w:val="none" w:sz="0" w:space="0" w:color="auto"/>
      </w:divBdr>
    </w:div>
    <w:div w:id="60373515">
      <w:bodyDiv w:val="1"/>
      <w:marLeft w:val="0"/>
      <w:marRight w:val="0"/>
      <w:marTop w:val="0"/>
      <w:marBottom w:val="0"/>
      <w:divBdr>
        <w:top w:val="none" w:sz="0" w:space="0" w:color="auto"/>
        <w:left w:val="none" w:sz="0" w:space="0" w:color="auto"/>
        <w:bottom w:val="none" w:sz="0" w:space="0" w:color="auto"/>
        <w:right w:val="none" w:sz="0" w:space="0" w:color="auto"/>
      </w:divBdr>
    </w:div>
    <w:div w:id="60445218">
      <w:bodyDiv w:val="1"/>
      <w:marLeft w:val="0"/>
      <w:marRight w:val="0"/>
      <w:marTop w:val="0"/>
      <w:marBottom w:val="0"/>
      <w:divBdr>
        <w:top w:val="none" w:sz="0" w:space="0" w:color="auto"/>
        <w:left w:val="none" w:sz="0" w:space="0" w:color="auto"/>
        <w:bottom w:val="none" w:sz="0" w:space="0" w:color="auto"/>
        <w:right w:val="none" w:sz="0" w:space="0" w:color="auto"/>
      </w:divBdr>
    </w:div>
    <w:div w:id="60521602">
      <w:bodyDiv w:val="1"/>
      <w:marLeft w:val="0"/>
      <w:marRight w:val="0"/>
      <w:marTop w:val="0"/>
      <w:marBottom w:val="0"/>
      <w:divBdr>
        <w:top w:val="none" w:sz="0" w:space="0" w:color="auto"/>
        <w:left w:val="none" w:sz="0" w:space="0" w:color="auto"/>
        <w:bottom w:val="none" w:sz="0" w:space="0" w:color="auto"/>
        <w:right w:val="none" w:sz="0" w:space="0" w:color="auto"/>
      </w:divBdr>
    </w:div>
    <w:div w:id="62487060">
      <w:bodyDiv w:val="1"/>
      <w:marLeft w:val="0"/>
      <w:marRight w:val="0"/>
      <w:marTop w:val="0"/>
      <w:marBottom w:val="0"/>
      <w:divBdr>
        <w:top w:val="none" w:sz="0" w:space="0" w:color="auto"/>
        <w:left w:val="none" w:sz="0" w:space="0" w:color="auto"/>
        <w:bottom w:val="none" w:sz="0" w:space="0" w:color="auto"/>
        <w:right w:val="none" w:sz="0" w:space="0" w:color="auto"/>
      </w:divBdr>
    </w:div>
    <w:div w:id="63259969">
      <w:bodyDiv w:val="1"/>
      <w:marLeft w:val="0"/>
      <w:marRight w:val="0"/>
      <w:marTop w:val="0"/>
      <w:marBottom w:val="0"/>
      <w:divBdr>
        <w:top w:val="none" w:sz="0" w:space="0" w:color="auto"/>
        <w:left w:val="none" w:sz="0" w:space="0" w:color="auto"/>
        <w:bottom w:val="none" w:sz="0" w:space="0" w:color="auto"/>
        <w:right w:val="none" w:sz="0" w:space="0" w:color="auto"/>
      </w:divBdr>
    </w:div>
    <w:div w:id="63795008">
      <w:bodyDiv w:val="1"/>
      <w:marLeft w:val="0"/>
      <w:marRight w:val="0"/>
      <w:marTop w:val="0"/>
      <w:marBottom w:val="0"/>
      <w:divBdr>
        <w:top w:val="none" w:sz="0" w:space="0" w:color="auto"/>
        <w:left w:val="none" w:sz="0" w:space="0" w:color="auto"/>
        <w:bottom w:val="none" w:sz="0" w:space="0" w:color="auto"/>
        <w:right w:val="none" w:sz="0" w:space="0" w:color="auto"/>
      </w:divBdr>
    </w:div>
    <w:div w:id="66612332">
      <w:bodyDiv w:val="1"/>
      <w:marLeft w:val="0"/>
      <w:marRight w:val="0"/>
      <w:marTop w:val="0"/>
      <w:marBottom w:val="0"/>
      <w:divBdr>
        <w:top w:val="none" w:sz="0" w:space="0" w:color="auto"/>
        <w:left w:val="none" w:sz="0" w:space="0" w:color="auto"/>
        <w:bottom w:val="none" w:sz="0" w:space="0" w:color="auto"/>
        <w:right w:val="none" w:sz="0" w:space="0" w:color="auto"/>
      </w:divBdr>
    </w:div>
    <w:div w:id="67117576">
      <w:bodyDiv w:val="1"/>
      <w:marLeft w:val="0"/>
      <w:marRight w:val="0"/>
      <w:marTop w:val="0"/>
      <w:marBottom w:val="0"/>
      <w:divBdr>
        <w:top w:val="none" w:sz="0" w:space="0" w:color="auto"/>
        <w:left w:val="none" w:sz="0" w:space="0" w:color="auto"/>
        <w:bottom w:val="none" w:sz="0" w:space="0" w:color="auto"/>
        <w:right w:val="none" w:sz="0" w:space="0" w:color="auto"/>
      </w:divBdr>
    </w:div>
    <w:div w:id="68041533">
      <w:bodyDiv w:val="1"/>
      <w:marLeft w:val="0"/>
      <w:marRight w:val="0"/>
      <w:marTop w:val="0"/>
      <w:marBottom w:val="0"/>
      <w:divBdr>
        <w:top w:val="none" w:sz="0" w:space="0" w:color="auto"/>
        <w:left w:val="none" w:sz="0" w:space="0" w:color="auto"/>
        <w:bottom w:val="none" w:sz="0" w:space="0" w:color="auto"/>
        <w:right w:val="none" w:sz="0" w:space="0" w:color="auto"/>
      </w:divBdr>
    </w:div>
    <w:div w:id="68383781">
      <w:bodyDiv w:val="1"/>
      <w:marLeft w:val="0"/>
      <w:marRight w:val="0"/>
      <w:marTop w:val="0"/>
      <w:marBottom w:val="0"/>
      <w:divBdr>
        <w:top w:val="none" w:sz="0" w:space="0" w:color="auto"/>
        <w:left w:val="none" w:sz="0" w:space="0" w:color="auto"/>
        <w:bottom w:val="none" w:sz="0" w:space="0" w:color="auto"/>
        <w:right w:val="none" w:sz="0" w:space="0" w:color="auto"/>
      </w:divBdr>
    </w:div>
    <w:div w:id="69084297">
      <w:bodyDiv w:val="1"/>
      <w:marLeft w:val="0"/>
      <w:marRight w:val="0"/>
      <w:marTop w:val="0"/>
      <w:marBottom w:val="0"/>
      <w:divBdr>
        <w:top w:val="none" w:sz="0" w:space="0" w:color="auto"/>
        <w:left w:val="none" w:sz="0" w:space="0" w:color="auto"/>
        <w:bottom w:val="none" w:sz="0" w:space="0" w:color="auto"/>
        <w:right w:val="none" w:sz="0" w:space="0" w:color="auto"/>
      </w:divBdr>
    </w:div>
    <w:div w:id="70467978">
      <w:bodyDiv w:val="1"/>
      <w:marLeft w:val="0"/>
      <w:marRight w:val="0"/>
      <w:marTop w:val="0"/>
      <w:marBottom w:val="0"/>
      <w:divBdr>
        <w:top w:val="none" w:sz="0" w:space="0" w:color="auto"/>
        <w:left w:val="none" w:sz="0" w:space="0" w:color="auto"/>
        <w:bottom w:val="none" w:sz="0" w:space="0" w:color="auto"/>
        <w:right w:val="none" w:sz="0" w:space="0" w:color="auto"/>
      </w:divBdr>
    </w:div>
    <w:div w:id="71047517">
      <w:bodyDiv w:val="1"/>
      <w:marLeft w:val="0"/>
      <w:marRight w:val="0"/>
      <w:marTop w:val="0"/>
      <w:marBottom w:val="0"/>
      <w:divBdr>
        <w:top w:val="none" w:sz="0" w:space="0" w:color="auto"/>
        <w:left w:val="none" w:sz="0" w:space="0" w:color="auto"/>
        <w:bottom w:val="none" w:sz="0" w:space="0" w:color="auto"/>
        <w:right w:val="none" w:sz="0" w:space="0" w:color="auto"/>
      </w:divBdr>
    </w:div>
    <w:div w:id="72515496">
      <w:bodyDiv w:val="1"/>
      <w:marLeft w:val="0"/>
      <w:marRight w:val="0"/>
      <w:marTop w:val="0"/>
      <w:marBottom w:val="0"/>
      <w:divBdr>
        <w:top w:val="none" w:sz="0" w:space="0" w:color="auto"/>
        <w:left w:val="none" w:sz="0" w:space="0" w:color="auto"/>
        <w:bottom w:val="none" w:sz="0" w:space="0" w:color="auto"/>
        <w:right w:val="none" w:sz="0" w:space="0" w:color="auto"/>
      </w:divBdr>
    </w:div>
    <w:div w:id="72902123">
      <w:bodyDiv w:val="1"/>
      <w:marLeft w:val="0"/>
      <w:marRight w:val="0"/>
      <w:marTop w:val="0"/>
      <w:marBottom w:val="0"/>
      <w:divBdr>
        <w:top w:val="none" w:sz="0" w:space="0" w:color="auto"/>
        <w:left w:val="none" w:sz="0" w:space="0" w:color="auto"/>
        <w:bottom w:val="none" w:sz="0" w:space="0" w:color="auto"/>
        <w:right w:val="none" w:sz="0" w:space="0" w:color="auto"/>
      </w:divBdr>
    </w:div>
    <w:div w:id="73432106">
      <w:bodyDiv w:val="1"/>
      <w:marLeft w:val="0"/>
      <w:marRight w:val="0"/>
      <w:marTop w:val="0"/>
      <w:marBottom w:val="0"/>
      <w:divBdr>
        <w:top w:val="none" w:sz="0" w:space="0" w:color="auto"/>
        <w:left w:val="none" w:sz="0" w:space="0" w:color="auto"/>
        <w:bottom w:val="none" w:sz="0" w:space="0" w:color="auto"/>
        <w:right w:val="none" w:sz="0" w:space="0" w:color="auto"/>
      </w:divBdr>
    </w:div>
    <w:div w:id="74862070">
      <w:bodyDiv w:val="1"/>
      <w:marLeft w:val="0"/>
      <w:marRight w:val="0"/>
      <w:marTop w:val="0"/>
      <w:marBottom w:val="0"/>
      <w:divBdr>
        <w:top w:val="none" w:sz="0" w:space="0" w:color="auto"/>
        <w:left w:val="none" w:sz="0" w:space="0" w:color="auto"/>
        <w:bottom w:val="none" w:sz="0" w:space="0" w:color="auto"/>
        <w:right w:val="none" w:sz="0" w:space="0" w:color="auto"/>
      </w:divBdr>
    </w:div>
    <w:div w:id="75366648">
      <w:bodyDiv w:val="1"/>
      <w:marLeft w:val="0"/>
      <w:marRight w:val="0"/>
      <w:marTop w:val="0"/>
      <w:marBottom w:val="0"/>
      <w:divBdr>
        <w:top w:val="none" w:sz="0" w:space="0" w:color="auto"/>
        <w:left w:val="none" w:sz="0" w:space="0" w:color="auto"/>
        <w:bottom w:val="none" w:sz="0" w:space="0" w:color="auto"/>
        <w:right w:val="none" w:sz="0" w:space="0" w:color="auto"/>
      </w:divBdr>
    </w:div>
    <w:div w:id="80150610">
      <w:bodyDiv w:val="1"/>
      <w:marLeft w:val="0"/>
      <w:marRight w:val="0"/>
      <w:marTop w:val="0"/>
      <w:marBottom w:val="0"/>
      <w:divBdr>
        <w:top w:val="none" w:sz="0" w:space="0" w:color="auto"/>
        <w:left w:val="none" w:sz="0" w:space="0" w:color="auto"/>
        <w:bottom w:val="none" w:sz="0" w:space="0" w:color="auto"/>
        <w:right w:val="none" w:sz="0" w:space="0" w:color="auto"/>
      </w:divBdr>
    </w:div>
    <w:div w:id="80882617">
      <w:bodyDiv w:val="1"/>
      <w:marLeft w:val="0"/>
      <w:marRight w:val="0"/>
      <w:marTop w:val="0"/>
      <w:marBottom w:val="0"/>
      <w:divBdr>
        <w:top w:val="none" w:sz="0" w:space="0" w:color="auto"/>
        <w:left w:val="none" w:sz="0" w:space="0" w:color="auto"/>
        <w:bottom w:val="none" w:sz="0" w:space="0" w:color="auto"/>
        <w:right w:val="none" w:sz="0" w:space="0" w:color="auto"/>
      </w:divBdr>
    </w:div>
    <w:div w:id="82537277">
      <w:bodyDiv w:val="1"/>
      <w:marLeft w:val="0"/>
      <w:marRight w:val="0"/>
      <w:marTop w:val="0"/>
      <w:marBottom w:val="0"/>
      <w:divBdr>
        <w:top w:val="none" w:sz="0" w:space="0" w:color="auto"/>
        <w:left w:val="none" w:sz="0" w:space="0" w:color="auto"/>
        <w:bottom w:val="none" w:sz="0" w:space="0" w:color="auto"/>
        <w:right w:val="none" w:sz="0" w:space="0" w:color="auto"/>
      </w:divBdr>
    </w:div>
    <w:div w:id="82997613">
      <w:bodyDiv w:val="1"/>
      <w:marLeft w:val="0"/>
      <w:marRight w:val="0"/>
      <w:marTop w:val="0"/>
      <w:marBottom w:val="0"/>
      <w:divBdr>
        <w:top w:val="none" w:sz="0" w:space="0" w:color="auto"/>
        <w:left w:val="none" w:sz="0" w:space="0" w:color="auto"/>
        <w:bottom w:val="none" w:sz="0" w:space="0" w:color="auto"/>
        <w:right w:val="none" w:sz="0" w:space="0" w:color="auto"/>
      </w:divBdr>
    </w:div>
    <w:div w:id="83304564">
      <w:bodyDiv w:val="1"/>
      <w:marLeft w:val="0"/>
      <w:marRight w:val="0"/>
      <w:marTop w:val="0"/>
      <w:marBottom w:val="0"/>
      <w:divBdr>
        <w:top w:val="none" w:sz="0" w:space="0" w:color="auto"/>
        <w:left w:val="none" w:sz="0" w:space="0" w:color="auto"/>
        <w:bottom w:val="none" w:sz="0" w:space="0" w:color="auto"/>
        <w:right w:val="none" w:sz="0" w:space="0" w:color="auto"/>
      </w:divBdr>
    </w:div>
    <w:div w:id="83453254">
      <w:bodyDiv w:val="1"/>
      <w:marLeft w:val="0"/>
      <w:marRight w:val="0"/>
      <w:marTop w:val="0"/>
      <w:marBottom w:val="0"/>
      <w:divBdr>
        <w:top w:val="none" w:sz="0" w:space="0" w:color="auto"/>
        <w:left w:val="none" w:sz="0" w:space="0" w:color="auto"/>
        <w:bottom w:val="none" w:sz="0" w:space="0" w:color="auto"/>
        <w:right w:val="none" w:sz="0" w:space="0" w:color="auto"/>
      </w:divBdr>
    </w:div>
    <w:div w:id="85200162">
      <w:bodyDiv w:val="1"/>
      <w:marLeft w:val="0"/>
      <w:marRight w:val="0"/>
      <w:marTop w:val="0"/>
      <w:marBottom w:val="0"/>
      <w:divBdr>
        <w:top w:val="none" w:sz="0" w:space="0" w:color="auto"/>
        <w:left w:val="none" w:sz="0" w:space="0" w:color="auto"/>
        <w:bottom w:val="none" w:sz="0" w:space="0" w:color="auto"/>
        <w:right w:val="none" w:sz="0" w:space="0" w:color="auto"/>
      </w:divBdr>
    </w:div>
    <w:div w:id="86582096">
      <w:bodyDiv w:val="1"/>
      <w:marLeft w:val="0"/>
      <w:marRight w:val="0"/>
      <w:marTop w:val="0"/>
      <w:marBottom w:val="0"/>
      <w:divBdr>
        <w:top w:val="none" w:sz="0" w:space="0" w:color="auto"/>
        <w:left w:val="none" w:sz="0" w:space="0" w:color="auto"/>
        <w:bottom w:val="none" w:sz="0" w:space="0" w:color="auto"/>
        <w:right w:val="none" w:sz="0" w:space="0" w:color="auto"/>
      </w:divBdr>
    </w:div>
    <w:div w:id="88041361">
      <w:bodyDiv w:val="1"/>
      <w:marLeft w:val="0"/>
      <w:marRight w:val="0"/>
      <w:marTop w:val="0"/>
      <w:marBottom w:val="0"/>
      <w:divBdr>
        <w:top w:val="none" w:sz="0" w:space="0" w:color="auto"/>
        <w:left w:val="none" w:sz="0" w:space="0" w:color="auto"/>
        <w:bottom w:val="none" w:sz="0" w:space="0" w:color="auto"/>
        <w:right w:val="none" w:sz="0" w:space="0" w:color="auto"/>
      </w:divBdr>
    </w:div>
    <w:div w:id="88964129">
      <w:bodyDiv w:val="1"/>
      <w:marLeft w:val="0"/>
      <w:marRight w:val="0"/>
      <w:marTop w:val="0"/>
      <w:marBottom w:val="0"/>
      <w:divBdr>
        <w:top w:val="none" w:sz="0" w:space="0" w:color="auto"/>
        <w:left w:val="none" w:sz="0" w:space="0" w:color="auto"/>
        <w:bottom w:val="none" w:sz="0" w:space="0" w:color="auto"/>
        <w:right w:val="none" w:sz="0" w:space="0" w:color="auto"/>
      </w:divBdr>
    </w:div>
    <w:div w:id="89201388">
      <w:bodyDiv w:val="1"/>
      <w:marLeft w:val="0"/>
      <w:marRight w:val="0"/>
      <w:marTop w:val="0"/>
      <w:marBottom w:val="0"/>
      <w:divBdr>
        <w:top w:val="none" w:sz="0" w:space="0" w:color="auto"/>
        <w:left w:val="none" w:sz="0" w:space="0" w:color="auto"/>
        <w:bottom w:val="none" w:sz="0" w:space="0" w:color="auto"/>
        <w:right w:val="none" w:sz="0" w:space="0" w:color="auto"/>
      </w:divBdr>
    </w:div>
    <w:div w:id="89203822">
      <w:bodyDiv w:val="1"/>
      <w:marLeft w:val="0"/>
      <w:marRight w:val="0"/>
      <w:marTop w:val="0"/>
      <w:marBottom w:val="0"/>
      <w:divBdr>
        <w:top w:val="none" w:sz="0" w:space="0" w:color="auto"/>
        <w:left w:val="none" w:sz="0" w:space="0" w:color="auto"/>
        <w:bottom w:val="none" w:sz="0" w:space="0" w:color="auto"/>
        <w:right w:val="none" w:sz="0" w:space="0" w:color="auto"/>
      </w:divBdr>
    </w:div>
    <w:div w:id="89392291">
      <w:bodyDiv w:val="1"/>
      <w:marLeft w:val="0"/>
      <w:marRight w:val="0"/>
      <w:marTop w:val="0"/>
      <w:marBottom w:val="0"/>
      <w:divBdr>
        <w:top w:val="none" w:sz="0" w:space="0" w:color="auto"/>
        <w:left w:val="none" w:sz="0" w:space="0" w:color="auto"/>
        <w:bottom w:val="none" w:sz="0" w:space="0" w:color="auto"/>
        <w:right w:val="none" w:sz="0" w:space="0" w:color="auto"/>
      </w:divBdr>
    </w:div>
    <w:div w:id="90319584">
      <w:bodyDiv w:val="1"/>
      <w:marLeft w:val="0"/>
      <w:marRight w:val="0"/>
      <w:marTop w:val="0"/>
      <w:marBottom w:val="0"/>
      <w:divBdr>
        <w:top w:val="none" w:sz="0" w:space="0" w:color="auto"/>
        <w:left w:val="none" w:sz="0" w:space="0" w:color="auto"/>
        <w:bottom w:val="none" w:sz="0" w:space="0" w:color="auto"/>
        <w:right w:val="none" w:sz="0" w:space="0" w:color="auto"/>
      </w:divBdr>
    </w:div>
    <w:div w:id="93133193">
      <w:bodyDiv w:val="1"/>
      <w:marLeft w:val="0"/>
      <w:marRight w:val="0"/>
      <w:marTop w:val="0"/>
      <w:marBottom w:val="0"/>
      <w:divBdr>
        <w:top w:val="none" w:sz="0" w:space="0" w:color="auto"/>
        <w:left w:val="none" w:sz="0" w:space="0" w:color="auto"/>
        <w:bottom w:val="none" w:sz="0" w:space="0" w:color="auto"/>
        <w:right w:val="none" w:sz="0" w:space="0" w:color="auto"/>
      </w:divBdr>
    </w:div>
    <w:div w:id="93672897">
      <w:bodyDiv w:val="1"/>
      <w:marLeft w:val="0"/>
      <w:marRight w:val="0"/>
      <w:marTop w:val="0"/>
      <w:marBottom w:val="0"/>
      <w:divBdr>
        <w:top w:val="none" w:sz="0" w:space="0" w:color="auto"/>
        <w:left w:val="none" w:sz="0" w:space="0" w:color="auto"/>
        <w:bottom w:val="none" w:sz="0" w:space="0" w:color="auto"/>
        <w:right w:val="none" w:sz="0" w:space="0" w:color="auto"/>
      </w:divBdr>
    </w:div>
    <w:div w:id="93720127">
      <w:bodyDiv w:val="1"/>
      <w:marLeft w:val="0"/>
      <w:marRight w:val="0"/>
      <w:marTop w:val="0"/>
      <w:marBottom w:val="0"/>
      <w:divBdr>
        <w:top w:val="none" w:sz="0" w:space="0" w:color="auto"/>
        <w:left w:val="none" w:sz="0" w:space="0" w:color="auto"/>
        <w:bottom w:val="none" w:sz="0" w:space="0" w:color="auto"/>
        <w:right w:val="none" w:sz="0" w:space="0" w:color="auto"/>
      </w:divBdr>
    </w:div>
    <w:div w:id="95367165">
      <w:bodyDiv w:val="1"/>
      <w:marLeft w:val="0"/>
      <w:marRight w:val="0"/>
      <w:marTop w:val="0"/>
      <w:marBottom w:val="0"/>
      <w:divBdr>
        <w:top w:val="none" w:sz="0" w:space="0" w:color="auto"/>
        <w:left w:val="none" w:sz="0" w:space="0" w:color="auto"/>
        <w:bottom w:val="none" w:sz="0" w:space="0" w:color="auto"/>
        <w:right w:val="none" w:sz="0" w:space="0" w:color="auto"/>
      </w:divBdr>
    </w:div>
    <w:div w:id="95368918">
      <w:bodyDiv w:val="1"/>
      <w:marLeft w:val="0"/>
      <w:marRight w:val="0"/>
      <w:marTop w:val="0"/>
      <w:marBottom w:val="0"/>
      <w:divBdr>
        <w:top w:val="none" w:sz="0" w:space="0" w:color="auto"/>
        <w:left w:val="none" w:sz="0" w:space="0" w:color="auto"/>
        <w:bottom w:val="none" w:sz="0" w:space="0" w:color="auto"/>
        <w:right w:val="none" w:sz="0" w:space="0" w:color="auto"/>
      </w:divBdr>
    </w:div>
    <w:div w:id="95760398">
      <w:bodyDiv w:val="1"/>
      <w:marLeft w:val="0"/>
      <w:marRight w:val="0"/>
      <w:marTop w:val="0"/>
      <w:marBottom w:val="0"/>
      <w:divBdr>
        <w:top w:val="none" w:sz="0" w:space="0" w:color="auto"/>
        <w:left w:val="none" w:sz="0" w:space="0" w:color="auto"/>
        <w:bottom w:val="none" w:sz="0" w:space="0" w:color="auto"/>
        <w:right w:val="none" w:sz="0" w:space="0" w:color="auto"/>
      </w:divBdr>
    </w:div>
    <w:div w:id="96292738">
      <w:bodyDiv w:val="1"/>
      <w:marLeft w:val="0"/>
      <w:marRight w:val="0"/>
      <w:marTop w:val="0"/>
      <w:marBottom w:val="0"/>
      <w:divBdr>
        <w:top w:val="none" w:sz="0" w:space="0" w:color="auto"/>
        <w:left w:val="none" w:sz="0" w:space="0" w:color="auto"/>
        <w:bottom w:val="none" w:sz="0" w:space="0" w:color="auto"/>
        <w:right w:val="none" w:sz="0" w:space="0" w:color="auto"/>
      </w:divBdr>
    </w:div>
    <w:div w:id="96684843">
      <w:bodyDiv w:val="1"/>
      <w:marLeft w:val="0"/>
      <w:marRight w:val="0"/>
      <w:marTop w:val="0"/>
      <w:marBottom w:val="0"/>
      <w:divBdr>
        <w:top w:val="none" w:sz="0" w:space="0" w:color="auto"/>
        <w:left w:val="none" w:sz="0" w:space="0" w:color="auto"/>
        <w:bottom w:val="none" w:sz="0" w:space="0" w:color="auto"/>
        <w:right w:val="none" w:sz="0" w:space="0" w:color="auto"/>
      </w:divBdr>
    </w:div>
    <w:div w:id="96878355">
      <w:bodyDiv w:val="1"/>
      <w:marLeft w:val="0"/>
      <w:marRight w:val="0"/>
      <w:marTop w:val="0"/>
      <w:marBottom w:val="0"/>
      <w:divBdr>
        <w:top w:val="none" w:sz="0" w:space="0" w:color="auto"/>
        <w:left w:val="none" w:sz="0" w:space="0" w:color="auto"/>
        <w:bottom w:val="none" w:sz="0" w:space="0" w:color="auto"/>
        <w:right w:val="none" w:sz="0" w:space="0" w:color="auto"/>
      </w:divBdr>
    </w:div>
    <w:div w:id="97025588">
      <w:bodyDiv w:val="1"/>
      <w:marLeft w:val="0"/>
      <w:marRight w:val="0"/>
      <w:marTop w:val="0"/>
      <w:marBottom w:val="0"/>
      <w:divBdr>
        <w:top w:val="none" w:sz="0" w:space="0" w:color="auto"/>
        <w:left w:val="none" w:sz="0" w:space="0" w:color="auto"/>
        <w:bottom w:val="none" w:sz="0" w:space="0" w:color="auto"/>
        <w:right w:val="none" w:sz="0" w:space="0" w:color="auto"/>
      </w:divBdr>
    </w:div>
    <w:div w:id="97259013">
      <w:bodyDiv w:val="1"/>
      <w:marLeft w:val="0"/>
      <w:marRight w:val="0"/>
      <w:marTop w:val="0"/>
      <w:marBottom w:val="0"/>
      <w:divBdr>
        <w:top w:val="none" w:sz="0" w:space="0" w:color="auto"/>
        <w:left w:val="none" w:sz="0" w:space="0" w:color="auto"/>
        <w:bottom w:val="none" w:sz="0" w:space="0" w:color="auto"/>
        <w:right w:val="none" w:sz="0" w:space="0" w:color="auto"/>
      </w:divBdr>
    </w:div>
    <w:div w:id="97335809">
      <w:bodyDiv w:val="1"/>
      <w:marLeft w:val="0"/>
      <w:marRight w:val="0"/>
      <w:marTop w:val="0"/>
      <w:marBottom w:val="0"/>
      <w:divBdr>
        <w:top w:val="none" w:sz="0" w:space="0" w:color="auto"/>
        <w:left w:val="none" w:sz="0" w:space="0" w:color="auto"/>
        <w:bottom w:val="none" w:sz="0" w:space="0" w:color="auto"/>
        <w:right w:val="none" w:sz="0" w:space="0" w:color="auto"/>
      </w:divBdr>
    </w:div>
    <w:div w:id="97871213">
      <w:bodyDiv w:val="1"/>
      <w:marLeft w:val="0"/>
      <w:marRight w:val="0"/>
      <w:marTop w:val="0"/>
      <w:marBottom w:val="0"/>
      <w:divBdr>
        <w:top w:val="none" w:sz="0" w:space="0" w:color="auto"/>
        <w:left w:val="none" w:sz="0" w:space="0" w:color="auto"/>
        <w:bottom w:val="none" w:sz="0" w:space="0" w:color="auto"/>
        <w:right w:val="none" w:sz="0" w:space="0" w:color="auto"/>
      </w:divBdr>
    </w:div>
    <w:div w:id="98834666">
      <w:bodyDiv w:val="1"/>
      <w:marLeft w:val="0"/>
      <w:marRight w:val="0"/>
      <w:marTop w:val="0"/>
      <w:marBottom w:val="0"/>
      <w:divBdr>
        <w:top w:val="none" w:sz="0" w:space="0" w:color="auto"/>
        <w:left w:val="none" w:sz="0" w:space="0" w:color="auto"/>
        <w:bottom w:val="none" w:sz="0" w:space="0" w:color="auto"/>
        <w:right w:val="none" w:sz="0" w:space="0" w:color="auto"/>
      </w:divBdr>
    </w:div>
    <w:div w:id="99765965">
      <w:bodyDiv w:val="1"/>
      <w:marLeft w:val="0"/>
      <w:marRight w:val="0"/>
      <w:marTop w:val="0"/>
      <w:marBottom w:val="0"/>
      <w:divBdr>
        <w:top w:val="none" w:sz="0" w:space="0" w:color="auto"/>
        <w:left w:val="none" w:sz="0" w:space="0" w:color="auto"/>
        <w:bottom w:val="none" w:sz="0" w:space="0" w:color="auto"/>
        <w:right w:val="none" w:sz="0" w:space="0" w:color="auto"/>
      </w:divBdr>
    </w:div>
    <w:div w:id="100692176">
      <w:bodyDiv w:val="1"/>
      <w:marLeft w:val="0"/>
      <w:marRight w:val="0"/>
      <w:marTop w:val="0"/>
      <w:marBottom w:val="0"/>
      <w:divBdr>
        <w:top w:val="none" w:sz="0" w:space="0" w:color="auto"/>
        <w:left w:val="none" w:sz="0" w:space="0" w:color="auto"/>
        <w:bottom w:val="none" w:sz="0" w:space="0" w:color="auto"/>
        <w:right w:val="none" w:sz="0" w:space="0" w:color="auto"/>
      </w:divBdr>
    </w:div>
    <w:div w:id="102463721">
      <w:bodyDiv w:val="1"/>
      <w:marLeft w:val="0"/>
      <w:marRight w:val="0"/>
      <w:marTop w:val="0"/>
      <w:marBottom w:val="0"/>
      <w:divBdr>
        <w:top w:val="none" w:sz="0" w:space="0" w:color="auto"/>
        <w:left w:val="none" w:sz="0" w:space="0" w:color="auto"/>
        <w:bottom w:val="none" w:sz="0" w:space="0" w:color="auto"/>
        <w:right w:val="none" w:sz="0" w:space="0" w:color="auto"/>
      </w:divBdr>
    </w:div>
    <w:div w:id="103308184">
      <w:bodyDiv w:val="1"/>
      <w:marLeft w:val="0"/>
      <w:marRight w:val="0"/>
      <w:marTop w:val="0"/>
      <w:marBottom w:val="0"/>
      <w:divBdr>
        <w:top w:val="none" w:sz="0" w:space="0" w:color="auto"/>
        <w:left w:val="none" w:sz="0" w:space="0" w:color="auto"/>
        <w:bottom w:val="none" w:sz="0" w:space="0" w:color="auto"/>
        <w:right w:val="none" w:sz="0" w:space="0" w:color="auto"/>
      </w:divBdr>
    </w:div>
    <w:div w:id="104154680">
      <w:bodyDiv w:val="1"/>
      <w:marLeft w:val="0"/>
      <w:marRight w:val="0"/>
      <w:marTop w:val="0"/>
      <w:marBottom w:val="0"/>
      <w:divBdr>
        <w:top w:val="none" w:sz="0" w:space="0" w:color="auto"/>
        <w:left w:val="none" w:sz="0" w:space="0" w:color="auto"/>
        <w:bottom w:val="none" w:sz="0" w:space="0" w:color="auto"/>
        <w:right w:val="none" w:sz="0" w:space="0" w:color="auto"/>
      </w:divBdr>
    </w:div>
    <w:div w:id="104203514">
      <w:bodyDiv w:val="1"/>
      <w:marLeft w:val="0"/>
      <w:marRight w:val="0"/>
      <w:marTop w:val="0"/>
      <w:marBottom w:val="0"/>
      <w:divBdr>
        <w:top w:val="none" w:sz="0" w:space="0" w:color="auto"/>
        <w:left w:val="none" w:sz="0" w:space="0" w:color="auto"/>
        <w:bottom w:val="none" w:sz="0" w:space="0" w:color="auto"/>
        <w:right w:val="none" w:sz="0" w:space="0" w:color="auto"/>
      </w:divBdr>
    </w:div>
    <w:div w:id="104277026">
      <w:bodyDiv w:val="1"/>
      <w:marLeft w:val="0"/>
      <w:marRight w:val="0"/>
      <w:marTop w:val="0"/>
      <w:marBottom w:val="0"/>
      <w:divBdr>
        <w:top w:val="none" w:sz="0" w:space="0" w:color="auto"/>
        <w:left w:val="none" w:sz="0" w:space="0" w:color="auto"/>
        <w:bottom w:val="none" w:sz="0" w:space="0" w:color="auto"/>
        <w:right w:val="none" w:sz="0" w:space="0" w:color="auto"/>
      </w:divBdr>
    </w:div>
    <w:div w:id="104278716">
      <w:bodyDiv w:val="1"/>
      <w:marLeft w:val="0"/>
      <w:marRight w:val="0"/>
      <w:marTop w:val="0"/>
      <w:marBottom w:val="0"/>
      <w:divBdr>
        <w:top w:val="none" w:sz="0" w:space="0" w:color="auto"/>
        <w:left w:val="none" w:sz="0" w:space="0" w:color="auto"/>
        <w:bottom w:val="none" w:sz="0" w:space="0" w:color="auto"/>
        <w:right w:val="none" w:sz="0" w:space="0" w:color="auto"/>
      </w:divBdr>
    </w:div>
    <w:div w:id="105083012">
      <w:bodyDiv w:val="1"/>
      <w:marLeft w:val="0"/>
      <w:marRight w:val="0"/>
      <w:marTop w:val="0"/>
      <w:marBottom w:val="0"/>
      <w:divBdr>
        <w:top w:val="none" w:sz="0" w:space="0" w:color="auto"/>
        <w:left w:val="none" w:sz="0" w:space="0" w:color="auto"/>
        <w:bottom w:val="none" w:sz="0" w:space="0" w:color="auto"/>
        <w:right w:val="none" w:sz="0" w:space="0" w:color="auto"/>
      </w:divBdr>
    </w:div>
    <w:div w:id="105123199">
      <w:bodyDiv w:val="1"/>
      <w:marLeft w:val="0"/>
      <w:marRight w:val="0"/>
      <w:marTop w:val="0"/>
      <w:marBottom w:val="0"/>
      <w:divBdr>
        <w:top w:val="none" w:sz="0" w:space="0" w:color="auto"/>
        <w:left w:val="none" w:sz="0" w:space="0" w:color="auto"/>
        <w:bottom w:val="none" w:sz="0" w:space="0" w:color="auto"/>
        <w:right w:val="none" w:sz="0" w:space="0" w:color="auto"/>
      </w:divBdr>
    </w:div>
    <w:div w:id="105933727">
      <w:bodyDiv w:val="1"/>
      <w:marLeft w:val="0"/>
      <w:marRight w:val="0"/>
      <w:marTop w:val="0"/>
      <w:marBottom w:val="0"/>
      <w:divBdr>
        <w:top w:val="none" w:sz="0" w:space="0" w:color="auto"/>
        <w:left w:val="none" w:sz="0" w:space="0" w:color="auto"/>
        <w:bottom w:val="none" w:sz="0" w:space="0" w:color="auto"/>
        <w:right w:val="none" w:sz="0" w:space="0" w:color="auto"/>
      </w:divBdr>
    </w:div>
    <w:div w:id="106125345">
      <w:bodyDiv w:val="1"/>
      <w:marLeft w:val="0"/>
      <w:marRight w:val="0"/>
      <w:marTop w:val="0"/>
      <w:marBottom w:val="0"/>
      <w:divBdr>
        <w:top w:val="none" w:sz="0" w:space="0" w:color="auto"/>
        <w:left w:val="none" w:sz="0" w:space="0" w:color="auto"/>
        <w:bottom w:val="none" w:sz="0" w:space="0" w:color="auto"/>
        <w:right w:val="none" w:sz="0" w:space="0" w:color="auto"/>
      </w:divBdr>
    </w:div>
    <w:div w:id="107089207">
      <w:bodyDiv w:val="1"/>
      <w:marLeft w:val="0"/>
      <w:marRight w:val="0"/>
      <w:marTop w:val="0"/>
      <w:marBottom w:val="0"/>
      <w:divBdr>
        <w:top w:val="none" w:sz="0" w:space="0" w:color="auto"/>
        <w:left w:val="none" w:sz="0" w:space="0" w:color="auto"/>
        <w:bottom w:val="none" w:sz="0" w:space="0" w:color="auto"/>
        <w:right w:val="none" w:sz="0" w:space="0" w:color="auto"/>
      </w:divBdr>
    </w:div>
    <w:div w:id="107745137">
      <w:bodyDiv w:val="1"/>
      <w:marLeft w:val="0"/>
      <w:marRight w:val="0"/>
      <w:marTop w:val="0"/>
      <w:marBottom w:val="0"/>
      <w:divBdr>
        <w:top w:val="none" w:sz="0" w:space="0" w:color="auto"/>
        <w:left w:val="none" w:sz="0" w:space="0" w:color="auto"/>
        <w:bottom w:val="none" w:sz="0" w:space="0" w:color="auto"/>
        <w:right w:val="none" w:sz="0" w:space="0" w:color="auto"/>
      </w:divBdr>
    </w:div>
    <w:div w:id="108352686">
      <w:bodyDiv w:val="1"/>
      <w:marLeft w:val="0"/>
      <w:marRight w:val="0"/>
      <w:marTop w:val="0"/>
      <w:marBottom w:val="0"/>
      <w:divBdr>
        <w:top w:val="none" w:sz="0" w:space="0" w:color="auto"/>
        <w:left w:val="none" w:sz="0" w:space="0" w:color="auto"/>
        <w:bottom w:val="none" w:sz="0" w:space="0" w:color="auto"/>
        <w:right w:val="none" w:sz="0" w:space="0" w:color="auto"/>
      </w:divBdr>
    </w:div>
    <w:div w:id="109008006">
      <w:bodyDiv w:val="1"/>
      <w:marLeft w:val="0"/>
      <w:marRight w:val="0"/>
      <w:marTop w:val="0"/>
      <w:marBottom w:val="0"/>
      <w:divBdr>
        <w:top w:val="none" w:sz="0" w:space="0" w:color="auto"/>
        <w:left w:val="none" w:sz="0" w:space="0" w:color="auto"/>
        <w:bottom w:val="none" w:sz="0" w:space="0" w:color="auto"/>
        <w:right w:val="none" w:sz="0" w:space="0" w:color="auto"/>
      </w:divBdr>
    </w:div>
    <w:div w:id="109324391">
      <w:bodyDiv w:val="1"/>
      <w:marLeft w:val="0"/>
      <w:marRight w:val="0"/>
      <w:marTop w:val="0"/>
      <w:marBottom w:val="0"/>
      <w:divBdr>
        <w:top w:val="none" w:sz="0" w:space="0" w:color="auto"/>
        <w:left w:val="none" w:sz="0" w:space="0" w:color="auto"/>
        <w:bottom w:val="none" w:sz="0" w:space="0" w:color="auto"/>
        <w:right w:val="none" w:sz="0" w:space="0" w:color="auto"/>
      </w:divBdr>
    </w:div>
    <w:div w:id="109591083">
      <w:bodyDiv w:val="1"/>
      <w:marLeft w:val="0"/>
      <w:marRight w:val="0"/>
      <w:marTop w:val="0"/>
      <w:marBottom w:val="0"/>
      <w:divBdr>
        <w:top w:val="none" w:sz="0" w:space="0" w:color="auto"/>
        <w:left w:val="none" w:sz="0" w:space="0" w:color="auto"/>
        <w:bottom w:val="none" w:sz="0" w:space="0" w:color="auto"/>
        <w:right w:val="none" w:sz="0" w:space="0" w:color="auto"/>
      </w:divBdr>
    </w:div>
    <w:div w:id="110169300">
      <w:bodyDiv w:val="1"/>
      <w:marLeft w:val="0"/>
      <w:marRight w:val="0"/>
      <w:marTop w:val="0"/>
      <w:marBottom w:val="0"/>
      <w:divBdr>
        <w:top w:val="none" w:sz="0" w:space="0" w:color="auto"/>
        <w:left w:val="none" w:sz="0" w:space="0" w:color="auto"/>
        <w:bottom w:val="none" w:sz="0" w:space="0" w:color="auto"/>
        <w:right w:val="none" w:sz="0" w:space="0" w:color="auto"/>
      </w:divBdr>
    </w:div>
    <w:div w:id="110368589">
      <w:bodyDiv w:val="1"/>
      <w:marLeft w:val="0"/>
      <w:marRight w:val="0"/>
      <w:marTop w:val="0"/>
      <w:marBottom w:val="0"/>
      <w:divBdr>
        <w:top w:val="none" w:sz="0" w:space="0" w:color="auto"/>
        <w:left w:val="none" w:sz="0" w:space="0" w:color="auto"/>
        <w:bottom w:val="none" w:sz="0" w:space="0" w:color="auto"/>
        <w:right w:val="none" w:sz="0" w:space="0" w:color="auto"/>
      </w:divBdr>
    </w:div>
    <w:div w:id="110514473">
      <w:bodyDiv w:val="1"/>
      <w:marLeft w:val="0"/>
      <w:marRight w:val="0"/>
      <w:marTop w:val="0"/>
      <w:marBottom w:val="0"/>
      <w:divBdr>
        <w:top w:val="none" w:sz="0" w:space="0" w:color="auto"/>
        <w:left w:val="none" w:sz="0" w:space="0" w:color="auto"/>
        <w:bottom w:val="none" w:sz="0" w:space="0" w:color="auto"/>
        <w:right w:val="none" w:sz="0" w:space="0" w:color="auto"/>
      </w:divBdr>
    </w:div>
    <w:div w:id="112604360">
      <w:bodyDiv w:val="1"/>
      <w:marLeft w:val="0"/>
      <w:marRight w:val="0"/>
      <w:marTop w:val="0"/>
      <w:marBottom w:val="0"/>
      <w:divBdr>
        <w:top w:val="none" w:sz="0" w:space="0" w:color="auto"/>
        <w:left w:val="none" w:sz="0" w:space="0" w:color="auto"/>
        <w:bottom w:val="none" w:sz="0" w:space="0" w:color="auto"/>
        <w:right w:val="none" w:sz="0" w:space="0" w:color="auto"/>
      </w:divBdr>
    </w:div>
    <w:div w:id="114755058">
      <w:bodyDiv w:val="1"/>
      <w:marLeft w:val="0"/>
      <w:marRight w:val="0"/>
      <w:marTop w:val="0"/>
      <w:marBottom w:val="0"/>
      <w:divBdr>
        <w:top w:val="none" w:sz="0" w:space="0" w:color="auto"/>
        <w:left w:val="none" w:sz="0" w:space="0" w:color="auto"/>
        <w:bottom w:val="none" w:sz="0" w:space="0" w:color="auto"/>
        <w:right w:val="none" w:sz="0" w:space="0" w:color="auto"/>
      </w:divBdr>
    </w:div>
    <w:div w:id="115680439">
      <w:bodyDiv w:val="1"/>
      <w:marLeft w:val="0"/>
      <w:marRight w:val="0"/>
      <w:marTop w:val="0"/>
      <w:marBottom w:val="0"/>
      <w:divBdr>
        <w:top w:val="none" w:sz="0" w:space="0" w:color="auto"/>
        <w:left w:val="none" w:sz="0" w:space="0" w:color="auto"/>
        <w:bottom w:val="none" w:sz="0" w:space="0" w:color="auto"/>
        <w:right w:val="none" w:sz="0" w:space="0" w:color="auto"/>
      </w:divBdr>
    </w:div>
    <w:div w:id="116145567">
      <w:bodyDiv w:val="1"/>
      <w:marLeft w:val="0"/>
      <w:marRight w:val="0"/>
      <w:marTop w:val="0"/>
      <w:marBottom w:val="0"/>
      <w:divBdr>
        <w:top w:val="none" w:sz="0" w:space="0" w:color="auto"/>
        <w:left w:val="none" w:sz="0" w:space="0" w:color="auto"/>
        <w:bottom w:val="none" w:sz="0" w:space="0" w:color="auto"/>
        <w:right w:val="none" w:sz="0" w:space="0" w:color="auto"/>
      </w:divBdr>
    </w:div>
    <w:div w:id="117113126">
      <w:bodyDiv w:val="1"/>
      <w:marLeft w:val="0"/>
      <w:marRight w:val="0"/>
      <w:marTop w:val="0"/>
      <w:marBottom w:val="0"/>
      <w:divBdr>
        <w:top w:val="none" w:sz="0" w:space="0" w:color="auto"/>
        <w:left w:val="none" w:sz="0" w:space="0" w:color="auto"/>
        <w:bottom w:val="none" w:sz="0" w:space="0" w:color="auto"/>
        <w:right w:val="none" w:sz="0" w:space="0" w:color="auto"/>
      </w:divBdr>
    </w:div>
    <w:div w:id="118574137">
      <w:bodyDiv w:val="1"/>
      <w:marLeft w:val="0"/>
      <w:marRight w:val="0"/>
      <w:marTop w:val="0"/>
      <w:marBottom w:val="0"/>
      <w:divBdr>
        <w:top w:val="none" w:sz="0" w:space="0" w:color="auto"/>
        <w:left w:val="none" w:sz="0" w:space="0" w:color="auto"/>
        <w:bottom w:val="none" w:sz="0" w:space="0" w:color="auto"/>
        <w:right w:val="none" w:sz="0" w:space="0" w:color="auto"/>
      </w:divBdr>
    </w:div>
    <w:div w:id="120538824">
      <w:bodyDiv w:val="1"/>
      <w:marLeft w:val="0"/>
      <w:marRight w:val="0"/>
      <w:marTop w:val="0"/>
      <w:marBottom w:val="0"/>
      <w:divBdr>
        <w:top w:val="none" w:sz="0" w:space="0" w:color="auto"/>
        <w:left w:val="none" w:sz="0" w:space="0" w:color="auto"/>
        <w:bottom w:val="none" w:sz="0" w:space="0" w:color="auto"/>
        <w:right w:val="none" w:sz="0" w:space="0" w:color="auto"/>
      </w:divBdr>
    </w:div>
    <w:div w:id="121193491">
      <w:bodyDiv w:val="1"/>
      <w:marLeft w:val="0"/>
      <w:marRight w:val="0"/>
      <w:marTop w:val="0"/>
      <w:marBottom w:val="0"/>
      <w:divBdr>
        <w:top w:val="none" w:sz="0" w:space="0" w:color="auto"/>
        <w:left w:val="none" w:sz="0" w:space="0" w:color="auto"/>
        <w:bottom w:val="none" w:sz="0" w:space="0" w:color="auto"/>
        <w:right w:val="none" w:sz="0" w:space="0" w:color="auto"/>
      </w:divBdr>
    </w:div>
    <w:div w:id="121584870">
      <w:bodyDiv w:val="1"/>
      <w:marLeft w:val="0"/>
      <w:marRight w:val="0"/>
      <w:marTop w:val="0"/>
      <w:marBottom w:val="0"/>
      <w:divBdr>
        <w:top w:val="none" w:sz="0" w:space="0" w:color="auto"/>
        <w:left w:val="none" w:sz="0" w:space="0" w:color="auto"/>
        <w:bottom w:val="none" w:sz="0" w:space="0" w:color="auto"/>
        <w:right w:val="none" w:sz="0" w:space="0" w:color="auto"/>
      </w:divBdr>
    </w:div>
    <w:div w:id="124548088">
      <w:bodyDiv w:val="1"/>
      <w:marLeft w:val="0"/>
      <w:marRight w:val="0"/>
      <w:marTop w:val="0"/>
      <w:marBottom w:val="0"/>
      <w:divBdr>
        <w:top w:val="none" w:sz="0" w:space="0" w:color="auto"/>
        <w:left w:val="none" w:sz="0" w:space="0" w:color="auto"/>
        <w:bottom w:val="none" w:sz="0" w:space="0" w:color="auto"/>
        <w:right w:val="none" w:sz="0" w:space="0" w:color="auto"/>
      </w:divBdr>
    </w:div>
    <w:div w:id="124667296">
      <w:bodyDiv w:val="1"/>
      <w:marLeft w:val="0"/>
      <w:marRight w:val="0"/>
      <w:marTop w:val="0"/>
      <w:marBottom w:val="0"/>
      <w:divBdr>
        <w:top w:val="none" w:sz="0" w:space="0" w:color="auto"/>
        <w:left w:val="none" w:sz="0" w:space="0" w:color="auto"/>
        <w:bottom w:val="none" w:sz="0" w:space="0" w:color="auto"/>
        <w:right w:val="none" w:sz="0" w:space="0" w:color="auto"/>
      </w:divBdr>
    </w:div>
    <w:div w:id="124811937">
      <w:bodyDiv w:val="1"/>
      <w:marLeft w:val="0"/>
      <w:marRight w:val="0"/>
      <w:marTop w:val="0"/>
      <w:marBottom w:val="0"/>
      <w:divBdr>
        <w:top w:val="none" w:sz="0" w:space="0" w:color="auto"/>
        <w:left w:val="none" w:sz="0" w:space="0" w:color="auto"/>
        <w:bottom w:val="none" w:sz="0" w:space="0" w:color="auto"/>
        <w:right w:val="none" w:sz="0" w:space="0" w:color="auto"/>
      </w:divBdr>
    </w:div>
    <w:div w:id="125248116">
      <w:bodyDiv w:val="1"/>
      <w:marLeft w:val="0"/>
      <w:marRight w:val="0"/>
      <w:marTop w:val="0"/>
      <w:marBottom w:val="0"/>
      <w:divBdr>
        <w:top w:val="none" w:sz="0" w:space="0" w:color="auto"/>
        <w:left w:val="none" w:sz="0" w:space="0" w:color="auto"/>
        <w:bottom w:val="none" w:sz="0" w:space="0" w:color="auto"/>
        <w:right w:val="none" w:sz="0" w:space="0" w:color="auto"/>
      </w:divBdr>
    </w:div>
    <w:div w:id="125585505">
      <w:bodyDiv w:val="1"/>
      <w:marLeft w:val="0"/>
      <w:marRight w:val="0"/>
      <w:marTop w:val="0"/>
      <w:marBottom w:val="0"/>
      <w:divBdr>
        <w:top w:val="none" w:sz="0" w:space="0" w:color="auto"/>
        <w:left w:val="none" w:sz="0" w:space="0" w:color="auto"/>
        <w:bottom w:val="none" w:sz="0" w:space="0" w:color="auto"/>
        <w:right w:val="none" w:sz="0" w:space="0" w:color="auto"/>
      </w:divBdr>
    </w:div>
    <w:div w:id="126287972">
      <w:bodyDiv w:val="1"/>
      <w:marLeft w:val="0"/>
      <w:marRight w:val="0"/>
      <w:marTop w:val="0"/>
      <w:marBottom w:val="0"/>
      <w:divBdr>
        <w:top w:val="none" w:sz="0" w:space="0" w:color="auto"/>
        <w:left w:val="none" w:sz="0" w:space="0" w:color="auto"/>
        <w:bottom w:val="none" w:sz="0" w:space="0" w:color="auto"/>
        <w:right w:val="none" w:sz="0" w:space="0" w:color="auto"/>
      </w:divBdr>
    </w:div>
    <w:div w:id="126508392">
      <w:bodyDiv w:val="1"/>
      <w:marLeft w:val="0"/>
      <w:marRight w:val="0"/>
      <w:marTop w:val="0"/>
      <w:marBottom w:val="0"/>
      <w:divBdr>
        <w:top w:val="none" w:sz="0" w:space="0" w:color="auto"/>
        <w:left w:val="none" w:sz="0" w:space="0" w:color="auto"/>
        <w:bottom w:val="none" w:sz="0" w:space="0" w:color="auto"/>
        <w:right w:val="none" w:sz="0" w:space="0" w:color="auto"/>
      </w:divBdr>
    </w:div>
    <w:div w:id="126826580">
      <w:bodyDiv w:val="1"/>
      <w:marLeft w:val="0"/>
      <w:marRight w:val="0"/>
      <w:marTop w:val="0"/>
      <w:marBottom w:val="0"/>
      <w:divBdr>
        <w:top w:val="none" w:sz="0" w:space="0" w:color="auto"/>
        <w:left w:val="none" w:sz="0" w:space="0" w:color="auto"/>
        <w:bottom w:val="none" w:sz="0" w:space="0" w:color="auto"/>
        <w:right w:val="none" w:sz="0" w:space="0" w:color="auto"/>
      </w:divBdr>
    </w:div>
    <w:div w:id="128019692">
      <w:bodyDiv w:val="1"/>
      <w:marLeft w:val="0"/>
      <w:marRight w:val="0"/>
      <w:marTop w:val="0"/>
      <w:marBottom w:val="0"/>
      <w:divBdr>
        <w:top w:val="none" w:sz="0" w:space="0" w:color="auto"/>
        <w:left w:val="none" w:sz="0" w:space="0" w:color="auto"/>
        <w:bottom w:val="none" w:sz="0" w:space="0" w:color="auto"/>
        <w:right w:val="none" w:sz="0" w:space="0" w:color="auto"/>
      </w:divBdr>
    </w:div>
    <w:div w:id="129059931">
      <w:bodyDiv w:val="1"/>
      <w:marLeft w:val="0"/>
      <w:marRight w:val="0"/>
      <w:marTop w:val="0"/>
      <w:marBottom w:val="0"/>
      <w:divBdr>
        <w:top w:val="none" w:sz="0" w:space="0" w:color="auto"/>
        <w:left w:val="none" w:sz="0" w:space="0" w:color="auto"/>
        <w:bottom w:val="none" w:sz="0" w:space="0" w:color="auto"/>
        <w:right w:val="none" w:sz="0" w:space="0" w:color="auto"/>
      </w:divBdr>
    </w:div>
    <w:div w:id="129783161">
      <w:bodyDiv w:val="1"/>
      <w:marLeft w:val="0"/>
      <w:marRight w:val="0"/>
      <w:marTop w:val="0"/>
      <w:marBottom w:val="0"/>
      <w:divBdr>
        <w:top w:val="none" w:sz="0" w:space="0" w:color="auto"/>
        <w:left w:val="none" w:sz="0" w:space="0" w:color="auto"/>
        <w:bottom w:val="none" w:sz="0" w:space="0" w:color="auto"/>
        <w:right w:val="none" w:sz="0" w:space="0" w:color="auto"/>
      </w:divBdr>
    </w:div>
    <w:div w:id="130288554">
      <w:bodyDiv w:val="1"/>
      <w:marLeft w:val="0"/>
      <w:marRight w:val="0"/>
      <w:marTop w:val="0"/>
      <w:marBottom w:val="0"/>
      <w:divBdr>
        <w:top w:val="none" w:sz="0" w:space="0" w:color="auto"/>
        <w:left w:val="none" w:sz="0" w:space="0" w:color="auto"/>
        <w:bottom w:val="none" w:sz="0" w:space="0" w:color="auto"/>
        <w:right w:val="none" w:sz="0" w:space="0" w:color="auto"/>
      </w:divBdr>
    </w:div>
    <w:div w:id="130487539">
      <w:bodyDiv w:val="1"/>
      <w:marLeft w:val="0"/>
      <w:marRight w:val="0"/>
      <w:marTop w:val="0"/>
      <w:marBottom w:val="0"/>
      <w:divBdr>
        <w:top w:val="none" w:sz="0" w:space="0" w:color="auto"/>
        <w:left w:val="none" w:sz="0" w:space="0" w:color="auto"/>
        <w:bottom w:val="none" w:sz="0" w:space="0" w:color="auto"/>
        <w:right w:val="none" w:sz="0" w:space="0" w:color="auto"/>
      </w:divBdr>
    </w:div>
    <w:div w:id="130634969">
      <w:bodyDiv w:val="1"/>
      <w:marLeft w:val="0"/>
      <w:marRight w:val="0"/>
      <w:marTop w:val="0"/>
      <w:marBottom w:val="0"/>
      <w:divBdr>
        <w:top w:val="none" w:sz="0" w:space="0" w:color="auto"/>
        <w:left w:val="none" w:sz="0" w:space="0" w:color="auto"/>
        <w:bottom w:val="none" w:sz="0" w:space="0" w:color="auto"/>
        <w:right w:val="none" w:sz="0" w:space="0" w:color="auto"/>
      </w:divBdr>
    </w:div>
    <w:div w:id="130758218">
      <w:bodyDiv w:val="1"/>
      <w:marLeft w:val="0"/>
      <w:marRight w:val="0"/>
      <w:marTop w:val="0"/>
      <w:marBottom w:val="0"/>
      <w:divBdr>
        <w:top w:val="none" w:sz="0" w:space="0" w:color="auto"/>
        <w:left w:val="none" w:sz="0" w:space="0" w:color="auto"/>
        <w:bottom w:val="none" w:sz="0" w:space="0" w:color="auto"/>
        <w:right w:val="none" w:sz="0" w:space="0" w:color="auto"/>
      </w:divBdr>
    </w:div>
    <w:div w:id="130904061">
      <w:bodyDiv w:val="1"/>
      <w:marLeft w:val="0"/>
      <w:marRight w:val="0"/>
      <w:marTop w:val="0"/>
      <w:marBottom w:val="0"/>
      <w:divBdr>
        <w:top w:val="none" w:sz="0" w:space="0" w:color="auto"/>
        <w:left w:val="none" w:sz="0" w:space="0" w:color="auto"/>
        <w:bottom w:val="none" w:sz="0" w:space="0" w:color="auto"/>
        <w:right w:val="none" w:sz="0" w:space="0" w:color="auto"/>
      </w:divBdr>
    </w:div>
    <w:div w:id="131489779">
      <w:bodyDiv w:val="1"/>
      <w:marLeft w:val="0"/>
      <w:marRight w:val="0"/>
      <w:marTop w:val="0"/>
      <w:marBottom w:val="0"/>
      <w:divBdr>
        <w:top w:val="none" w:sz="0" w:space="0" w:color="auto"/>
        <w:left w:val="none" w:sz="0" w:space="0" w:color="auto"/>
        <w:bottom w:val="none" w:sz="0" w:space="0" w:color="auto"/>
        <w:right w:val="none" w:sz="0" w:space="0" w:color="auto"/>
      </w:divBdr>
    </w:div>
    <w:div w:id="132217797">
      <w:bodyDiv w:val="1"/>
      <w:marLeft w:val="0"/>
      <w:marRight w:val="0"/>
      <w:marTop w:val="0"/>
      <w:marBottom w:val="0"/>
      <w:divBdr>
        <w:top w:val="none" w:sz="0" w:space="0" w:color="auto"/>
        <w:left w:val="none" w:sz="0" w:space="0" w:color="auto"/>
        <w:bottom w:val="none" w:sz="0" w:space="0" w:color="auto"/>
        <w:right w:val="none" w:sz="0" w:space="0" w:color="auto"/>
      </w:divBdr>
    </w:div>
    <w:div w:id="133985555">
      <w:bodyDiv w:val="1"/>
      <w:marLeft w:val="0"/>
      <w:marRight w:val="0"/>
      <w:marTop w:val="0"/>
      <w:marBottom w:val="0"/>
      <w:divBdr>
        <w:top w:val="none" w:sz="0" w:space="0" w:color="auto"/>
        <w:left w:val="none" w:sz="0" w:space="0" w:color="auto"/>
        <w:bottom w:val="none" w:sz="0" w:space="0" w:color="auto"/>
        <w:right w:val="none" w:sz="0" w:space="0" w:color="auto"/>
      </w:divBdr>
    </w:div>
    <w:div w:id="135341216">
      <w:bodyDiv w:val="1"/>
      <w:marLeft w:val="0"/>
      <w:marRight w:val="0"/>
      <w:marTop w:val="0"/>
      <w:marBottom w:val="0"/>
      <w:divBdr>
        <w:top w:val="none" w:sz="0" w:space="0" w:color="auto"/>
        <w:left w:val="none" w:sz="0" w:space="0" w:color="auto"/>
        <w:bottom w:val="none" w:sz="0" w:space="0" w:color="auto"/>
        <w:right w:val="none" w:sz="0" w:space="0" w:color="auto"/>
      </w:divBdr>
    </w:div>
    <w:div w:id="136798457">
      <w:bodyDiv w:val="1"/>
      <w:marLeft w:val="0"/>
      <w:marRight w:val="0"/>
      <w:marTop w:val="0"/>
      <w:marBottom w:val="0"/>
      <w:divBdr>
        <w:top w:val="none" w:sz="0" w:space="0" w:color="auto"/>
        <w:left w:val="none" w:sz="0" w:space="0" w:color="auto"/>
        <w:bottom w:val="none" w:sz="0" w:space="0" w:color="auto"/>
        <w:right w:val="none" w:sz="0" w:space="0" w:color="auto"/>
      </w:divBdr>
    </w:div>
    <w:div w:id="136991283">
      <w:bodyDiv w:val="1"/>
      <w:marLeft w:val="0"/>
      <w:marRight w:val="0"/>
      <w:marTop w:val="0"/>
      <w:marBottom w:val="0"/>
      <w:divBdr>
        <w:top w:val="none" w:sz="0" w:space="0" w:color="auto"/>
        <w:left w:val="none" w:sz="0" w:space="0" w:color="auto"/>
        <w:bottom w:val="none" w:sz="0" w:space="0" w:color="auto"/>
        <w:right w:val="none" w:sz="0" w:space="0" w:color="auto"/>
      </w:divBdr>
    </w:div>
    <w:div w:id="137113487">
      <w:bodyDiv w:val="1"/>
      <w:marLeft w:val="0"/>
      <w:marRight w:val="0"/>
      <w:marTop w:val="0"/>
      <w:marBottom w:val="0"/>
      <w:divBdr>
        <w:top w:val="none" w:sz="0" w:space="0" w:color="auto"/>
        <w:left w:val="none" w:sz="0" w:space="0" w:color="auto"/>
        <w:bottom w:val="none" w:sz="0" w:space="0" w:color="auto"/>
        <w:right w:val="none" w:sz="0" w:space="0" w:color="auto"/>
      </w:divBdr>
    </w:div>
    <w:div w:id="137184930">
      <w:bodyDiv w:val="1"/>
      <w:marLeft w:val="0"/>
      <w:marRight w:val="0"/>
      <w:marTop w:val="0"/>
      <w:marBottom w:val="0"/>
      <w:divBdr>
        <w:top w:val="none" w:sz="0" w:space="0" w:color="auto"/>
        <w:left w:val="none" w:sz="0" w:space="0" w:color="auto"/>
        <w:bottom w:val="none" w:sz="0" w:space="0" w:color="auto"/>
        <w:right w:val="none" w:sz="0" w:space="0" w:color="auto"/>
      </w:divBdr>
    </w:div>
    <w:div w:id="139612342">
      <w:bodyDiv w:val="1"/>
      <w:marLeft w:val="0"/>
      <w:marRight w:val="0"/>
      <w:marTop w:val="0"/>
      <w:marBottom w:val="0"/>
      <w:divBdr>
        <w:top w:val="none" w:sz="0" w:space="0" w:color="auto"/>
        <w:left w:val="none" w:sz="0" w:space="0" w:color="auto"/>
        <w:bottom w:val="none" w:sz="0" w:space="0" w:color="auto"/>
        <w:right w:val="none" w:sz="0" w:space="0" w:color="auto"/>
      </w:divBdr>
    </w:div>
    <w:div w:id="140076978">
      <w:bodyDiv w:val="1"/>
      <w:marLeft w:val="0"/>
      <w:marRight w:val="0"/>
      <w:marTop w:val="0"/>
      <w:marBottom w:val="0"/>
      <w:divBdr>
        <w:top w:val="none" w:sz="0" w:space="0" w:color="auto"/>
        <w:left w:val="none" w:sz="0" w:space="0" w:color="auto"/>
        <w:bottom w:val="none" w:sz="0" w:space="0" w:color="auto"/>
        <w:right w:val="none" w:sz="0" w:space="0" w:color="auto"/>
      </w:divBdr>
    </w:div>
    <w:div w:id="141119840">
      <w:bodyDiv w:val="1"/>
      <w:marLeft w:val="0"/>
      <w:marRight w:val="0"/>
      <w:marTop w:val="0"/>
      <w:marBottom w:val="0"/>
      <w:divBdr>
        <w:top w:val="none" w:sz="0" w:space="0" w:color="auto"/>
        <w:left w:val="none" w:sz="0" w:space="0" w:color="auto"/>
        <w:bottom w:val="none" w:sz="0" w:space="0" w:color="auto"/>
        <w:right w:val="none" w:sz="0" w:space="0" w:color="auto"/>
      </w:divBdr>
    </w:div>
    <w:div w:id="142477968">
      <w:bodyDiv w:val="1"/>
      <w:marLeft w:val="0"/>
      <w:marRight w:val="0"/>
      <w:marTop w:val="0"/>
      <w:marBottom w:val="0"/>
      <w:divBdr>
        <w:top w:val="none" w:sz="0" w:space="0" w:color="auto"/>
        <w:left w:val="none" w:sz="0" w:space="0" w:color="auto"/>
        <w:bottom w:val="none" w:sz="0" w:space="0" w:color="auto"/>
        <w:right w:val="none" w:sz="0" w:space="0" w:color="auto"/>
      </w:divBdr>
    </w:div>
    <w:div w:id="143859460">
      <w:bodyDiv w:val="1"/>
      <w:marLeft w:val="0"/>
      <w:marRight w:val="0"/>
      <w:marTop w:val="0"/>
      <w:marBottom w:val="0"/>
      <w:divBdr>
        <w:top w:val="none" w:sz="0" w:space="0" w:color="auto"/>
        <w:left w:val="none" w:sz="0" w:space="0" w:color="auto"/>
        <w:bottom w:val="none" w:sz="0" w:space="0" w:color="auto"/>
        <w:right w:val="none" w:sz="0" w:space="0" w:color="auto"/>
      </w:divBdr>
    </w:div>
    <w:div w:id="144318601">
      <w:bodyDiv w:val="1"/>
      <w:marLeft w:val="0"/>
      <w:marRight w:val="0"/>
      <w:marTop w:val="0"/>
      <w:marBottom w:val="0"/>
      <w:divBdr>
        <w:top w:val="none" w:sz="0" w:space="0" w:color="auto"/>
        <w:left w:val="none" w:sz="0" w:space="0" w:color="auto"/>
        <w:bottom w:val="none" w:sz="0" w:space="0" w:color="auto"/>
        <w:right w:val="none" w:sz="0" w:space="0" w:color="auto"/>
      </w:divBdr>
    </w:div>
    <w:div w:id="144324153">
      <w:bodyDiv w:val="1"/>
      <w:marLeft w:val="0"/>
      <w:marRight w:val="0"/>
      <w:marTop w:val="0"/>
      <w:marBottom w:val="0"/>
      <w:divBdr>
        <w:top w:val="none" w:sz="0" w:space="0" w:color="auto"/>
        <w:left w:val="none" w:sz="0" w:space="0" w:color="auto"/>
        <w:bottom w:val="none" w:sz="0" w:space="0" w:color="auto"/>
        <w:right w:val="none" w:sz="0" w:space="0" w:color="auto"/>
      </w:divBdr>
    </w:div>
    <w:div w:id="145441079">
      <w:bodyDiv w:val="1"/>
      <w:marLeft w:val="0"/>
      <w:marRight w:val="0"/>
      <w:marTop w:val="0"/>
      <w:marBottom w:val="0"/>
      <w:divBdr>
        <w:top w:val="none" w:sz="0" w:space="0" w:color="auto"/>
        <w:left w:val="none" w:sz="0" w:space="0" w:color="auto"/>
        <w:bottom w:val="none" w:sz="0" w:space="0" w:color="auto"/>
        <w:right w:val="none" w:sz="0" w:space="0" w:color="auto"/>
      </w:divBdr>
    </w:div>
    <w:div w:id="145628424">
      <w:bodyDiv w:val="1"/>
      <w:marLeft w:val="0"/>
      <w:marRight w:val="0"/>
      <w:marTop w:val="0"/>
      <w:marBottom w:val="0"/>
      <w:divBdr>
        <w:top w:val="none" w:sz="0" w:space="0" w:color="auto"/>
        <w:left w:val="none" w:sz="0" w:space="0" w:color="auto"/>
        <w:bottom w:val="none" w:sz="0" w:space="0" w:color="auto"/>
        <w:right w:val="none" w:sz="0" w:space="0" w:color="auto"/>
      </w:divBdr>
    </w:div>
    <w:div w:id="145708664">
      <w:bodyDiv w:val="1"/>
      <w:marLeft w:val="0"/>
      <w:marRight w:val="0"/>
      <w:marTop w:val="0"/>
      <w:marBottom w:val="0"/>
      <w:divBdr>
        <w:top w:val="none" w:sz="0" w:space="0" w:color="auto"/>
        <w:left w:val="none" w:sz="0" w:space="0" w:color="auto"/>
        <w:bottom w:val="none" w:sz="0" w:space="0" w:color="auto"/>
        <w:right w:val="none" w:sz="0" w:space="0" w:color="auto"/>
      </w:divBdr>
    </w:div>
    <w:div w:id="146367372">
      <w:bodyDiv w:val="1"/>
      <w:marLeft w:val="0"/>
      <w:marRight w:val="0"/>
      <w:marTop w:val="0"/>
      <w:marBottom w:val="0"/>
      <w:divBdr>
        <w:top w:val="none" w:sz="0" w:space="0" w:color="auto"/>
        <w:left w:val="none" w:sz="0" w:space="0" w:color="auto"/>
        <w:bottom w:val="none" w:sz="0" w:space="0" w:color="auto"/>
        <w:right w:val="none" w:sz="0" w:space="0" w:color="auto"/>
      </w:divBdr>
    </w:div>
    <w:div w:id="147213581">
      <w:bodyDiv w:val="1"/>
      <w:marLeft w:val="0"/>
      <w:marRight w:val="0"/>
      <w:marTop w:val="0"/>
      <w:marBottom w:val="0"/>
      <w:divBdr>
        <w:top w:val="none" w:sz="0" w:space="0" w:color="auto"/>
        <w:left w:val="none" w:sz="0" w:space="0" w:color="auto"/>
        <w:bottom w:val="none" w:sz="0" w:space="0" w:color="auto"/>
        <w:right w:val="none" w:sz="0" w:space="0" w:color="auto"/>
      </w:divBdr>
    </w:div>
    <w:div w:id="147357308">
      <w:bodyDiv w:val="1"/>
      <w:marLeft w:val="0"/>
      <w:marRight w:val="0"/>
      <w:marTop w:val="0"/>
      <w:marBottom w:val="0"/>
      <w:divBdr>
        <w:top w:val="none" w:sz="0" w:space="0" w:color="auto"/>
        <w:left w:val="none" w:sz="0" w:space="0" w:color="auto"/>
        <w:bottom w:val="none" w:sz="0" w:space="0" w:color="auto"/>
        <w:right w:val="none" w:sz="0" w:space="0" w:color="auto"/>
      </w:divBdr>
    </w:div>
    <w:div w:id="148667906">
      <w:bodyDiv w:val="1"/>
      <w:marLeft w:val="0"/>
      <w:marRight w:val="0"/>
      <w:marTop w:val="0"/>
      <w:marBottom w:val="0"/>
      <w:divBdr>
        <w:top w:val="none" w:sz="0" w:space="0" w:color="auto"/>
        <w:left w:val="none" w:sz="0" w:space="0" w:color="auto"/>
        <w:bottom w:val="none" w:sz="0" w:space="0" w:color="auto"/>
        <w:right w:val="none" w:sz="0" w:space="0" w:color="auto"/>
      </w:divBdr>
    </w:div>
    <w:div w:id="149056621">
      <w:bodyDiv w:val="1"/>
      <w:marLeft w:val="0"/>
      <w:marRight w:val="0"/>
      <w:marTop w:val="0"/>
      <w:marBottom w:val="0"/>
      <w:divBdr>
        <w:top w:val="none" w:sz="0" w:space="0" w:color="auto"/>
        <w:left w:val="none" w:sz="0" w:space="0" w:color="auto"/>
        <w:bottom w:val="none" w:sz="0" w:space="0" w:color="auto"/>
        <w:right w:val="none" w:sz="0" w:space="0" w:color="auto"/>
      </w:divBdr>
    </w:div>
    <w:div w:id="150024548">
      <w:bodyDiv w:val="1"/>
      <w:marLeft w:val="0"/>
      <w:marRight w:val="0"/>
      <w:marTop w:val="0"/>
      <w:marBottom w:val="0"/>
      <w:divBdr>
        <w:top w:val="none" w:sz="0" w:space="0" w:color="auto"/>
        <w:left w:val="none" w:sz="0" w:space="0" w:color="auto"/>
        <w:bottom w:val="none" w:sz="0" w:space="0" w:color="auto"/>
        <w:right w:val="none" w:sz="0" w:space="0" w:color="auto"/>
      </w:divBdr>
    </w:div>
    <w:div w:id="151064977">
      <w:bodyDiv w:val="1"/>
      <w:marLeft w:val="0"/>
      <w:marRight w:val="0"/>
      <w:marTop w:val="0"/>
      <w:marBottom w:val="0"/>
      <w:divBdr>
        <w:top w:val="none" w:sz="0" w:space="0" w:color="auto"/>
        <w:left w:val="none" w:sz="0" w:space="0" w:color="auto"/>
        <w:bottom w:val="none" w:sz="0" w:space="0" w:color="auto"/>
        <w:right w:val="none" w:sz="0" w:space="0" w:color="auto"/>
      </w:divBdr>
    </w:div>
    <w:div w:id="151525661">
      <w:bodyDiv w:val="1"/>
      <w:marLeft w:val="0"/>
      <w:marRight w:val="0"/>
      <w:marTop w:val="0"/>
      <w:marBottom w:val="0"/>
      <w:divBdr>
        <w:top w:val="none" w:sz="0" w:space="0" w:color="auto"/>
        <w:left w:val="none" w:sz="0" w:space="0" w:color="auto"/>
        <w:bottom w:val="none" w:sz="0" w:space="0" w:color="auto"/>
        <w:right w:val="none" w:sz="0" w:space="0" w:color="auto"/>
      </w:divBdr>
    </w:div>
    <w:div w:id="152912514">
      <w:bodyDiv w:val="1"/>
      <w:marLeft w:val="0"/>
      <w:marRight w:val="0"/>
      <w:marTop w:val="0"/>
      <w:marBottom w:val="0"/>
      <w:divBdr>
        <w:top w:val="none" w:sz="0" w:space="0" w:color="auto"/>
        <w:left w:val="none" w:sz="0" w:space="0" w:color="auto"/>
        <w:bottom w:val="none" w:sz="0" w:space="0" w:color="auto"/>
        <w:right w:val="none" w:sz="0" w:space="0" w:color="auto"/>
      </w:divBdr>
    </w:div>
    <w:div w:id="153185325">
      <w:bodyDiv w:val="1"/>
      <w:marLeft w:val="0"/>
      <w:marRight w:val="0"/>
      <w:marTop w:val="0"/>
      <w:marBottom w:val="0"/>
      <w:divBdr>
        <w:top w:val="none" w:sz="0" w:space="0" w:color="auto"/>
        <w:left w:val="none" w:sz="0" w:space="0" w:color="auto"/>
        <w:bottom w:val="none" w:sz="0" w:space="0" w:color="auto"/>
        <w:right w:val="none" w:sz="0" w:space="0" w:color="auto"/>
      </w:divBdr>
    </w:div>
    <w:div w:id="154880066">
      <w:bodyDiv w:val="1"/>
      <w:marLeft w:val="0"/>
      <w:marRight w:val="0"/>
      <w:marTop w:val="0"/>
      <w:marBottom w:val="0"/>
      <w:divBdr>
        <w:top w:val="none" w:sz="0" w:space="0" w:color="auto"/>
        <w:left w:val="none" w:sz="0" w:space="0" w:color="auto"/>
        <w:bottom w:val="none" w:sz="0" w:space="0" w:color="auto"/>
        <w:right w:val="none" w:sz="0" w:space="0" w:color="auto"/>
      </w:divBdr>
    </w:div>
    <w:div w:id="156309589">
      <w:bodyDiv w:val="1"/>
      <w:marLeft w:val="0"/>
      <w:marRight w:val="0"/>
      <w:marTop w:val="0"/>
      <w:marBottom w:val="0"/>
      <w:divBdr>
        <w:top w:val="none" w:sz="0" w:space="0" w:color="auto"/>
        <w:left w:val="none" w:sz="0" w:space="0" w:color="auto"/>
        <w:bottom w:val="none" w:sz="0" w:space="0" w:color="auto"/>
        <w:right w:val="none" w:sz="0" w:space="0" w:color="auto"/>
      </w:divBdr>
    </w:div>
    <w:div w:id="156961502">
      <w:bodyDiv w:val="1"/>
      <w:marLeft w:val="0"/>
      <w:marRight w:val="0"/>
      <w:marTop w:val="0"/>
      <w:marBottom w:val="0"/>
      <w:divBdr>
        <w:top w:val="none" w:sz="0" w:space="0" w:color="auto"/>
        <w:left w:val="none" w:sz="0" w:space="0" w:color="auto"/>
        <w:bottom w:val="none" w:sz="0" w:space="0" w:color="auto"/>
        <w:right w:val="none" w:sz="0" w:space="0" w:color="auto"/>
      </w:divBdr>
    </w:div>
    <w:div w:id="157116674">
      <w:bodyDiv w:val="1"/>
      <w:marLeft w:val="0"/>
      <w:marRight w:val="0"/>
      <w:marTop w:val="0"/>
      <w:marBottom w:val="0"/>
      <w:divBdr>
        <w:top w:val="none" w:sz="0" w:space="0" w:color="auto"/>
        <w:left w:val="none" w:sz="0" w:space="0" w:color="auto"/>
        <w:bottom w:val="none" w:sz="0" w:space="0" w:color="auto"/>
        <w:right w:val="none" w:sz="0" w:space="0" w:color="auto"/>
      </w:divBdr>
    </w:div>
    <w:div w:id="158692438">
      <w:bodyDiv w:val="1"/>
      <w:marLeft w:val="0"/>
      <w:marRight w:val="0"/>
      <w:marTop w:val="0"/>
      <w:marBottom w:val="0"/>
      <w:divBdr>
        <w:top w:val="none" w:sz="0" w:space="0" w:color="auto"/>
        <w:left w:val="none" w:sz="0" w:space="0" w:color="auto"/>
        <w:bottom w:val="none" w:sz="0" w:space="0" w:color="auto"/>
        <w:right w:val="none" w:sz="0" w:space="0" w:color="auto"/>
      </w:divBdr>
    </w:div>
    <w:div w:id="158891924">
      <w:bodyDiv w:val="1"/>
      <w:marLeft w:val="0"/>
      <w:marRight w:val="0"/>
      <w:marTop w:val="0"/>
      <w:marBottom w:val="0"/>
      <w:divBdr>
        <w:top w:val="none" w:sz="0" w:space="0" w:color="auto"/>
        <w:left w:val="none" w:sz="0" w:space="0" w:color="auto"/>
        <w:bottom w:val="none" w:sz="0" w:space="0" w:color="auto"/>
        <w:right w:val="none" w:sz="0" w:space="0" w:color="auto"/>
      </w:divBdr>
    </w:div>
    <w:div w:id="159079089">
      <w:bodyDiv w:val="1"/>
      <w:marLeft w:val="0"/>
      <w:marRight w:val="0"/>
      <w:marTop w:val="0"/>
      <w:marBottom w:val="0"/>
      <w:divBdr>
        <w:top w:val="none" w:sz="0" w:space="0" w:color="auto"/>
        <w:left w:val="none" w:sz="0" w:space="0" w:color="auto"/>
        <w:bottom w:val="none" w:sz="0" w:space="0" w:color="auto"/>
        <w:right w:val="none" w:sz="0" w:space="0" w:color="auto"/>
      </w:divBdr>
    </w:div>
    <w:div w:id="159659553">
      <w:bodyDiv w:val="1"/>
      <w:marLeft w:val="0"/>
      <w:marRight w:val="0"/>
      <w:marTop w:val="0"/>
      <w:marBottom w:val="0"/>
      <w:divBdr>
        <w:top w:val="none" w:sz="0" w:space="0" w:color="auto"/>
        <w:left w:val="none" w:sz="0" w:space="0" w:color="auto"/>
        <w:bottom w:val="none" w:sz="0" w:space="0" w:color="auto"/>
        <w:right w:val="none" w:sz="0" w:space="0" w:color="auto"/>
      </w:divBdr>
    </w:div>
    <w:div w:id="159740230">
      <w:bodyDiv w:val="1"/>
      <w:marLeft w:val="0"/>
      <w:marRight w:val="0"/>
      <w:marTop w:val="0"/>
      <w:marBottom w:val="0"/>
      <w:divBdr>
        <w:top w:val="none" w:sz="0" w:space="0" w:color="auto"/>
        <w:left w:val="none" w:sz="0" w:space="0" w:color="auto"/>
        <w:bottom w:val="none" w:sz="0" w:space="0" w:color="auto"/>
        <w:right w:val="none" w:sz="0" w:space="0" w:color="auto"/>
      </w:divBdr>
    </w:div>
    <w:div w:id="159850730">
      <w:bodyDiv w:val="1"/>
      <w:marLeft w:val="0"/>
      <w:marRight w:val="0"/>
      <w:marTop w:val="0"/>
      <w:marBottom w:val="0"/>
      <w:divBdr>
        <w:top w:val="none" w:sz="0" w:space="0" w:color="auto"/>
        <w:left w:val="none" w:sz="0" w:space="0" w:color="auto"/>
        <w:bottom w:val="none" w:sz="0" w:space="0" w:color="auto"/>
        <w:right w:val="none" w:sz="0" w:space="0" w:color="auto"/>
      </w:divBdr>
    </w:div>
    <w:div w:id="160239938">
      <w:bodyDiv w:val="1"/>
      <w:marLeft w:val="0"/>
      <w:marRight w:val="0"/>
      <w:marTop w:val="0"/>
      <w:marBottom w:val="0"/>
      <w:divBdr>
        <w:top w:val="none" w:sz="0" w:space="0" w:color="auto"/>
        <w:left w:val="none" w:sz="0" w:space="0" w:color="auto"/>
        <w:bottom w:val="none" w:sz="0" w:space="0" w:color="auto"/>
        <w:right w:val="none" w:sz="0" w:space="0" w:color="auto"/>
      </w:divBdr>
    </w:div>
    <w:div w:id="160316161">
      <w:bodyDiv w:val="1"/>
      <w:marLeft w:val="0"/>
      <w:marRight w:val="0"/>
      <w:marTop w:val="0"/>
      <w:marBottom w:val="0"/>
      <w:divBdr>
        <w:top w:val="none" w:sz="0" w:space="0" w:color="auto"/>
        <w:left w:val="none" w:sz="0" w:space="0" w:color="auto"/>
        <w:bottom w:val="none" w:sz="0" w:space="0" w:color="auto"/>
        <w:right w:val="none" w:sz="0" w:space="0" w:color="auto"/>
      </w:divBdr>
    </w:div>
    <w:div w:id="161049223">
      <w:bodyDiv w:val="1"/>
      <w:marLeft w:val="0"/>
      <w:marRight w:val="0"/>
      <w:marTop w:val="0"/>
      <w:marBottom w:val="0"/>
      <w:divBdr>
        <w:top w:val="none" w:sz="0" w:space="0" w:color="auto"/>
        <w:left w:val="none" w:sz="0" w:space="0" w:color="auto"/>
        <w:bottom w:val="none" w:sz="0" w:space="0" w:color="auto"/>
        <w:right w:val="none" w:sz="0" w:space="0" w:color="auto"/>
      </w:divBdr>
    </w:div>
    <w:div w:id="162015823">
      <w:bodyDiv w:val="1"/>
      <w:marLeft w:val="0"/>
      <w:marRight w:val="0"/>
      <w:marTop w:val="0"/>
      <w:marBottom w:val="0"/>
      <w:divBdr>
        <w:top w:val="none" w:sz="0" w:space="0" w:color="auto"/>
        <w:left w:val="none" w:sz="0" w:space="0" w:color="auto"/>
        <w:bottom w:val="none" w:sz="0" w:space="0" w:color="auto"/>
        <w:right w:val="none" w:sz="0" w:space="0" w:color="auto"/>
      </w:divBdr>
    </w:div>
    <w:div w:id="162821331">
      <w:bodyDiv w:val="1"/>
      <w:marLeft w:val="0"/>
      <w:marRight w:val="0"/>
      <w:marTop w:val="0"/>
      <w:marBottom w:val="0"/>
      <w:divBdr>
        <w:top w:val="none" w:sz="0" w:space="0" w:color="auto"/>
        <w:left w:val="none" w:sz="0" w:space="0" w:color="auto"/>
        <w:bottom w:val="none" w:sz="0" w:space="0" w:color="auto"/>
        <w:right w:val="none" w:sz="0" w:space="0" w:color="auto"/>
      </w:divBdr>
    </w:div>
    <w:div w:id="165092924">
      <w:bodyDiv w:val="1"/>
      <w:marLeft w:val="0"/>
      <w:marRight w:val="0"/>
      <w:marTop w:val="0"/>
      <w:marBottom w:val="0"/>
      <w:divBdr>
        <w:top w:val="none" w:sz="0" w:space="0" w:color="auto"/>
        <w:left w:val="none" w:sz="0" w:space="0" w:color="auto"/>
        <w:bottom w:val="none" w:sz="0" w:space="0" w:color="auto"/>
        <w:right w:val="none" w:sz="0" w:space="0" w:color="auto"/>
      </w:divBdr>
    </w:div>
    <w:div w:id="166023417">
      <w:bodyDiv w:val="1"/>
      <w:marLeft w:val="0"/>
      <w:marRight w:val="0"/>
      <w:marTop w:val="0"/>
      <w:marBottom w:val="0"/>
      <w:divBdr>
        <w:top w:val="none" w:sz="0" w:space="0" w:color="auto"/>
        <w:left w:val="none" w:sz="0" w:space="0" w:color="auto"/>
        <w:bottom w:val="none" w:sz="0" w:space="0" w:color="auto"/>
        <w:right w:val="none" w:sz="0" w:space="0" w:color="auto"/>
      </w:divBdr>
    </w:div>
    <w:div w:id="167866083">
      <w:bodyDiv w:val="1"/>
      <w:marLeft w:val="0"/>
      <w:marRight w:val="0"/>
      <w:marTop w:val="0"/>
      <w:marBottom w:val="0"/>
      <w:divBdr>
        <w:top w:val="none" w:sz="0" w:space="0" w:color="auto"/>
        <w:left w:val="none" w:sz="0" w:space="0" w:color="auto"/>
        <w:bottom w:val="none" w:sz="0" w:space="0" w:color="auto"/>
        <w:right w:val="none" w:sz="0" w:space="0" w:color="auto"/>
      </w:divBdr>
    </w:div>
    <w:div w:id="168638901">
      <w:bodyDiv w:val="1"/>
      <w:marLeft w:val="0"/>
      <w:marRight w:val="0"/>
      <w:marTop w:val="0"/>
      <w:marBottom w:val="0"/>
      <w:divBdr>
        <w:top w:val="none" w:sz="0" w:space="0" w:color="auto"/>
        <w:left w:val="none" w:sz="0" w:space="0" w:color="auto"/>
        <w:bottom w:val="none" w:sz="0" w:space="0" w:color="auto"/>
        <w:right w:val="none" w:sz="0" w:space="0" w:color="auto"/>
      </w:divBdr>
    </w:div>
    <w:div w:id="168981930">
      <w:bodyDiv w:val="1"/>
      <w:marLeft w:val="0"/>
      <w:marRight w:val="0"/>
      <w:marTop w:val="0"/>
      <w:marBottom w:val="0"/>
      <w:divBdr>
        <w:top w:val="none" w:sz="0" w:space="0" w:color="auto"/>
        <w:left w:val="none" w:sz="0" w:space="0" w:color="auto"/>
        <w:bottom w:val="none" w:sz="0" w:space="0" w:color="auto"/>
        <w:right w:val="none" w:sz="0" w:space="0" w:color="auto"/>
      </w:divBdr>
    </w:div>
    <w:div w:id="169611658">
      <w:bodyDiv w:val="1"/>
      <w:marLeft w:val="0"/>
      <w:marRight w:val="0"/>
      <w:marTop w:val="0"/>
      <w:marBottom w:val="0"/>
      <w:divBdr>
        <w:top w:val="none" w:sz="0" w:space="0" w:color="auto"/>
        <w:left w:val="none" w:sz="0" w:space="0" w:color="auto"/>
        <w:bottom w:val="none" w:sz="0" w:space="0" w:color="auto"/>
        <w:right w:val="none" w:sz="0" w:space="0" w:color="auto"/>
      </w:divBdr>
    </w:div>
    <w:div w:id="170611655">
      <w:bodyDiv w:val="1"/>
      <w:marLeft w:val="0"/>
      <w:marRight w:val="0"/>
      <w:marTop w:val="0"/>
      <w:marBottom w:val="0"/>
      <w:divBdr>
        <w:top w:val="none" w:sz="0" w:space="0" w:color="auto"/>
        <w:left w:val="none" w:sz="0" w:space="0" w:color="auto"/>
        <w:bottom w:val="none" w:sz="0" w:space="0" w:color="auto"/>
        <w:right w:val="none" w:sz="0" w:space="0" w:color="auto"/>
      </w:divBdr>
    </w:div>
    <w:div w:id="171990740">
      <w:bodyDiv w:val="1"/>
      <w:marLeft w:val="0"/>
      <w:marRight w:val="0"/>
      <w:marTop w:val="0"/>
      <w:marBottom w:val="0"/>
      <w:divBdr>
        <w:top w:val="none" w:sz="0" w:space="0" w:color="auto"/>
        <w:left w:val="none" w:sz="0" w:space="0" w:color="auto"/>
        <w:bottom w:val="none" w:sz="0" w:space="0" w:color="auto"/>
        <w:right w:val="none" w:sz="0" w:space="0" w:color="auto"/>
      </w:divBdr>
    </w:div>
    <w:div w:id="173618767">
      <w:bodyDiv w:val="1"/>
      <w:marLeft w:val="0"/>
      <w:marRight w:val="0"/>
      <w:marTop w:val="0"/>
      <w:marBottom w:val="0"/>
      <w:divBdr>
        <w:top w:val="none" w:sz="0" w:space="0" w:color="auto"/>
        <w:left w:val="none" w:sz="0" w:space="0" w:color="auto"/>
        <w:bottom w:val="none" w:sz="0" w:space="0" w:color="auto"/>
        <w:right w:val="none" w:sz="0" w:space="0" w:color="auto"/>
      </w:divBdr>
    </w:div>
    <w:div w:id="174156355">
      <w:bodyDiv w:val="1"/>
      <w:marLeft w:val="0"/>
      <w:marRight w:val="0"/>
      <w:marTop w:val="0"/>
      <w:marBottom w:val="0"/>
      <w:divBdr>
        <w:top w:val="none" w:sz="0" w:space="0" w:color="auto"/>
        <w:left w:val="none" w:sz="0" w:space="0" w:color="auto"/>
        <w:bottom w:val="none" w:sz="0" w:space="0" w:color="auto"/>
        <w:right w:val="none" w:sz="0" w:space="0" w:color="auto"/>
      </w:divBdr>
    </w:div>
    <w:div w:id="176358144">
      <w:bodyDiv w:val="1"/>
      <w:marLeft w:val="0"/>
      <w:marRight w:val="0"/>
      <w:marTop w:val="0"/>
      <w:marBottom w:val="0"/>
      <w:divBdr>
        <w:top w:val="none" w:sz="0" w:space="0" w:color="auto"/>
        <w:left w:val="none" w:sz="0" w:space="0" w:color="auto"/>
        <w:bottom w:val="none" w:sz="0" w:space="0" w:color="auto"/>
        <w:right w:val="none" w:sz="0" w:space="0" w:color="auto"/>
      </w:divBdr>
    </w:div>
    <w:div w:id="176383068">
      <w:bodyDiv w:val="1"/>
      <w:marLeft w:val="0"/>
      <w:marRight w:val="0"/>
      <w:marTop w:val="0"/>
      <w:marBottom w:val="0"/>
      <w:divBdr>
        <w:top w:val="none" w:sz="0" w:space="0" w:color="auto"/>
        <w:left w:val="none" w:sz="0" w:space="0" w:color="auto"/>
        <w:bottom w:val="none" w:sz="0" w:space="0" w:color="auto"/>
        <w:right w:val="none" w:sz="0" w:space="0" w:color="auto"/>
      </w:divBdr>
    </w:div>
    <w:div w:id="176428747">
      <w:bodyDiv w:val="1"/>
      <w:marLeft w:val="0"/>
      <w:marRight w:val="0"/>
      <w:marTop w:val="0"/>
      <w:marBottom w:val="0"/>
      <w:divBdr>
        <w:top w:val="none" w:sz="0" w:space="0" w:color="auto"/>
        <w:left w:val="none" w:sz="0" w:space="0" w:color="auto"/>
        <w:bottom w:val="none" w:sz="0" w:space="0" w:color="auto"/>
        <w:right w:val="none" w:sz="0" w:space="0" w:color="auto"/>
      </w:divBdr>
    </w:div>
    <w:div w:id="177542437">
      <w:bodyDiv w:val="1"/>
      <w:marLeft w:val="0"/>
      <w:marRight w:val="0"/>
      <w:marTop w:val="0"/>
      <w:marBottom w:val="0"/>
      <w:divBdr>
        <w:top w:val="none" w:sz="0" w:space="0" w:color="auto"/>
        <w:left w:val="none" w:sz="0" w:space="0" w:color="auto"/>
        <w:bottom w:val="none" w:sz="0" w:space="0" w:color="auto"/>
        <w:right w:val="none" w:sz="0" w:space="0" w:color="auto"/>
      </w:divBdr>
    </w:div>
    <w:div w:id="177931239">
      <w:bodyDiv w:val="1"/>
      <w:marLeft w:val="0"/>
      <w:marRight w:val="0"/>
      <w:marTop w:val="0"/>
      <w:marBottom w:val="0"/>
      <w:divBdr>
        <w:top w:val="none" w:sz="0" w:space="0" w:color="auto"/>
        <w:left w:val="none" w:sz="0" w:space="0" w:color="auto"/>
        <w:bottom w:val="none" w:sz="0" w:space="0" w:color="auto"/>
        <w:right w:val="none" w:sz="0" w:space="0" w:color="auto"/>
      </w:divBdr>
    </w:div>
    <w:div w:id="178544041">
      <w:bodyDiv w:val="1"/>
      <w:marLeft w:val="0"/>
      <w:marRight w:val="0"/>
      <w:marTop w:val="0"/>
      <w:marBottom w:val="0"/>
      <w:divBdr>
        <w:top w:val="none" w:sz="0" w:space="0" w:color="auto"/>
        <w:left w:val="none" w:sz="0" w:space="0" w:color="auto"/>
        <w:bottom w:val="none" w:sz="0" w:space="0" w:color="auto"/>
        <w:right w:val="none" w:sz="0" w:space="0" w:color="auto"/>
      </w:divBdr>
    </w:div>
    <w:div w:id="179659875">
      <w:bodyDiv w:val="1"/>
      <w:marLeft w:val="0"/>
      <w:marRight w:val="0"/>
      <w:marTop w:val="0"/>
      <w:marBottom w:val="0"/>
      <w:divBdr>
        <w:top w:val="none" w:sz="0" w:space="0" w:color="auto"/>
        <w:left w:val="none" w:sz="0" w:space="0" w:color="auto"/>
        <w:bottom w:val="none" w:sz="0" w:space="0" w:color="auto"/>
        <w:right w:val="none" w:sz="0" w:space="0" w:color="auto"/>
      </w:divBdr>
    </w:div>
    <w:div w:id="180171606">
      <w:bodyDiv w:val="1"/>
      <w:marLeft w:val="0"/>
      <w:marRight w:val="0"/>
      <w:marTop w:val="0"/>
      <w:marBottom w:val="0"/>
      <w:divBdr>
        <w:top w:val="none" w:sz="0" w:space="0" w:color="auto"/>
        <w:left w:val="none" w:sz="0" w:space="0" w:color="auto"/>
        <w:bottom w:val="none" w:sz="0" w:space="0" w:color="auto"/>
        <w:right w:val="none" w:sz="0" w:space="0" w:color="auto"/>
      </w:divBdr>
    </w:div>
    <w:div w:id="180555881">
      <w:bodyDiv w:val="1"/>
      <w:marLeft w:val="0"/>
      <w:marRight w:val="0"/>
      <w:marTop w:val="0"/>
      <w:marBottom w:val="0"/>
      <w:divBdr>
        <w:top w:val="none" w:sz="0" w:space="0" w:color="auto"/>
        <w:left w:val="none" w:sz="0" w:space="0" w:color="auto"/>
        <w:bottom w:val="none" w:sz="0" w:space="0" w:color="auto"/>
        <w:right w:val="none" w:sz="0" w:space="0" w:color="auto"/>
      </w:divBdr>
    </w:div>
    <w:div w:id="181475526">
      <w:bodyDiv w:val="1"/>
      <w:marLeft w:val="0"/>
      <w:marRight w:val="0"/>
      <w:marTop w:val="0"/>
      <w:marBottom w:val="0"/>
      <w:divBdr>
        <w:top w:val="none" w:sz="0" w:space="0" w:color="auto"/>
        <w:left w:val="none" w:sz="0" w:space="0" w:color="auto"/>
        <w:bottom w:val="none" w:sz="0" w:space="0" w:color="auto"/>
        <w:right w:val="none" w:sz="0" w:space="0" w:color="auto"/>
      </w:divBdr>
    </w:div>
    <w:div w:id="181941234">
      <w:bodyDiv w:val="1"/>
      <w:marLeft w:val="0"/>
      <w:marRight w:val="0"/>
      <w:marTop w:val="0"/>
      <w:marBottom w:val="0"/>
      <w:divBdr>
        <w:top w:val="none" w:sz="0" w:space="0" w:color="auto"/>
        <w:left w:val="none" w:sz="0" w:space="0" w:color="auto"/>
        <w:bottom w:val="none" w:sz="0" w:space="0" w:color="auto"/>
        <w:right w:val="none" w:sz="0" w:space="0" w:color="auto"/>
      </w:divBdr>
    </w:div>
    <w:div w:id="182478214">
      <w:bodyDiv w:val="1"/>
      <w:marLeft w:val="0"/>
      <w:marRight w:val="0"/>
      <w:marTop w:val="0"/>
      <w:marBottom w:val="0"/>
      <w:divBdr>
        <w:top w:val="none" w:sz="0" w:space="0" w:color="auto"/>
        <w:left w:val="none" w:sz="0" w:space="0" w:color="auto"/>
        <w:bottom w:val="none" w:sz="0" w:space="0" w:color="auto"/>
        <w:right w:val="none" w:sz="0" w:space="0" w:color="auto"/>
      </w:divBdr>
    </w:div>
    <w:div w:id="184440572">
      <w:bodyDiv w:val="1"/>
      <w:marLeft w:val="0"/>
      <w:marRight w:val="0"/>
      <w:marTop w:val="0"/>
      <w:marBottom w:val="0"/>
      <w:divBdr>
        <w:top w:val="none" w:sz="0" w:space="0" w:color="auto"/>
        <w:left w:val="none" w:sz="0" w:space="0" w:color="auto"/>
        <w:bottom w:val="none" w:sz="0" w:space="0" w:color="auto"/>
        <w:right w:val="none" w:sz="0" w:space="0" w:color="auto"/>
      </w:divBdr>
    </w:div>
    <w:div w:id="184486902">
      <w:bodyDiv w:val="1"/>
      <w:marLeft w:val="0"/>
      <w:marRight w:val="0"/>
      <w:marTop w:val="0"/>
      <w:marBottom w:val="0"/>
      <w:divBdr>
        <w:top w:val="none" w:sz="0" w:space="0" w:color="auto"/>
        <w:left w:val="none" w:sz="0" w:space="0" w:color="auto"/>
        <w:bottom w:val="none" w:sz="0" w:space="0" w:color="auto"/>
        <w:right w:val="none" w:sz="0" w:space="0" w:color="auto"/>
      </w:divBdr>
    </w:div>
    <w:div w:id="184759107">
      <w:bodyDiv w:val="1"/>
      <w:marLeft w:val="0"/>
      <w:marRight w:val="0"/>
      <w:marTop w:val="0"/>
      <w:marBottom w:val="0"/>
      <w:divBdr>
        <w:top w:val="none" w:sz="0" w:space="0" w:color="auto"/>
        <w:left w:val="none" w:sz="0" w:space="0" w:color="auto"/>
        <w:bottom w:val="none" w:sz="0" w:space="0" w:color="auto"/>
        <w:right w:val="none" w:sz="0" w:space="0" w:color="auto"/>
      </w:divBdr>
    </w:div>
    <w:div w:id="185018960">
      <w:bodyDiv w:val="1"/>
      <w:marLeft w:val="0"/>
      <w:marRight w:val="0"/>
      <w:marTop w:val="0"/>
      <w:marBottom w:val="0"/>
      <w:divBdr>
        <w:top w:val="none" w:sz="0" w:space="0" w:color="auto"/>
        <w:left w:val="none" w:sz="0" w:space="0" w:color="auto"/>
        <w:bottom w:val="none" w:sz="0" w:space="0" w:color="auto"/>
        <w:right w:val="none" w:sz="0" w:space="0" w:color="auto"/>
      </w:divBdr>
    </w:div>
    <w:div w:id="186212153">
      <w:bodyDiv w:val="1"/>
      <w:marLeft w:val="0"/>
      <w:marRight w:val="0"/>
      <w:marTop w:val="0"/>
      <w:marBottom w:val="0"/>
      <w:divBdr>
        <w:top w:val="none" w:sz="0" w:space="0" w:color="auto"/>
        <w:left w:val="none" w:sz="0" w:space="0" w:color="auto"/>
        <w:bottom w:val="none" w:sz="0" w:space="0" w:color="auto"/>
        <w:right w:val="none" w:sz="0" w:space="0" w:color="auto"/>
      </w:divBdr>
    </w:div>
    <w:div w:id="186724918">
      <w:bodyDiv w:val="1"/>
      <w:marLeft w:val="0"/>
      <w:marRight w:val="0"/>
      <w:marTop w:val="0"/>
      <w:marBottom w:val="0"/>
      <w:divBdr>
        <w:top w:val="none" w:sz="0" w:space="0" w:color="auto"/>
        <w:left w:val="none" w:sz="0" w:space="0" w:color="auto"/>
        <w:bottom w:val="none" w:sz="0" w:space="0" w:color="auto"/>
        <w:right w:val="none" w:sz="0" w:space="0" w:color="auto"/>
      </w:divBdr>
    </w:div>
    <w:div w:id="187066237">
      <w:bodyDiv w:val="1"/>
      <w:marLeft w:val="0"/>
      <w:marRight w:val="0"/>
      <w:marTop w:val="0"/>
      <w:marBottom w:val="0"/>
      <w:divBdr>
        <w:top w:val="none" w:sz="0" w:space="0" w:color="auto"/>
        <w:left w:val="none" w:sz="0" w:space="0" w:color="auto"/>
        <w:bottom w:val="none" w:sz="0" w:space="0" w:color="auto"/>
        <w:right w:val="none" w:sz="0" w:space="0" w:color="auto"/>
      </w:divBdr>
    </w:div>
    <w:div w:id="187182705">
      <w:bodyDiv w:val="1"/>
      <w:marLeft w:val="0"/>
      <w:marRight w:val="0"/>
      <w:marTop w:val="0"/>
      <w:marBottom w:val="0"/>
      <w:divBdr>
        <w:top w:val="none" w:sz="0" w:space="0" w:color="auto"/>
        <w:left w:val="none" w:sz="0" w:space="0" w:color="auto"/>
        <w:bottom w:val="none" w:sz="0" w:space="0" w:color="auto"/>
        <w:right w:val="none" w:sz="0" w:space="0" w:color="auto"/>
      </w:divBdr>
    </w:div>
    <w:div w:id="188304099">
      <w:bodyDiv w:val="1"/>
      <w:marLeft w:val="0"/>
      <w:marRight w:val="0"/>
      <w:marTop w:val="0"/>
      <w:marBottom w:val="0"/>
      <w:divBdr>
        <w:top w:val="none" w:sz="0" w:space="0" w:color="auto"/>
        <w:left w:val="none" w:sz="0" w:space="0" w:color="auto"/>
        <w:bottom w:val="none" w:sz="0" w:space="0" w:color="auto"/>
        <w:right w:val="none" w:sz="0" w:space="0" w:color="auto"/>
      </w:divBdr>
    </w:div>
    <w:div w:id="188370895">
      <w:bodyDiv w:val="1"/>
      <w:marLeft w:val="0"/>
      <w:marRight w:val="0"/>
      <w:marTop w:val="0"/>
      <w:marBottom w:val="0"/>
      <w:divBdr>
        <w:top w:val="none" w:sz="0" w:space="0" w:color="auto"/>
        <w:left w:val="none" w:sz="0" w:space="0" w:color="auto"/>
        <w:bottom w:val="none" w:sz="0" w:space="0" w:color="auto"/>
        <w:right w:val="none" w:sz="0" w:space="0" w:color="auto"/>
      </w:divBdr>
    </w:div>
    <w:div w:id="188419562">
      <w:bodyDiv w:val="1"/>
      <w:marLeft w:val="0"/>
      <w:marRight w:val="0"/>
      <w:marTop w:val="0"/>
      <w:marBottom w:val="0"/>
      <w:divBdr>
        <w:top w:val="none" w:sz="0" w:space="0" w:color="auto"/>
        <w:left w:val="none" w:sz="0" w:space="0" w:color="auto"/>
        <w:bottom w:val="none" w:sz="0" w:space="0" w:color="auto"/>
        <w:right w:val="none" w:sz="0" w:space="0" w:color="auto"/>
      </w:divBdr>
    </w:div>
    <w:div w:id="188446597">
      <w:bodyDiv w:val="1"/>
      <w:marLeft w:val="0"/>
      <w:marRight w:val="0"/>
      <w:marTop w:val="0"/>
      <w:marBottom w:val="0"/>
      <w:divBdr>
        <w:top w:val="none" w:sz="0" w:space="0" w:color="auto"/>
        <w:left w:val="none" w:sz="0" w:space="0" w:color="auto"/>
        <w:bottom w:val="none" w:sz="0" w:space="0" w:color="auto"/>
        <w:right w:val="none" w:sz="0" w:space="0" w:color="auto"/>
      </w:divBdr>
    </w:div>
    <w:div w:id="189147985">
      <w:bodyDiv w:val="1"/>
      <w:marLeft w:val="0"/>
      <w:marRight w:val="0"/>
      <w:marTop w:val="0"/>
      <w:marBottom w:val="0"/>
      <w:divBdr>
        <w:top w:val="none" w:sz="0" w:space="0" w:color="auto"/>
        <w:left w:val="none" w:sz="0" w:space="0" w:color="auto"/>
        <w:bottom w:val="none" w:sz="0" w:space="0" w:color="auto"/>
        <w:right w:val="none" w:sz="0" w:space="0" w:color="auto"/>
      </w:divBdr>
    </w:div>
    <w:div w:id="190387927">
      <w:bodyDiv w:val="1"/>
      <w:marLeft w:val="0"/>
      <w:marRight w:val="0"/>
      <w:marTop w:val="0"/>
      <w:marBottom w:val="0"/>
      <w:divBdr>
        <w:top w:val="none" w:sz="0" w:space="0" w:color="auto"/>
        <w:left w:val="none" w:sz="0" w:space="0" w:color="auto"/>
        <w:bottom w:val="none" w:sz="0" w:space="0" w:color="auto"/>
        <w:right w:val="none" w:sz="0" w:space="0" w:color="auto"/>
      </w:divBdr>
    </w:div>
    <w:div w:id="191187550">
      <w:bodyDiv w:val="1"/>
      <w:marLeft w:val="0"/>
      <w:marRight w:val="0"/>
      <w:marTop w:val="0"/>
      <w:marBottom w:val="0"/>
      <w:divBdr>
        <w:top w:val="none" w:sz="0" w:space="0" w:color="auto"/>
        <w:left w:val="none" w:sz="0" w:space="0" w:color="auto"/>
        <w:bottom w:val="none" w:sz="0" w:space="0" w:color="auto"/>
        <w:right w:val="none" w:sz="0" w:space="0" w:color="auto"/>
      </w:divBdr>
    </w:div>
    <w:div w:id="192349784">
      <w:bodyDiv w:val="1"/>
      <w:marLeft w:val="0"/>
      <w:marRight w:val="0"/>
      <w:marTop w:val="0"/>
      <w:marBottom w:val="0"/>
      <w:divBdr>
        <w:top w:val="none" w:sz="0" w:space="0" w:color="auto"/>
        <w:left w:val="none" w:sz="0" w:space="0" w:color="auto"/>
        <w:bottom w:val="none" w:sz="0" w:space="0" w:color="auto"/>
        <w:right w:val="none" w:sz="0" w:space="0" w:color="auto"/>
      </w:divBdr>
    </w:div>
    <w:div w:id="193540049">
      <w:bodyDiv w:val="1"/>
      <w:marLeft w:val="0"/>
      <w:marRight w:val="0"/>
      <w:marTop w:val="0"/>
      <w:marBottom w:val="0"/>
      <w:divBdr>
        <w:top w:val="none" w:sz="0" w:space="0" w:color="auto"/>
        <w:left w:val="none" w:sz="0" w:space="0" w:color="auto"/>
        <w:bottom w:val="none" w:sz="0" w:space="0" w:color="auto"/>
        <w:right w:val="none" w:sz="0" w:space="0" w:color="auto"/>
      </w:divBdr>
    </w:div>
    <w:div w:id="194462630">
      <w:bodyDiv w:val="1"/>
      <w:marLeft w:val="0"/>
      <w:marRight w:val="0"/>
      <w:marTop w:val="0"/>
      <w:marBottom w:val="0"/>
      <w:divBdr>
        <w:top w:val="none" w:sz="0" w:space="0" w:color="auto"/>
        <w:left w:val="none" w:sz="0" w:space="0" w:color="auto"/>
        <w:bottom w:val="none" w:sz="0" w:space="0" w:color="auto"/>
        <w:right w:val="none" w:sz="0" w:space="0" w:color="auto"/>
      </w:divBdr>
    </w:div>
    <w:div w:id="194581135">
      <w:bodyDiv w:val="1"/>
      <w:marLeft w:val="0"/>
      <w:marRight w:val="0"/>
      <w:marTop w:val="0"/>
      <w:marBottom w:val="0"/>
      <w:divBdr>
        <w:top w:val="none" w:sz="0" w:space="0" w:color="auto"/>
        <w:left w:val="none" w:sz="0" w:space="0" w:color="auto"/>
        <w:bottom w:val="none" w:sz="0" w:space="0" w:color="auto"/>
        <w:right w:val="none" w:sz="0" w:space="0" w:color="auto"/>
      </w:divBdr>
    </w:div>
    <w:div w:id="195319428">
      <w:bodyDiv w:val="1"/>
      <w:marLeft w:val="0"/>
      <w:marRight w:val="0"/>
      <w:marTop w:val="0"/>
      <w:marBottom w:val="0"/>
      <w:divBdr>
        <w:top w:val="none" w:sz="0" w:space="0" w:color="auto"/>
        <w:left w:val="none" w:sz="0" w:space="0" w:color="auto"/>
        <w:bottom w:val="none" w:sz="0" w:space="0" w:color="auto"/>
        <w:right w:val="none" w:sz="0" w:space="0" w:color="auto"/>
      </w:divBdr>
    </w:div>
    <w:div w:id="196165087">
      <w:bodyDiv w:val="1"/>
      <w:marLeft w:val="0"/>
      <w:marRight w:val="0"/>
      <w:marTop w:val="0"/>
      <w:marBottom w:val="0"/>
      <w:divBdr>
        <w:top w:val="none" w:sz="0" w:space="0" w:color="auto"/>
        <w:left w:val="none" w:sz="0" w:space="0" w:color="auto"/>
        <w:bottom w:val="none" w:sz="0" w:space="0" w:color="auto"/>
        <w:right w:val="none" w:sz="0" w:space="0" w:color="auto"/>
      </w:divBdr>
    </w:div>
    <w:div w:id="196503239">
      <w:bodyDiv w:val="1"/>
      <w:marLeft w:val="0"/>
      <w:marRight w:val="0"/>
      <w:marTop w:val="0"/>
      <w:marBottom w:val="0"/>
      <w:divBdr>
        <w:top w:val="none" w:sz="0" w:space="0" w:color="auto"/>
        <w:left w:val="none" w:sz="0" w:space="0" w:color="auto"/>
        <w:bottom w:val="none" w:sz="0" w:space="0" w:color="auto"/>
        <w:right w:val="none" w:sz="0" w:space="0" w:color="auto"/>
      </w:divBdr>
    </w:div>
    <w:div w:id="197857771">
      <w:bodyDiv w:val="1"/>
      <w:marLeft w:val="0"/>
      <w:marRight w:val="0"/>
      <w:marTop w:val="0"/>
      <w:marBottom w:val="0"/>
      <w:divBdr>
        <w:top w:val="none" w:sz="0" w:space="0" w:color="auto"/>
        <w:left w:val="none" w:sz="0" w:space="0" w:color="auto"/>
        <w:bottom w:val="none" w:sz="0" w:space="0" w:color="auto"/>
        <w:right w:val="none" w:sz="0" w:space="0" w:color="auto"/>
      </w:divBdr>
    </w:div>
    <w:div w:id="198126388">
      <w:bodyDiv w:val="1"/>
      <w:marLeft w:val="0"/>
      <w:marRight w:val="0"/>
      <w:marTop w:val="0"/>
      <w:marBottom w:val="0"/>
      <w:divBdr>
        <w:top w:val="none" w:sz="0" w:space="0" w:color="auto"/>
        <w:left w:val="none" w:sz="0" w:space="0" w:color="auto"/>
        <w:bottom w:val="none" w:sz="0" w:space="0" w:color="auto"/>
        <w:right w:val="none" w:sz="0" w:space="0" w:color="auto"/>
      </w:divBdr>
    </w:div>
    <w:div w:id="200752039">
      <w:bodyDiv w:val="1"/>
      <w:marLeft w:val="0"/>
      <w:marRight w:val="0"/>
      <w:marTop w:val="0"/>
      <w:marBottom w:val="0"/>
      <w:divBdr>
        <w:top w:val="none" w:sz="0" w:space="0" w:color="auto"/>
        <w:left w:val="none" w:sz="0" w:space="0" w:color="auto"/>
        <w:bottom w:val="none" w:sz="0" w:space="0" w:color="auto"/>
        <w:right w:val="none" w:sz="0" w:space="0" w:color="auto"/>
      </w:divBdr>
    </w:div>
    <w:div w:id="201289813">
      <w:bodyDiv w:val="1"/>
      <w:marLeft w:val="0"/>
      <w:marRight w:val="0"/>
      <w:marTop w:val="0"/>
      <w:marBottom w:val="0"/>
      <w:divBdr>
        <w:top w:val="none" w:sz="0" w:space="0" w:color="auto"/>
        <w:left w:val="none" w:sz="0" w:space="0" w:color="auto"/>
        <w:bottom w:val="none" w:sz="0" w:space="0" w:color="auto"/>
        <w:right w:val="none" w:sz="0" w:space="0" w:color="auto"/>
      </w:divBdr>
    </w:div>
    <w:div w:id="201597781">
      <w:bodyDiv w:val="1"/>
      <w:marLeft w:val="0"/>
      <w:marRight w:val="0"/>
      <w:marTop w:val="0"/>
      <w:marBottom w:val="0"/>
      <w:divBdr>
        <w:top w:val="none" w:sz="0" w:space="0" w:color="auto"/>
        <w:left w:val="none" w:sz="0" w:space="0" w:color="auto"/>
        <w:bottom w:val="none" w:sz="0" w:space="0" w:color="auto"/>
        <w:right w:val="none" w:sz="0" w:space="0" w:color="auto"/>
      </w:divBdr>
    </w:div>
    <w:div w:id="204684983">
      <w:bodyDiv w:val="1"/>
      <w:marLeft w:val="0"/>
      <w:marRight w:val="0"/>
      <w:marTop w:val="0"/>
      <w:marBottom w:val="0"/>
      <w:divBdr>
        <w:top w:val="none" w:sz="0" w:space="0" w:color="auto"/>
        <w:left w:val="none" w:sz="0" w:space="0" w:color="auto"/>
        <w:bottom w:val="none" w:sz="0" w:space="0" w:color="auto"/>
        <w:right w:val="none" w:sz="0" w:space="0" w:color="auto"/>
      </w:divBdr>
    </w:div>
    <w:div w:id="205071870">
      <w:bodyDiv w:val="1"/>
      <w:marLeft w:val="0"/>
      <w:marRight w:val="0"/>
      <w:marTop w:val="0"/>
      <w:marBottom w:val="0"/>
      <w:divBdr>
        <w:top w:val="none" w:sz="0" w:space="0" w:color="auto"/>
        <w:left w:val="none" w:sz="0" w:space="0" w:color="auto"/>
        <w:bottom w:val="none" w:sz="0" w:space="0" w:color="auto"/>
        <w:right w:val="none" w:sz="0" w:space="0" w:color="auto"/>
      </w:divBdr>
    </w:div>
    <w:div w:id="205338582">
      <w:bodyDiv w:val="1"/>
      <w:marLeft w:val="0"/>
      <w:marRight w:val="0"/>
      <w:marTop w:val="0"/>
      <w:marBottom w:val="0"/>
      <w:divBdr>
        <w:top w:val="none" w:sz="0" w:space="0" w:color="auto"/>
        <w:left w:val="none" w:sz="0" w:space="0" w:color="auto"/>
        <w:bottom w:val="none" w:sz="0" w:space="0" w:color="auto"/>
        <w:right w:val="none" w:sz="0" w:space="0" w:color="auto"/>
      </w:divBdr>
    </w:div>
    <w:div w:id="205531252">
      <w:bodyDiv w:val="1"/>
      <w:marLeft w:val="0"/>
      <w:marRight w:val="0"/>
      <w:marTop w:val="0"/>
      <w:marBottom w:val="0"/>
      <w:divBdr>
        <w:top w:val="none" w:sz="0" w:space="0" w:color="auto"/>
        <w:left w:val="none" w:sz="0" w:space="0" w:color="auto"/>
        <w:bottom w:val="none" w:sz="0" w:space="0" w:color="auto"/>
        <w:right w:val="none" w:sz="0" w:space="0" w:color="auto"/>
      </w:divBdr>
    </w:div>
    <w:div w:id="206456657">
      <w:bodyDiv w:val="1"/>
      <w:marLeft w:val="0"/>
      <w:marRight w:val="0"/>
      <w:marTop w:val="0"/>
      <w:marBottom w:val="0"/>
      <w:divBdr>
        <w:top w:val="none" w:sz="0" w:space="0" w:color="auto"/>
        <w:left w:val="none" w:sz="0" w:space="0" w:color="auto"/>
        <w:bottom w:val="none" w:sz="0" w:space="0" w:color="auto"/>
        <w:right w:val="none" w:sz="0" w:space="0" w:color="auto"/>
      </w:divBdr>
    </w:div>
    <w:div w:id="206919809">
      <w:bodyDiv w:val="1"/>
      <w:marLeft w:val="0"/>
      <w:marRight w:val="0"/>
      <w:marTop w:val="0"/>
      <w:marBottom w:val="0"/>
      <w:divBdr>
        <w:top w:val="none" w:sz="0" w:space="0" w:color="auto"/>
        <w:left w:val="none" w:sz="0" w:space="0" w:color="auto"/>
        <w:bottom w:val="none" w:sz="0" w:space="0" w:color="auto"/>
        <w:right w:val="none" w:sz="0" w:space="0" w:color="auto"/>
      </w:divBdr>
    </w:div>
    <w:div w:id="207835927">
      <w:bodyDiv w:val="1"/>
      <w:marLeft w:val="0"/>
      <w:marRight w:val="0"/>
      <w:marTop w:val="0"/>
      <w:marBottom w:val="0"/>
      <w:divBdr>
        <w:top w:val="none" w:sz="0" w:space="0" w:color="auto"/>
        <w:left w:val="none" w:sz="0" w:space="0" w:color="auto"/>
        <w:bottom w:val="none" w:sz="0" w:space="0" w:color="auto"/>
        <w:right w:val="none" w:sz="0" w:space="0" w:color="auto"/>
      </w:divBdr>
    </w:div>
    <w:div w:id="208882691">
      <w:bodyDiv w:val="1"/>
      <w:marLeft w:val="0"/>
      <w:marRight w:val="0"/>
      <w:marTop w:val="0"/>
      <w:marBottom w:val="0"/>
      <w:divBdr>
        <w:top w:val="none" w:sz="0" w:space="0" w:color="auto"/>
        <w:left w:val="none" w:sz="0" w:space="0" w:color="auto"/>
        <w:bottom w:val="none" w:sz="0" w:space="0" w:color="auto"/>
        <w:right w:val="none" w:sz="0" w:space="0" w:color="auto"/>
      </w:divBdr>
    </w:div>
    <w:div w:id="210116136">
      <w:bodyDiv w:val="1"/>
      <w:marLeft w:val="0"/>
      <w:marRight w:val="0"/>
      <w:marTop w:val="0"/>
      <w:marBottom w:val="0"/>
      <w:divBdr>
        <w:top w:val="none" w:sz="0" w:space="0" w:color="auto"/>
        <w:left w:val="none" w:sz="0" w:space="0" w:color="auto"/>
        <w:bottom w:val="none" w:sz="0" w:space="0" w:color="auto"/>
        <w:right w:val="none" w:sz="0" w:space="0" w:color="auto"/>
      </w:divBdr>
    </w:div>
    <w:div w:id="211313967">
      <w:bodyDiv w:val="1"/>
      <w:marLeft w:val="0"/>
      <w:marRight w:val="0"/>
      <w:marTop w:val="0"/>
      <w:marBottom w:val="0"/>
      <w:divBdr>
        <w:top w:val="none" w:sz="0" w:space="0" w:color="auto"/>
        <w:left w:val="none" w:sz="0" w:space="0" w:color="auto"/>
        <w:bottom w:val="none" w:sz="0" w:space="0" w:color="auto"/>
        <w:right w:val="none" w:sz="0" w:space="0" w:color="auto"/>
      </w:divBdr>
    </w:div>
    <w:div w:id="212235448">
      <w:bodyDiv w:val="1"/>
      <w:marLeft w:val="0"/>
      <w:marRight w:val="0"/>
      <w:marTop w:val="0"/>
      <w:marBottom w:val="0"/>
      <w:divBdr>
        <w:top w:val="none" w:sz="0" w:space="0" w:color="auto"/>
        <w:left w:val="none" w:sz="0" w:space="0" w:color="auto"/>
        <w:bottom w:val="none" w:sz="0" w:space="0" w:color="auto"/>
        <w:right w:val="none" w:sz="0" w:space="0" w:color="auto"/>
      </w:divBdr>
    </w:div>
    <w:div w:id="212811827">
      <w:bodyDiv w:val="1"/>
      <w:marLeft w:val="0"/>
      <w:marRight w:val="0"/>
      <w:marTop w:val="0"/>
      <w:marBottom w:val="0"/>
      <w:divBdr>
        <w:top w:val="none" w:sz="0" w:space="0" w:color="auto"/>
        <w:left w:val="none" w:sz="0" w:space="0" w:color="auto"/>
        <w:bottom w:val="none" w:sz="0" w:space="0" w:color="auto"/>
        <w:right w:val="none" w:sz="0" w:space="0" w:color="auto"/>
      </w:divBdr>
    </w:div>
    <w:div w:id="213736278">
      <w:bodyDiv w:val="1"/>
      <w:marLeft w:val="0"/>
      <w:marRight w:val="0"/>
      <w:marTop w:val="0"/>
      <w:marBottom w:val="0"/>
      <w:divBdr>
        <w:top w:val="none" w:sz="0" w:space="0" w:color="auto"/>
        <w:left w:val="none" w:sz="0" w:space="0" w:color="auto"/>
        <w:bottom w:val="none" w:sz="0" w:space="0" w:color="auto"/>
        <w:right w:val="none" w:sz="0" w:space="0" w:color="auto"/>
      </w:divBdr>
    </w:div>
    <w:div w:id="214705170">
      <w:bodyDiv w:val="1"/>
      <w:marLeft w:val="0"/>
      <w:marRight w:val="0"/>
      <w:marTop w:val="0"/>
      <w:marBottom w:val="0"/>
      <w:divBdr>
        <w:top w:val="none" w:sz="0" w:space="0" w:color="auto"/>
        <w:left w:val="none" w:sz="0" w:space="0" w:color="auto"/>
        <w:bottom w:val="none" w:sz="0" w:space="0" w:color="auto"/>
        <w:right w:val="none" w:sz="0" w:space="0" w:color="auto"/>
      </w:divBdr>
    </w:div>
    <w:div w:id="215750066">
      <w:bodyDiv w:val="1"/>
      <w:marLeft w:val="0"/>
      <w:marRight w:val="0"/>
      <w:marTop w:val="0"/>
      <w:marBottom w:val="0"/>
      <w:divBdr>
        <w:top w:val="none" w:sz="0" w:space="0" w:color="auto"/>
        <w:left w:val="none" w:sz="0" w:space="0" w:color="auto"/>
        <w:bottom w:val="none" w:sz="0" w:space="0" w:color="auto"/>
        <w:right w:val="none" w:sz="0" w:space="0" w:color="auto"/>
      </w:divBdr>
    </w:div>
    <w:div w:id="216281896">
      <w:bodyDiv w:val="1"/>
      <w:marLeft w:val="0"/>
      <w:marRight w:val="0"/>
      <w:marTop w:val="0"/>
      <w:marBottom w:val="0"/>
      <w:divBdr>
        <w:top w:val="none" w:sz="0" w:space="0" w:color="auto"/>
        <w:left w:val="none" w:sz="0" w:space="0" w:color="auto"/>
        <w:bottom w:val="none" w:sz="0" w:space="0" w:color="auto"/>
        <w:right w:val="none" w:sz="0" w:space="0" w:color="auto"/>
      </w:divBdr>
    </w:div>
    <w:div w:id="216282496">
      <w:bodyDiv w:val="1"/>
      <w:marLeft w:val="0"/>
      <w:marRight w:val="0"/>
      <w:marTop w:val="0"/>
      <w:marBottom w:val="0"/>
      <w:divBdr>
        <w:top w:val="none" w:sz="0" w:space="0" w:color="auto"/>
        <w:left w:val="none" w:sz="0" w:space="0" w:color="auto"/>
        <w:bottom w:val="none" w:sz="0" w:space="0" w:color="auto"/>
        <w:right w:val="none" w:sz="0" w:space="0" w:color="auto"/>
      </w:divBdr>
    </w:div>
    <w:div w:id="218055334">
      <w:bodyDiv w:val="1"/>
      <w:marLeft w:val="0"/>
      <w:marRight w:val="0"/>
      <w:marTop w:val="0"/>
      <w:marBottom w:val="0"/>
      <w:divBdr>
        <w:top w:val="none" w:sz="0" w:space="0" w:color="auto"/>
        <w:left w:val="none" w:sz="0" w:space="0" w:color="auto"/>
        <w:bottom w:val="none" w:sz="0" w:space="0" w:color="auto"/>
        <w:right w:val="none" w:sz="0" w:space="0" w:color="auto"/>
      </w:divBdr>
    </w:div>
    <w:div w:id="220411344">
      <w:bodyDiv w:val="1"/>
      <w:marLeft w:val="0"/>
      <w:marRight w:val="0"/>
      <w:marTop w:val="0"/>
      <w:marBottom w:val="0"/>
      <w:divBdr>
        <w:top w:val="none" w:sz="0" w:space="0" w:color="auto"/>
        <w:left w:val="none" w:sz="0" w:space="0" w:color="auto"/>
        <w:bottom w:val="none" w:sz="0" w:space="0" w:color="auto"/>
        <w:right w:val="none" w:sz="0" w:space="0" w:color="auto"/>
      </w:divBdr>
    </w:div>
    <w:div w:id="220530873">
      <w:bodyDiv w:val="1"/>
      <w:marLeft w:val="0"/>
      <w:marRight w:val="0"/>
      <w:marTop w:val="0"/>
      <w:marBottom w:val="0"/>
      <w:divBdr>
        <w:top w:val="none" w:sz="0" w:space="0" w:color="auto"/>
        <w:left w:val="none" w:sz="0" w:space="0" w:color="auto"/>
        <w:bottom w:val="none" w:sz="0" w:space="0" w:color="auto"/>
        <w:right w:val="none" w:sz="0" w:space="0" w:color="auto"/>
      </w:divBdr>
    </w:div>
    <w:div w:id="221060747">
      <w:bodyDiv w:val="1"/>
      <w:marLeft w:val="0"/>
      <w:marRight w:val="0"/>
      <w:marTop w:val="0"/>
      <w:marBottom w:val="0"/>
      <w:divBdr>
        <w:top w:val="none" w:sz="0" w:space="0" w:color="auto"/>
        <w:left w:val="none" w:sz="0" w:space="0" w:color="auto"/>
        <w:bottom w:val="none" w:sz="0" w:space="0" w:color="auto"/>
        <w:right w:val="none" w:sz="0" w:space="0" w:color="auto"/>
      </w:divBdr>
    </w:div>
    <w:div w:id="223370488">
      <w:bodyDiv w:val="1"/>
      <w:marLeft w:val="0"/>
      <w:marRight w:val="0"/>
      <w:marTop w:val="0"/>
      <w:marBottom w:val="0"/>
      <w:divBdr>
        <w:top w:val="none" w:sz="0" w:space="0" w:color="auto"/>
        <w:left w:val="none" w:sz="0" w:space="0" w:color="auto"/>
        <w:bottom w:val="none" w:sz="0" w:space="0" w:color="auto"/>
        <w:right w:val="none" w:sz="0" w:space="0" w:color="auto"/>
      </w:divBdr>
    </w:div>
    <w:div w:id="223948778">
      <w:bodyDiv w:val="1"/>
      <w:marLeft w:val="0"/>
      <w:marRight w:val="0"/>
      <w:marTop w:val="0"/>
      <w:marBottom w:val="0"/>
      <w:divBdr>
        <w:top w:val="none" w:sz="0" w:space="0" w:color="auto"/>
        <w:left w:val="none" w:sz="0" w:space="0" w:color="auto"/>
        <w:bottom w:val="none" w:sz="0" w:space="0" w:color="auto"/>
        <w:right w:val="none" w:sz="0" w:space="0" w:color="auto"/>
      </w:divBdr>
    </w:div>
    <w:div w:id="223949981">
      <w:bodyDiv w:val="1"/>
      <w:marLeft w:val="0"/>
      <w:marRight w:val="0"/>
      <w:marTop w:val="0"/>
      <w:marBottom w:val="0"/>
      <w:divBdr>
        <w:top w:val="none" w:sz="0" w:space="0" w:color="auto"/>
        <w:left w:val="none" w:sz="0" w:space="0" w:color="auto"/>
        <w:bottom w:val="none" w:sz="0" w:space="0" w:color="auto"/>
        <w:right w:val="none" w:sz="0" w:space="0" w:color="auto"/>
      </w:divBdr>
    </w:div>
    <w:div w:id="224074568">
      <w:bodyDiv w:val="1"/>
      <w:marLeft w:val="0"/>
      <w:marRight w:val="0"/>
      <w:marTop w:val="0"/>
      <w:marBottom w:val="0"/>
      <w:divBdr>
        <w:top w:val="none" w:sz="0" w:space="0" w:color="auto"/>
        <w:left w:val="none" w:sz="0" w:space="0" w:color="auto"/>
        <w:bottom w:val="none" w:sz="0" w:space="0" w:color="auto"/>
        <w:right w:val="none" w:sz="0" w:space="0" w:color="auto"/>
      </w:divBdr>
    </w:div>
    <w:div w:id="224146704">
      <w:bodyDiv w:val="1"/>
      <w:marLeft w:val="0"/>
      <w:marRight w:val="0"/>
      <w:marTop w:val="0"/>
      <w:marBottom w:val="0"/>
      <w:divBdr>
        <w:top w:val="none" w:sz="0" w:space="0" w:color="auto"/>
        <w:left w:val="none" w:sz="0" w:space="0" w:color="auto"/>
        <w:bottom w:val="none" w:sz="0" w:space="0" w:color="auto"/>
        <w:right w:val="none" w:sz="0" w:space="0" w:color="auto"/>
      </w:divBdr>
    </w:div>
    <w:div w:id="224491291">
      <w:bodyDiv w:val="1"/>
      <w:marLeft w:val="0"/>
      <w:marRight w:val="0"/>
      <w:marTop w:val="0"/>
      <w:marBottom w:val="0"/>
      <w:divBdr>
        <w:top w:val="none" w:sz="0" w:space="0" w:color="auto"/>
        <w:left w:val="none" w:sz="0" w:space="0" w:color="auto"/>
        <w:bottom w:val="none" w:sz="0" w:space="0" w:color="auto"/>
        <w:right w:val="none" w:sz="0" w:space="0" w:color="auto"/>
      </w:divBdr>
    </w:div>
    <w:div w:id="224491672">
      <w:bodyDiv w:val="1"/>
      <w:marLeft w:val="0"/>
      <w:marRight w:val="0"/>
      <w:marTop w:val="0"/>
      <w:marBottom w:val="0"/>
      <w:divBdr>
        <w:top w:val="none" w:sz="0" w:space="0" w:color="auto"/>
        <w:left w:val="none" w:sz="0" w:space="0" w:color="auto"/>
        <w:bottom w:val="none" w:sz="0" w:space="0" w:color="auto"/>
        <w:right w:val="none" w:sz="0" w:space="0" w:color="auto"/>
      </w:divBdr>
    </w:div>
    <w:div w:id="224880346">
      <w:bodyDiv w:val="1"/>
      <w:marLeft w:val="0"/>
      <w:marRight w:val="0"/>
      <w:marTop w:val="0"/>
      <w:marBottom w:val="0"/>
      <w:divBdr>
        <w:top w:val="none" w:sz="0" w:space="0" w:color="auto"/>
        <w:left w:val="none" w:sz="0" w:space="0" w:color="auto"/>
        <w:bottom w:val="none" w:sz="0" w:space="0" w:color="auto"/>
        <w:right w:val="none" w:sz="0" w:space="0" w:color="auto"/>
      </w:divBdr>
    </w:div>
    <w:div w:id="225068488">
      <w:bodyDiv w:val="1"/>
      <w:marLeft w:val="0"/>
      <w:marRight w:val="0"/>
      <w:marTop w:val="0"/>
      <w:marBottom w:val="0"/>
      <w:divBdr>
        <w:top w:val="none" w:sz="0" w:space="0" w:color="auto"/>
        <w:left w:val="none" w:sz="0" w:space="0" w:color="auto"/>
        <w:bottom w:val="none" w:sz="0" w:space="0" w:color="auto"/>
        <w:right w:val="none" w:sz="0" w:space="0" w:color="auto"/>
      </w:divBdr>
    </w:div>
    <w:div w:id="225604532">
      <w:bodyDiv w:val="1"/>
      <w:marLeft w:val="0"/>
      <w:marRight w:val="0"/>
      <w:marTop w:val="0"/>
      <w:marBottom w:val="0"/>
      <w:divBdr>
        <w:top w:val="none" w:sz="0" w:space="0" w:color="auto"/>
        <w:left w:val="none" w:sz="0" w:space="0" w:color="auto"/>
        <w:bottom w:val="none" w:sz="0" w:space="0" w:color="auto"/>
        <w:right w:val="none" w:sz="0" w:space="0" w:color="auto"/>
      </w:divBdr>
    </w:div>
    <w:div w:id="226578648">
      <w:bodyDiv w:val="1"/>
      <w:marLeft w:val="0"/>
      <w:marRight w:val="0"/>
      <w:marTop w:val="0"/>
      <w:marBottom w:val="0"/>
      <w:divBdr>
        <w:top w:val="none" w:sz="0" w:space="0" w:color="auto"/>
        <w:left w:val="none" w:sz="0" w:space="0" w:color="auto"/>
        <w:bottom w:val="none" w:sz="0" w:space="0" w:color="auto"/>
        <w:right w:val="none" w:sz="0" w:space="0" w:color="auto"/>
      </w:divBdr>
    </w:div>
    <w:div w:id="227033288">
      <w:bodyDiv w:val="1"/>
      <w:marLeft w:val="0"/>
      <w:marRight w:val="0"/>
      <w:marTop w:val="0"/>
      <w:marBottom w:val="0"/>
      <w:divBdr>
        <w:top w:val="none" w:sz="0" w:space="0" w:color="auto"/>
        <w:left w:val="none" w:sz="0" w:space="0" w:color="auto"/>
        <w:bottom w:val="none" w:sz="0" w:space="0" w:color="auto"/>
        <w:right w:val="none" w:sz="0" w:space="0" w:color="auto"/>
      </w:divBdr>
    </w:div>
    <w:div w:id="227690463">
      <w:bodyDiv w:val="1"/>
      <w:marLeft w:val="0"/>
      <w:marRight w:val="0"/>
      <w:marTop w:val="0"/>
      <w:marBottom w:val="0"/>
      <w:divBdr>
        <w:top w:val="none" w:sz="0" w:space="0" w:color="auto"/>
        <w:left w:val="none" w:sz="0" w:space="0" w:color="auto"/>
        <w:bottom w:val="none" w:sz="0" w:space="0" w:color="auto"/>
        <w:right w:val="none" w:sz="0" w:space="0" w:color="auto"/>
      </w:divBdr>
    </w:div>
    <w:div w:id="228350474">
      <w:bodyDiv w:val="1"/>
      <w:marLeft w:val="0"/>
      <w:marRight w:val="0"/>
      <w:marTop w:val="0"/>
      <w:marBottom w:val="0"/>
      <w:divBdr>
        <w:top w:val="none" w:sz="0" w:space="0" w:color="auto"/>
        <w:left w:val="none" w:sz="0" w:space="0" w:color="auto"/>
        <w:bottom w:val="none" w:sz="0" w:space="0" w:color="auto"/>
        <w:right w:val="none" w:sz="0" w:space="0" w:color="auto"/>
      </w:divBdr>
    </w:div>
    <w:div w:id="229390159">
      <w:bodyDiv w:val="1"/>
      <w:marLeft w:val="0"/>
      <w:marRight w:val="0"/>
      <w:marTop w:val="0"/>
      <w:marBottom w:val="0"/>
      <w:divBdr>
        <w:top w:val="none" w:sz="0" w:space="0" w:color="auto"/>
        <w:left w:val="none" w:sz="0" w:space="0" w:color="auto"/>
        <w:bottom w:val="none" w:sz="0" w:space="0" w:color="auto"/>
        <w:right w:val="none" w:sz="0" w:space="0" w:color="auto"/>
      </w:divBdr>
    </w:div>
    <w:div w:id="231233677">
      <w:bodyDiv w:val="1"/>
      <w:marLeft w:val="0"/>
      <w:marRight w:val="0"/>
      <w:marTop w:val="0"/>
      <w:marBottom w:val="0"/>
      <w:divBdr>
        <w:top w:val="none" w:sz="0" w:space="0" w:color="auto"/>
        <w:left w:val="none" w:sz="0" w:space="0" w:color="auto"/>
        <w:bottom w:val="none" w:sz="0" w:space="0" w:color="auto"/>
        <w:right w:val="none" w:sz="0" w:space="0" w:color="auto"/>
      </w:divBdr>
    </w:div>
    <w:div w:id="231475916">
      <w:bodyDiv w:val="1"/>
      <w:marLeft w:val="0"/>
      <w:marRight w:val="0"/>
      <w:marTop w:val="0"/>
      <w:marBottom w:val="0"/>
      <w:divBdr>
        <w:top w:val="none" w:sz="0" w:space="0" w:color="auto"/>
        <w:left w:val="none" w:sz="0" w:space="0" w:color="auto"/>
        <w:bottom w:val="none" w:sz="0" w:space="0" w:color="auto"/>
        <w:right w:val="none" w:sz="0" w:space="0" w:color="auto"/>
      </w:divBdr>
    </w:div>
    <w:div w:id="232087185">
      <w:bodyDiv w:val="1"/>
      <w:marLeft w:val="0"/>
      <w:marRight w:val="0"/>
      <w:marTop w:val="0"/>
      <w:marBottom w:val="0"/>
      <w:divBdr>
        <w:top w:val="none" w:sz="0" w:space="0" w:color="auto"/>
        <w:left w:val="none" w:sz="0" w:space="0" w:color="auto"/>
        <w:bottom w:val="none" w:sz="0" w:space="0" w:color="auto"/>
        <w:right w:val="none" w:sz="0" w:space="0" w:color="auto"/>
      </w:divBdr>
    </w:div>
    <w:div w:id="232475510">
      <w:bodyDiv w:val="1"/>
      <w:marLeft w:val="0"/>
      <w:marRight w:val="0"/>
      <w:marTop w:val="0"/>
      <w:marBottom w:val="0"/>
      <w:divBdr>
        <w:top w:val="none" w:sz="0" w:space="0" w:color="auto"/>
        <w:left w:val="none" w:sz="0" w:space="0" w:color="auto"/>
        <w:bottom w:val="none" w:sz="0" w:space="0" w:color="auto"/>
        <w:right w:val="none" w:sz="0" w:space="0" w:color="auto"/>
      </w:divBdr>
    </w:div>
    <w:div w:id="232590976">
      <w:bodyDiv w:val="1"/>
      <w:marLeft w:val="0"/>
      <w:marRight w:val="0"/>
      <w:marTop w:val="0"/>
      <w:marBottom w:val="0"/>
      <w:divBdr>
        <w:top w:val="none" w:sz="0" w:space="0" w:color="auto"/>
        <w:left w:val="none" w:sz="0" w:space="0" w:color="auto"/>
        <w:bottom w:val="none" w:sz="0" w:space="0" w:color="auto"/>
        <w:right w:val="none" w:sz="0" w:space="0" w:color="auto"/>
      </w:divBdr>
    </w:div>
    <w:div w:id="232935428">
      <w:bodyDiv w:val="1"/>
      <w:marLeft w:val="0"/>
      <w:marRight w:val="0"/>
      <w:marTop w:val="0"/>
      <w:marBottom w:val="0"/>
      <w:divBdr>
        <w:top w:val="none" w:sz="0" w:space="0" w:color="auto"/>
        <w:left w:val="none" w:sz="0" w:space="0" w:color="auto"/>
        <w:bottom w:val="none" w:sz="0" w:space="0" w:color="auto"/>
        <w:right w:val="none" w:sz="0" w:space="0" w:color="auto"/>
      </w:divBdr>
    </w:div>
    <w:div w:id="235478059">
      <w:bodyDiv w:val="1"/>
      <w:marLeft w:val="0"/>
      <w:marRight w:val="0"/>
      <w:marTop w:val="0"/>
      <w:marBottom w:val="0"/>
      <w:divBdr>
        <w:top w:val="none" w:sz="0" w:space="0" w:color="auto"/>
        <w:left w:val="none" w:sz="0" w:space="0" w:color="auto"/>
        <w:bottom w:val="none" w:sz="0" w:space="0" w:color="auto"/>
        <w:right w:val="none" w:sz="0" w:space="0" w:color="auto"/>
      </w:divBdr>
    </w:div>
    <w:div w:id="235866624">
      <w:bodyDiv w:val="1"/>
      <w:marLeft w:val="0"/>
      <w:marRight w:val="0"/>
      <w:marTop w:val="0"/>
      <w:marBottom w:val="0"/>
      <w:divBdr>
        <w:top w:val="none" w:sz="0" w:space="0" w:color="auto"/>
        <w:left w:val="none" w:sz="0" w:space="0" w:color="auto"/>
        <w:bottom w:val="none" w:sz="0" w:space="0" w:color="auto"/>
        <w:right w:val="none" w:sz="0" w:space="0" w:color="auto"/>
      </w:divBdr>
    </w:div>
    <w:div w:id="236673674">
      <w:bodyDiv w:val="1"/>
      <w:marLeft w:val="0"/>
      <w:marRight w:val="0"/>
      <w:marTop w:val="0"/>
      <w:marBottom w:val="0"/>
      <w:divBdr>
        <w:top w:val="none" w:sz="0" w:space="0" w:color="auto"/>
        <w:left w:val="none" w:sz="0" w:space="0" w:color="auto"/>
        <w:bottom w:val="none" w:sz="0" w:space="0" w:color="auto"/>
        <w:right w:val="none" w:sz="0" w:space="0" w:color="auto"/>
      </w:divBdr>
    </w:div>
    <w:div w:id="237831134">
      <w:bodyDiv w:val="1"/>
      <w:marLeft w:val="0"/>
      <w:marRight w:val="0"/>
      <w:marTop w:val="0"/>
      <w:marBottom w:val="0"/>
      <w:divBdr>
        <w:top w:val="none" w:sz="0" w:space="0" w:color="auto"/>
        <w:left w:val="none" w:sz="0" w:space="0" w:color="auto"/>
        <w:bottom w:val="none" w:sz="0" w:space="0" w:color="auto"/>
        <w:right w:val="none" w:sz="0" w:space="0" w:color="auto"/>
      </w:divBdr>
    </w:div>
    <w:div w:id="238100470">
      <w:bodyDiv w:val="1"/>
      <w:marLeft w:val="0"/>
      <w:marRight w:val="0"/>
      <w:marTop w:val="0"/>
      <w:marBottom w:val="0"/>
      <w:divBdr>
        <w:top w:val="none" w:sz="0" w:space="0" w:color="auto"/>
        <w:left w:val="none" w:sz="0" w:space="0" w:color="auto"/>
        <w:bottom w:val="none" w:sz="0" w:space="0" w:color="auto"/>
        <w:right w:val="none" w:sz="0" w:space="0" w:color="auto"/>
      </w:divBdr>
    </w:div>
    <w:div w:id="238293015">
      <w:bodyDiv w:val="1"/>
      <w:marLeft w:val="0"/>
      <w:marRight w:val="0"/>
      <w:marTop w:val="0"/>
      <w:marBottom w:val="0"/>
      <w:divBdr>
        <w:top w:val="none" w:sz="0" w:space="0" w:color="auto"/>
        <w:left w:val="none" w:sz="0" w:space="0" w:color="auto"/>
        <w:bottom w:val="none" w:sz="0" w:space="0" w:color="auto"/>
        <w:right w:val="none" w:sz="0" w:space="0" w:color="auto"/>
      </w:divBdr>
    </w:div>
    <w:div w:id="239214211">
      <w:bodyDiv w:val="1"/>
      <w:marLeft w:val="0"/>
      <w:marRight w:val="0"/>
      <w:marTop w:val="0"/>
      <w:marBottom w:val="0"/>
      <w:divBdr>
        <w:top w:val="none" w:sz="0" w:space="0" w:color="auto"/>
        <w:left w:val="none" w:sz="0" w:space="0" w:color="auto"/>
        <w:bottom w:val="none" w:sz="0" w:space="0" w:color="auto"/>
        <w:right w:val="none" w:sz="0" w:space="0" w:color="auto"/>
      </w:divBdr>
    </w:div>
    <w:div w:id="239873991">
      <w:bodyDiv w:val="1"/>
      <w:marLeft w:val="0"/>
      <w:marRight w:val="0"/>
      <w:marTop w:val="0"/>
      <w:marBottom w:val="0"/>
      <w:divBdr>
        <w:top w:val="none" w:sz="0" w:space="0" w:color="auto"/>
        <w:left w:val="none" w:sz="0" w:space="0" w:color="auto"/>
        <w:bottom w:val="none" w:sz="0" w:space="0" w:color="auto"/>
        <w:right w:val="none" w:sz="0" w:space="0" w:color="auto"/>
      </w:divBdr>
    </w:div>
    <w:div w:id="239951777">
      <w:bodyDiv w:val="1"/>
      <w:marLeft w:val="0"/>
      <w:marRight w:val="0"/>
      <w:marTop w:val="0"/>
      <w:marBottom w:val="0"/>
      <w:divBdr>
        <w:top w:val="none" w:sz="0" w:space="0" w:color="auto"/>
        <w:left w:val="none" w:sz="0" w:space="0" w:color="auto"/>
        <w:bottom w:val="none" w:sz="0" w:space="0" w:color="auto"/>
        <w:right w:val="none" w:sz="0" w:space="0" w:color="auto"/>
      </w:divBdr>
    </w:div>
    <w:div w:id="239952966">
      <w:bodyDiv w:val="1"/>
      <w:marLeft w:val="0"/>
      <w:marRight w:val="0"/>
      <w:marTop w:val="0"/>
      <w:marBottom w:val="0"/>
      <w:divBdr>
        <w:top w:val="none" w:sz="0" w:space="0" w:color="auto"/>
        <w:left w:val="none" w:sz="0" w:space="0" w:color="auto"/>
        <w:bottom w:val="none" w:sz="0" w:space="0" w:color="auto"/>
        <w:right w:val="none" w:sz="0" w:space="0" w:color="auto"/>
      </w:divBdr>
    </w:div>
    <w:div w:id="240608523">
      <w:bodyDiv w:val="1"/>
      <w:marLeft w:val="0"/>
      <w:marRight w:val="0"/>
      <w:marTop w:val="0"/>
      <w:marBottom w:val="0"/>
      <w:divBdr>
        <w:top w:val="none" w:sz="0" w:space="0" w:color="auto"/>
        <w:left w:val="none" w:sz="0" w:space="0" w:color="auto"/>
        <w:bottom w:val="none" w:sz="0" w:space="0" w:color="auto"/>
        <w:right w:val="none" w:sz="0" w:space="0" w:color="auto"/>
      </w:divBdr>
    </w:div>
    <w:div w:id="241764488">
      <w:bodyDiv w:val="1"/>
      <w:marLeft w:val="0"/>
      <w:marRight w:val="0"/>
      <w:marTop w:val="0"/>
      <w:marBottom w:val="0"/>
      <w:divBdr>
        <w:top w:val="none" w:sz="0" w:space="0" w:color="auto"/>
        <w:left w:val="none" w:sz="0" w:space="0" w:color="auto"/>
        <w:bottom w:val="none" w:sz="0" w:space="0" w:color="auto"/>
        <w:right w:val="none" w:sz="0" w:space="0" w:color="auto"/>
      </w:divBdr>
    </w:div>
    <w:div w:id="243228134">
      <w:bodyDiv w:val="1"/>
      <w:marLeft w:val="0"/>
      <w:marRight w:val="0"/>
      <w:marTop w:val="0"/>
      <w:marBottom w:val="0"/>
      <w:divBdr>
        <w:top w:val="none" w:sz="0" w:space="0" w:color="auto"/>
        <w:left w:val="none" w:sz="0" w:space="0" w:color="auto"/>
        <w:bottom w:val="none" w:sz="0" w:space="0" w:color="auto"/>
        <w:right w:val="none" w:sz="0" w:space="0" w:color="auto"/>
      </w:divBdr>
    </w:div>
    <w:div w:id="244650405">
      <w:bodyDiv w:val="1"/>
      <w:marLeft w:val="0"/>
      <w:marRight w:val="0"/>
      <w:marTop w:val="0"/>
      <w:marBottom w:val="0"/>
      <w:divBdr>
        <w:top w:val="none" w:sz="0" w:space="0" w:color="auto"/>
        <w:left w:val="none" w:sz="0" w:space="0" w:color="auto"/>
        <w:bottom w:val="none" w:sz="0" w:space="0" w:color="auto"/>
        <w:right w:val="none" w:sz="0" w:space="0" w:color="auto"/>
      </w:divBdr>
    </w:div>
    <w:div w:id="246574626">
      <w:bodyDiv w:val="1"/>
      <w:marLeft w:val="0"/>
      <w:marRight w:val="0"/>
      <w:marTop w:val="0"/>
      <w:marBottom w:val="0"/>
      <w:divBdr>
        <w:top w:val="none" w:sz="0" w:space="0" w:color="auto"/>
        <w:left w:val="none" w:sz="0" w:space="0" w:color="auto"/>
        <w:bottom w:val="none" w:sz="0" w:space="0" w:color="auto"/>
        <w:right w:val="none" w:sz="0" w:space="0" w:color="auto"/>
      </w:divBdr>
    </w:div>
    <w:div w:id="246621693">
      <w:bodyDiv w:val="1"/>
      <w:marLeft w:val="0"/>
      <w:marRight w:val="0"/>
      <w:marTop w:val="0"/>
      <w:marBottom w:val="0"/>
      <w:divBdr>
        <w:top w:val="none" w:sz="0" w:space="0" w:color="auto"/>
        <w:left w:val="none" w:sz="0" w:space="0" w:color="auto"/>
        <w:bottom w:val="none" w:sz="0" w:space="0" w:color="auto"/>
        <w:right w:val="none" w:sz="0" w:space="0" w:color="auto"/>
      </w:divBdr>
    </w:div>
    <w:div w:id="246816477">
      <w:bodyDiv w:val="1"/>
      <w:marLeft w:val="0"/>
      <w:marRight w:val="0"/>
      <w:marTop w:val="0"/>
      <w:marBottom w:val="0"/>
      <w:divBdr>
        <w:top w:val="none" w:sz="0" w:space="0" w:color="auto"/>
        <w:left w:val="none" w:sz="0" w:space="0" w:color="auto"/>
        <w:bottom w:val="none" w:sz="0" w:space="0" w:color="auto"/>
        <w:right w:val="none" w:sz="0" w:space="0" w:color="auto"/>
      </w:divBdr>
    </w:div>
    <w:div w:id="248202645">
      <w:bodyDiv w:val="1"/>
      <w:marLeft w:val="0"/>
      <w:marRight w:val="0"/>
      <w:marTop w:val="0"/>
      <w:marBottom w:val="0"/>
      <w:divBdr>
        <w:top w:val="none" w:sz="0" w:space="0" w:color="auto"/>
        <w:left w:val="none" w:sz="0" w:space="0" w:color="auto"/>
        <w:bottom w:val="none" w:sz="0" w:space="0" w:color="auto"/>
        <w:right w:val="none" w:sz="0" w:space="0" w:color="auto"/>
      </w:divBdr>
    </w:div>
    <w:div w:id="248976212">
      <w:bodyDiv w:val="1"/>
      <w:marLeft w:val="0"/>
      <w:marRight w:val="0"/>
      <w:marTop w:val="0"/>
      <w:marBottom w:val="0"/>
      <w:divBdr>
        <w:top w:val="none" w:sz="0" w:space="0" w:color="auto"/>
        <w:left w:val="none" w:sz="0" w:space="0" w:color="auto"/>
        <w:bottom w:val="none" w:sz="0" w:space="0" w:color="auto"/>
        <w:right w:val="none" w:sz="0" w:space="0" w:color="auto"/>
      </w:divBdr>
    </w:div>
    <w:div w:id="250822729">
      <w:bodyDiv w:val="1"/>
      <w:marLeft w:val="0"/>
      <w:marRight w:val="0"/>
      <w:marTop w:val="0"/>
      <w:marBottom w:val="0"/>
      <w:divBdr>
        <w:top w:val="none" w:sz="0" w:space="0" w:color="auto"/>
        <w:left w:val="none" w:sz="0" w:space="0" w:color="auto"/>
        <w:bottom w:val="none" w:sz="0" w:space="0" w:color="auto"/>
        <w:right w:val="none" w:sz="0" w:space="0" w:color="auto"/>
      </w:divBdr>
    </w:div>
    <w:div w:id="253589186">
      <w:bodyDiv w:val="1"/>
      <w:marLeft w:val="0"/>
      <w:marRight w:val="0"/>
      <w:marTop w:val="0"/>
      <w:marBottom w:val="0"/>
      <w:divBdr>
        <w:top w:val="none" w:sz="0" w:space="0" w:color="auto"/>
        <w:left w:val="none" w:sz="0" w:space="0" w:color="auto"/>
        <w:bottom w:val="none" w:sz="0" w:space="0" w:color="auto"/>
        <w:right w:val="none" w:sz="0" w:space="0" w:color="auto"/>
      </w:divBdr>
    </w:div>
    <w:div w:id="253783752">
      <w:bodyDiv w:val="1"/>
      <w:marLeft w:val="0"/>
      <w:marRight w:val="0"/>
      <w:marTop w:val="0"/>
      <w:marBottom w:val="0"/>
      <w:divBdr>
        <w:top w:val="none" w:sz="0" w:space="0" w:color="auto"/>
        <w:left w:val="none" w:sz="0" w:space="0" w:color="auto"/>
        <w:bottom w:val="none" w:sz="0" w:space="0" w:color="auto"/>
        <w:right w:val="none" w:sz="0" w:space="0" w:color="auto"/>
      </w:divBdr>
    </w:div>
    <w:div w:id="254555259">
      <w:bodyDiv w:val="1"/>
      <w:marLeft w:val="0"/>
      <w:marRight w:val="0"/>
      <w:marTop w:val="0"/>
      <w:marBottom w:val="0"/>
      <w:divBdr>
        <w:top w:val="none" w:sz="0" w:space="0" w:color="auto"/>
        <w:left w:val="none" w:sz="0" w:space="0" w:color="auto"/>
        <w:bottom w:val="none" w:sz="0" w:space="0" w:color="auto"/>
        <w:right w:val="none" w:sz="0" w:space="0" w:color="auto"/>
      </w:divBdr>
    </w:div>
    <w:div w:id="254947689">
      <w:bodyDiv w:val="1"/>
      <w:marLeft w:val="0"/>
      <w:marRight w:val="0"/>
      <w:marTop w:val="0"/>
      <w:marBottom w:val="0"/>
      <w:divBdr>
        <w:top w:val="none" w:sz="0" w:space="0" w:color="auto"/>
        <w:left w:val="none" w:sz="0" w:space="0" w:color="auto"/>
        <w:bottom w:val="none" w:sz="0" w:space="0" w:color="auto"/>
        <w:right w:val="none" w:sz="0" w:space="0" w:color="auto"/>
      </w:divBdr>
    </w:div>
    <w:div w:id="255869824">
      <w:bodyDiv w:val="1"/>
      <w:marLeft w:val="0"/>
      <w:marRight w:val="0"/>
      <w:marTop w:val="0"/>
      <w:marBottom w:val="0"/>
      <w:divBdr>
        <w:top w:val="none" w:sz="0" w:space="0" w:color="auto"/>
        <w:left w:val="none" w:sz="0" w:space="0" w:color="auto"/>
        <w:bottom w:val="none" w:sz="0" w:space="0" w:color="auto"/>
        <w:right w:val="none" w:sz="0" w:space="0" w:color="auto"/>
      </w:divBdr>
    </w:div>
    <w:div w:id="256135576">
      <w:bodyDiv w:val="1"/>
      <w:marLeft w:val="0"/>
      <w:marRight w:val="0"/>
      <w:marTop w:val="0"/>
      <w:marBottom w:val="0"/>
      <w:divBdr>
        <w:top w:val="none" w:sz="0" w:space="0" w:color="auto"/>
        <w:left w:val="none" w:sz="0" w:space="0" w:color="auto"/>
        <w:bottom w:val="none" w:sz="0" w:space="0" w:color="auto"/>
        <w:right w:val="none" w:sz="0" w:space="0" w:color="auto"/>
      </w:divBdr>
    </w:div>
    <w:div w:id="256598005">
      <w:bodyDiv w:val="1"/>
      <w:marLeft w:val="0"/>
      <w:marRight w:val="0"/>
      <w:marTop w:val="0"/>
      <w:marBottom w:val="0"/>
      <w:divBdr>
        <w:top w:val="none" w:sz="0" w:space="0" w:color="auto"/>
        <w:left w:val="none" w:sz="0" w:space="0" w:color="auto"/>
        <w:bottom w:val="none" w:sz="0" w:space="0" w:color="auto"/>
        <w:right w:val="none" w:sz="0" w:space="0" w:color="auto"/>
      </w:divBdr>
    </w:div>
    <w:div w:id="257100938">
      <w:bodyDiv w:val="1"/>
      <w:marLeft w:val="0"/>
      <w:marRight w:val="0"/>
      <w:marTop w:val="0"/>
      <w:marBottom w:val="0"/>
      <w:divBdr>
        <w:top w:val="none" w:sz="0" w:space="0" w:color="auto"/>
        <w:left w:val="none" w:sz="0" w:space="0" w:color="auto"/>
        <w:bottom w:val="none" w:sz="0" w:space="0" w:color="auto"/>
        <w:right w:val="none" w:sz="0" w:space="0" w:color="auto"/>
      </w:divBdr>
    </w:div>
    <w:div w:id="257711473">
      <w:bodyDiv w:val="1"/>
      <w:marLeft w:val="0"/>
      <w:marRight w:val="0"/>
      <w:marTop w:val="0"/>
      <w:marBottom w:val="0"/>
      <w:divBdr>
        <w:top w:val="none" w:sz="0" w:space="0" w:color="auto"/>
        <w:left w:val="none" w:sz="0" w:space="0" w:color="auto"/>
        <w:bottom w:val="none" w:sz="0" w:space="0" w:color="auto"/>
        <w:right w:val="none" w:sz="0" w:space="0" w:color="auto"/>
      </w:divBdr>
    </w:div>
    <w:div w:id="257760933">
      <w:bodyDiv w:val="1"/>
      <w:marLeft w:val="0"/>
      <w:marRight w:val="0"/>
      <w:marTop w:val="0"/>
      <w:marBottom w:val="0"/>
      <w:divBdr>
        <w:top w:val="none" w:sz="0" w:space="0" w:color="auto"/>
        <w:left w:val="none" w:sz="0" w:space="0" w:color="auto"/>
        <w:bottom w:val="none" w:sz="0" w:space="0" w:color="auto"/>
        <w:right w:val="none" w:sz="0" w:space="0" w:color="auto"/>
      </w:divBdr>
    </w:div>
    <w:div w:id="257761675">
      <w:bodyDiv w:val="1"/>
      <w:marLeft w:val="0"/>
      <w:marRight w:val="0"/>
      <w:marTop w:val="0"/>
      <w:marBottom w:val="0"/>
      <w:divBdr>
        <w:top w:val="none" w:sz="0" w:space="0" w:color="auto"/>
        <w:left w:val="none" w:sz="0" w:space="0" w:color="auto"/>
        <w:bottom w:val="none" w:sz="0" w:space="0" w:color="auto"/>
        <w:right w:val="none" w:sz="0" w:space="0" w:color="auto"/>
      </w:divBdr>
    </w:div>
    <w:div w:id="258176704">
      <w:bodyDiv w:val="1"/>
      <w:marLeft w:val="0"/>
      <w:marRight w:val="0"/>
      <w:marTop w:val="0"/>
      <w:marBottom w:val="0"/>
      <w:divBdr>
        <w:top w:val="none" w:sz="0" w:space="0" w:color="auto"/>
        <w:left w:val="none" w:sz="0" w:space="0" w:color="auto"/>
        <w:bottom w:val="none" w:sz="0" w:space="0" w:color="auto"/>
        <w:right w:val="none" w:sz="0" w:space="0" w:color="auto"/>
      </w:divBdr>
    </w:div>
    <w:div w:id="258218112">
      <w:bodyDiv w:val="1"/>
      <w:marLeft w:val="0"/>
      <w:marRight w:val="0"/>
      <w:marTop w:val="0"/>
      <w:marBottom w:val="0"/>
      <w:divBdr>
        <w:top w:val="none" w:sz="0" w:space="0" w:color="auto"/>
        <w:left w:val="none" w:sz="0" w:space="0" w:color="auto"/>
        <w:bottom w:val="none" w:sz="0" w:space="0" w:color="auto"/>
        <w:right w:val="none" w:sz="0" w:space="0" w:color="auto"/>
      </w:divBdr>
    </w:div>
    <w:div w:id="258637216">
      <w:bodyDiv w:val="1"/>
      <w:marLeft w:val="0"/>
      <w:marRight w:val="0"/>
      <w:marTop w:val="0"/>
      <w:marBottom w:val="0"/>
      <w:divBdr>
        <w:top w:val="none" w:sz="0" w:space="0" w:color="auto"/>
        <w:left w:val="none" w:sz="0" w:space="0" w:color="auto"/>
        <w:bottom w:val="none" w:sz="0" w:space="0" w:color="auto"/>
        <w:right w:val="none" w:sz="0" w:space="0" w:color="auto"/>
      </w:divBdr>
    </w:div>
    <w:div w:id="260531820">
      <w:bodyDiv w:val="1"/>
      <w:marLeft w:val="0"/>
      <w:marRight w:val="0"/>
      <w:marTop w:val="0"/>
      <w:marBottom w:val="0"/>
      <w:divBdr>
        <w:top w:val="none" w:sz="0" w:space="0" w:color="auto"/>
        <w:left w:val="none" w:sz="0" w:space="0" w:color="auto"/>
        <w:bottom w:val="none" w:sz="0" w:space="0" w:color="auto"/>
        <w:right w:val="none" w:sz="0" w:space="0" w:color="auto"/>
      </w:divBdr>
    </w:div>
    <w:div w:id="260532804">
      <w:bodyDiv w:val="1"/>
      <w:marLeft w:val="0"/>
      <w:marRight w:val="0"/>
      <w:marTop w:val="0"/>
      <w:marBottom w:val="0"/>
      <w:divBdr>
        <w:top w:val="none" w:sz="0" w:space="0" w:color="auto"/>
        <w:left w:val="none" w:sz="0" w:space="0" w:color="auto"/>
        <w:bottom w:val="none" w:sz="0" w:space="0" w:color="auto"/>
        <w:right w:val="none" w:sz="0" w:space="0" w:color="auto"/>
      </w:divBdr>
    </w:div>
    <w:div w:id="260988412">
      <w:bodyDiv w:val="1"/>
      <w:marLeft w:val="0"/>
      <w:marRight w:val="0"/>
      <w:marTop w:val="0"/>
      <w:marBottom w:val="0"/>
      <w:divBdr>
        <w:top w:val="none" w:sz="0" w:space="0" w:color="auto"/>
        <w:left w:val="none" w:sz="0" w:space="0" w:color="auto"/>
        <w:bottom w:val="none" w:sz="0" w:space="0" w:color="auto"/>
        <w:right w:val="none" w:sz="0" w:space="0" w:color="auto"/>
      </w:divBdr>
    </w:div>
    <w:div w:id="261187185">
      <w:bodyDiv w:val="1"/>
      <w:marLeft w:val="0"/>
      <w:marRight w:val="0"/>
      <w:marTop w:val="0"/>
      <w:marBottom w:val="0"/>
      <w:divBdr>
        <w:top w:val="none" w:sz="0" w:space="0" w:color="auto"/>
        <w:left w:val="none" w:sz="0" w:space="0" w:color="auto"/>
        <w:bottom w:val="none" w:sz="0" w:space="0" w:color="auto"/>
        <w:right w:val="none" w:sz="0" w:space="0" w:color="auto"/>
      </w:divBdr>
    </w:div>
    <w:div w:id="261300465">
      <w:bodyDiv w:val="1"/>
      <w:marLeft w:val="0"/>
      <w:marRight w:val="0"/>
      <w:marTop w:val="0"/>
      <w:marBottom w:val="0"/>
      <w:divBdr>
        <w:top w:val="none" w:sz="0" w:space="0" w:color="auto"/>
        <w:left w:val="none" w:sz="0" w:space="0" w:color="auto"/>
        <w:bottom w:val="none" w:sz="0" w:space="0" w:color="auto"/>
        <w:right w:val="none" w:sz="0" w:space="0" w:color="auto"/>
      </w:divBdr>
    </w:div>
    <w:div w:id="261301746">
      <w:bodyDiv w:val="1"/>
      <w:marLeft w:val="0"/>
      <w:marRight w:val="0"/>
      <w:marTop w:val="0"/>
      <w:marBottom w:val="0"/>
      <w:divBdr>
        <w:top w:val="none" w:sz="0" w:space="0" w:color="auto"/>
        <w:left w:val="none" w:sz="0" w:space="0" w:color="auto"/>
        <w:bottom w:val="none" w:sz="0" w:space="0" w:color="auto"/>
        <w:right w:val="none" w:sz="0" w:space="0" w:color="auto"/>
      </w:divBdr>
    </w:div>
    <w:div w:id="261957373">
      <w:bodyDiv w:val="1"/>
      <w:marLeft w:val="0"/>
      <w:marRight w:val="0"/>
      <w:marTop w:val="0"/>
      <w:marBottom w:val="0"/>
      <w:divBdr>
        <w:top w:val="none" w:sz="0" w:space="0" w:color="auto"/>
        <w:left w:val="none" w:sz="0" w:space="0" w:color="auto"/>
        <w:bottom w:val="none" w:sz="0" w:space="0" w:color="auto"/>
        <w:right w:val="none" w:sz="0" w:space="0" w:color="auto"/>
      </w:divBdr>
    </w:div>
    <w:div w:id="261962729">
      <w:bodyDiv w:val="1"/>
      <w:marLeft w:val="0"/>
      <w:marRight w:val="0"/>
      <w:marTop w:val="0"/>
      <w:marBottom w:val="0"/>
      <w:divBdr>
        <w:top w:val="none" w:sz="0" w:space="0" w:color="auto"/>
        <w:left w:val="none" w:sz="0" w:space="0" w:color="auto"/>
        <w:bottom w:val="none" w:sz="0" w:space="0" w:color="auto"/>
        <w:right w:val="none" w:sz="0" w:space="0" w:color="auto"/>
      </w:divBdr>
    </w:div>
    <w:div w:id="262806187">
      <w:bodyDiv w:val="1"/>
      <w:marLeft w:val="0"/>
      <w:marRight w:val="0"/>
      <w:marTop w:val="0"/>
      <w:marBottom w:val="0"/>
      <w:divBdr>
        <w:top w:val="none" w:sz="0" w:space="0" w:color="auto"/>
        <w:left w:val="none" w:sz="0" w:space="0" w:color="auto"/>
        <w:bottom w:val="none" w:sz="0" w:space="0" w:color="auto"/>
        <w:right w:val="none" w:sz="0" w:space="0" w:color="auto"/>
      </w:divBdr>
    </w:div>
    <w:div w:id="263732043">
      <w:bodyDiv w:val="1"/>
      <w:marLeft w:val="0"/>
      <w:marRight w:val="0"/>
      <w:marTop w:val="0"/>
      <w:marBottom w:val="0"/>
      <w:divBdr>
        <w:top w:val="none" w:sz="0" w:space="0" w:color="auto"/>
        <w:left w:val="none" w:sz="0" w:space="0" w:color="auto"/>
        <w:bottom w:val="none" w:sz="0" w:space="0" w:color="auto"/>
        <w:right w:val="none" w:sz="0" w:space="0" w:color="auto"/>
      </w:divBdr>
    </w:div>
    <w:div w:id="265385654">
      <w:bodyDiv w:val="1"/>
      <w:marLeft w:val="0"/>
      <w:marRight w:val="0"/>
      <w:marTop w:val="0"/>
      <w:marBottom w:val="0"/>
      <w:divBdr>
        <w:top w:val="none" w:sz="0" w:space="0" w:color="auto"/>
        <w:left w:val="none" w:sz="0" w:space="0" w:color="auto"/>
        <w:bottom w:val="none" w:sz="0" w:space="0" w:color="auto"/>
        <w:right w:val="none" w:sz="0" w:space="0" w:color="auto"/>
      </w:divBdr>
    </w:div>
    <w:div w:id="267007387">
      <w:bodyDiv w:val="1"/>
      <w:marLeft w:val="0"/>
      <w:marRight w:val="0"/>
      <w:marTop w:val="0"/>
      <w:marBottom w:val="0"/>
      <w:divBdr>
        <w:top w:val="none" w:sz="0" w:space="0" w:color="auto"/>
        <w:left w:val="none" w:sz="0" w:space="0" w:color="auto"/>
        <w:bottom w:val="none" w:sz="0" w:space="0" w:color="auto"/>
        <w:right w:val="none" w:sz="0" w:space="0" w:color="auto"/>
      </w:divBdr>
    </w:div>
    <w:div w:id="268121223">
      <w:bodyDiv w:val="1"/>
      <w:marLeft w:val="0"/>
      <w:marRight w:val="0"/>
      <w:marTop w:val="0"/>
      <w:marBottom w:val="0"/>
      <w:divBdr>
        <w:top w:val="none" w:sz="0" w:space="0" w:color="auto"/>
        <w:left w:val="none" w:sz="0" w:space="0" w:color="auto"/>
        <w:bottom w:val="none" w:sz="0" w:space="0" w:color="auto"/>
        <w:right w:val="none" w:sz="0" w:space="0" w:color="auto"/>
      </w:divBdr>
    </w:div>
    <w:div w:id="268897444">
      <w:bodyDiv w:val="1"/>
      <w:marLeft w:val="0"/>
      <w:marRight w:val="0"/>
      <w:marTop w:val="0"/>
      <w:marBottom w:val="0"/>
      <w:divBdr>
        <w:top w:val="none" w:sz="0" w:space="0" w:color="auto"/>
        <w:left w:val="none" w:sz="0" w:space="0" w:color="auto"/>
        <w:bottom w:val="none" w:sz="0" w:space="0" w:color="auto"/>
        <w:right w:val="none" w:sz="0" w:space="0" w:color="auto"/>
      </w:divBdr>
    </w:div>
    <w:div w:id="269628416">
      <w:bodyDiv w:val="1"/>
      <w:marLeft w:val="0"/>
      <w:marRight w:val="0"/>
      <w:marTop w:val="0"/>
      <w:marBottom w:val="0"/>
      <w:divBdr>
        <w:top w:val="none" w:sz="0" w:space="0" w:color="auto"/>
        <w:left w:val="none" w:sz="0" w:space="0" w:color="auto"/>
        <w:bottom w:val="none" w:sz="0" w:space="0" w:color="auto"/>
        <w:right w:val="none" w:sz="0" w:space="0" w:color="auto"/>
      </w:divBdr>
    </w:div>
    <w:div w:id="269777988">
      <w:bodyDiv w:val="1"/>
      <w:marLeft w:val="0"/>
      <w:marRight w:val="0"/>
      <w:marTop w:val="0"/>
      <w:marBottom w:val="0"/>
      <w:divBdr>
        <w:top w:val="none" w:sz="0" w:space="0" w:color="auto"/>
        <w:left w:val="none" w:sz="0" w:space="0" w:color="auto"/>
        <w:bottom w:val="none" w:sz="0" w:space="0" w:color="auto"/>
        <w:right w:val="none" w:sz="0" w:space="0" w:color="auto"/>
      </w:divBdr>
    </w:div>
    <w:div w:id="270282651">
      <w:bodyDiv w:val="1"/>
      <w:marLeft w:val="0"/>
      <w:marRight w:val="0"/>
      <w:marTop w:val="0"/>
      <w:marBottom w:val="0"/>
      <w:divBdr>
        <w:top w:val="none" w:sz="0" w:space="0" w:color="auto"/>
        <w:left w:val="none" w:sz="0" w:space="0" w:color="auto"/>
        <w:bottom w:val="none" w:sz="0" w:space="0" w:color="auto"/>
        <w:right w:val="none" w:sz="0" w:space="0" w:color="auto"/>
      </w:divBdr>
    </w:div>
    <w:div w:id="270861680">
      <w:bodyDiv w:val="1"/>
      <w:marLeft w:val="0"/>
      <w:marRight w:val="0"/>
      <w:marTop w:val="0"/>
      <w:marBottom w:val="0"/>
      <w:divBdr>
        <w:top w:val="none" w:sz="0" w:space="0" w:color="auto"/>
        <w:left w:val="none" w:sz="0" w:space="0" w:color="auto"/>
        <w:bottom w:val="none" w:sz="0" w:space="0" w:color="auto"/>
        <w:right w:val="none" w:sz="0" w:space="0" w:color="auto"/>
      </w:divBdr>
    </w:div>
    <w:div w:id="270864967">
      <w:bodyDiv w:val="1"/>
      <w:marLeft w:val="0"/>
      <w:marRight w:val="0"/>
      <w:marTop w:val="0"/>
      <w:marBottom w:val="0"/>
      <w:divBdr>
        <w:top w:val="none" w:sz="0" w:space="0" w:color="auto"/>
        <w:left w:val="none" w:sz="0" w:space="0" w:color="auto"/>
        <w:bottom w:val="none" w:sz="0" w:space="0" w:color="auto"/>
        <w:right w:val="none" w:sz="0" w:space="0" w:color="auto"/>
      </w:divBdr>
    </w:div>
    <w:div w:id="270941197">
      <w:bodyDiv w:val="1"/>
      <w:marLeft w:val="0"/>
      <w:marRight w:val="0"/>
      <w:marTop w:val="0"/>
      <w:marBottom w:val="0"/>
      <w:divBdr>
        <w:top w:val="none" w:sz="0" w:space="0" w:color="auto"/>
        <w:left w:val="none" w:sz="0" w:space="0" w:color="auto"/>
        <w:bottom w:val="none" w:sz="0" w:space="0" w:color="auto"/>
        <w:right w:val="none" w:sz="0" w:space="0" w:color="auto"/>
      </w:divBdr>
    </w:div>
    <w:div w:id="271597597">
      <w:bodyDiv w:val="1"/>
      <w:marLeft w:val="0"/>
      <w:marRight w:val="0"/>
      <w:marTop w:val="0"/>
      <w:marBottom w:val="0"/>
      <w:divBdr>
        <w:top w:val="none" w:sz="0" w:space="0" w:color="auto"/>
        <w:left w:val="none" w:sz="0" w:space="0" w:color="auto"/>
        <w:bottom w:val="none" w:sz="0" w:space="0" w:color="auto"/>
        <w:right w:val="none" w:sz="0" w:space="0" w:color="auto"/>
      </w:divBdr>
    </w:div>
    <w:div w:id="272641059">
      <w:bodyDiv w:val="1"/>
      <w:marLeft w:val="0"/>
      <w:marRight w:val="0"/>
      <w:marTop w:val="0"/>
      <w:marBottom w:val="0"/>
      <w:divBdr>
        <w:top w:val="none" w:sz="0" w:space="0" w:color="auto"/>
        <w:left w:val="none" w:sz="0" w:space="0" w:color="auto"/>
        <w:bottom w:val="none" w:sz="0" w:space="0" w:color="auto"/>
        <w:right w:val="none" w:sz="0" w:space="0" w:color="auto"/>
      </w:divBdr>
    </w:div>
    <w:div w:id="272909085">
      <w:bodyDiv w:val="1"/>
      <w:marLeft w:val="0"/>
      <w:marRight w:val="0"/>
      <w:marTop w:val="0"/>
      <w:marBottom w:val="0"/>
      <w:divBdr>
        <w:top w:val="none" w:sz="0" w:space="0" w:color="auto"/>
        <w:left w:val="none" w:sz="0" w:space="0" w:color="auto"/>
        <w:bottom w:val="none" w:sz="0" w:space="0" w:color="auto"/>
        <w:right w:val="none" w:sz="0" w:space="0" w:color="auto"/>
      </w:divBdr>
    </w:div>
    <w:div w:id="273371543">
      <w:bodyDiv w:val="1"/>
      <w:marLeft w:val="0"/>
      <w:marRight w:val="0"/>
      <w:marTop w:val="0"/>
      <w:marBottom w:val="0"/>
      <w:divBdr>
        <w:top w:val="none" w:sz="0" w:space="0" w:color="auto"/>
        <w:left w:val="none" w:sz="0" w:space="0" w:color="auto"/>
        <w:bottom w:val="none" w:sz="0" w:space="0" w:color="auto"/>
        <w:right w:val="none" w:sz="0" w:space="0" w:color="auto"/>
      </w:divBdr>
    </w:div>
    <w:div w:id="273486740">
      <w:bodyDiv w:val="1"/>
      <w:marLeft w:val="0"/>
      <w:marRight w:val="0"/>
      <w:marTop w:val="0"/>
      <w:marBottom w:val="0"/>
      <w:divBdr>
        <w:top w:val="none" w:sz="0" w:space="0" w:color="auto"/>
        <w:left w:val="none" w:sz="0" w:space="0" w:color="auto"/>
        <w:bottom w:val="none" w:sz="0" w:space="0" w:color="auto"/>
        <w:right w:val="none" w:sz="0" w:space="0" w:color="auto"/>
      </w:divBdr>
    </w:div>
    <w:div w:id="273558594">
      <w:bodyDiv w:val="1"/>
      <w:marLeft w:val="0"/>
      <w:marRight w:val="0"/>
      <w:marTop w:val="0"/>
      <w:marBottom w:val="0"/>
      <w:divBdr>
        <w:top w:val="none" w:sz="0" w:space="0" w:color="auto"/>
        <w:left w:val="none" w:sz="0" w:space="0" w:color="auto"/>
        <w:bottom w:val="none" w:sz="0" w:space="0" w:color="auto"/>
        <w:right w:val="none" w:sz="0" w:space="0" w:color="auto"/>
      </w:divBdr>
    </w:div>
    <w:div w:id="273640698">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5521826">
      <w:bodyDiv w:val="1"/>
      <w:marLeft w:val="0"/>
      <w:marRight w:val="0"/>
      <w:marTop w:val="0"/>
      <w:marBottom w:val="0"/>
      <w:divBdr>
        <w:top w:val="none" w:sz="0" w:space="0" w:color="auto"/>
        <w:left w:val="none" w:sz="0" w:space="0" w:color="auto"/>
        <w:bottom w:val="none" w:sz="0" w:space="0" w:color="auto"/>
        <w:right w:val="none" w:sz="0" w:space="0" w:color="auto"/>
      </w:divBdr>
    </w:div>
    <w:div w:id="276059930">
      <w:bodyDiv w:val="1"/>
      <w:marLeft w:val="0"/>
      <w:marRight w:val="0"/>
      <w:marTop w:val="0"/>
      <w:marBottom w:val="0"/>
      <w:divBdr>
        <w:top w:val="none" w:sz="0" w:space="0" w:color="auto"/>
        <w:left w:val="none" w:sz="0" w:space="0" w:color="auto"/>
        <w:bottom w:val="none" w:sz="0" w:space="0" w:color="auto"/>
        <w:right w:val="none" w:sz="0" w:space="0" w:color="auto"/>
      </w:divBdr>
    </w:div>
    <w:div w:id="276180555">
      <w:bodyDiv w:val="1"/>
      <w:marLeft w:val="0"/>
      <w:marRight w:val="0"/>
      <w:marTop w:val="0"/>
      <w:marBottom w:val="0"/>
      <w:divBdr>
        <w:top w:val="none" w:sz="0" w:space="0" w:color="auto"/>
        <w:left w:val="none" w:sz="0" w:space="0" w:color="auto"/>
        <w:bottom w:val="none" w:sz="0" w:space="0" w:color="auto"/>
        <w:right w:val="none" w:sz="0" w:space="0" w:color="auto"/>
      </w:divBdr>
    </w:div>
    <w:div w:id="276758711">
      <w:bodyDiv w:val="1"/>
      <w:marLeft w:val="0"/>
      <w:marRight w:val="0"/>
      <w:marTop w:val="0"/>
      <w:marBottom w:val="0"/>
      <w:divBdr>
        <w:top w:val="none" w:sz="0" w:space="0" w:color="auto"/>
        <w:left w:val="none" w:sz="0" w:space="0" w:color="auto"/>
        <w:bottom w:val="none" w:sz="0" w:space="0" w:color="auto"/>
        <w:right w:val="none" w:sz="0" w:space="0" w:color="auto"/>
      </w:divBdr>
    </w:div>
    <w:div w:id="277297507">
      <w:bodyDiv w:val="1"/>
      <w:marLeft w:val="0"/>
      <w:marRight w:val="0"/>
      <w:marTop w:val="0"/>
      <w:marBottom w:val="0"/>
      <w:divBdr>
        <w:top w:val="none" w:sz="0" w:space="0" w:color="auto"/>
        <w:left w:val="none" w:sz="0" w:space="0" w:color="auto"/>
        <w:bottom w:val="none" w:sz="0" w:space="0" w:color="auto"/>
        <w:right w:val="none" w:sz="0" w:space="0" w:color="auto"/>
      </w:divBdr>
    </w:div>
    <w:div w:id="277373809">
      <w:bodyDiv w:val="1"/>
      <w:marLeft w:val="0"/>
      <w:marRight w:val="0"/>
      <w:marTop w:val="0"/>
      <w:marBottom w:val="0"/>
      <w:divBdr>
        <w:top w:val="none" w:sz="0" w:space="0" w:color="auto"/>
        <w:left w:val="none" w:sz="0" w:space="0" w:color="auto"/>
        <w:bottom w:val="none" w:sz="0" w:space="0" w:color="auto"/>
        <w:right w:val="none" w:sz="0" w:space="0" w:color="auto"/>
      </w:divBdr>
    </w:div>
    <w:div w:id="277415233">
      <w:bodyDiv w:val="1"/>
      <w:marLeft w:val="0"/>
      <w:marRight w:val="0"/>
      <w:marTop w:val="0"/>
      <w:marBottom w:val="0"/>
      <w:divBdr>
        <w:top w:val="none" w:sz="0" w:space="0" w:color="auto"/>
        <w:left w:val="none" w:sz="0" w:space="0" w:color="auto"/>
        <w:bottom w:val="none" w:sz="0" w:space="0" w:color="auto"/>
        <w:right w:val="none" w:sz="0" w:space="0" w:color="auto"/>
      </w:divBdr>
    </w:div>
    <w:div w:id="277807148">
      <w:bodyDiv w:val="1"/>
      <w:marLeft w:val="0"/>
      <w:marRight w:val="0"/>
      <w:marTop w:val="0"/>
      <w:marBottom w:val="0"/>
      <w:divBdr>
        <w:top w:val="none" w:sz="0" w:space="0" w:color="auto"/>
        <w:left w:val="none" w:sz="0" w:space="0" w:color="auto"/>
        <w:bottom w:val="none" w:sz="0" w:space="0" w:color="auto"/>
        <w:right w:val="none" w:sz="0" w:space="0" w:color="auto"/>
      </w:divBdr>
    </w:div>
    <w:div w:id="278148011">
      <w:bodyDiv w:val="1"/>
      <w:marLeft w:val="0"/>
      <w:marRight w:val="0"/>
      <w:marTop w:val="0"/>
      <w:marBottom w:val="0"/>
      <w:divBdr>
        <w:top w:val="none" w:sz="0" w:space="0" w:color="auto"/>
        <w:left w:val="none" w:sz="0" w:space="0" w:color="auto"/>
        <w:bottom w:val="none" w:sz="0" w:space="0" w:color="auto"/>
        <w:right w:val="none" w:sz="0" w:space="0" w:color="auto"/>
      </w:divBdr>
    </w:div>
    <w:div w:id="278268815">
      <w:bodyDiv w:val="1"/>
      <w:marLeft w:val="0"/>
      <w:marRight w:val="0"/>
      <w:marTop w:val="0"/>
      <w:marBottom w:val="0"/>
      <w:divBdr>
        <w:top w:val="none" w:sz="0" w:space="0" w:color="auto"/>
        <w:left w:val="none" w:sz="0" w:space="0" w:color="auto"/>
        <w:bottom w:val="none" w:sz="0" w:space="0" w:color="auto"/>
        <w:right w:val="none" w:sz="0" w:space="0" w:color="auto"/>
      </w:divBdr>
    </w:div>
    <w:div w:id="279184738">
      <w:bodyDiv w:val="1"/>
      <w:marLeft w:val="0"/>
      <w:marRight w:val="0"/>
      <w:marTop w:val="0"/>
      <w:marBottom w:val="0"/>
      <w:divBdr>
        <w:top w:val="none" w:sz="0" w:space="0" w:color="auto"/>
        <w:left w:val="none" w:sz="0" w:space="0" w:color="auto"/>
        <w:bottom w:val="none" w:sz="0" w:space="0" w:color="auto"/>
        <w:right w:val="none" w:sz="0" w:space="0" w:color="auto"/>
      </w:divBdr>
    </w:div>
    <w:div w:id="279192549">
      <w:bodyDiv w:val="1"/>
      <w:marLeft w:val="0"/>
      <w:marRight w:val="0"/>
      <w:marTop w:val="0"/>
      <w:marBottom w:val="0"/>
      <w:divBdr>
        <w:top w:val="none" w:sz="0" w:space="0" w:color="auto"/>
        <w:left w:val="none" w:sz="0" w:space="0" w:color="auto"/>
        <w:bottom w:val="none" w:sz="0" w:space="0" w:color="auto"/>
        <w:right w:val="none" w:sz="0" w:space="0" w:color="auto"/>
      </w:divBdr>
    </w:div>
    <w:div w:id="279727314">
      <w:bodyDiv w:val="1"/>
      <w:marLeft w:val="0"/>
      <w:marRight w:val="0"/>
      <w:marTop w:val="0"/>
      <w:marBottom w:val="0"/>
      <w:divBdr>
        <w:top w:val="none" w:sz="0" w:space="0" w:color="auto"/>
        <w:left w:val="none" w:sz="0" w:space="0" w:color="auto"/>
        <w:bottom w:val="none" w:sz="0" w:space="0" w:color="auto"/>
        <w:right w:val="none" w:sz="0" w:space="0" w:color="auto"/>
      </w:divBdr>
    </w:div>
    <w:div w:id="280498604">
      <w:bodyDiv w:val="1"/>
      <w:marLeft w:val="0"/>
      <w:marRight w:val="0"/>
      <w:marTop w:val="0"/>
      <w:marBottom w:val="0"/>
      <w:divBdr>
        <w:top w:val="none" w:sz="0" w:space="0" w:color="auto"/>
        <w:left w:val="none" w:sz="0" w:space="0" w:color="auto"/>
        <w:bottom w:val="none" w:sz="0" w:space="0" w:color="auto"/>
        <w:right w:val="none" w:sz="0" w:space="0" w:color="auto"/>
      </w:divBdr>
    </w:div>
    <w:div w:id="280768612">
      <w:bodyDiv w:val="1"/>
      <w:marLeft w:val="0"/>
      <w:marRight w:val="0"/>
      <w:marTop w:val="0"/>
      <w:marBottom w:val="0"/>
      <w:divBdr>
        <w:top w:val="none" w:sz="0" w:space="0" w:color="auto"/>
        <w:left w:val="none" w:sz="0" w:space="0" w:color="auto"/>
        <w:bottom w:val="none" w:sz="0" w:space="0" w:color="auto"/>
        <w:right w:val="none" w:sz="0" w:space="0" w:color="auto"/>
      </w:divBdr>
    </w:div>
    <w:div w:id="280915146">
      <w:bodyDiv w:val="1"/>
      <w:marLeft w:val="0"/>
      <w:marRight w:val="0"/>
      <w:marTop w:val="0"/>
      <w:marBottom w:val="0"/>
      <w:divBdr>
        <w:top w:val="none" w:sz="0" w:space="0" w:color="auto"/>
        <w:left w:val="none" w:sz="0" w:space="0" w:color="auto"/>
        <w:bottom w:val="none" w:sz="0" w:space="0" w:color="auto"/>
        <w:right w:val="none" w:sz="0" w:space="0" w:color="auto"/>
      </w:divBdr>
    </w:div>
    <w:div w:id="284048855">
      <w:bodyDiv w:val="1"/>
      <w:marLeft w:val="0"/>
      <w:marRight w:val="0"/>
      <w:marTop w:val="0"/>
      <w:marBottom w:val="0"/>
      <w:divBdr>
        <w:top w:val="none" w:sz="0" w:space="0" w:color="auto"/>
        <w:left w:val="none" w:sz="0" w:space="0" w:color="auto"/>
        <w:bottom w:val="none" w:sz="0" w:space="0" w:color="auto"/>
        <w:right w:val="none" w:sz="0" w:space="0" w:color="auto"/>
      </w:divBdr>
    </w:div>
    <w:div w:id="284623549">
      <w:bodyDiv w:val="1"/>
      <w:marLeft w:val="0"/>
      <w:marRight w:val="0"/>
      <w:marTop w:val="0"/>
      <w:marBottom w:val="0"/>
      <w:divBdr>
        <w:top w:val="none" w:sz="0" w:space="0" w:color="auto"/>
        <w:left w:val="none" w:sz="0" w:space="0" w:color="auto"/>
        <w:bottom w:val="none" w:sz="0" w:space="0" w:color="auto"/>
        <w:right w:val="none" w:sz="0" w:space="0" w:color="auto"/>
      </w:divBdr>
    </w:div>
    <w:div w:id="284963937">
      <w:bodyDiv w:val="1"/>
      <w:marLeft w:val="0"/>
      <w:marRight w:val="0"/>
      <w:marTop w:val="0"/>
      <w:marBottom w:val="0"/>
      <w:divBdr>
        <w:top w:val="none" w:sz="0" w:space="0" w:color="auto"/>
        <w:left w:val="none" w:sz="0" w:space="0" w:color="auto"/>
        <w:bottom w:val="none" w:sz="0" w:space="0" w:color="auto"/>
        <w:right w:val="none" w:sz="0" w:space="0" w:color="auto"/>
      </w:divBdr>
    </w:div>
    <w:div w:id="284963995">
      <w:bodyDiv w:val="1"/>
      <w:marLeft w:val="0"/>
      <w:marRight w:val="0"/>
      <w:marTop w:val="0"/>
      <w:marBottom w:val="0"/>
      <w:divBdr>
        <w:top w:val="none" w:sz="0" w:space="0" w:color="auto"/>
        <w:left w:val="none" w:sz="0" w:space="0" w:color="auto"/>
        <w:bottom w:val="none" w:sz="0" w:space="0" w:color="auto"/>
        <w:right w:val="none" w:sz="0" w:space="0" w:color="auto"/>
      </w:divBdr>
    </w:div>
    <w:div w:id="287008949">
      <w:bodyDiv w:val="1"/>
      <w:marLeft w:val="0"/>
      <w:marRight w:val="0"/>
      <w:marTop w:val="0"/>
      <w:marBottom w:val="0"/>
      <w:divBdr>
        <w:top w:val="none" w:sz="0" w:space="0" w:color="auto"/>
        <w:left w:val="none" w:sz="0" w:space="0" w:color="auto"/>
        <w:bottom w:val="none" w:sz="0" w:space="0" w:color="auto"/>
        <w:right w:val="none" w:sz="0" w:space="0" w:color="auto"/>
      </w:divBdr>
    </w:div>
    <w:div w:id="287127360">
      <w:bodyDiv w:val="1"/>
      <w:marLeft w:val="0"/>
      <w:marRight w:val="0"/>
      <w:marTop w:val="0"/>
      <w:marBottom w:val="0"/>
      <w:divBdr>
        <w:top w:val="none" w:sz="0" w:space="0" w:color="auto"/>
        <w:left w:val="none" w:sz="0" w:space="0" w:color="auto"/>
        <w:bottom w:val="none" w:sz="0" w:space="0" w:color="auto"/>
        <w:right w:val="none" w:sz="0" w:space="0" w:color="auto"/>
      </w:divBdr>
    </w:div>
    <w:div w:id="287860423">
      <w:bodyDiv w:val="1"/>
      <w:marLeft w:val="0"/>
      <w:marRight w:val="0"/>
      <w:marTop w:val="0"/>
      <w:marBottom w:val="0"/>
      <w:divBdr>
        <w:top w:val="none" w:sz="0" w:space="0" w:color="auto"/>
        <w:left w:val="none" w:sz="0" w:space="0" w:color="auto"/>
        <w:bottom w:val="none" w:sz="0" w:space="0" w:color="auto"/>
        <w:right w:val="none" w:sz="0" w:space="0" w:color="auto"/>
      </w:divBdr>
    </w:div>
    <w:div w:id="288511378">
      <w:bodyDiv w:val="1"/>
      <w:marLeft w:val="0"/>
      <w:marRight w:val="0"/>
      <w:marTop w:val="0"/>
      <w:marBottom w:val="0"/>
      <w:divBdr>
        <w:top w:val="none" w:sz="0" w:space="0" w:color="auto"/>
        <w:left w:val="none" w:sz="0" w:space="0" w:color="auto"/>
        <w:bottom w:val="none" w:sz="0" w:space="0" w:color="auto"/>
        <w:right w:val="none" w:sz="0" w:space="0" w:color="auto"/>
      </w:divBdr>
    </w:div>
    <w:div w:id="289283974">
      <w:bodyDiv w:val="1"/>
      <w:marLeft w:val="0"/>
      <w:marRight w:val="0"/>
      <w:marTop w:val="0"/>
      <w:marBottom w:val="0"/>
      <w:divBdr>
        <w:top w:val="none" w:sz="0" w:space="0" w:color="auto"/>
        <w:left w:val="none" w:sz="0" w:space="0" w:color="auto"/>
        <w:bottom w:val="none" w:sz="0" w:space="0" w:color="auto"/>
        <w:right w:val="none" w:sz="0" w:space="0" w:color="auto"/>
      </w:divBdr>
    </w:div>
    <w:div w:id="289359586">
      <w:bodyDiv w:val="1"/>
      <w:marLeft w:val="0"/>
      <w:marRight w:val="0"/>
      <w:marTop w:val="0"/>
      <w:marBottom w:val="0"/>
      <w:divBdr>
        <w:top w:val="none" w:sz="0" w:space="0" w:color="auto"/>
        <w:left w:val="none" w:sz="0" w:space="0" w:color="auto"/>
        <w:bottom w:val="none" w:sz="0" w:space="0" w:color="auto"/>
        <w:right w:val="none" w:sz="0" w:space="0" w:color="auto"/>
      </w:divBdr>
    </w:div>
    <w:div w:id="289896073">
      <w:bodyDiv w:val="1"/>
      <w:marLeft w:val="0"/>
      <w:marRight w:val="0"/>
      <w:marTop w:val="0"/>
      <w:marBottom w:val="0"/>
      <w:divBdr>
        <w:top w:val="none" w:sz="0" w:space="0" w:color="auto"/>
        <w:left w:val="none" w:sz="0" w:space="0" w:color="auto"/>
        <w:bottom w:val="none" w:sz="0" w:space="0" w:color="auto"/>
        <w:right w:val="none" w:sz="0" w:space="0" w:color="auto"/>
      </w:divBdr>
    </w:div>
    <w:div w:id="290793452">
      <w:bodyDiv w:val="1"/>
      <w:marLeft w:val="0"/>
      <w:marRight w:val="0"/>
      <w:marTop w:val="0"/>
      <w:marBottom w:val="0"/>
      <w:divBdr>
        <w:top w:val="none" w:sz="0" w:space="0" w:color="auto"/>
        <w:left w:val="none" w:sz="0" w:space="0" w:color="auto"/>
        <w:bottom w:val="none" w:sz="0" w:space="0" w:color="auto"/>
        <w:right w:val="none" w:sz="0" w:space="0" w:color="auto"/>
      </w:divBdr>
    </w:div>
    <w:div w:id="291524539">
      <w:bodyDiv w:val="1"/>
      <w:marLeft w:val="0"/>
      <w:marRight w:val="0"/>
      <w:marTop w:val="0"/>
      <w:marBottom w:val="0"/>
      <w:divBdr>
        <w:top w:val="none" w:sz="0" w:space="0" w:color="auto"/>
        <w:left w:val="none" w:sz="0" w:space="0" w:color="auto"/>
        <w:bottom w:val="none" w:sz="0" w:space="0" w:color="auto"/>
        <w:right w:val="none" w:sz="0" w:space="0" w:color="auto"/>
      </w:divBdr>
    </w:div>
    <w:div w:id="292641487">
      <w:bodyDiv w:val="1"/>
      <w:marLeft w:val="0"/>
      <w:marRight w:val="0"/>
      <w:marTop w:val="0"/>
      <w:marBottom w:val="0"/>
      <w:divBdr>
        <w:top w:val="none" w:sz="0" w:space="0" w:color="auto"/>
        <w:left w:val="none" w:sz="0" w:space="0" w:color="auto"/>
        <w:bottom w:val="none" w:sz="0" w:space="0" w:color="auto"/>
        <w:right w:val="none" w:sz="0" w:space="0" w:color="auto"/>
      </w:divBdr>
    </w:div>
    <w:div w:id="292831146">
      <w:bodyDiv w:val="1"/>
      <w:marLeft w:val="0"/>
      <w:marRight w:val="0"/>
      <w:marTop w:val="0"/>
      <w:marBottom w:val="0"/>
      <w:divBdr>
        <w:top w:val="none" w:sz="0" w:space="0" w:color="auto"/>
        <w:left w:val="none" w:sz="0" w:space="0" w:color="auto"/>
        <w:bottom w:val="none" w:sz="0" w:space="0" w:color="auto"/>
        <w:right w:val="none" w:sz="0" w:space="0" w:color="auto"/>
      </w:divBdr>
    </w:div>
    <w:div w:id="293409156">
      <w:bodyDiv w:val="1"/>
      <w:marLeft w:val="0"/>
      <w:marRight w:val="0"/>
      <w:marTop w:val="0"/>
      <w:marBottom w:val="0"/>
      <w:divBdr>
        <w:top w:val="none" w:sz="0" w:space="0" w:color="auto"/>
        <w:left w:val="none" w:sz="0" w:space="0" w:color="auto"/>
        <w:bottom w:val="none" w:sz="0" w:space="0" w:color="auto"/>
        <w:right w:val="none" w:sz="0" w:space="0" w:color="auto"/>
      </w:divBdr>
    </w:div>
    <w:div w:id="294338912">
      <w:bodyDiv w:val="1"/>
      <w:marLeft w:val="0"/>
      <w:marRight w:val="0"/>
      <w:marTop w:val="0"/>
      <w:marBottom w:val="0"/>
      <w:divBdr>
        <w:top w:val="none" w:sz="0" w:space="0" w:color="auto"/>
        <w:left w:val="none" w:sz="0" w:space="0" w:color="auto"/>
        <w:bottom w:val="none" w:sz="0" w:space="0" w:color="auto"/>
        <w:right w:val="none" w:sz="0" w:space="0" w:color="auto"/>
      </w:divBdr>
    </w:div>
    <w:div w:id="295720113">
      <w:bodyDiv w:val="1"/>
      <w:marLeft w:val="0"/>
      <w:marRight w:val="0"/>
      <w:marTop w:val="0"/>
      <w:marBottom w:val="0"/>
      <w:divBdr>
        <w:top w:val="none" w:sz="0" w:space="0" w:color="auto"/>
        <w:left w:val="none" w:sz="0" w:space="0" w:color="auto"/>
        <w:bottom w:val="none" w:sz="0" w:space="0" w:color="auto"/>
        <w:right w:val="none" w:sz="0" w:space="0" w:color="auto"/>
      </w:divBdr>
    </w:div>
    <w:div w:id="295768075">
      <w:bodyDiv w:val="1"/>
      <w:marLeft w:val="0"/>
      <w:marRight w:val="0"/>
      <w:marTop w:val="0"/>
      <w:marBottom w:val="0"/>
      <w:divBdr>
        <w:top w:val="none" w:sz="0" w:space="0" w:color="auto"/>
        <w:left w:val="none" w:sz="0" w:space="0" w:color="auto"/>
        <w:bottom w:val="none" w:sz="0" w:space="0" w:color="auto"/>
        <w:right w:val="none" w:sz="0" w:space="0" w:color="auto"/>
      </w:divBdr>
    </w:div>
    <w:div w:id="296448956">
      <w:bodyDiv w:val="1"/>
      <w:marLeft w:val="0"/>
      <w:marRight w:val="0"/>
      <w:marTop w:val="0"/>
      <w:marBottom w:val="0"/>
      <w:divBdr>
        <w:top w:val="none" w:sz="0" w:space="0" w:color="auto"/>
        <w:left w:val="none" w:sz="0" w:space="0" w:color="auto"/>
        <w:bottom w:val="none" w:sz="0" w:space="0" w:color="auto"/>
        <w:right w:val="none" w:sz="0" w:space="0" w:color="auto"/>
      </w:divBdr>
    </w:div>
    <w:div w:id="296687656">
      <w:bodyDiv w:val="1"/>
      <w:marLeft w:val="0"/>
      <w:marRight w:val="0"/>
      <w:marTop w:val="0"/>
      <w:marBottom w:val="0"/>
      <w:divBdr>
        <w:top w:val="none" w:sz="0" w:space="0" w:color="auto"/>
        <w:left w:val="none" w:sz="0" w:space="0" w:color="auto"/>
        <w:bottom w:val="none" w:sz="0" w:space="0" w:color="auto"/>
        <w:right w:val="none" w:sz="0" w:space="0" w:color="auto"/>
      </w:divBdr>
    </w:div>
    <w:div w:id="298414101">
      <w:bodyDiv w:val="1"/>
      <w:marLeft w:val="0"/>
      <w:marRight w:val="0"/>
      <w:marTop w:val="0"/>
      <w:marBottom w:val="0"/>
      <w:divBdr>
        <w:top w:val="none" w:sz="0" w:space="0" w:color="auto"/>
        <w:left w:val="none" w:sz="0" w:space="0" w:color="auto"/>
        <w:bottom w:val="none" w:sz="0" w:space="0" w:color="auto"/>
        <w:right w:val="none" w:sz="0" w:space="0" w:color="auto"/>
      </w:divBdr>
    </w:div>
    <w:div w:id="299724063">
      <w:bodyDiv w:val="1"/>
      <w:marLeft w:val="0"/>
      <w:marRight w:val="0"/>
      <w:marTop w:val="0"/>
      <w:marBottom w:val="0"/>
      <w:divBdr>
        <w:top w:val="none" w:sz="0" w:space="0" w:color="auto"/>
        <w:left w:val="none" w:sz="0" w:space="0" w:color="auto"/>
        <w:bottom w:val="none" w:sz="0" w:space="0" w:color="auto"/>
        <w:right w:val="none" w:sz="0" w:space="0" w:color="auto"/>
      </w:divBdr>
    </w:div>
    <w:div w:id="300766007">
      <w:bodyDiv w:val="1"/>
      <w:marLeft w:val="0"/>
      <w:marRight w:val="0"/>
      <w:marTop w:val="0"/>
      <w:marBottom w:val="0"/>
      <w:divBdr>
        <w:top w:val="none" w:sz="0" w:space="0" w:color="auto"/>
        <w:left w:val="none" w:sz="0" w:space="0" w:color="auto"/>
        <w:bottom w:val="none" w:sz="0" w:space="0" w:color="auto"/>
        <w:right w:val="none" w:sz="0" w:space="0" w:color="auto"/>
      </w:divBdr>
    </w:div>
    <w:div w:id="301082535">
      <w:bodyDiv w:val="1"/>
      <w:marLeft w:val="0"/>
      <w:marRight w:val="0"/>
      <w:marTop w:val="0"/>
      <w:marBottom w:val="0"/>
      <w:divBdr>
        <w:top w:val="none" w:sz="0" w:space="0" w:color="auto"/>
        <w:left w:val="none" w:sz="0" w:space="0" w:color="auto"/>
        <w:bottom w:val="none" w:sz="0" w:space="0" w:color="auto"/>
        <w:right w:val="none" w:sz="0" w:space="0" w:color="auto"/>
      </w:divBdr>
    </w:div>
    <w:div w:id="302121739">
      <w:bodyDiv w:val="1"/>
      <w:marLeft w:val="0"/>
      <w:marRight w:val="0"/>
      <w:marTop w:val="0"/>
      <w:marBottom w:val="0"/>
      <w:divBdr>
        <w:top w:val="none" w:sz="0" w:space="0" w:color="auto"/>
        <w:left w:val="none" w:sz="0" w:space="0" w:color="auto"/>
        <w:bottom w:val="none" w:sz="0" w:space="0" w:color="auto"/>
        <w:right w:val="none" w:sz="0" w:space="0" w:color="auto"/>
      </w:divBdr>
    </w:div>
    <w:div w:id="302391922">
      <w:bodyDiv w:val="1"/>
      <w:marLeft w:val="0"/>
      <w:marRight w:val="0"/>
      <w:marTop w:val="0"/>
      <w:marBottom w:val="0"/>
      <w:divBdr>
        <w:top w:val="none" w:sz="0" w:space="0" w:color="auto"/>
        <w:left w:val="none" w:sz="0" w:space="0" w:color="auto"/>
        <w:bottom w:val="none" w:sz="0" w:space="0" w:color="auto"/>
        <w:right w:val="none" w:sz="0" w:space="0" w:color="auto"/>
      </w:divBdr>
    </w:div>
    <w:div w:id="302736667">
      <w:bodyDiv w:val="1"/>
      <w:marLeft w:val="0"/>
      <w:marRight w:val="0"/>
      <w:marTop w:val="0"/>
      <w:marBottom w:val="0"/>
      <w:divBdr>
        <w:top w:val="none" w:sz="0" w:space="0" w:color="auto"/>
        <w:left w:val="none" w:sz="0" w:space="0" w:color="auto"/>
        <w:bottom w:val="none" w:sz="0" w:space="0" w:color="auto"/>
        <w:right w:val="none" w:sz="0" w:space="0" w:color="auto"/>
      </w:divBdr>
    </w:div>
    <w:div w:id="302778365">
      <w:bodyDiv w:val="1"/>
      <w:marLeft w:val="0"/>
      <w:marRight w:val="0"/>
      <w:marTop w:val="0"/>
      <w:marBottom w:val="0"/>
      <w:divBdr>
        <w:top w:val="none" w:sz="0" w:space="0" w:color="auto"/>
        <w:left w:val="none" w:sz="0" w:space="0" w:color="auto"/>
        <w:bottom w:val="none" w:sz="0" w:space="0" w:color="auto"/>
        <w:right w:val="none" w:sz="0" w:space="0" w:color="auto"/>
      </w:divBdr>
    </w:div>
    <w:div w:id="304353639">
      <w:bodyDiv w:val="1"/>
      <w:marLeft w:val="0"/>
      <w:marRight w:val="0"/>
      <w:marTop w:val="0"/>
      <w:marBottom w:val="0"/>
      <w:divBdr>
        <w:top w:val="none" w:sz="0" w:space="0" w:color="auto"/>
        <w:left w:val="none" w:sz="0" w:space="0" w:color="auto"/>
        <w:bottom w:val="none" w:sz="0" w:space="0" w:color="auto"/>
        <w:right w:val="none" w:sz="0" w:space="0" w:color="auto"/>
      </w:divBdr>
    </w:div>
    <w:div w:id="306204136">
      <w:bodyDiv w:val="1"/>
      <w:marLeft w:val="0"/>
      <w:marRight w:val="0"/>
      <w:marTop w:val="0"/>
      <w:marBottom w:val="0"/>
      <w:divBdr>
        <w:top w:val="none" w:sz="0" w:space="0" w:color="auto"/>
        <w:left w:val="none" w:sz="0" w:space="0" w:color="auto"/>
        <w:bottom w:val="none" w:sz="0" w:space="0" w:color="auto"/>
        <w:right w:val="none" w:sz="0" w:space="0" w:color="auto"/>
      </w:divBdr>
    </w:div>
    <w:div w:id="306394901">
      <w:bodyDiv w:val="1"/>
      <w:marLeft w:val="0"/>
      <w:marRight w:val="0"/>
      <w:marTop w:val="0"/>
      <w:marBottom w:val="0"/>
      <w:divBdr>
        <w:top w:val="none" w:sz="0" w:space="0" w:color="auto"/>
        <w:left w:val="none" w:sz="0" w:space="0" w:color="auto"/>
        <w:bottom w:val="none" w:sz="0" w:space="0" w:color="auto"/>
        <w:right w:val="none" w:sz="0" w:space="0" w:color="auto"/>
      </w:divBdr>
    </w:div>
    <w:div w:id="306400105">
      <w:bodyDiv w:val="1"/>
      <w:marLeft w:val="0"/>
      <w:marRight w:val="0"/>
      <w:marTop w:val="0"/>
      <w:marBottom w:val="0"/>
      <w:divBdr>
        <w:top w:val="none" w:sz="0" w:space="0" w:color="auto"/>
        <w:left w:val="none" w:sz="0" w:space="0" w:color="auto"/>
        <w:bottom w:val="none" w:sz="0" w:space="0" w:color="auto"/>
        <w:right w:val="none" w:sz="0" w:space="0" w:color="auto"/>
      </w:divBdr>
    </w:div>
    <w:div w:id="306710236">
      <w:bodyDiv w:val="1"/>
      <w:marLeft w:val="0"/>
      <w:marRight w:val="0"/>
      <w:marTop w:val="0"/>
      <w:marBottom w:val="0"/>
      <w:divBdr>
        <w:top w:val="none" w:sz="0" w:space="0" w:color="auto"/>
        <w:left w:val="none" w:sz="0" w:space="0" w:color="auto"/>
        <w:bottom w:val="none" w:sz="0" w:space="0" w:color="auto"/>
        <w:right w:val="none" w:sz="0" w:space="0" w:color="auto"/>
      </w:divBdr>
    </w:div>
    <w:div w:id="307978361">
      <w:bodyDiv w:val="1"/>
      <w:marLeft w:val="0"/>
      <w:marRight w:val="0"/>
      <w:marTop w:val="0"/>
      <w:marBottom w:val="0"/>
      <w:divBdr>
        <w:top w:val="none" w:sz="0" w:space="0" w:color="auto"/>
        <w:left w:val="none" w:sz="0" w:space="0" w:color="auto"/>
        <w:bottom w:val="none" w:sz="0" w:space="0" w:color="auto"/>
        <w:right w:val="none" w:sz="0" w:space="0" w:color="auto"/>
      </w:divBdr>
    </w:div>
    <w:div w:id="309597145">
      <w:bodyDiv w:val="1"/>
      <w:marLeft w:val="0"/>
      <w:marRight w:val="0"/>
      <w:marTop w:val="0"/>
      <w:marBottom w:val="0"/>
      <w:divBdr>
        <w:top w:val="none" w:sz="0" w:space="0" w:color="auto"/>
        <w:left w:val="none" w:sz="0" w:space="0" w:color="auto"/>
        <w:bottom w:val="none" w:sz="0" w:space="0" w:color="auto"/>
        <w:right w:val="none" w:sz="0" w:space="0" w:color="auto"/>
      </w:divBdr>
    </w:div>
    <w:div w:id="310058386">
      <w:bodyDiv w:val="1"/>
      <w:marLeft w:val="0"/>
      <w:marRight w:val="0"/>
      <w:marTop w:val="0"/>
      <w:marBottom w:val="0"/>
      <w:divBdr>
        <w:top w:val="none" w:sz="0" w:space="0" w:color="auto"/>
        <w:left w:val="none" w:sz="0" w:space="0" w:color="auto"/>
        <w:bottom w:val="none" w:sz="0" w:space="0" w:color="auto"/>
        <w:right w:val="none" w:sz="0" w:space="0" w:color="auto"/>
      </w:divBdr>
    </w:div>
    <w:div w:id="311105071">
      <w:bodyDiv w:val="1"/>
      <w:marLeft w:val="0"/>
      <w:marRight w:val="0"/>
      <w:marTop w:val="0"/>
      <w:marBottom w:val="0"/>
      <w:divBdr>
        <w:top w:val="none" w:sz="0" w:space="0" w:color="auto"/>
        <w:left w:val="none" w:sz="0" w:space="0" w:color="auto"/>
        <w:bottom w:val="none" w:sz="0" w:space="0" w:color="auto"/>
        <w:right w:val="none" w:sz="0" w:space="0" w:color="auto"/>
      </w:divBdr>
    </w:div>
    <w:div w:id="311250650">
      <w:bodyDiv w:val="1"/>
      <w:marLeft w:val="0"/>
      <w:marRight w:val="0"/>
      <w:marTop w:val="0"/>
      <w:marBottom w:val="0"/>
      <w:divBdr>
        <w:top w:val="none" w:sz="0" w:space="0" w:color="auto"/>
        <w:left w:val="none" w:sz="0" w:space="0" w:color="auto"/>
        <w:bottom w:val="none" w:sz="0" w:space="0" w:color="auto"/>
        <w:right w:val="none" w:sz="0" w:space="0" w:color="auto"/>
      </w:divBdr>
    </w:div>
    <w:div w:id="311250757">
      <w:bodyDiv w:val="1"/>
      <w:marLeft w:val="0"/>
      <w:marRight w:val="0"/>
      <w:marTop w:val="0"/>
      <w:marBottom w:val="0"/>
      <w:divBdr>
        <w:top w:val="none" w:sz="0" w:space="0" w:color="auto"/>
        <w:left w:val="none" w:sz="0" w:space="0" w:color="auto"/>
        <w:bottom w:val="none" w:sz="0" w:space="0" w:color="auto"/>
        <w:right w:val="none" w:sz="0" w:space="0" w:color="auto"/>
      </w:divBdr>
    </w:div>
    <w:div w:id="312562238">
      <w:bodyDiv w:val="1"/>
      <w:marLeft w:val="0"/>
      <w:marRight w:val="0"/>
      <w:marTop w:val="0"/>
      <w:marBottom w:val="0"/>
      <w:divBdr>
        <w:top w:val="none" w:sz="0" w:space="0" w:color="auto"/>
        <w:left w:val="none" w:sz="0" w:space="0" w:color="auto"/>
        <w:bottom w:val="none" w:sz="0" w:space="0" w:color="auto"/>
        <w:right w:val="none" w:sz="0" w:space="0" w:color="auto"/>
      </w:divBdr>
    </w:div>
    <w:div w:id="312948527">
      <w:bodyDiv w:val="1"/>
      <w:marLeft w:val="0"/>
      <w:marRight w:val="0"/>
      <w:marTop w:val="0"/>
      <w:marBottom w:val="0"/>
      <w:divBdr>
        <w:top w:val="none" w:sz="0" w:space="0" w:color="auto"/>
        <w:left w:val="none" w:sz="0" w:space="0" w:color="auto"/>
        <w:bottom w:val="none" w:sz="0" w:space="0" w:color="auto"/>
        <w:right w:val="none" w:sz="0" w:space="0" w:color="auto"/>
      </w:divBdr>
    </w:div>
    <w:div w:id="313140745">
      <w:bodyDiv w:val="1"/>
      <w:marLeft w:val="0"/>
      <w:marRight w:val="0"/>
      <w:marTop w:val="0"/>
      <w:marBottom w:val="0"/>
      <w:divBdr>
        <w:top w:val="none" w:sz="0" w:space="0" w:color="auto"/>
        <w:left w:val="none" w:sz="0" w:space="0" w:color="auto"/>
        <w:bottom w:val="none" w:sz="0" w:space="0" w:color="auto"/>
        <w:right w:val="none" w:sz="0" w:space="0" w:color="auto"/>
      </w:divBdr>
    </w:div>
    <w:div w:id="313527875">
      <w:bodyDiv w:val="1"/>
      <w:marLeft w:val="0"/>
      <w:marRight w:val="0"/>
      <w:marTop w:val="0"/>
      <w:marBottom w:val="0"/>
      <w:divBdr>
        <w:top w:val="none" w:sz="0" w:space="0" w:color="auto"/>
        <w:left w:val="none" w:sz="0" w:space="0" w:color="auto"/>
        <w:bottom w:val="none" w:sz="0" w:space="0" w:color="auto"/>
        <w:right w:val="none" w:sz="0" w:space="0" w:color="auto"/>
      </w:divBdr>
    </w:div>
    <w:div w:id="314377104">
      <w:bodyDiv w:val="1"/>
      <w:marLeft w:val="0"/>
      <w:marRight w:val="0"/>
      <w:marTop w:val="0"/>
      <w:marBottom w:val="0"/>
      <w:divBdr>
        <w:top w:val="none" w:sz="0" w:space="0" w:color="auto"/>
        <w:left w:val="none" w:sz="0" w:space="0" w:color="auto"/>
        <w:bottom w:val="none" w:sz="0" w:space="0" w:color="auto"/>
        <w:right w:val="none" w:sz="0" w:space="0" w:color="auto"/>
      </w:divBdr>
    </w:div>
    <w:div w:id="315649292">
      <w:bodyDiv w:val="1"/>
      <w:marLeft w:val="0"/>
      <w:marRight w:val="0"/>
      <w:marTop w:val="0"/>
      <w:marBottom w:val="0"/>
      <w:divBdr>
        <w:top w:val="none" w:sz="0" w:space="0" w:color="auto"/>
        <w:left w:val="none" w:sz="0" w:space="0" w:color="auto"/>
        <w:bottom w:val="none" w:sz="0" w:space="0" w:color="auto"/>
        <w:right w:val="none" w:sz="0" w:space="0" w:color="auto"/>
      </w:divBdr>
    </w:div>
    <w:div w:id="317223914">
      <w:bodyDiv w:val="1"/>
      <w:marLeft w:val="0"/>
      <w:marRight w:val="0"/>
      <w:marTop w:val="0"/>
      <w:marBottom w:val="0"/>
      <w:divBdr>
        <w:top w:val="none" w:sz="0" w:space="0" w:color="auto"/>
        <w:left w:val="none" w:sz="0" w:space="0" w:color="auto"/>
        <w:bottom w:val="none" w:sz="0" w:space="0" w:color="auto"/>
        <w:right w:val="none" w:sz="0" w:space="0" w:color="auto"/>
      </w:divBdr>
    </w:div>
    <w:div w:id="318726528">
      <w:bodyDiv w:val="1"/>
      <w:marLeft w:val="0"/>
      <w:marRight w:val="0"/>
      <w:marTop w:val="0"/>
      <w:marBottom w:val="0"/>
      <w:divBdr>
        <w:top w:val="none" w:sz="0" w:space="0" w:color="auto"/>
        <w:left w:val="none" w:sz="0" w:space="0" w:color="auto"/>
        <w:bottom w:val="none" w:sz="0" w:space="0" w:color="auto"/>
        <w:right w:val="none" w:sz="0" w:space="0" w:color="auto"/>
      </w:divBdr>
    </w:div>
    <w:div w:id="319431984">
      <w:bodyDiv w:val="1"/>
      <w:marLeft w:val="0"/>
      <w:marRight w:val="0"/>
      <w:marTop w:val="0"/>
      <w:marBottom w:val="0"/>
      <w:divBdr>
        <w:top w:val="none" w:sz="0" w:space="0" w:color="auto"/>
        <w:left w:val="none" w:sz="0" w:space="0" w:color="auto"/>
        <w:bottom w:val="none" w:sz="0" w:space="0" w:color="auto"/>
        <w:right w:val="none" w:sz="0" w:space="0" w:color="auto"/>
      </w:divBdr>
    </w:div>
    <w:div w:id="319967210">
      <w:bodyDiv w:val="1"/>
      <w:marLeft w:val="0"/>
      <w:marRight w:val="0"/>
      <w:marTop w:val="0"/>
      <w:marBottom w:val="0"/>
      <w:divBdr>
        <w:top w:val="none" w:sz="0" w:space="0" w:color="auto"/>
        <w:left w:val="none" w:sz="0" w:space="0" w:color="auto"/>
        <w:bottom w:val="none" w:sz="0" w:space="0" w:color="auto"/>
        <w:right w:val="none" w:sz="0" w:space="0" w:color="auto"/>
      </w:divBdr>
    </w:div>
    <w:div w:id="320357016">
      <w:bodyDiv w:val="1"/>
      <w:marLeft w:val="0"/>
      <w:marRight w:val="0"/>
      <w:marTop w:val="0"/>
      <w:marBottom w:val="0"/>
      <w:divBdr>
        <w:top w:val="none" w:sz="0" w:space="0" w:color="auto"/>
        <w:left w:val="none" w:sz="0" w:space="0" w:color="auto"/>
        <w:bottom w:val="none" w:sz="0" w:space="0" w:color="auto"/>
        <w:right w:val="none" w:sz="0" w:space="0" w:color="auto"/>
      </w:divBdr>
    </w:div>
    <w:div w:id="320503649">
      <w:bodyDiv w:val="1"/>
      <w:marLeft w:val="0"/>
      <w:marRight w:val="0"/>
      <w:marTop w:val="0"/>
      <w:marBottom w:val="0"/>
      <w:divBdr>
        <w:top w:val="none" w:sz="0" w:space="0" w:color="auto"/>
        <w:left w:val="none" w:sz="0" w:space="0" w:color="auto"/>
        <w:bottom w:val="none" w:sz="0" w:space="0" w:color="auto"/>
        <w:right w:val="none" w:sz="0" w:space="0" w:color="auto"/>
      </w:divBdr>
    </w:div>
    <w:div w:id="322860867">
      <w:bodyDiv w:val="1"/>
      <w:marLeft w:val="0"/>
      <w:marRight w:val="0"/>
      <w:marTop w:val="0"/>
      <w:marBottom w:val="0"/>
      <w:divBdr>
        <w:top w:val="none" w:sz="0" w:space="0" w:color="auto"/>
        <w:left w:val="none" w:sz="0" w:space="0" w:color="auto"/>
        <w:bottom w:val="none" w:sz="0" w:space="0" w:color="auto"/>
        <w:right w:val="none" w:sz="0" w:space="0" w:color="auto"/>
      </w:divBdr>
    </w:div>
    <w:div w:id="324164737">
      <w:bodyDiv w:val="1"/>
      <w:marLeft w:val="0"/>
      <w:marRight w:val="0"/>
      <w:marTop w:val="0"/>
      <w:marBottom w:val="0"/>
      <w:divBdr>
        <w:top w:val="none" w:sz="0" w:space="0" w:color="auto"/>
        <w:left w:val="none" w:sz="0" w:space="0" w:color="auto"/>
        <w:bottom w:val="none" w:sz="0" w:space="0" w:color="auto"/>
        <w:right w:val="none" w:sz="0" w:space="0" w:color="auto"/>
      </w:divBdr>
    </w:div>
    <w:div w:id="324170462">
      <w:bodyDiv w:val="1"/>
      <w:marLeft w:val="0"/>
      <w:marRight w:val="0"/>
      <w:marTop w:val="0"/>
      <w:marBottom w:val="0"/>
      <w:divBdr>
        <w:top w:val="none" w:sz="0" w:space="0" w:color="auto"/>
        <w:left w:val="none" w:sz="0" w:space="0" w:color="auto"/>
        <w:bottom w:val="none" w:sz="0" w:space="0" w:color="auto"/>
        <w:right w:val="none" w:sz="0" w:space="0" w:color="auto"/>
      </w:divBdr>
    </w:div>
    <w:div w:id="324363503">
      <w:bodyDiv w:val="1"/>
      <w:marLeft w:val="0"/>
      <w:marRight w:val="0"/>
      <w:marTop w:val="0"/>
      <w:marBottom w:val="0"/>
      <w:divBdr>
        <w:top w:val="none" w:sz="0" w:space="0" w:color="auto"/>
        <w:left w:val="none" w:sz="0" w:space="0" w:color="auto"/>
        <w:bottom w:val="none" w:sz="0" w:space="0" w:color="auto"/>
        <w:right w:val="none" w:sz="0" w:space="0" w:color="auto"/>
      </w:divBdr>
    </w:div>
    <w:div w:id="324476621">
      <w:bodyDiv w:val="1"/>
      <w:marLeft w:val="0"/>
      <w:marRight w:val="0"/>
      <w:marTop w:val="0"/>
      <w:marBottom w:val="0"/>
      <w:divBdr>
        <w:top w:val="none" w:sz="0" w:space="0" w:color="auto"/>
        <w:left w:val="none" w:sz="0" w:space="0" w:color="auto"/>
        <w:bottom w:val="none" w:sz="0" w:space="0" w:color="auto"/>
        <w:right w:val="none" w:sz="0" w:space="0" w:color="auto"/>
      </w:divBdr>
    </w:div>
    <w:div w:id="324479490">
      <w:bodyDiv w:val="1"/>
      <w:marLeft w:val="0"/>
      <w:marRight w:val="0"/>
      <w:marTop w:val="0"/>
      <w:marBottom w:val="0"/>
      <w:divBdr>
        <w:top w:val="none" w:sz="0" w:space="0" w:color="auto"/>
        <w:left w:val="none" w:sz="0" w:space="0" w:color="auto"/>
        <w:bottom w:val="none" w:sz="0" w:space="0" w:color="auto"/>
        <w:right w:val="none" w:sz="0" w:space="0" w:color="auto"/>
      </w:divBdr>
    </w:div>
    <w:div w:id="324624546">
      <w:bodyDiv w:val="1"/>
      <w:marLeft w:val="0"/>
      <w:marRight w:val="0"/>
      <w:marTop w:val="0"/>
      <w:marBottom w:val="0"/>
      <w:divBdr>
        <w:top w:val="none" w:sz="0" w:space="0" w:color="auto"/>
        <w:left w:val="none" w:sz="0" w:space="0" w:color="auto"/>
        <w:bottom w:val="none" w:sz="0" w:space="0" w:color="auto"/>
        <w:right w:val="none" w:sz="0" w:space="0" w:color="auto"/>
      </w:divBdr>
    </w:div>
    <w:div w:id="325866245">
      <w:bodyDiv w:val="1"/>
      <w:marLeft w:val="0"/>
      <w:marRight w:val="0"/>
      <w:marTop w:val="0"/>
      <w:marBottom w:val="0"/>
      <w:divBdr>
        <w:top w:val="none" w:sz="0" w:space="0" w:color="auto"/>
        <w:left w:val="none" w:sz="0" w:space="0" w:color="auto"/>
        <w:bottom w:val="none" w:sz="0" w:space="0" w:color="auto"/>
        <w:right w:val="none" w:sz="0" w:space="0" w:color="auto"/>
      </w:divBdr>
    </w:div>
    <w:div w:id="326789467">
      <w:bodyDiv w:val="1"/>
      <w:marLeft w:val="0"/>
      <w:marRight w:val="0"/>
      <w:marTop w:val="0"/>
      <w:marBottom w:val="0"/>
      <w:divBdr>
        <w:top w:val="none" w:sz="0" w:space="0" w:color="auto"/>
        <w:left w:val="none" w:sz="0" w:space="0" w:color="auto"/>
        <w:bottom w:val="none" w:sz="0" w:space="0" w:color="auto"/>
        <w:right w:val="none" w:sz="0" w:space="0" w:color="auto"/>
      </w:divBdr>
    </w:div>
    <w:div w:id="326979769">
      <w:bodyDiv w:val="1"/>
      <w:marLeft w:val="0"/>
      <w:marRight w:val="0"/>
      <w:marTop w:val="0"/>
      <w:marBottom w:val="0"/>
      <w:divBdr>
        <w:top w:val="none" w:sz="0" w:space="0" w:color="auto"/>
        <w:left w:val="none" w:sz="0" w:space="0" w:color="auto"/>
        <w:bottom w:val="none" w:sz="0" w:space="0" w:color="auto"/>
        <w:right w:val="none" w:sz="0" w:space="0" w:color="auto"/>
      </w:divBdr>
    </w:div>
    <w:div w:id="328949955">
      <w:bodyDiv w:val="1"/>
      <w:marLeft w:val="0"/>
      <w:marRight w:val="0"/>
      <w:marTop w:val="0"/>
      <w:marBottom w:val="0"/>
      <w:divBdr>
        <w:top w:val="none" w:sz="0" w:space="0" w:color="auto"/>
        <w:left w:val="none" w:sz="0" w:space="0" w:color="auto"/>
        <w:bottom w:val="none" w:sz="0" w:space="0" w:color="auto"/>
        <w:right w:val="none" w:sz="0" w:space="0" w:color="auto"/>
      </w:divBdr>
    </w:div>
    <w:div w:id="329795367">
      <w:bodyDiv w:val="1"/>
      <w:marLeft w:val="0"/>
      <w:marRight w:val="0"/>
      <w:marTop w:val="0"/>
      <w:marBottom w:val="0"/>
      <w:divBdr>
        <w:top w:val="none" w:sz="0" w:space="0" w:color="auto"/>
        <w:left w:val="none" w:sz="0" w:space="0" w:color="auto"/>
        <w:bottom w:val="none" w:sz="0" w:space="0" w:color="auto"/>
        <w:right w:val="none" w:sz="0" w:space="0" w:color="auto"/>
      </w:divBdr>
    </w:div>
    <w:div w:id="330573074">
      <w:bodyDiv w:val="1"/>
      <w:marLeft w:val="0"/>
      <w:marRight w:val="0"/>
      <w:marTop w:val="0"/>
      <w:marBottom w:val="0"/>
      <w:divBdr>
        <w:top w:val="none" w:sz="0" w:space="0" w:color="auto"/>
        <w:left w:val="none" w:sz="0" w:space="0" w:color="auto"/>
        <w:bottom w:val="none" w:sz="0" w:space="0" w:color="auto"/>
        <w:right w:val="none" w:sz="0" w:space="0" w:color="auto"/>
      </w:divBdr>
    </w:div>
    <w:div w:id="332340276">
      <w:bodyDiv w:val="1"/>
      <w:marLeft w:val="0"/>
      <w:marRight w:val="0"/>
      <w:marTop w:val="0"/>
      <w:marBottom w:val="0"/>
      <w:divBdr>
        <w:top w:val="none" w:sz="0" w:space="0" w:color="auto"/>
        <w:left w:val="none" w:sz="0" w:space="0" w:color="auto"/>
        <w:bottom w:val="none" w:sz="0" w:space="0" w:color="auto"/>
        <w:right w:val="none" w:sz="0" w:space="0" w:color="auto"/>
      </w:divBdr>
    </w:div>
    <w:div w:id="333460691">
      <w:bodyDiv w:val="1"/>
      <w:marLeft w:val="0"/>
      <w:marRight w:val="0"/>
      <w:marTop w:val="0"/>
      <w:marBottom w:val="0"/>
      <w:divBdr>
        <w:top w:val="none" w:sz="0" w:space="0" w:color="auto"/>
        <w:left w:val="none" w:sz="0" w:space="0" w:color="auto"/>
        <w:bottom w:val="none" w:sz="0" w:space="0" w:color="auto"/>
        <w:right w:val="none" w:sz="0" w:space="0" w:color="auto"/>
      </w:divBdr>
    </w:div>
    <w:div w:id="334571455">
      <w:bodyDiv w:val="1"/>
      <w:marLeft w:val="0"/>
      <w:marRight w:val="0"/>
      <w:marTop w:val="0"/>
      <w:marBottom w:val="0"/>
      <w:divBdr>
        <w:top w:val="none" w:sz="0" w:space="0" w:color="auto"/>
        <w:left w:val="none" w:sz="0" w:space="0" w:color="auto"/>
        <w:bottom w:val="none" w:sz="0" w:space="0" w:color="auto"/>
        <w:right w:val="none" w:sz="0" w:space="0" w:color="auto"/>
      </w:divBdr>
    </w:div>
    <w:div w:id="335428707">
      <w:bodyDiv w:val="1"/>
      <w:marLeft w:val="0"/>
      <w:marRight w:val="0"/>
      <w:marTop w:val="0"/>
      <w:marBottom w:val="0"/>
      <w:divBdr>
        <w:top w:val="none" w:sz="0" w:space="0" w:color="auto"/>
        <w:left w:val="none" w:sz="0" w:space="0" w:color="auto"/>
        <w:bottom w:val="none" w:sz="0" w:space="0" w:color="auto"/>
        <w:right w:val="none" w:sz="0" w:space="0" w:color="auto"/>
      </w:divBdr>
    </w:div>
    <w:div w:id="335771181">
      <w:bodyDiv w:val="1"/>
      <w:marLeft w:val="0"/>
      <w:marRight w:val="0"/>
      <w:marTop w:val="0"/>
      <w:marBottom w:val="0"/>
      <w:divBdr>
        <w:top w:val="none" w:sz="0" w:space="0" w:color="auto"/>
        <w:left w:val="none" w:sz="0" w:space="0" w:color="auto"/>
        <w:bottom w:val="none" w:sz="0" w:space="0" w:color="auto"/>
        <w:right w:val="none" w:sz="0" w:space="0" w:color="auto"/>
      </w:divBdr>
    </w:div>
    <w:div w:id="336349409">
      <w:bodyDiv w:val="1"/>
      <w:marLeft w:val="0"/>
      <w:marRight w:val="0"/>
      <w:marTop w:val="0"/>
      <w:marBottom w:val="0"/>
      <w:divBdr>
        <w:top w:val="none" w:sz="0" w:space="0" w:color="auto"/>
        <w:left w:val="none" w:sz="0" w:space="0" w:color="auto"/>
        <w:bottom w:val="none" w:sz="0" w:space="0" w:color="auto"/>
        <w:right w:val="none" w:sz="0" w:space="0" w:color="auto"/>
      </w:divBdr>
    </w:div>
    <w:div w:id="336689436">
      <w:bodyDiv w:val="1"/>
      <w:marLeft w:val="0"/>
      <w:marRight w:val="0"/>
      <w:marTop w:val="0"/>
      <w:marBottom w:val="0"/>
      <w:divBdr>
        <w:top w:val="none" w:sz="0" w:space="0" w:color="auto"/>
        <w:left w:val="none" w:sz="0" w:space="0" w:color="auto"/>
        <w:bottom w:val="none" w:sz="0" w:space="0" w:color="auto"/>
        <w:right w:val="none" w:sz="0" w:space="0" w:color="auto"/>
      </w:divBdr>
    </w:div>
    <w:div w:id="338196533">
      <w:bodyDiv w:val="1"/>
      <w:marLeft w:val="0"/>
      <w:marRight w:val="0"/>
      <w:marTop w:val="0"/>
      <w:marBottom w:val="0"/>
      <w:divBdr>
        <w:top w:val="none" w:sz="0" w:space="0" w:color="auto"/>
        <w:left w:val="none" w:sz="0" w:space="0" w:color="auto"/>
        <w:bottom w:val="none" w:sz="0" w:space="0" w:color="auto"/>
        <w:right w:val="none" w:sz="0" w:space="0" w:color="auto"/>
      </w:divBdr>
    </w:div>
    <w:div w:id="338702317">
      <w:bodyDiv w:val="1"/>
      <w:marLeft w:val="0"/>
      <w:marRight w:val="0"/>
      <w:marTop w:val="0"/>
      <w:marBottom w:val="0"/>
      <w:divBdr>
        <w:top w:val="none" w:sz="0" w:space="0" w:color="auto"/>
        <w:left w:val="none" w:sz="0" w:space="0" w:color="auto"/>
        <w:bottom w:val="none" w:sz="0" w:space="0" w:color="auto"/>
        <w:right w:val="none" w:sz="0" w:space="0" w:color="auto"/>
      </w:divBdr>
    </w:div>
    <w:div w:id="338848828">
      <w:bodyDiv w:val="1"/>
      <w:marLeft w:val="0"/>
      <w:marRight w:val="0"/>
      <w:marTop w:val="0"/>
      <w:marBottom w:val="0"/>
      <w:divBdr>
        <w:top w:val="none" w:sz="0" w:space="0" w:color="auto"/>
        <w:left w:val="none" w:sz="0" w:space="0" w:color="auto"/>
        <w:bottom w:val="none" w:sz="0" w:space="0" w:color="auto"/>
        <w:right w:val="none" w:sz="0" w:space="0" w:color="auto"/>
      </w:divBdr>
    </w:div>
    <w:div w:id="338892470">
      <w:bodyDiv w:val="1"/>
      <w:marLeft w:val="0"/>
      <w:marRight w:val="0"/>
      <w:marTop w:val="0"/>
      <w:marBottom w:val="0"/>
      <w:divBdr>
        <w:top w:val="none" w:sz="0" w:space="0" w:color="auto"/>
        <w:left w:val="none" w:sz="0" w:space="0" w:color="auto"/>
        <w:bottom w:val="none" w:sz="0" w:space="0" w:color="auto"/>
        <w:right w:val="none" w:sz="0" w:space="0" w:color="auto"/>
      </w:divBdr>
    </w:div>
    <w:div w:id="339083968">
      <w:bodyDiv w:val="1"/>
      <w:marLeft w:val="0"/>
      <w:marRight w:val="0"/>
      <w:marTop w:val="0"/>
      <w:marBottom w:val="0"/>
      <w:divBdr>
        <w:top w:val="none" w:sz="0" w:space="0" w:color="auto"/>
        <w:left w:val="none" w:sz="0" w:space="0" w:color="auto"/>
        <w:bottom w:val="none" w:sz="0" w:space="0" w:color="auto"/>
        <w:right w:val="none" w:sz="0" w:space="0" w:color="auto"/>
      </w:divBdr>
    </w:div>
    <w:div w:id="339700140">
      <w:bodyDiv w:val="1"/>
      <w:marLeft w:val="0"/>
      <w:marRight w:val="0"/>
      <w:marTop w:val="0"/>
      <w:marBottom w:val="0"/>
      <w:divBdr>
        <w:top w:val="none" w:sz="0" w:space="0" w:color="auto"/>
        <w:left w:val="none" w:sz="0" w:space="0" w:color="auto"/>
        <w:bottom w:val="none" w:sz="0" w:space="0" w:color="auto"/>
        <w:right w:val="none" w:sz="0" w:space="0" w:color="auto"/>
      </w:divBdr>
    </w:div>
    <w:div w:id="341322171">
      <w:bodyDiv w:val="1"/>
      <w:marLeft w:val="0"/>
      <w:marRight w:val="0"/>
      <w:marTop w:val="0"/>
      <w:marBottom w:val="0"/>
      <w:divBdr>
        <w:top w:val="none" w:sz="0" w:space="0" w:color="auto"/>
        <w:left w:val="none" w:sz="0" w:space="0" w:color="auto"/>
        <w:bottom w:val="none" w:sz="0" w:space="0" w:color="auto"/>
        <w:right w:val="none" w:sz="0" w:space="0" w:color="auto"/>
      </w:divBdr>
    </w:div>
    <w:div w:id="341322676">
      <w:bodyDiv w:val="1"/>
      <w:marLeft w:val="0"/>
      <w:marRight w:val="0"/>
      <w:marTop w:val="0"/>
      <w:marBottom w:val="0"/>
      <w:divBdr>
        <w:top w:val="none" w:sz="0" w:space="0" w:color="auto"/>
        <w:left w:val="none" w:sz="0" w:space="0" w:color="auto"/>
        <w:bottom w:val="none" w:sz="0" w:space="0" w:color="auto"/>
        <w:right w:val="none" w:sz="0" w:space="0" w:color="auto"/>
      </w:divBdr>
    </w:div>
    <w:div w:id="342047656">
      <w:bodyDiv w:val="1"/>
      <w:marLeft w:val="0"/>
      <w:marRight w:val="0"/>
      <w:marTop w:val="0"/>
      <w:marBottom w:val="0"/>
      <w:divBdr>
        <w:top w:val="none" w:sz="0" w:space="0" w:color="auto"/>
        <w:left w:val="none" w:sz="0" w:space="0" w:color="auto"/>
        <w:bottom w:val="none" w:sz="0" w:space="0" w:color="auto"/>
        <w:right w:val="none" w:sz="0" w:space="0" w:color="auto"/>
      </w:divBdr>
    </w:div>
    <w:div w:id="342365607">
      <w:bodyDiv w:val="1"/>
      <w:marLeft w:val="0"/>
      <w:marRight w:val="0"/>
      <w:marTop w:val="0"/>
      <w:marBottom w:val="0"/>
      <w:divBdr>
        <w:top w:val="none" w:sz="0" w:space="0" w:color="auto"/>
        <w:left w:val="none" w:sz="0" w:space="0" w:color="auto"/>
        <w:bottom w:val="none" w:sz="0" w:space="0" w:color="auto"/>
        <w:right w:val="none" w:sz="0" w:space="0" w:color="auto"/>
      </w:divBdr>
    </w:div>
    <w:div w:id="342587352">
      <w:bodyDiv w:val="1"/>
      <w:marLeft w:val="0"/>
      <w:marRight w:val="0"/>
      <w:marTop w:val="0"/>
      <w:marBottom w:val="0"/>
      <w:divBdr>
        <w:top w:val="none" w:sz="0" w:space="0" w:color="auto"/>
        <w:left w:val="none" w:sz="0" w:space="0" w:color="auto"/>
        <w:bottom w:val="none" w:sz="0" w:space="0" w:color="auto"/>
        <w:right w:val="none" w:sz="0" w:space="0" w:color="auto"/>
      </w:divBdr>
    </w:div>
    <w:div w:id="342635563">
      <w:bodyDiv w:val="1"/>
      <w:marLeft w:val="0"/>
      <w:marRight w:val="0"/>
      <w:marTop w:val="0"/>
      <w:marBottom w:val="0"/>
      <w:divBdr>
        <w:top w:val="none" w:sz="0" w:space="0" w:color="auto"/>
        <w:left w:val="none" w:sz="0" w:space="0" w:color="auto"/>
        <w:bottom w:val="none" w:sz="0" w:space="0" w:color="auto"/>
        <w:right w:val="none" w:sz="0" w:space="0" w:color="auto"/>
      </w:divBdr>
    </w:div>
    <w:div w:id="342903452">
      <w:bodyDiv w:val="1"/>
      <w:marLeft w:val="0"/>
      <w:marRight w:val="0"/>
      <w:marTop w:val="0"/>
      <w:marBottom w:val="0"/>
      <w:divBdr>
        <w:top w:val="none" w:sz="0" w:space="0" w:color="auto"/>
        <w:left w:val="none" w:sz="0" w:space="0" w:color="auto"/>
        <w:bottom w:val="none" w:sz="0" w:space="0" w:color="auto"/>
        <w:right w:val="none" w:sz="0" w:space="0" w:color="auto"/>
      </w:divBdr>
    </w:div>
    <w:div w:id="345597919">
      <w:bodyDiv w:val="1"/>
      <w:marLeft w:val="0"/>
      <w:marRight w:val="0"/>
      <w:marTop w:val="0"/>
      <w:marBottom w:val="0"/>
      <w:divBdr>
        <w:top w:val="none" w:sz="0" w:space="0" w:color="auto"/>
        <w:left w:val="none" w:sz="0" w:space="0" w:color="auto"/>
        <w:bottom w:val="none" w:sz="0" w:space="0" w:color="auto"/>
        <w:right w:val="none" w:sz="0" w:space="0" w:color="auto"/>
      </w:divBdr>
    </w:div>
    <w:div w:id="346836433">
      <w:bodyDiv w:val="1"/>
      <w:marLeft w:val="0"/>
      <w:marRight w:val="0"/>
      <w:marTop w:val="0"/>
      <w:marBottom w:val="0"/>
      <w:divBdr>
        <w:top w:val="none" w:sz="0" w:space="0" w:color="auto"/>
        <w:left w:val="none" w:sz="0" w:space="0" w:color="auto"/>
        <w:bottom w:val="none" w:sz="0" w:space="0" w:color="auto"/>
        <w:right w:val="none" w:sz="0" w:space="0" w:color="auto"/>
      </w:divBdr>
    </w:div>
    <w:div w:id="346903905">
      <w:bodyDiv w:val="1"/>
      <w:marLeft w:val="0"/>
      <w:marRight w:val="0"/>
      <w:marTop w:val="0"/>
      <w:marBottom w:val="0"/>
      <w:divBdr>
        <w:top w:val="none" w:sz="0" w:space="0" w:color="auto"/>
        <w:left w:val="none" w:sz="0" w:space="0" w:color="auto"/>
        <w:bottom w:val="none" w:sz="0" w:space="0" w:color="auto"/>
        <w:right w:val="none" w:sz="0" w:space="0" w:color="auto"/>
      </w:divBdr>
    </w:div>
    <w:div w:id="347101329">
      <w:bodyDiv w:val="1"/>
      <w:marLeft w:val="0"/>
      <w:marRight w:val="0"/>
      <w:marTop w:val="0"/>
      <w:marBottom w:val="0"/>
      <w:divBdr>
        <w:top w:val="none" w:sz="0" w:space="0" w:color="auto"/>
        <w:left w:val="none" w:sz="0" w:space="0" w:color="auto"/>
        <w:bottom w:val="none" w:sz="0" w:space="0" w:color="auto"/>
        <w:right w:val="none" w:sz="0" w:space="0" w:color="auto"/>
      </w:divBdr>
    </w:div>
    <w:div w:id="348718486">
      <w:bodyDiv w:val="1"/>
      <w:marLeft w:val="0"/>
      <w:marRight w:val="0"/>
      <w:marTop w:val="0"/>
      <w:marBottom w:val="0"/>
      <w:divBdr>
        <w:top w:val="none" w:sz="0" w:space="0" w:color="auto"/>
        <w:left w:val="none" w:sz="0" w:space="0" w:color="auto"/>
        <w:bottom w:val="none" w:sz="0" w:space="0" w:color="auto"/>
        <w:right w:val="none" w:sz="0" w:space="0" w:color="auto"/>
      </w:divBdr>
    </w:div>
    <w:div w:id="349336898">
      <w:bodyDiv w:val="1"/>
      <w:marLeft w:val="0"/>
      <w:marRight w:val="0"/>
      <w:marTop w:val="0"/>
      <w:marBottom w:val="0"/>
      <w:divBdr>
        <w:top w:val="none" w:sz="0" w:space="0" w:color="auto"/>
        <w:left w:val="none" w:sz="0" w:space="0" w:color="auto"/>
        <w:bottom w:val="none" w:sz="0" w:space="0" w:color="auto"/>
        <w:right w:val="none" w:sz="0" w:space="0" w:color="auto"/>
      </w:divBdr>
    </w:div>
    <w:div w:id="349449922">
      <w:bodyDiv w:val="1"/>
      <w:marLeft w:val="0"/>
      <w:marRight w:val="0"/>
      <w:marTop w:val="0"/>
      <w:marBottom w:val="0"/>
      <w:divBdr>
        <w:top w:val="none" w:sz="0" w:space="0" w:color="auto"/>
        <w:left w:val="none" w:sz="0" w:space="0" w:color="auto"/>
        <w:bottom w:val="none" w:sz="0" w:space="0" w:color="auto"/>
        <w:right w:val="none" w:sz="0" w:space="0" w:color="auto"/>
      </w:divBdr>
    </w:div>
    <w:div w:id="349767034">
      <w:bodyDiv w:val="1"/>
      <w:marLeft w:val="0"/>
      <w:marRight w:val="0"/>
      <w:marTop w:val="0"/>
      <w:marBottom w:val="0"/>
      <w:divBdr>
        <w:top w:val="none" w:sz="0" w:space="0" w:color="auto"/>
        <w:left w:val="none" w:sz="0" w:space="0" w:color="auto"/>
        <w:bottom w:val="none" w:sz="0" w:space="0" w:color="auto"/>
        <w:right w:val="none" w:sz="0" w:space="0" w:color="auto"/>
      </w:divBdr>
    </w:div>
    <w:div w:id="349915802">
      <w:bodyDiv w:val="1"/>
      <w:marLeft w:val="0"/>
      <w:marRight w:val="0"/>
      <w:marTop w:val="0"/>
      <w:marBottom w:val="0"/>
      <w:divBdr>
        <w:top w:val="none" w:sz="0" w:space="0" w:color="auto"/>
        <w:left w:val="none" w:sz="0" w:space="0" w:color="auto"/>
        <w:bottom w:val="none" w:sz="0" w:space="0" w:color="auto"/>
        <w:right w:val="none" w:sz="0" w:space="0" w:color="auto"/>
      </w:divBdr>
    </w:div>
    <w:div w:id="350186345">
      <w:bodyDiv w:val="1"/>
      <w:marLeft w:val="0"/>
      <w:marRight w:val="0"/>
      <w:marTop w:val="0"/>
      <w:marBottom w:val="0"/>
      <w:divBdr>
        <w:top w:val="none" w:sz="0" w:space="0" w:color="auto"/>
        <w:left w:val="none" w:sz="0" w:space="0" w:color="auto"/>
        <w:bottom w:val="none" w:sz="0" w:space="0" w:color="auto"/>
        <w:right w:val="none" w:sz="0" w:space="0" w:color="auto"/>
      </w:divBdr>
    </w:div>
    <w:div w:id="352220884">
      <w:bodyDiv w:val="1"/>
      <w:marLeft w:val="0"/>
      <w:marRight w:val="0"/>
      <w:marTop w:val="0"/>
      <w:marBottom w:val="0"/>
      <w:divBdr>
        <w:top w:val="none" w:sz="0" w:space="0" w:color="auto"/>
        <w:left w:val="none" w:sz="0" w:space="0" w:color="auto"/>
        <w:bottom w:val="none" w:sz="0" w:space="0" w:color="auto"/>
        <w:right w:val="none" w:sz="0" w:space="0" w:color="auto"/>
      </w:divBdr>
    </w:div>
    <w:div w:id="352733276">
      <w:bodyDiv w:val="1"/>
      <w:marLeft w:val="0"/>
      <w:marRight w:val="0"/>
      <w:marTop w:val="0"/>
      <w:marBottom w:val="0"/>
      <w:divBdr>
        <w:top w:val="none" w:sz="0" w:space="0" w:color="auto"/>
        <w:left w:val="none" w:sz="0" w:space="0" w:color="auto"/>
        <w:bottom w:val="none" w:sz="0" w:space="0" w:color="auto"/>
        <w:right w:val="none" w:sz="0" w:space="0" w:color="auto"/>
      </w:divBdr>
    </w:div>
    <w:div w:id="354382669">
      <w:bodyDiv w:val="1"/>
      <w:marLeft w:val="0"/>
      <w:marRight w:val="0"/>
      <w:marTop w:val="0"/>
      <w:marBottom w:val="0"/>
      <w:divBdr>
        <w:top w:val="none" w:sz="0" w:space="0" w:color="auto"/>
        <w:left w:val="none" w:sz="0" w:space="0" w:color="auto"/>
        <w:bottom w:val="none" w:sz="0" w:space="0" w:color="auto"/>
        <w:right w:val="none" w:sz="0" w:space="0" w:color="auto"/>
      </w:divBdr>
    </w:div>
    <w:div w:id="356389802">
      <w:bodyDiv w:val="1"/>
      <w:marLeft w:val="0"/>
      <w:marRight w:val="0"/>
      <w:marTop w:val="0"/>
      <w:marBottom w:val="0"/>
      <w:divBdr>
        <w:top w:val="none" w:sz="0" w:space="0" w:color="auto"/>
        <w:left w:val="none" w:sz="0" w:space="0" w:color="auto"/>
        <w:bottom w:val="none" w:sz="0" w:space="0" w:color="auto"/>
        <w:right w:val="none" w:sz="0" w:space="0" w:color="auto"/>
      </w:divBdr>
    </w:div>
    <w:div w:id="357118997">
      <w:bodyDiv w:val="1"/>
      <w:marLeft w:val="0"/>
      <w:marRight w:val="0"/>
      <w:marTop w:val="0"/>
      <w:marBottom w:val="0"/>
      <w:divBdr>
        <w:top w:val="none" w:sz="0" w:space="0" w:color="auto"/>
        <w:left w:val="none" w:sz="0" w:space="0" w:color="auto"/>
        <w:bottom w:val="none" w:sz="0" w:space="0" w:color="auto"/>
        <w:right w:val="none" w:sz="0" w:space="0" w:color="auto"/>
      </w:divBdr>
    </w:div>
    <w:div w:id="357313722">
      <w:bodyDiv w:val="1"/>
      <w:marLeft w:val="0"/>
      <w:marRight w:val="0"/>
      <w:marTop w:val="0"/>
      <w:marBottom w:val="0"/>
      <w:divBdr>
        <w:top w:val="none" w:sz="0" w:space="0" w:color="auto"/>
        <w:left w:val="none" w:sz="0" w:space="0" w:color="auto"/>
        <w:bottom w:val="none" w:sz="0" w:space="0" w:color="auto"/>
        <w:right w:val="none" w:sz="0" w:space="0" w:color="auto"/>
      </w:divBdr>
    </w:div>
    <w:div w:id="358893116">
      <w:bodyDiv w:val="1"/>
      <w:marLeft w:val="0"/>
      <w:marRight w:val="0"/>
      <w:marTop w:val="0"/>
      <w:marBottom w:val="0"/>
      <w:divBdr>
        <w:top w:val="none" w:sz="0" w:space="0" w:color="auto"/>
        <w:left w:val="none" w:sz="0" w:space="0" w:color="auto"/>
        <w:bottom w:val="none" w:sz="0" w:space="0" w:color="auto"/>
        <w:right w:val="none" w:sz="0" w:space="0" w:color="auto"/>
      </w:divBdr>
    </w:div>
    <w:div w:id="360127751">
      <w:bodyDiv w:val="1"/>
      <w:marLeft w:val="0"/>
      <w:marRight w:val="0"/>
      <w:marTop w:val="0"/>
      <w:marBottom w:val="0"/>
      <w:divBdr>
        <w:top w:val="none" w:sz="0" w:space="0" w:color="auto"/>
        <w:left w:val="none" w:sz="0" w:space="0" w:color="auto"/>
        <w:bottom w:val="none" w:sz="0" w:space="0" w:color="auto"/>
        <w:right w:val="none" w:sz="0" w:space="0" w:color="auto"/>
      </w:divBdr>
    </w:div>
    <w:div w:id="360129460">
      <w:bodyDiv w:val="1"/>
      <w:marLeft w:val="0"/>
      <w:marRight w:val="0"/>
      <w:marTop w:val="0"/>
      <w:marBottom w:val="0"/>
      <w:divBdr>
        <w:top w:val="none" w:sz="0" w:space="0" w:color="auto"/>
        <w:left w:val="none" w:sz="0" w:space="0" w:color="auto"/>
        <w:bottom w:val="none" w:sz="0" w:space="0" w:color="auto"/>
        <w:right w:val="none" w:sz="0" w:space="0" w:color="auto"/>
      </w:divBdr>
    </w:div>
    <w:div w:id="360857219">
      <w:bodyDiv w:val="1"/>
      <w:marLeft w:val="0"/>
      <w:marRight w:val="0"/>
      <w:marTop w:val="0"/>
      <w:marBottom w:val="0"/>
      <w:divBdr>
        <w:top w:val="none" w:sz="0" w:space="0" w:color="auto"/>
        <w:left w:val="none" w:sz="0" w:space="0" w:color="auto"/>
        <w:bottom w:val="none" w:sz="0" w:space="0" w:color="auto"/>
        <w:right w:val="none" w:sz="0" w:space="0" w:color="auto"/>
      </w:divBdr>
    </w:div>
    <w:div w:id="360865328">
      <w:bodyDiv w:val="1"/>
      <w:marLeft w:val="0"/>
      <w:marRight w:val="0"/>
      <w:marTop w:val="0"/>
      <w:marBottom w:val="0"/>
      <w:divBdr>
        <w:top w:val="none" w:sz="0" w:space="0" w:color="auto"/>
        <w:left w:val="none" w:sz="0" w:space="0" w:color="auto"/>
        <w:bottom w:val="none" w:sz="0" w:space="0" w:color="auto"/>
        <w:right w:val="none" w:sz="0" w:space="0" w:color="auto"/>
      </w:divBdr>
    </w:div>
    <w:div w:id="362052240">
      <w:bodyDiv w:val="1"/>
      <w:marLeft w:val="0"/>
      <w:marRight w:val="0"/>
      <w:marTop w:val="0"/>
      <w:marBottom w:val="0"/>
      <w:divBdr>
        <w:top w:val="none" w:sz="0" w:space="0" w:color="auto"/>
        <w:left w:val="none" w:sz="0" w:space="0" w:color="auto"/>
        <w:bottom w:val="none" w:sz="0" w:space="0" w:color="auto"/>
        <w:right w:val="none" w:sz="0" w:space="0" w:color="auto"/>
      </w:divBdr>
    </w:div>
    <w:div w:id="362756671">
      <w:bodyDiv w:val="1"/>
      <w:marLeft w:val="0"/>
      <w:marRight w:val="0"/>
      <w:marTop w:val="0"/>
      <w:marBottom w:val="0"/>
      <w:divBdr>
        <w:top w:val="none" w:sz="0" w:space="0" w:color="auto"/>
        <w:left w:val="none" w:sz="0" w:space="0" w:color="auto"/>
        <w:bottom w:val="none" w:sz="0" w:space="0" w:color="auto"/>
        <w:right w:val="none" w:sz="0" w:space="0" w:color="auto"/>
      </w:divBdr>
    </w:div>
    <w:div w:id="362832204">
      <w:bodyDiv w:val="1"/>
      <w:marLeft w:val="0"/>
      <w:marRight w:val="0"/>
      <w:marTop w:val="0"/>
      <w:marBottom w:val="0"/>
      <w:divBdr>
        <w:top w:val="none" w:sz="0" w:space="0" w:color="auto"/>
        <w:left w:val="none" w:sz="0" w:space="0" w:color="auto"/>
        <w:bottom w:val="none" w:sz="0" w:space="0" w:color="auto"/>
        <w:right w:val="none" w:sz="0" w:space="0" w:color="auto"/>
      </w:divBdr>
    </w:div>
    <w:div w:id="363403855">
      <w:bodyDiv w:val="1"/>
      <w:marLeft w:val="0"/>
      <w:marRight w:val="0"/>
      <w:marTop w:val="0"/>
      <w:marBottom w:val="0"/>
      <w:divBdr>
        <w:top w:val="none" w:sz="0" w:space="0" w:color="auto"/>
        <w:left w:val="none" w:sz="0" w:space="0" w:color="auto"/>
        <w:bottom w:val="none" w:sz="0" w:space="0" w:color="auto"/>
        <w:right w:val="none" w:sz="0" w:space="0" w:color="auto"/>
      </w:divBdr>
    </w:div>
    <w:div w:id="364330036">
      <w:bodyDiv w:val="1"/>
      <w:marLeft w:val="0"/>
      <w:marRight w:val="0"/>
      <w:marTop w:val="0"/>
      <w:marBottom w:val="0"/>
      <w:divBdr>
        <w:top w:val="none" w:sz="0" w:space="0" w:color="auto"/>
        <w:left w:val="none" w:sz="0" w:space="0" w:color="auto"/>
        <w:bottom w:val="none" w:sz="0" w:space="0" w:color="auto"/>
        <w:right w:val="none" w:sz="0" w:space="0" w:color="auto"/>
      </w:divBdr>
    </w:div>
    <w:div w:id="364447293">
      <w:bodyDiv w:val="1"/>
      <w:marLeft w:val="0"/>
      <w:marRight w:val="0"/>
      <w:marTop w:val="0"/>
      <w:marBottom w:val="0"/>
      <w:divBdr>
        <w:top w:val="none" w:sz="0" w:space="0" w:color="auto"/>
        <w:left w:val="none" w:sz="0" w:space="0" w:color="auto"/>
        <w:bottom w:val="none" w:sz="0" w:space="0" w:color="auto"/>
        <w:right w:val="none" w:sz="0" w:space="0" w:color="auto"/>
      </w:divBdr>
    </w:div>
    <w:div w:id="364647645">
      <w:bodyDiv w:val="1"/>
      <w:marLeft w:val="0"/>
      <w:marRight w:val="0"/>
      <w:marTop w:val="0"/>
      <w:marBottom w:val="0"/>
      <w:divBdr>
        <w:top w:val="none" w:sz="0" w:space="0" w:color="auto"/>
        <w:left w:val="none" w:sz="0" w:space="0" w:color="auto"/>
        <w:bottom w:val="none" w:sz="0" w:space="0" w:color="auto"/>
        <w:right w:val="none" w:sz="0" w:space="0" w:color="auto"/>
      </w:divBdr>
    </w:div>
    <w:div w:id="364793191">
      <w:bodyDiv w:val="1"/>
      <w:marLeft w:val="0"/>
      <w:marRight w:val="0"/>
      <w:marTop w:val="0"/>
      <w:marBottom w:val="0"/>
      <w:divBdr>
        <w:top w:val="none" w:sz="0" w:space="0" w:color="auto"/>
        <w:left w:val="none" w:sz="0" w:space="0" w:color="auto"/>
        <w:bottom w:val="none" w:sz="0" w:space="0" w:color="auto"/>
        <w:right w:val="none" w:sz="0" w:space="0" w:color="auto"/>
      </w:divBdr>
    </w:div>
    <w:div w:id="365495161">
      <w:bodyDiv w:val="1"/>
      <w:marLeft w:val="0"/>
      <w:marRight w:val="0"/>
      <w:marTop w:val="0"/>
      <w:marBottom w:val="0"/>
      <w:divBdr>
        <w:top w:val="none" w:sz="0" w:space="0" w:color="auto"/>
        <w:left w:val="none" w:sz="0" w:space="0" w:color="auto"/>
        <w:bottom w:val="none" w:sz="0" w:space="0" w:color="auto"/>
        <w:right w:val="none" w:sz="0" w:space="0" w:color="auto"/>
      </w:divBdr>
    </w:div>
    <w:div w:id="365521124">
      <w:bodyDiv w:val="1"/>
      <w:marLeft w:val="0"/>
      <w:marRight w:val="0"/>
      <w:marTop w:val="0"/>
      <w:marBottom w:val="0"/>
      <w:divBdr>
        <w:top w:val="none" w:sz="0" w:space="0" w:color="auto"/>
        <w:left w:val="none" w:sz="0" w:space="0" w:color="auto"/>
        <w:bottom w:val="none" w:sz="0" w:space="0" w:color="auto"/>
        <w:right w:val="none" w:sz="0" w:space="0" w:color="auto"/>
      </w:divBdr>
    </w:div>
    <w:div w:id="366806719">
      <w:bodyDiv w:val="1"/>
      <w:marLeft w:val="0"/>
      <w:marRight w:val="0"/>
      <w:marTop w:val="0"/>
      <w:marBottom w:val="0"/>
      <w:divBdr>
        <w:top w:val="none" w:sz="0" w:space="0" w:color="auto"/>
        <w:left w:val="none" w:sz="0" w:space="0" w:color="auto"/>
        <w:bottom w:val="none" w:sz="0" w:space="0" w:color="auto"/>
        <w:right w:val="none" w:sz="0" w:space="0" w:color="auto"/>
      </w:divBdr>
    </w:div>
    <w:div w:id="367223001">
      <w:bodyDiv w:val="1"/>
      <w:marLeft w:val="0"/>
      <w:marRight w:val="0"/>
      <w:marTop w:val="0"/>
      <w:marBottom w:val="0"/>
      <w:divBdr>
        <w:top w:val="none" w:sz="0" w:space="0" w:color="auto"/>
        <w:left w:val="none" w:sz="0" w:space="0" w:color="auto"/>
        <w:bottom w:val="none" w:sz="0" w:space="0" w:color="auto"/>
        <w:right w:val="none" w:sz="0" w:space="0" w:color="auto"/>
      </w:divBdr>
    </w:div>
    <w:div w:id="368916698">
      <w:bodyDiv w:val="1"/>
      <w:marLeft w:val="0"/>
      <w:marRight w:val="0"/>
      <w:marTop w:val="0"/>
      <w:marBottom w:val="0"/>
      <w:divBdr>
        <w:top w:val="none" w:sz="0" w:space="0" w:color="auto"/>
        <w:left w:val="none" w:sz="0" w:space="0" w:color="auto"/>
        <w:bottom w:val="none" w:sz="0" w:space="0" w:color="auto"/>
        <w:right w:val="none" w:sz="0" w:space="0" w:color="auto"/>
      </w:divBdr>
    </w:div>
    <w:div w:id="369648060">
      <w:bodyDiv w:val="1"/>
      <w:marLeft w:val="0"/>
      <w:marRight w:val="0"/>
      <w:marTop w:val="0"/>
      <w:marBottom w:val="0"/>
      <w:divBdr>
        <w:top w:val="none" w:sz="0" w:space="0" w:color="auto"/>
        <w:left w:val="none" w:sz="0" w:space="0" w:color="auto"/>
        <w:bottom w:val="none" w:sz="0" w:space="0" w:color="auto"/>
        <w:right w:val="none" w:sz="0" w:space="0" w:color="auto"/>
      </w:divBdr>
    </w:div>
    <w:div w:id="370151027">
      <w:bodyDiv w:val="1"/>
      <w:marLeft w:val="0"/>
      <w:marRight w:val="0"/>
      <w:marTop w:val="0"/>
      <w:marBottom w:val="0"/>
      <w:divBdr>
        <w:top w:val="none" w:sz="0" w:space="0" w:color="auto"/>
        <w:left w:val="none" w:sz="0" w:space="0" w:color="auto"/>
        <w:bottom w:val="none" w:sz="0" w:space="0" w:color="auto"/>
        <w:right w:val="none" w:sz="0" w:space="0" w:color="auto"/>
      </w:divBdr>
    </w:div>
    <w:div w:id="370612893">
      <w:bodyDiv w:val="1"/>
      <w:marLeft w:val="0"/>
      <w:marRight w:val="0"/>
      <w:marTop w:val="0"/>
      <w:marBottom w:val="0"/>
      <w:divBdr>
        <w:top w:val="none" w:sz="0" w:space="0" w:color="auto"/>
        <w:left w:val="none" w:sz="0" w:space="0" w:color="auto"/>
        <w:bottom w:val="none" w:sz="0" w:space="0" w:color="auto"/>
        <w:right w:val="none" w:sz="0" w:space="0" w:color="auto"/>
      </w:divBdr>
    </w:div>
    <w:div w:id="370888199">
      <w:bodyDiv w:val="1"/>
      <w:marLeft w:val="0"/>
      <w:marRight w:val="0"/>
      <w:marTop w:val="0"/>
      <w:marBottom w:val="0"/>
      <w:divBdr>
        <w:top w:val="none" w:sz="0" w:space="0" w:color="auto"/>
        <w:left w:val="none" w:sz="0" w:space="0" w:color="auto"/>
        <w:bottom w:val="none" w:sz="0" w:space="0" w:color="auto"/>
        <w:right w:val="none" w:sz="0" w:space="0" w:color="auto"/>
      </w:divBdr>
    </w:div>
    <w:div w:id="371928418">
      <w:bodyDiv w:val="1"/>
      <w:marLeft w:val="0"/>
      <w:marRight w:val="0"/>
      <w:marTop w:val="0"/>
      <w:marBottom w:val="0"/>
      <w:divBdr>
        <w:top w:val="none" w:sz="0" w:space="0" w:color="auto"/>
        <w:left w:val="none" w:sz="0" w:space="0" w:color="auto"/>
        <w:bottom w:val="none" w:sz="0" w:space="0" w:color="auto"/>
        <w:right w:val="none" w:sz="0" w:space="0" w:color="auto"/>
      </w:divBdr>
    </w:div>
    <w:div w:id="372730427">
      <w:bodyDiv w:val="1"/>
      <w:marLeft w:val="0"/>
      <w:marRight w:val="0"/>
      <w:marTop w:val="0"/>
      <w:marBottom w:val="0"/>
      <w:divBdr>
        <w:top w:val="none" w:sz="0" w:space="0" w:color="auto"/>
        <w:left w:val="none" w:sz="0" w:space="0" w:color="auto"/>
        <w:bottom w:val="none" w:sz="0" w:space="0" w:color="auto"/>
        <w:right w:val="none" w:sz="0" w:space="0" w:color="auto"/>
      </w:divBdr>
    </w:div>
    <w:div w:id="372776039">
      <w:bodyDiv w:val="1"/>
      <w:marLeft w:val="0"/>
      <w:marRight w:val="0"/>
      <w:marTop w:val="0"/>
      <w:marBottom w:val="0"/>
      <w:divBdr>
        <w:top w:val="none" w:sz="0" w:space="0" w:color="auto"/>
        <w:left w:val="none" w:sz="0" w:space="0" w:color="auto"/>
        <w:bottom w:val="none" w:sz="0" w:space="0" w:color="auto"/>
        <w:right w:val="none" w:sz="0" w:space="0" w:color="auto"/>
      </w:divBdr>
    </w:div>
    <w:div w:id="373308885">
      <w:bodyDiv w:val="1"/>
      <w:marLeft w:val="0"/>
      <w:marRight w:val="0"/>
      <w:marTop w:val="0"/>
      <w:marBottom w:val="0"/>
      <w:divBdr>
        <w:top w:val="none" w:sz="0" w:space="0" w:color="auto"/>
        <w:left w:val="none" w:sz="0" w:space="0" w:color="auto"/>
        <w:bottom w:val="none" w:sz="0" w:space="0" w:color="auto"/>
        <w:right w:val="none" w:sz="0" w:space="0" w:color="auto"/>
      </w:divBdr>
    </w:div>
    <w:div w:id="373434524">
      <w:bodyDiv w:val="1"/>
      <w:marLeft w:val="0"/>
      <w:marRight w:val="0"/>
      <w:marTop w:val="0"/>
      <w:marBottom w:val="0"/>
      <w:divBdr>
        <w:top w:val="none" w:sz="0" w:space="0" w:color="auto"/>
        <w:left w:val="none" w:sz="0" w:space="0" w:color="auto"/>
        <w:bottom w:val="none" w:sz="0" w:space="0" w:color="auto"/>
        <w:right w:val="none" w:sz="0" w:space="0" w:color="auto"/>
      </w:divBdr>
    </w:div>
    <w:div w:id="374699103">
      <w:bodyDiv w:val="1"/>
      <w:marLeft w:val="0"/>
      <w:marRight w:val="0"/>
      <w:marTop w:val="0"/>
      <w:marBottom w:val="0"/>
      <w:divBdr>
        <w:top w:val="none" w:sz="0" w:space="0" w:color="auto"/>
        <w:left w:val="none" w:sz="0" w:space="0" w:color="auto"/>
        <w:bottom w:val="none" w:sz="0" w:space="0" w:color="auto"/>
        <w:right w:val="none" w:sz="0" w:space="0" w:color="auto"/>
      </w:divBdr>
    </w:div>
    <w:div w:id="374895374">
      <w:bodyDiv w:val="1"/>
      <w:marLeft w:val="0"/>
      <w:marRight w:val="0"/>
      <w:marTop w:val="0"/>
      <w:marBottom w:val="0"/>
      <w:divBdr>
        <w:top w:val="none" w:sz="0" w:space="0" w:color="auto"/>
        <w:left w:val="none" w:sz="0" w:space="0" w:color="auto"/>
        <w:bottom w:val="none" w:sz="0" w:space="0" w:color="auto"/>
        <w:right w:val="none" w:sz="0" w:space="0" w:color="auto"/>
      </w:divBdr>
    </w:div>
    <w:div w:id="375012117">
      <w:bodyDiv w:val="1"/>
      <w:marLeft w:val="0"/>
      <w:marRight w:val="0"/>
      <w:marTop w:val="0"/>
      <w:marBottom w:val="0"/>
      <w:divBdr>
        <w:top w:val="none" w:sz="0" w:space="0" w:color="auto"/>
        <w:left w:val="none" w:sz="0" w:space="0" w:color="auto"/>
        <w:bottom w:val="none" w:sz="0" w:space="0" w:color="auto"/>
        <w:right w:val="none" w:sz="0" w:space="0" w:color="auto"/>
      </w:divBdr>
    </w:div>
    <w:div w:id="375155815">
      <w:bodyDiv w:val="1"/>
      <w:marLeft w:val="0"/>
      <w:marRight w:val="0"/>
      <w:marTop w:val="0"/>
      <w:marBottom w:val="0"/>
      <w:divBdr>
        <w:top w:val="none" w:sz="0" w:space="0" w:color="auto"/>
        <w:left w:val="none" w:sz="0" w:space="0" w:color="auto"/>
        <w:bottom w:val="none" w:sz="0" w:space="0" w:color="auto"/>
        <w:right w:val="none" w:sz="0" w:space="0" w:color="auto"/>
      </w:divBdr>
    </w:div>
    <w:div w:id="375475963">
      <w:bodyDiv w:val="1"/>
      <w:marLeft w:val="0"/>
      <w:marRight w:val="0"/>
      <w:marTop w:val="0"/>
      <w:marBottom w:val="0"/>
      <w:divBdr>
        <w:top w:val="none" w:sz="0" w:space="0" w:color="auto"/>
        <w:left w:val="none" w:sz="0" w:space="0" w:color="auto"/>
        <w:bottom w:val="none" w:sz="0" w:space="0" w:color="auto"/>
        <w:right w:val="none" w:sz="0" w:space="0" w:color="auto"/>
      </w:divBdr>
    </w:div>
    <w:div w:id="375738779">
      <w:bodyDiv w:val="1"/>
      <w:marLeft w:val="0"/>
      <w:marRight w:val="0"/>
      <w:marTop w:val="0"/>
      <w:marBottom w:val="0"/>
      <w:divBdr>
        <w:top w:val="none" w:sz="0" w:space="0" w:color="auto"/>
        <w:left w:val="none" w:sz="0" w:space="0" w:color="auto"/>
        <w:bottom w:val="none" w:sz="0" w:space="0" w:color="auto"/>
        <w:right w:val="none" w:sz="0" w:space="0" w:color="auto"/>
      </w:divBdr>
    </w:div>
    <w:div w:id="376012583">
      <w:bodyDiv w:val="1"/>
      <w:marLeft w:val="0"/>
      <w:marRight w:val="0"/>
      <w:marTop w:val="0"/>
      <w:marBottom w:val="0"/>
      <w:divBdr>
        <w:top w:val="none" w:sz="0" w:space="0" w:color="auto"/>
        <w:left w:val="none" w:sz="0" w:space="0" w:color="auto"/>
        <w:bottom w:val="none" w:sz="0" w:space="0" w:color="auto"/>
        <w:right w:val="none" w:sz="0" w:space="0" w:color="auto"/>
      </w:divBdr>
    </w:div>
    <w:div w:id="376051498">
      <w:bodyDiv w:val="1"/>
      <w:marLeft w:val="0"/>
      <w:marRight w:val="0"/>
      <w:marTop w:val="0"/>
      <w:marBottom w:val="0"/>
      <w:divBdr>
        <w:top w:val="none" w:sz="0" w:space="0" w:color="auto"/>
        <w:left w:val="none" w:sz="0" w:space="0" w:color="auto"/>
        <w:bottom w:val="none" w:sz="0" w:space="0" w:color="auto"/>
        <w:right w:val="none" w:sz="0" w:space="0" w:color="auto"/>
      </w:divBdr>
    </w:div>
    <w:div w:id="376199436">
      <w:bodyDiv w:val="1"/>
      <w:marLeft w:val="0"/>
      <w:marRight w:val="0"/>
      <w:marTop w:val="0"/>
      <w:marBottom w:val="0"/>
      <w:divBdr>
        <w:top w:val="none" w:sz="0" w:space="0" w:color="auto"/>
        <w:left w:val="none" w:sz="0" w:space="0" w:color="auto"/>
        <w:bottom w:val="none" w:sz="0" w:space="0" w:color="auto"/>
        <w:right w:val="none" w:sz="0" w:space="0" w:color="auto"/>
      </w:divBdr>
    </w:div>
    <w:div w:id="377316247">
      <w:bodyDiv w:val="1"/>
      <w:marLeft w:val="0"/>
      <w:marRight w:val="0"/>
      <w:marTop w:val="0"/>
      <w:marBottom w:val="0"/>
      <w:divBdr>
        <w:top w:val="none" w:sz="0" w:space="0" w:color="auto"/>
        <w:left w:val="none" w:sz="0" w:space="0" w:color="auto"/>
        <w:bottom w:val="none" w:sz="0" w:space="0" w:color="auto"/>
        <w:right w:val="none" w:sz="0" w:space="0" w:color="auto"/>
      </w:divBdr>
    </w:div>
    <w:div w:id="380251064">
      <w:bodyDiv w:val="1"/>
      <w:marLeft w:val="0"/>
      <w:marRight w:val="0"/>
      <w:marTop w:val="0"/>
      <w:marBottom w:val="0"/>
      <w:divBdr>
        <w:top w:val="none" w:sz="0" w:space="0" w:color="auto"/>
        <w:left w:val="none" w:sz="0" w:space="0" w:color="auto"/>
        <w:bottom w:val="none" w:sz="0" w:space="0" w:color="auto"/>
        <w:right w:val="none" w:sz="0" w:space="0" w:color="auto"/>
      </w:divBdr>
    </w:div>
    <w:div w:id="380371468">
      <w:bodyDiv w:val="1"/>
      <w:marLeft w:val="0"/>
      <w:marRight w:val="0"/>
      <w:marTop w:val="0"/>
      <w:marBottom w:val="0"/>
      <w:divBdr>
        <w:top w:val="none" w:sz="0" w:space="0" w:color="auto"/>
        <w:left w:val="none" w:sz="0" w:space="0" w:color="auto"/>
        <w:bottom w:val="none" w:sz="0" w:space="0" w:color="auto"/>
        <w:right w:val="none" w:sz="0" w:space="0" w:color="auto"/>
      </w:divBdr>
    </w:div>
    <w:div w:id="380905426">
      <w:bodyDiv w:val="1"/>
      <w:marLeft w:val="0"/>
      <w:marRight w:val="0"/>
      <w:marTop w:val="0"/>
      <w:marBottom w:val="0"/>
      <w:divBdr>
        <w:top w:val="none" w:sz="0" w:space="0" w:color="auto"/>
        <w:left w:val="none" w:sz="0" w:space="0" w:color="auto"/>
        <w:bottom w:val="none" w:sz="0" w:space="0" w:color="auto"/>
        <w:right w:val="none" w:sz="0" w:space="0" w:color="auto"/>
      </w:divBdr>
    </w:div>
    <w:div w:id="382220066">
      <w:bodyDiv w:val="1"/>
      <w:marLeft w:val="0"/>
      <w:marRight w:val="0"/>
      <w:marTop w:val="0"/>
      <w:marBottom w:val="0"/>
      <w:divBdr>
        <w:top w:val="none" w:sz="0" w:space="0" w:color="auto"/>
        <w:left w:val="none" w:sz="0" w:space="0" w:color="auto"/>
        <w:bottom w:val="none" w:sz="0" w:space="0" w:color="auto"/>
        <w:right w:val="none" w:sz="0" w:space="0" w:color="auto"/>
      </w:divBdr>
    </w:div>
    <w:div w:id="382289503">
      <w:bodyDiv w:val="1"/>
      <w:marLeft w:val="0"/>
      <w:marRight w:val="0"/>
      <w:marTop w:val="0"/>
      <w:marBottom w:val="0"/>
      <w:divBdr>
        <w:top w:val="none" w:sz="0" w:space="0" w:color="auto"/>
        <w:left w:val="none" w:sz="0" w:space="0" w:color="auto"/>
        <w:bottom w:val="none" w:sz="0" w:space="0" w:color="auto"/>
        <w:right w:val="none" w:sz="0" w:space="0" w:color="auto"/>
      </w:divBdr>
    </w:div>
    <w:div w:id="384528187">
      <w:bodyDiv w:val="1"/>
      <w:marLeft w:val="0"/>
      <w:marRight w:val="0"/>
      <w:marTop w:val="0"/>
      <w:marBottom w:val="0"/>
      <w:divBdr>
        <w:top w:val="none" w:sz="0" w:space="0" w:color="auto"/>
        <w:left w:val="none" w:sz="0" w:space="0" w:color="auto"/>
        <w:bottom w:val="none" w:sz="0" w:space="0" w:color="auto"/>
        <w:right w:val="none" w:sz="0" w:space="0" w:color="auto"/>
      </w:divBdr>
    </w:div>
    <w:div w:id="387922940">
      <w:bodyDiv w:val="1"/>
      <w:marLeft w:val="0"/>
      <w:marRight w:val="0"/>
      <w:marTop w:val="0"/>
      <w:marBottom w:val="0"/>
      <w:divBdr>
        <w:top w:val="none" w:sz="0" w:space="0" w:color="auto"/>
        <w:left w:val="none" w:sz="0" w:space="0" w:color="auto"/>
        <w:bottom w:val="none" w:sz="0" w:space="0" w:color="auto"/>
        <w:right w:val="none" w:sz="0" w:space="0" w:color="auto"/>
      </w:divBdr>
    </w:div>
    <w:div w:id="388455701">
      <w:bodyDiv w:val="1"/>
      <w:marLeft w:val="0"/>
      <w:marRight w:val="0"/>
      <w:marTop w:val="0"/>
      <w:marBottom w:val="0"/>
      <w:divBdr>
        <w:top w:val="none" w:sz="0" w:space="0" w:color="auto"/>
        <w:left w:val="none" w:sz="0" w:space="0" w:color="auto"/>
        <w:bottom w:val="none" w:sz="0" w:space="0" w:color="auto"/>
        <w:right w:val="none" w:sz="0" w:space="0" w:color="auto"/>
      </w:divBdr>
    </w:div>
    <w:div w:id="389227994">
      <w:bodyDiv w:val="1"/>
      <w:marLeft w:val="0"/>
      <w:marRight w:val="0"/>
      <w:marTop w:val="0"/>
      <w:marBottom w:val="0"/>
      <w:divBdr>
        <w:top w:val="none" w:sz="0" w:space="0" w:color="auto"/>
        <w:left w:val="none" w:sz="0" w:space="0" w:color="auto"/>
        <w:bottom w:val="none" w:sz="0" w:space="0" w:color="auto"/>
        <w:right w:val="none" w:sz="0" w:space="0" w:color="auto"/>
      </w:divBdr>
    </w:div>
    <w:div w:id="390274075">
      <w:bodyDiv w:val="1"/>
      <w:marLeft w:val="0"/>
      <w:marRight w:val="0"/>
      <w:marTop w:val="0"/>
      <w:marBottom w:val="0"/>
      <w:divBdr>
        <w:top w:val="none" w:sz="0" w:space="0" w:color="auto"/>
        <w:left w:val="none" w:sz="0" w:space="0" w:color="auto"/>
        <w:bottom w:val="none" w:sz="0" w:space="0" w:color="auto"/>
        <w:right w:val="none" w:sz="0" w:space="0" w:color="auto"/>
      </w:divBdr>
    </w:div>
    <w:div w:id="390808075">
      <w:bodyDiv w:val="1"/>
      <w:marLeft w:val="0"/>
      <w:marRight w:val="0"/>
      <w:marTop w:val="0"/>
      <w:marBottom w:val="0"/>
      <w:divBdr>
        <w:top w:val="none" w:sz="0" w:space="0" w:color="auto"/>
        <w:left w:val="none" w:sz="0" w:space="0" w:color="auto"/>
        <w:bottom w:val="none" w:sz="0" w:space="0" w:color="auto"/>
        <w:right w:val="none" w:sz="0" w:space="0" w:color="auto"/>
      </w:divBdr>
    </w:div>
    <w:div w:id="390933448">
      <w:bodyDiv w:val="1"/>
      <w:marLeft w:val="0"/>
      <w:marRight w:val="0"/>
      <w:marTop w:val="0"/>
      <w:marBottom w:val="0"/>
      <w:divBdr>
        <w:top w:val="none" w:sz="0" w:space="0" w:color="auto"/>
        <w:left w:val="none" w:sz="0" w:space="0" w:color="auto"/>
        <w:bottom w:val="none" w:sz="0" w:space="0" w:color="auto"/>
        <w:right w:val="none" w:sz="0" w:space="0" w:color="auto"/>
      </w:divBdr>
    </w:div>
    <w:div w:id="392314559">
      <w:bodyDiv w:val="1"/>
      <w:marLeft w:val="0"/>
      <w:marRight w:val="0"/>
      <w:marTop w:val="0"/>
      <w:marBottom w:val="0"/>
      <w:divBdr>
        <w:top w:val="none" w:sz="0" w:space="0" w:color="auto"/>
        <w:left w:val="none" w:sz="0" w:space="0" w:color="auto"/>
        <w:bottom w:val="none" w:sz="0" w:space="0" w:color="auto"/>
        <w:right w:val="none" w:sz="0" w:space="0" w:color="auto"/>
      </w:divBdr>
    </w:div>
    <w:div w:id="394165535">
      <w:bodyDiv w:val="1"/>
      <w:marLeft w:val="0"/>
      <w:marRight w:val="0"/>
      <w:marTop w:val="0"/>
      <w:marBottom w:val="0"/>
      <w:divBdr>
        <w:top w:val="none" w:sz="0" w:space="0" w:color="auto"/>
        <w:left w:val="none" w:sz="0" w:space="0" w:color="auto"/>
        <w:bottom w:val="none" w:sz="0" w:space="0" w:color="auto"/>
        <w:right w:val="none" w:sz="0" w:space="0" w:color="auto"/>
      </w:divBdr>
    </w:div>
    <w:div w:id="396124176">
      <w:bodyDiv w:val="1"/>
      <w:marLeft w:val="0"/>
      <w:marRight w:val="0"/>
      <w:marTop w:val="0"/>
      <w:marBottom w:val="0"/>
      <w:divBdr>
        <w:top w:val="none" w:sz="0" w:space="0" w:color="auto"/>
        <w:left w:val="none" w:sz="0" w:space="0" w:color="auto"/>
        <w:bottom w:val="none" w:sz="0" w:space="0" w:color="auto"/>
        <w:right w:val="none" w:sz="0" w:space="0" w:color="auto"/>
      </w:divBdr>
    </w:div>
    <w:div w:id="396828063">
      <w:bodyDiv w:val="1"/>
      <w:marLeft w:val="0"/>
      <w:marRight w:val="0"/>
      <w:marTop w:val="0"/>
      <w:marBottom w:val="0"/>
      <w:divBdr>
        <w:top w:val="none" w:sz="0" w:space="0" w:color="auto"/>
        <w:left w:val="none" w:sz="0" w:space="0" w:color="auto"/>
        <w:bottom w:val="none" w:sz="0" w:space="0" w:color="auto"/>
        <w:right w:val="none" w:sz="0" w:space="0" w:color="auto"/>
      </w:divBdr>
    </w:div>
    <w:div w:id="397870445">
      <w:bodyDiv w:val="1"/>
      <w:marLeft w:val="0"/>
      <w:marRight w:val="0"/>
      <w:marTop w:val="0"/>
      <w:marBottom w:val="0"/>
      <w:divBdr>
        <w:top w:val="none" w:sz="0" w:space="0" w:color="auto"/>
        <w:left w:val="none" w:sz="0" w:space="0" w:color="auto"/>
        <w:bottom w:val="none" w:sz="0" w:space="0" w:color="auto"/>
        <w:right w:val="none" w:sz="0" w:space="0" w:color="auto"/>
      </w:divBdr>
    </w:div>
    <w:div w:id="398134414">
      <w:bodyDiv w:val="1"/>
      <w:marLeft w:val="0"/>
      <w:marRight w:val="0"/>
      <w:marTop w:val="0"/>
      <w:marBottom w:val="0"/>
      <w:divBdr>
        <w:top w:val="none" w:sz="0" w:space="0" w:color="auto"/>
        <w:left w:val="none" w:sz="0" w:space="0" w:color="auto"/>
        <w:bottom w:val="none" w:sz="0" w:space="0" w:color="auto"/>
        <w:right w:val="none" w:sz="0" w:space="0" w:color="auto"/>
      </w:divBdr>
    </w:div>
    <w:div w:id="398332010">
      <w:bodyDiv w:val="1"/>
      <w:marLeft w:val="0"/>
      <w:marRight w:val="0"/>
      <w:marTop w:val="0"/>
      <w:marBottom w:val="0"/>
      <w:divBdr>
        <w:top w:val="none" w:sz="0" w:space="0" w:color="auto"/>
        <w:left w:val="none" w:sz="0" w:space="0" w:color="auto"/>
        <w:bottom w:val="none" w:sz="0" w:space="0" w:color="auto"/>
        <w:right w:val="none" w:sz="0" w:space="0" w:color="auto"/>
      </w:divBdr>
    </w:div>
    <w:div w:id="398750241">
      <w:bodyDiv w:val="1"/>
      <w:marLeft w:val="0"/>
      <w:marRight w:val="0"/>
      <w:marTop w:val="0"/>
      <w:marBottom w:val="0"/>
      <w:divBdr>
        <w:top w:val="none" w:sz="0" w:space="0" w:color="auto"/>
        <w:left w:val="none" w:sz="0" w:space="0" w:color="auto"/>
        <w:bottom w:val="none" w:sz="0" w:space="0" w:color="auto"/>
        <w:right w:val="none" w:sz="0" w:space="0" w:color="auto"/>
      </w:divBdr>
    </w:div>
    <w:div w:id="399140418">
      <w:bodyDiv w:val="1"/>
      <w:marLeft w:val="0"/>
      <w:marRight w:val="0"/>
      <w:marTop w:val="0"/>
      <w:marBottom w:val="0"/>
      <w:divBdr>
        <w:top w:val="none" w:sz="0" w:space="0" w:color="auto"/>
        <w:left w:val="none" w:sz="0" w:space="0" w:color="auto"/>
        <w:bottom w:val="none" w:sz="0" w:space="0" w:color="auto"/>
        <w:right w:val="none" w:sz="0" w:space="0" w:color="auto"/>
      </w:divBdr>
    </w:div>
    <w:div w:id="399518318">
      <w:bodyDiv w:val="1"/>
      <w:marLeft w:val="0"/>
      <w:marRight w:val="0"/>
      <w:marTop w:val="0"/>
      <w:marBottom w:val="0"/>
      <w:divBdr>
        <w:top w:val="none" w:sz="0" w:space="0" w:color="auto"/>
        <w:left w:val="none" w:sz="0" w:space="0" w:color="auto"/>
        <w:bottom w:val="none" w:sz="0" w:space="0" w:color="auto"/>
        <w:right w:val="none" w:sz="0" w:space="0" w:color="auto"/>
      </w:divBdr>
    </w:div>
    <w:div w:id="400522857">
      <w:bodyDiv w:val="1"/>
      <w:marLeft w:val="0"/>
      <w:marRight w:val="0"/>
      <w:marTop w:val="0"/>
      <w:marBottom w:val="0"/>
      <w:divBdr>
        <w:top w:val="none" w:sz="0" w:space="0" w:color="auto"/>
        <w:left w:val="none" w:sz="0" w:space="0" w:color="auto"/>
        <w:bottom w:val="none" w:sz="0" w:space="0" w:color="auto"/>
        <w:right w:val="none" w:sz="0" w:space="0" w:color="auto"/>
      </w:divBdr>
    </w:div>
    <w:div w:id="401560887">
      <w:bodyDiv w:val="1"/>
      <w:marLeft w:val="0"/>
      <w:marRight w:val="0"/>
      <w:marTop w:val="0"/>
      <w:marBottom w:val="0"/>
      <w:divBdr>
        <w:top w:val="none" w:sz="0" w:space="0" w:color="auto"/>
        <w:left w:val="none" w:sz="0" w:space="0" w:color="auto"/>
        <w:bottom w:val="none" w:sz="0" w:space="0" w:color="auto"/>
        <w:right w:val="none" w:sz="0" w:space="0" w:color="auto"/>
      </w:divBdr>
    </w:div>
    <w:div w:id="403066833">
      <w:bodyDiv w:val="1"/>
      <w:marLeft w:val="0"/>
      <w:marRight w:val="0"/>
      <w:marTop w:val="0"/>
      <w:marBottom w:val="0"/>
      <w:divBdr>
        <w:top w:val="none" w:sz="0" w:space="0" w:color="auto"/>
        <w:left w:val="none" w:sz="0" w:space="0" w:color="auto"/>
        <w:bottom w:val="none" w:sz="0" w:space="0" w:color="auto"/>
        <w:right w:val="none" w:sz="0" w:space="0" w:color="auto"/>
      </w:divBdr>
    </w:div>
    <w:div w:id="403798726">
      <w:bodyDiv w:val="1"/>
      <w:marLeft w:val="0"/>
      <w:marRight w:val="0"/>
      <w:marTop w:val="0"/>
      <w:marBottom w:val="0"/>
      <w:divBdr>
        <w:top w:val="none" w:sz="0" w:space="0" w:color="auto"/>
        <w:left w:val="none" w:sz="0" w:space="0" w:color="auto"/>
        <w:bottom w:val="none" w:sz="0" w:space="0" w:color="auto"/>
        <w:right w:val="none" w:sz="0" w:space="0" w:color="auto"/>
      </w:divBdr>
    </w:div>
    <w:div w:id="403919867">
      <w:bodyDiv w:val="1"/>
      <w:marLeft w:val="0"/>
      <w:marRight w:val="0"/>
      <w:marTop w:val="0"/>
      <w:marBottom w:val="0"/>
      <w:divBdr>
        <w:top w:val="none" w:sz="0" w:space="0" w:color="auto"/>
        <w:left w:val="none" w:sz="0" w:space="0" w:color="auto"/>
        <w:bottom w:val="none" w:sz="0" w:space="0" w:color="auto"/>
        <w:right w:val="none" w:sz="0" w:space="0" w:color="auto"/>
      </w:divBdr>
    </w:div>
    <w:div w:id="404838949">
      <w:bodyDiv w:val="1"/>
      <w:marLeft w:val="0"/>
      <w:marRight w:val="0"/>
      <w:marTop w:val="0"/>
      <w:marBottom w:val="0"/>
      <w:divBdr>
        <w:top w:val="none" w:sz="0" w:space="0" w:color="auto"/>
        <w:left w:val="none" w:sz="0" w:space="0" w:color="auto"/>
        <w:bottom w:val="none" w:sz="0" w:space="0" w:color="auto"/>
        <w:right w:val="none" w:sz="0" w:space="0" w:color="auto"/>
      </w:divBdr>
    </w:div>
    <w:div w:id="405151685">
      <w:bodyDiv w:val="1"/>
      <w:marLeft w:val="0"/>
      <w:marRight w:val="0"/>
      <w:marTop w:val="0"/>
      <w:marBottom w:val="0"/>
      <w:divBdr>
        <w:top w:val="none" w:sz="0" w:space="0" w:color="auto"/>
        <w:left w:val="none" w:sz="0" w:space="0" w:color="auto"/>
        <w:bottom w:val="none" w:sz="0" w:space="0" w:color="auto"/>
        <w:right w:val="none" w:sz="0" w:space="0" w:color="auto"/>
      </w:divBdr>
    </w:div>
    <w:div w:id="405733600">
      <w:bodyDiv w:val="1"/>
      <w:marLeft w:val="0"/>
      <w:marRight w:val="0"/>
      <w:marTop w:val="0"/>
      <w:marBottom w:val="0"/>
      <w:divBdr>
        <w:top w:val="none" w:sz="0" w:space="0" w:color="auto"/>
        <w:left w:val="none" w:sz="0" w:space="0" w:color="auto"/>
        <w:bottom w:val="none" w:sz="0" w:space="0" w:color="auto"/>
        <w:right w:val="none" w:sz="0" w:space="0" w:color="auto"/>
      </w:divBdr>
    </w:div>
    <w:div w:id="407116353">
      <w:bodyDiv w:val="1"/>
      <w:marLeft w:val="0"/>
      <w:marRight w:val="0"/>
      <w:marTop w:val="0"/>
      <w:marBottom w:val="0"/>
      <w:divBdr>
        <w:top w:val="none" w:sz="0" w:space="0" w:color="auto"/>
        <w:left w:val="none" w:sz="0" w:space="0" w:color="auto"/>
        <w:bottom w:val="none" w:sz="0" w:space="0" w:color="auto"/>
        <w:right w:val="none" w:sz="0" w:space="0" w:color="auto"/>
      </w:divBdr>
    </w:div>
    <w:div w:id="407307055">
      <w:bodyDiv w:val="1"/>
      <w:marLeft w:val="0"/>
      <w:marRight w:val="0"/>
      <w:marTop w:val="0"/>
      <w:marBottom w:val="0"/>
      <w:divBdr>
        <w:top w:val="none" w:sz="0" w:space="0" w:color="auto"/>
        <w:left w:val="none" w:sz="0" w:space="0" w:color="auto"/>
        <w:bottom w:val="none" w:sz="0" w:space="0" w:color="auto"/>
        <w:right w:val="none" w:sz="0" w:space="0" w:color="auto"/>
      </w:divBdr>
    </w:div>
    <w:div w:id="407768430">
      <w:bodyDiv w:val="1"/>
      <w:marLeft w:val="0"/>
      <w:marRight w:val="0"/>
      <w:marTop w:val="0"/>
      <w:marBottom w:val="0"/>
      <w:divBdr>
        <w:top w:val="none" w:sz="0" w:space="0" w:color="auto"/>
        <w:left w:val="none" w:sz="0" w:space="0" w:color="auto"/>
        <w:bottom w:val="none" w:sz="0" w:space="0" w:color="auto"/>
        <w:right w:val="none" w:sz="0" w:space="0" w:color="auto"/>
      </w:divBdr>
    </w:div>
    <w:div w:id="407846418">
      <w:bodyDiv w:val="1"/>
      <w:marLeft w:val="0"/>
      <w:marRight w:val="0"/>
      <w:marTop w:val="0"/>
      <w:marBottom w:val="0"/>
      <w:divBdr>
        <w:top w:val="none" w:sz="0" w:space="0" w:color="auto"/>
        <w:left w:val="none" w:sz="0" w:space="0" w:color="auto"/>
        <w:bottom w:val="none" w:sz="0" w:space="0" w:color="auto"/>
        <w:right w:val="none" w:sz="0" w:space="0" w:color="auto"/>
      </w:divBdr>
    </w:div>
    <w:div w:id="408698377">
      <w:bodyDiv w:val="1"/>
      <w:marLeft w:val="0"/>
      <w:marRight w:val="0"/>
      <w:marTop w:val="0"/>
      <w:marBottom w:val="0"/>
      <w:divBdr>
        <w:top w:val="none" w:sz="0" w:space="0" w:color="auto"/>
        <w:left w:val="none" w:sz="0" w:space="0" w:color="auto"/>
        <w:bottom w:val="none" w:sz="0" w:space="0" w:color="auto"/>
        <w:right w:val="none" w:sz="0" w:space="0" w:color="auto"/>
      </w:divBdr>
    </w:div>
    <w:div w:id="410008336">
      <w:bodyDiv w:val="1"/>
      <w:marLeft w:val="0"/>
      <w:marRight w:val="0"/>
      <w:marTop w:val="0"/>
      <w:marBottom w:val="0"/>
      <w:divBdr>
        <w:top w:val="none" w:sz="0" w:space="0" w:color="auto"/>
        <w:left w:val="none" w:sz="0" w:space="0" w:color="auto"/>
        <w:bottom w:val="none" w:sz="0" w:space="0" w:color="auto"/>
        <w:right w:val="none" w:sz="0" w:space="0" w:color="auto"/>
      </w:divBdr>
    </w:div>
    <w:div w:id="410078344">
      <w:bodyDiv w:val="1"/>
      <w:marLeft w:val="0"/>
      <w:marRight w:val="0"/>
      <w:marTop w:val="0"/>
      <w:marBottom w:val="0"/>
      <w:divBdr>
        <w:top w:val="none" w:sz="0" w:space="0" w:color="auto"/>
        <w:left w:val="none" w:sz="0" w:space="0" w:color="auto"/>
        <w:bottom w:val="none" w:sz="0" w:space="0" w:color="auto"/>
        <w:right w:val="none" w:sz="0" w:space="0" w:color="auto"/>
      </w:divBdr>
    </w:div>
    <w:div w:id="410279028">
      <w:bodyDiv w:val="1"/>
      <w:marLeft w:val="0"/>
      <w:marRight w:val="0"/>
      <w:marTop w:val="0"/>
      <w:marBottom w:val="0"/>
      <w:divBdr>
        <w:top w:val="none" w:sz="0" w:space="0" w:color="auto"/>
        <w:left w:val="none" w:sz="0" w:space="0" w:color="auto"/>
        <w:bottom w:val="none" w:sz="0" w:space="0" w:color="auto"/>
        <w:right w:val="none" w:sz="0" w:space="0" w:color="auto"/>
      </w:divBdr>
    </w:div>
    <w:div w:id="412245707">
      <w:bodyDiv w:val="1"/>
      <w:marLeft w:val="0"/>
      <w:marRight w:val="0"/>
      <w:marTop w:val="0"/>
      <w:marBottom w:val="0"/>
      <w:divBdr>
        <w:top w:val="none" w:sz="0" w:space="0" w:color="auto"/>
        <w:left w:val="none" w:sz="0" w:space="0" w:color="auto"/>
        <w:bottom w:val="none" w:sz="0" w:space="0" w:color="auto"/>
        <w:right w:val="none" w:sz="0" w:space="0" w:color="auto"/>
      </w:divBdr>
    </w:div>
    <w:div w:id="412287515">
      <w:bodyDiv w:val="1"/>
      <w:marLeft w:val="0"/>
      <w:marRight w:val="0"/>
      <w:marTop w:val="0"/>
      <w:marBottom w:val="0"/>
      <w:divBdr>
        <w:top w:val="none" w:sz="0" w:space="0" w:color="auto"/>
        <w:left w:val="none" w:sz="0" w:space="0" w:color="auto"/>
        <w:bottom w:val="none" w:sz="0" w:space="0" w:color="auto"/>
        <w:right w:val="none" w:sz="0" w:space="0" w:color="auto"/>
      </w:divBdr>
    </w:div>
    <w:div w:id="412314688">
      <w:bodyDiv w:val="1"/>
      <w:marLeft w:val="0"/>
      <w:marRight w:val="0"/>
      <w:marTop w:val="0"/>
      <w:marBottom w:val="0"/>
      <w:divBdr>
        <w:top w:val="none" w:sz="0" w:space="0" w:color="auto"/>
        <w:left w:val="none" w:sz="0" w:space="0" w:color="auto"/>
        <w:bottom w:val="none" w:sz="0" w:space="0" w:color="auto"/>
        <w:right w:val="none" w:sz="0" w:space="0" w:color="auto"/>
      </w:divBdr>
    </w:div>
    <w:div w:id="413406100">
      <w:bodyDiv w:val="1"/>
      <w:marLeft w:val="0"/>
      <w:marRight w:val="0"/>
      <w:marTop w:val="0"/>
      <w:marBottom w:val="0"/>
      <w:divBdr>
        <w:top w:val="none" w:sz="0" w:space="0" w:color="auto"/>
        <w:left w:val="none" w:sz="0" w:space="0" w:color="auto"/>
        <w:bottom w:val="none" w:sz="0" w:space="0" w:color="auto"/>
        <w:right w:val="none" w:sz="0" w:space="0" w:color="auto"/>
      </w:divBdr>
    </w:div>
    <w:div w:id="413478870">
      <w:bodyDiv w:val="1"/>
      <w:marLeft w:val="0"/>
      <w:marRight w:val="0"/>
      <w:marTop w:val="0"/>
      <w:marBottom w:val="0"/>
      <w:divBdr>
        <w:top w:val="none" w:sz="0" w:space="0" w:color="auto"/>
        <w:left w:val="none" w:sz="0" w:space="0" w:color="auto"/>
        <w:bottom w:val="none" w:sz="0" w:space="0" w:color="auto"/>
        <w:right w:val="none" w:sz="0" w:space="0" w:color="auto"/>
      </w:divBdr>
    </w:div>
    <w:div w:id="413743083">
      <w:bodyDiv w:val="1"/>
      <w:marLeft w:val="0"/>
      <w:marRight w:val="0"/>
      <w:marTop w:val="0"/>
      <w:marBottom w:val="0"/>
      <w:divBdr>
        <w:top w:val="none" w:sz="0" w:space="0" w:color="auto"/>
        <w:left w:val="none" w:sz="0" w:space="0" w:color="auto"/>
        <w:bottom w:val="none" w:sz="0" w:space="0" w:color="auto"/>
        <w:right w:val="none" w:sz="0" w:space="0" w:color="auto"/>
      </w:divBdr>
    </w:div>
    <w:div w:id="414321930">
      <w:bodyDiv w:val="1"/>
      <w:marLeft w:val="0"/>
      <w:marRight w:val="0"/>
      <w:marTop w:val="0"/>
      <w:marBottom w:val="0"/>
      <w:divBdr>
        <w:top w:val="none" w:sz="0" w:space="0" w:color="auto"/>
        <w:left w:val="none" w:sz="0" w:space="0" w:color="auto"/>
        <w:bottom w:val="none" w:sz="0" w:space="0" w:color="auto"/>
        <w:right w:val="none" w:sz="0" w:space="0" w:color="auto"/>
      </w:divBdr>
    </w:div>
    <w:div w:id="414665471">
      <w:bodyDiv w:val="1"/>
      <w:marLeft w:val="0"/>
      <w:marRight w:val="0"/>
      <w:marTop w:val="0"/>
      <w:marBottom w:val="0"/>
      <w:divBdr>
        <w:top w:val="none" w:sz="0" w:space="0" w:color="auto"/>
        <w:left w:val="none" w:sz="0" w:space="0" w:color="auto"/>
        <w:bottom w:val="none" w:sz="0" w:space="0" w:color="auto"/>
        <w:right w:val="none" w:sz="0" w:space="0" w:color="auto"/>
      </w:divBdr>
    </w:div>
    <w:div w:id="414742831">
      <w:bodyDiv w:val="1"/>
      <w:marLeft w:val="0"/>
      <w:marRight w:val="0"/>
      <w:marTop w:val="0"/>
      <w:marBottom w:val="0"/>
      <w:divBdr>
        <w:top w:val="none" w:sz="0" w:space="0" w:color="auto"/>
        <w:left w:val="none" w:sz="0" w:space="0" w:color="auto"/>
        <w:bottom w:val="none" w:sz="0" w:space="0" w:color="auto"/>
        <w:right w:val="none" w:sz="0" w:space="0" w:color="auto"/>
      </w:divBdr>
    </w:div>
    <w:div w:id="415135366">
      <w:bodyDiv w:val="1"/>
      <w:marLeft w:val="0"/>
      <w:marRight w:val="0"/>
      <w:marTop w:val="0"/>
      <w:marBottom w:val="0"/>
      <w:divBdr>
        <w:top w:val="none" w:sz="0" w:space="0" w:color="auto"/>
        <w:left w:val="none" w:sz="0" w:space="0" w:color="auto"/>
        <w:bottom w:val="none" w:sz="0" w:space="0" w:color="auto"/>
        <w:right w:val="none" w:sz="0" w:space="0" w:color="auto"/>
      </w:divBdr>
    </w:div>
    <w:div w:id="415322745">
      <w:bodyDiv w:val="1"/>
      <w:marLeft w:val="0"/>
      <w:marRight w:val="0"/>
      <w:marTop w:val="0"/>
      <w:marBottom w:val="0"/>
      <w:divBdr>
        <w:top w:val="none" w:sz="0" w:space="0" w:color="auto"/>
        <w:left w:val="none" w:sz="0" w:space="0" w:color="auto"/>
        <w:bottom w:val="none" w:sz="0" w:space="0" w:color="auto"/>
        <w:right w:val="none" w:sz="0" w:space="0" w:color="auto"/>
      </w:divBdr>
    </w:div>
    <w:div w:id="416752476">
      <w:bodyDiv w:val="1"/>
      <w:marLeft w:val="0"/>
      <w:marRight w:val="0"/>
      <w:marTop w:val="0"/>
      <w:marBottom w:val="0"/>
      <w:divBdr>
        <w:top w:val="none" w:sz="0" w:space="0" w:color="auto"/>
        <w:left w:val="none" w:sz="0" w:space="0" w:color="auto"/>
        <w:bottom w:val="none" w:sz="0" w:space="0" w:color="auto"/>
        <w:right w:val="none" w:sz="0" w:space="0" w:color="auto"/>
      </w:divBdr>
    </w:div>
    <w:div w:id="418060984">
      <w:bodyDiv w:val="1"/>
      <w:marLeft w:val="0"/>
      <w:marRight w:val="0"/>
      <w:marTop w:val="0"/>
      <w:marBottom w:val="0"/>
      <w:divBdr>
        <w:top w:val="none" w:sz="0" w:space="0" w:color="auto"/>
        <w:left w:val="none" w:sz="0" w:space="0" w:color="auto"/>
        <w:bottom w:val="none" w:sz="0" w:space="0" w:color="auto"/>
        <w:right w:val="none" w:sz="0" w:space="0" w:color="auto"/>
      </w:divBdr>
    </w:div>
    <w:div w:id="420567007">
      <w:bodyDiv w:val="1"/>
      <w:marLeft w:val="0"/>
      <w:marRight w:val="0"/>
      <w:marTop w:val="0"/>
      <w:marBottom w:val="0"/>
      <w:divBdr>
        <w:top w:val="none" w:sz="0" w:space="0" w:color="auto"/>
        <w:left w:val="none" w:sz="0" w:space="0" w:color="auto"/>
        <w:bottom w:val="none" w:sz="0" w:space="0" w:color="auto"/>
        <w:right w:val="none" w:sz="0" w:space="0" w:color="auto"/>
      </w:divBdr>
    </w:div>
    <w:div w:id="420640398">
      <w:bodyDiv w:val="1"/>
      <w:marLeft w:val="0"/>
      <w:marRight w:val="0"/>
      <w:marTop w:val="0"/>
      <w:marBottom w:val="0"/>
      <w:divBdr>
        <w:top w:val="none" w:sz="0" w:space="0" w:color="auto"/>
        <w:left w:val="none" w:sz="0" w:space="0" w:color="auto"/>
        <w:bottom w:val="none" w:sz="0" w:space="0" w:color="auto"/>
        <w:right w:val="none" w:sz="0" w:space="0" w:color="auto"/>
      </w:divBdr>
    </w:div>
    <w:div w:id="420956879">
      <w:bodyDiv w:val="1"/>
      <w:marLeft w:val="0"/>
      <w:marRight w:val="0"/>
      <w:marTop w:val="0"/>
      <w:marBottom w:val="0"/>
      <w:divBdr>
        <w:top w:val="none" w:sz="0" w:space="0" w:color="auto"/>
        <w:left w:val="none" w:sz="0" w:space="0" w:color="auto"/>
        <w:bottom w:val="none" w:sz="0" w:space="0" w:color="auto"/>
        <w:right w:val="none" w:sz="0" w:space="0" w:color="auto"/>
      </w:divBdr>
    </w:div>
    <w:div w:id="422803117">
      <w:bodyDiv w:val="1"/>
      <w:marLeft w:val="0"/>
      <w:marRight w:val="0"/>
      <w:marTop w:val="0"/>
      <w:marBottom w:val="0"/>
      <w:divBdr>
        <w:top w:val="none" w:sz="0" w:space="0" w:color="auto"/>
        <w:left w:val="none" w:sz="0" w:space="0" w:color="auto"/>
        <w:bottom w:val="none" w:sz="0" w:space="0" w:color="auto"/>
        <w:right w:val="none" w:sz="0" w:space="0" w:color="auto"/>
      </w:divBdr>
    </w:div>
    <w:div w:id="422803472">
      <w:bodyDiv w:val="1"/>
      <w:marLeft w:val="0"/>
      <w:marRight w:val="0"/>
      <w:marTop w:val="0"/>
      <w:marBottom w:val="0"/>
      <w:divBdr>
        <w:top w:val="none" w:sz="0" w:space="0" w:color="auto"/>
        <w:left w:val="none" w:sz="0" w:space="0" w:color="auto"/>
        <w:bottom w:val="none" w:sz="0" w:space="0" w:color="auto"/>
        <w:right w:val="none" w:sz="0" w:space="0" w:color="auto"/>
      </w:divBdr>
    </w:div>
    <w:div w:id="423115313">
      <w:bodyDiv w:val="1"/>
      <w:marLeft w:val="0"/>
      <w:marRight w:val="0"/>
      <w:marTop w:val="0"/>
      <w:marBottom w:val="0"/>
      <w:divBdr>
        <w:top w:val="none" w:sz="0" w:space="0" w:color="auto"/>
        <w:left w:val="none" w:sz="0" w:space="0" w:color="auto"/>
        <w:bottom w:val="none" w:sz="0" w:space="0" w:color="auto"/>
        <w:right w:val="none" w:sz="0" w:space="0" w:color="auto"/>
      </w:divBdr>
    </w:div>
    <w:div w:id="424303341">
      <w:bodyDiv w:val="1"/>
      <w:marLeft w:val="0"/>
      <w:marRight w:val="0"/>
      <w:marTop w:val="0"/>
      <w:marBottom w:val="0"/>
      <w:divBdr>
        <w:top w:val="none" w:sz="0" w:space="0" w:color="auto"/>
        <w:left w:val="none" w:sz="0" w:space="0" w:color="auto"/>
        <w:bottom w:val="none" w:sz="0" w:space="0" w:color="auto"/>
        <w:right w:val="none" w:sz="0" w:space="0" w:color="auto"/>
      </w:divBdr>
    </w:div>
    <w:div w:id="424616117">
      <w:bodyDiv w:val="1"/>
      <w:marLeft w:val="0"/>
      <w:marRight w:val="0"/>
      <w:marTop w:val="0"/>
      <w:marBottom w:val="0"/>
      <w:divBdr>
        <w:top w:val="none" w:sz="0" w:space="0" w:color="auto"/>
        <w:left w:val="none" w:sz="0" w:space="0" w:color="auto"/>
        <w:bottom w:val="none" w:sz="0" w:space="0" w:color="auto"/>
        <w:right w:val="none" w:sz="0" w:space="0" w:color="auto"/>
      </w:divBdr>
    </w:div>
    <w:div w:id="425007752">
      <w:bodyDiv w:val="1"/>
      <w:marLeft w:val="0"/>
      <w:marRight w:val="0"/>
      <w:marTop w:val="0"/>
      <w:marBottom w:val="0"/>
      <w:divBdr>
        <w:top w:val="none" w:sz="0" w:space="0" w:color="auto"/>
        <w:left w:val="none" w:sz="0" w:space="0" w:color="auto"/>
        <w:bottom w:val="none" w:sz="0" w:space="0" w:color="auto"/>
        <w:right w:val="none" w:sz="0" w:space="0" w:color="auto"/>
      </w:divBdr>
    </w:div>
    <w:div w:id="426004135">
      <w:bodyDiv w:val="1"/>
      <w:marLeft w:val="0"/>
      <w:marRight w:val="0"/>
      <w:marTop w:val="0"/>
      <w:marBottom w:val="0"/>
      <w:divBdr>
        <w:top w:val="none" w:sz="0" w:space="0" w:color="auto"/>
        <w:left w:val="none" w:sz="0" w:space="0" w:color="auto"/>
        <w:bottom w:val="none" w:sz="0" w:space="0" w:color="auto"/>
        <w:right w:val="none" w:sz="0" w:space="0" w:color="auto"/>
      </w:divBdr>
    </w:div>
    <w:div w:id="426080770">
      <w:bodyDiv w:val="1"/>
      <w:marLeft w:val="0"/>
      <w:marRight w:val="0"/>
      <w:marTop w:val="0"/>
      <w:marBottom w:val="0"/>
      <w:divBdr>
        <w:top w:val="none" w:sz="0" w:space="0" w:color="auto"/>
        <w:left w:val="none" w:sz="0" w:space="0" w:color="auto"/>
        <w:bottom w:val="none" w:sz="0" w:space="0" w:color="auto"/>
        <w:right w:val="none" w:sz="0" w:space="0" w:color="auto"/>
      </w:divBdr>
    </w:div>
    <w:div w:id="426124375">
      <w:bodyDiv w:val="1"/>
      <w:marLeft w:val="0"/>
      <w:marRight w:val="0"/>
      <w:marTop w:val="0"/>
      <w:marBottom w:val="0"/>
      <w:divBdr>
        <w:top w:val="none" w:sz="0" w:space="0" w:color="auto"/>
        <w:left w:val="none" w:sz="0" w:space="0" w:color="auto"/>
        <w:bottom w:val="none" w:sz="0" w:space="0" w:color="auto"/>
        <w:right w:val="none" w:sz="0" w:space="0" w:color="auto"/>
      </w:divBdr>
    </w:div>
    <w:div w:id="426193979">
      <w:bodyDiv w:val="1"/>
      <w:marLeft w:val="0"/>
      <w:marRight w:val="0"/>
      <w:marTop w:val="0"/>
      <w:marBottom w:val="0"/>
      <w:divBdr>
        <w:top w:val="none" w:sz="0" w:space="0" w:color="auto"/>
        <w:left w:val="none" w:sz="0" w:space="0" w:color="auto"/>
        <w:bottom w:val="none" w:sz="0" w:space="0" w:color="auto"/>
        <w:right w:val="none" w:sz="0" w:space="0" w:color="auto"/>
      </w:divBdr>
    </w:div>
    <w:div w:id="426997107">
      <w:bodyDiv w:val="1"/>
      <w:marLeft w:val="0"/>
      <w:marRight w:val="0"/>
      <w:marTop w:val="0"/>
      <w:marBottom w:val="0"/>
      <w:divBdr>
        <w:top w:val="none" w:sz="0" w:space="0" w:color="auto"/>
        <w:left w:val="none" w:sz="0" w:space="0" w:color="auto"/>
        <w:bottom w:val="none" w:sz="0" w:space="0" w:color="auto"/>
        <w:right w:val="none" w:sz="0" w:space="0" w:color="auto"/>
      </w:divBdr>
    </w:div>
    <w:div w:id="427503784">
      <w:bodyDiv w:val="1"/>
      <w:marLeft w:val="0"/>
      <w:marRight w:val="0"/>
      <w:marTop w:val="0"/>
      <w:marBottom w:val="0"/>
      <w:divBdr>
        <w:top w:val="none" w:sz="0" w:space="0" w:color="auto"/>
        <w:left w:val="none" w:sz="0" w:space="0" w:color="auto"/>
        <w:bottom w:val="none" w:sz="0" w:space="0" w:color="auto"/>
        <w:right w:val="none" w:sz="0" w:space="0" w:color="auto"/>
      </w:divBdr>
    </w:div>
    <w:div w:id="428041768">
      <w:bodyDiv w:val="1"/>
      <w:marLeft w:val="0"/>
      <w:marRight w:val="0"/>
      <w:marTop w:val="0"/>
      <w:marBottom w:val="0"/>
      <w:divBdr>
        <w:top w:val="none" w:sz="0" w:space="0" w:color="auto"/>
        <w:left w:val="none" w:sz="0" w:space="0" w:color="auto"/>
        <w:bottom w:val="none" w:sz="0" w:space="0" w:color="auto"/>
        <w:right w:val="none" w:sz="0" w:space="0" w:color="auto"/>
      </w:divBdr>
    </w:div>
    <w:div w:id="428044900">
      <w:bodyDiv w:val="1"/>
      <w:marLeft w:val="0"/>
      <w:marRight w:val="0"/>
      <w:marTop w:val="0"/>
      <w:marBottom w:val="0"/>
      <w:divBdr>
        <w:top w:val="none" w:sz="0" w:space="0" w:color="auto"/>
        <w:left w:val="none" w:sz="0" w:space="0" w:color="auto"/>
        <w:bottom w:val="none" w:sz="0" w:space="0" w:color="auto"/>
        <w:right w:val="none" w:sz="0" w:space="0" w:color="auto"/>
      </w:divBdr>
    </w:div>
    <w:div w:id="428162334">
      <w:bodyDiv w:val="1"/>
      <w:marLeft w:val="0"/>
      <w:marRight w:val="0"/>
      <w:marTop w:val="0"/>
      <w:marBottom w:val="0"/>
      <w:divBdr>
        <w:top w:val="none" w:sz="0" w:space="0" w:color="auto"/>
        <w:left w:val="none" w:sz="0" w:space="0" w:color="auto"/>
        <w:bottom w:val="none" w:sz="0" w:space="0" w:color="auto"/>
        <w:right w:val="none" w:sz="0" w:space="0" w:color="auto"/>
      </w:divBdr>
    </w:div>
    <w:div w:id="428238818">
      <w:bodyDiv w:val="1"/>
      <w:marLeft w:val="0"/>
      <w:marRight w:val="0"/>
      <w:marTop w:val="0"/>
      <w:marBottom w:val="0"/>
      <w:divBdr>
        <w:top w:val="none" w:sz="0" w:space="0" w:color="auto"/>
        <w:left w:val="none" w:sz="0" w:space="0" w:color="auto"/>
        <w:bottom w:val="none" w:sz="0" w:space="0" w:color="auto"/>
        <w:right w:val="none" w:sz="0" w:space="0" w:color="auto"/>
      </w:divBdr>
    </w:div>
    <w:div w:id="428428469">
      <w:bodyDiv w:val="1"/>
      <w:marLeft w:val="0"/>
      <w:marRight w:val="0"/>
      <w:marTop w:val="0"/>
      <w:marBottom w:val="0"/>
      <w:divBdr>
        <w:top w:val="none" w:sz="0" w:space="0" w:color="auto"/>
        <w:left w:val="none" w:sz="0" w:space="0" w:color="auto"/>
        <w:bottom w:val="none" w:sz="0" w:space="0" w:color="auto"/>
        <w:right w:val="none" w:sz="0" w:space="0" w:color="auto"/>
      </w:divBdr>
    </w:div>
    <w:div w:id="431240646">
      <w:bodyDiv w:val="1"/>
      <w:marLeft w:val="0"/>
      <w:marRight w:val="0"/>
      <w:marTop w:val="0"/>
      <w:marBottom w:val="0"/>
      <w:divBdr>
        <w:top w:val="none" w:sz="0" w:space="0" w:color="auto"/>
        <w:left w:val="none" w:sz="0" w:space="0" w:color="auto"/>
        <w:bottom w:val="none" w:sz="0" w:space="0" w:color="auto"/>
        <w:right w:val="none" w:sz="0" w:space="0" w:color="auto"/>
      </w:divBdr>
    </w:div>
    <w:div w:id="431751204">
      <w:bodyDiv w:val="1"/>
      <w:marLeft w:val="0"/>
      <w:marRight w:val="0"/>
      <w:marTop w:val="0"/>
      <w:marBottom w:val="0"/>
      <w:divBdr>
        <w:top w:val="none" w:sz="0" w:space="0" w:color="auto"/>
        <w:left w:val="none" w:sz="0" w:space="0" w:color="auto"/>
        <w:bottom w:val="none" w:sz="0" w:space="0" w:color="auto"/>
        <w:right w:val="none" w:sz="0" w:space="0" w:color="auto"/>
      </w:divBdr>
    </w:div>
    <w:div w:id="432436663">
      <w:bodyDiv w:val="1"/>
      <w:marLeft w:val="0"/>
      <w:marRight w:val="0"/>
      <w:marTop w:val="0"/>
      <w:marBottom w:val="0"/>
      <w:divBdr>
        <w:top w:val="none" w:sz="0" w:space="0" w:color="auto"/>
        <w:left w:val="none" w:sz="0" w:space="0" w:color="auto"/>
        <w:bottom w:val="none" w:sz="0" w:space="0" w:color="auto"/>
        <w:right w:val="none" w:sz="0" w:space="0" w:color="auto"/>
      </w:divBdr>
    </w:div>
    <w:div w:id="434599710">
      <w:bodyDiv w:val="1"/>
      <w:marLeft w:val="0"/>
      <w:marRight w:val="0"/>
      <w:marTop w:val="0"/>
      <w:marBottom w:val="0"/>
      <w:divBdr>
        <w:top w:val="none" w:sz="0" w:space="0" w:color="auto"/>
        <w:left w:val="none" w:sz="0" w:space="0" w:color="auto"/>
        <w:bottom w:val="none" w:sz="0" w:space="0" w:color="auto"/>
        <w:right w:val="none" w:sz="0" w:space="0" w:color="auto"/>
      </w:divBdr>
    </w:div>
    <w:div w:id="435097638">
      <w:bodyDiv w:val="1"/>
      <w:marLeft w:val="0"/>
      <w:marRight w:val="0"/>
      <w:marTop w:val="0"/>
      <w:marBottom w:val="0"/>
      <w:divBdr>
        <w:top w:val="none" w:sz="0" w:space="0" w:color="auto"/>
        <w:left w:val="none" w:sz="0" w:space="0" w:color="auto"/>
        <w:bottom w:val="none" w:sz="0" w:space="0" w:color="auto"/>
        <w:right w:val="none" w:sz="0" w:space="0" w:color="auto"/>
      </w:divBdr>
    </w:div>
    <w:div w:id="436412066">
      <w:bodyDiv w:val="1"/>
      <w:marLeft w:val="0"/>
      <w:marRight w:val="0"/>
      <w:marTop w:val="0"/>
      <w:marBottom w:val="0"/>
      <w:divBdr>
        <w:top w:val="none" w:sz="0" w:space="0" w:color="auto"/>
        <w:left w:val="none" w:sz="0" w:space="0" w:color="auto"/>
        <w:bottom w:val="none" w:sz="0" w:space="0" w:color="auto"/>
        <w:right w:val="none" w:sz="0" w:space="0" w:color="auto"/>
      </w:divBdr>
    </w:div>
    <w:div w:id="436607391">
      <w:bodyDiv w:val="1"/>
      <w:marLeft w:val="0"/>
      <w:marRight w:val="0"/>
      <w:marTop w:val="0"/>
      <w:marBottom w:val="0"/>
      <w:divBdr>
        <w:top w:val="none" w:sz="0" w:space="0" w:color="auto"/>
        <w:left w:val="none" w:sz="0" w:space="0" w:color="auto"/>
        <w:bottom w:val="none" w:sz="0" w:space="0" w:color="auto"/>
        <w:right w:val="none" w:sz="0" w:space="0" w:color="auto"/>
      </w:divBdr>
    </w:div>
    <w:div w:id="438138545">
      <w:bodyDiv w:val="1"/>
      <w:marLeft w:val="0"/>
      <w:marRight w:val="0"/>
      <w:marTop w:val="0"/>
      <w:marBottom w:val="0"/>
      <w:divBdr>
        <w:top w:val="none" w:sz="0" w:space="0" w:color="auto"/>
        <w:left w:val="none" w:sz="0" w:space="0" w:color="auto"/>
        <w:bottom w:val="none" w:sz="0" w:space="0" w:color="auto"/>
        <w:right w:val="none" w:sz="0" w:space="0" w:color="auto"/>
      </w:divBdr>
    </w:div>
    <w:div w:id="438140920">
      <w:bodyDiv w:val="1"/>
      <w:marLeft w:val="0"/>
      <w:marRight w:val="0"/>
      <w:marTop w:val="0"/>
      <w:marBottom w:val="0"/>
      <w:divBdr>
        <w:top w:val="none" w:sz="0" w:space="0" w:color="auto"/>
        <w:left w:val="none" w:sz="0" w:space="0" w:color="auto"/>
        <w:bottom w:val="none" w:sz="0" w:space="0" w:color="auto"/>
        <w:right w:val="none" w:sz="0" w:space="0" w:color="auto"/>
      </w:divBdr>
    </w:div>
    <w:div w:id="438259780">
      <w:bodyDiv w:val="1"/>
      <w:marLeft w:val="0"/>
      <w:marRight w:val="0"/>
      <w:marTop w:val="0"/>
      <w:marBottom w:val="0"/>
      <w:divBdr>
        <w:top w:val="none" w:sz="0" w:space="0" w:color="auto"/>
        <w:left w:val="none" w:sz="0" w:space="0" w:color="auto"/>
        <w:bottom w:val="none" w:sz="0" w:space="0" w:color="auto"/>
        <w:right w:val="none" w:sz="0" w:space="0" w:color="auto"/>
      </w:divBdr>
    </w:div>
    <w:div w:id="439106951">
      <w:bodyDiv w:val="1"/>
      <w:marLeft w:val="0"/>
      <w:marRight w:val="0"/>
      <w:marTop w:val="0"/>
      <w:marBottom w:val="0"/>
      <w:divBdr>
        <w:top w:val="none" w:sz="0" w:space="0" w:color="auto"/>
        <w:left w:val="none" w:sz="0" w:space="0" w:color="auto"/>
        <w:bottom w:val="none" w:sz="0" w:space="0" w:color="auto"/>
        <w:right w:val="none" w:sz="0" w:space="0" w:color="auto"/>
      </w:divBdr>
    </w:div>
    <w:div w:id="439375997">
      <w:bodyDiv w:val="1"/>
      <w:marLeft w:val="0"/>
      <w:marRight w:val="0"/>
      <w:marTop w:val="0"/>
      <w:marBottom w:val="0"/>
      <w:divBdr>
        <w:top w:val="none" w:sz="0" w:space="0" w:color="auto"/>
        <w:left w:val="none" w:sz="0" w:space="0" w:color="auto"/>
        <w:bottom w:val="none" w:sz="0" w:space="0" w:color="auto"/>
        <w:right w:val="none" w:sz="0" w:space="0" w:color="auto"/>
      </w:divBdr>
    </w:div>
    <w:div w:id="439450207">
      <w:bodyDiv w:val="1"/>
      <w:marLeft w:val="0"/>
      <w:marRight w:val="0"/>
      <w:marTop w:val="0"/>
      <w:marBottom w:val="0"/>
      <w:divBdr>
        <w:top w:val="none" w:sz="0" w:space="0" w:color="auto"/>
        <w:left w:val="none" w:sz="0" w:space="0" w:color="auto"/>
        <w:bottom w:val="none" w:sz="0" w:space="0" w:color="auto"/>
        <w:right w:val="none" w:sz="0" w:space="0" w:color="auto"/>
      </w:divBdr>
    </w:div>
    <w:div w:id="442073034">
      <w:bodyDiv w:val="1"/>
      <w:marLeft w:val="0"/>
      <w:marRight w:val="0"/>
      <w:marTop w:val="0"/>
      <w:marBottom w:val="0"/>
      <w:divBdr>
        <w:top w:val="none" w:sz="0" w:space="0" w:color="auto"/>
        <w:left w:val="none" w:sz="0" w:space="0" w:color="auto"/>
        <w:bottom w:val="none" w:sz="0" w:space="0" w:color="auto"/>
        <w:right w:val="none" w:sz="0" w:space="0" w:color="auto"/>
      </w:divBdr>
    </w:div>
    <w:div w:id="442962941">
      <w:bodyDiv w:val="1"/>
      <w:marLeft w:val="0"/>
      <w:marRight w:val="0"/>
      <w:marTop w:val="0"/>
      <w:marBottom w:val="0"/>
      <w:divBdr>
        <w:top w:val="none" w:sz="0" w:space="0" w:color="auto"/>
        <w:left w:val="none" w:sz="0" w:space="0" w:color="auto"/>
        <w:bottom w:val="none" w:sz="0" w:space="0" w:color="auto"/>
        <w:right w:val="none" w:sz="0" w:space="0" w:color="auto"/>
      </w:divBdr>
    </w:div>
    <w:div w:id="443231467">
      <w:bodyDiv w:val="1"/>
      <w:marLeft w:val="0"/>
      <w:marRight w:val="0"/>
      <w:marTop w:val="0"/>
      <w:marBottom w:val="0"/>
      <w:divBdr>
        <w:top w:val="none" w:sz="0" w:space="0" w:color="auto"/>
        <w:left w:val="none" w:sz="0" w:space="0" w:color="auto"/>
        <w:bottom w:val="none" w:sz="0" w:space="0" w:color="auto"/>
        <w:right w:val="none" w:sz="0" w:space="0" w:color="auto"/>
      </w:divBdr>
    </w:div>
    <w:div w:id="443425234">
      <w:bodyDiv w:val="1"/>
      <w:marLeft w:val="0"/>
      <w:marRight w:val="0"/>
      <w:marTop w:val="0"/>
      <w:marBottom w:val="0"/>
      <w:divBdr>
        <w:top w:val="none" w:sz="0" w:space="0" w:color="auto"/>
        <w:left w:val="none" w:sz="0" w:space="0" w:color="auto"/>
        <w:bottom w:val="none" w:sz="0" w:space="0" w:color="auto"/>
        <w:right w:val="none" w:sz="0" w:space="0" w:color="auto"/>
      </w:divBdr>
    </w:div>
    <w:div w:id="444271201">
      <w:bodyDiv w:val="1"/>
      <w:marLeft w:val="0"/>
      <w:marRight w:val="0"/>
      <w:marTop w:val="0"/>
      <w:marBottom w:val="0"/>
      <w:divBdr>
        <w:top w:val="none" w:sz="0" w:space="0" w:color="auto"/>
        <w:left w:val="none" w:sz="0" w:space="0" w:color="auto"/>
        <w:bottom w:val="none" w:sz="0" w:space="0" w:color="auto"/>
        <w:right w:val="none" w:sz="0" w:space="0" w:color="auto"/>
      </w:divBdr>
    </w:div>
    <w:div w:id="444545528">
      <w:bodyDiv w:val="1"/>
      <w:marLeft w:val="0"/>
      <w:marRight w:val="0"/>
      <w:marTop w:val="0"/>
      <w:marBottom w:val="0"/>
      <w:divBdr>
        <w:top w:val="none" w:sz="0" w:space="0" w:color="auto"/>
        <w:left w:val="none" w:sz="0" w:space="0" w:color="auto"/>
        <w:bottom w:val="none" w:sz="0" w:space="0" w:color="auto"/>
        <w:right w:val="none" w:sz="0" w:space="0" w:color="auto"/>
      </w:divBdr>
    </w:div>
    <w:div w:id="444810259">
      <w:bodyDiv w:val="1"/>
      <w:marLeft w:val="0"/>
      <w:marRight w:val="0"/>
      <w:marTop w:val="0"/>
      <w:marBottom w:val="0"/>
      <w:divBdr>
        <w:top w:val="none" w:sz="0" w:space="0" w:color="auto"/>
        <w:left w:val="none" w:sz="0" w:space="0" w:color="auto"/>
        <w:bottom w:val="none" w:sz="0" w:space="0" w:color="auto"/>
        <w:right w:val="none" w:sz="0" w:space="0" w:color="auto"/>
      </w:divBdr>
    </w:div>
    <w:div w:id="445655847">
      <w:bodyDiv w:val="1"/>
      <w:marLeft w:val="0"/>
      <w:marRight w:val="0"/>
      <w:marTop w:val="0"/>
      <w:marBottom w:val="0"/>
      <w:divBdr>
        <w:top w:val="none" w:sz="0" w:space="0" w:color="auto"/>
        <w:left w:val="none" w:sz="0" w:space="0" w:color="auto"/>
        <w:bottom w:val="none" w:sz="0" w:space="0" w:color="auto"/>
        <w:right w:val="none" w:sz="0" w:space="0" w:color="auto"/>
      </w:divBdr>
    </w:div>
    <w:div w:id="445931726">
      <w:bodyDiv w:val="1"/>
      <w:marLeft w:val="0"/>
      <w:marRight w:val="0"/>
      <w:marTop w:val="0"/>
      <w:marBottom w:val="0"/>
      <w:divBdr>
        <w:top w:val="none" w:sz="0" w:space="0" w:color="auto"/>
        <w:left w:val="none" w:sz="0" w:space="0" w:color="auto"/>
        <w:bottom w:val="none" w:sz="0" w:space="0" w:color="auto"/>
        <w:right w:val="none" w:sz="0" w:space="0" w:color="auto"/>
      </w:divBdr>
    </w:div>
    <w:div w:id="446194243">
      <w:bodyDiv w:val="1"/>
      <w:marLeft w:val="0"/>
      <w:marRight w:val="0"/>
      <w:marTop w:val="0"/>
      <w:marBottom w:val="0"/>
      <w:divBdr>
        <w:top w:val="none" w:sz="0" w:space="0" w:color="auto"/>
        <w:left w:val="none" w:sz="0" w:space="0" w:color="auto"/>
        <w:bottom w:val="none" w:sz="0" w:space="0" w:color="auto"/>
        <w:right w:val="none" w:sz="0" w:space="0" w:color="auto"/>
      </w:divBdr>
    </w:div>
    <w:div w:id="446319464">
      <w:bodyDiv w:val="1"/>
      <w:marLeft w:val="0"/>
      <w:marRight w:val="0"/>
      <w:marTop w:val="0"/>
      <w:marBottom w:val="0"/>
      <w:divBdr>
        <w:top w:val="none" w:sz="0" w:space="0" w:color="auto"/>
        <w:left w:val="none" w:sz="0" w:space="0" w:color="auto"/>
        <w:bottom w:val="none" w:sz="0" w:space="0" w:color="auto"/>
        <w:right w:val="none" w:sz="0" w:space="0" w:color="auto"/>
      </w:divBdr>
    </w:div>
    <w:div w:id="446505773">
      <w:bodyDiv w:val="1"/>
      <w:marLeft w:val="0"/>
      <w:marRight w:val="0"/>
      <w:marTop w:val="0"/>
      <w:marBottom w:val="0"/>
      <w:divBdr>
        <w:top w:val="none" w:sz="0" w:space="0" w:color="auto"/>
        <w:left w:val="none" w:sz="0" w:space="0" w:color="auto"/>
        <w:bottom w:val="none" w:sz="0" w:space="0" w:color="auto"/>
        <w:right w:val="none" w:sz="0" w:space="0" w:color="auto"/>
      </w:divBdr>
    </w:div>
    <w:div w:id="446660403">
      <w:bodyDiv w:val="1"/>
      <w:marLeft w:val="0"/>
      <w:marRight w:val="0"/>
      <w:marTop w:val="0"/>
      <w:marBottom w:val="0"/>
      <w:divBdr>
        <w:top w:val="none" w:sz="0" w:space="0" w:color="auto"/>
        <w:left w:val="none" w:sz="0" w:space="0" w:color="auto"/>
        <w:bottom w:val="none" w:sz="0" w:space="0" w:color="auto"/>
        <w:right w:val="none" w:sz="0" w:space="0" w:color="auto"/>
      </w:divBdr>
    </w:div>
    <w:div w:id="447774310">
      <w:bodyDiv w:val="1"/>
      <w:marLeft w:val="0"/>
      <w:marRight w:val="0"/>
      <w:marTop w:val="0"/>
      <w:marBottom w:val="0"/>
      <w:divBdr>
        <w:top w:val="none" w:sz="0" w:space="0" w:color="auto"/>
        <w:left w:val="none" w:sz="0" w:space="0" w:color="auto"/>
        <w:bottom w:val="none" w:sz="0" w:space="0" w:color="auto"/>
        <w:right w:val="none" w:sz="0" w:space="0" w:color="auto"/>
      </w:divBdr>
    </w:div>
    <w:div w:id="448013160">
      <w:bodyDiv w:val="1"/>
      <w:marLeft w:val="0"/>
      <w:marRight w:val="0"/>
      <w:marTop w:val="0"/>
      <w:marBottom w:val="0"/>
      <w:divBdr>
        <w:top w:val="none" w:sz="0" w:space="0" w:color="auto"/>
        <w:left w:val="none" w:sz="0" w:space="0" w:color="auto"/>
        <w:bottom w:val="none" w:sz="0" w:space="0" w:color="auto"/>
        <w:right w:val="none" w:sz="0" w:space="0" w:color="auto"/>
      </w:divBdr>
    </w:div>
    <w:div w:id="448940429">
      <w:bodyDiv w:val="1"/>
      <w:marLeft w:val="0"/>
      <w:marRight w:val="0"/>
      <w:marTop w:val="0"/>
      <w:marBottom w:val="0"/>
      <w:divBdr>
        <w:top w:val="none" w:sz="0" w:space="0" w:color="auto"/>
        <w:left w:val="none" w:sz="0" w:space="0" w:color="auto"/>
        <w:bottom w:val="none" w:sz="0" w:space="0" w:color="auto"/>
        <w:right w:val="none" w:sz="0" w:space="0" w:color="auto"/>
      </w:divBdr>
    </w:div>
    <w:div w:id="449014937">
      <w:bodyDiv w:val="1"/>
      <w:marLeft w:val="0"/>
      <w:marRight w:val="0"/>
      <w:marTop w:val="0"/>
      <w:marBottom w:val="0"/>
      <w:divBdr>
        <w:top w:val="none" w:sz="0" w:space="0" w:color="auto"/>
        <w:left w:val="none" w:sz="0" w:space="0" w:color="auto"/>
        <w:bottom w:val="none" w:sz="0" w:space="0" w:color="auto"/>
        <w:right w:val="none" w:sz="0" w:space="0" w:color="auto"/>
      </w:divBdr>
    </w:div>
    <w:div w:id="449132271">
      <w:bodyDiv w:val="1"/>
      <w:marLeft w:val="0"/>
      <w:marRight w:val="0"/>
      <w:marTop w:val="0"/>
      <w:marBottom w:val="0"/>
      <w:divBdr>
        <w:top w:val="none" w:sz="0" w:space="0" w:color="auto"/>
        <w:left w:val="none" w:sz="0" w:space="0" w:color="auto"/>
        <w:bottom w:val="none" w:sz="0" w:space="0" w:color="auto"/>
        <w:right w:val="none" w:sz="0" w:space="0" w:color="auto"/>
      </w:divBdr>
    </w:div>
    <w:div w:id="450058401">
      <w:bodyDiv w:val="1"/>
      <w:marLeft w:val="0"/>
      <w:marRight w:val="0"/>
      <w:marTop w:val="0"/>
      <w:marBottom w:val="0"/>
      <w:divBdr>
        <w:top w:val="none" w:sz="0" w:space="0" w:color="auto"/>
        <w:left w:val="none" w:sz="0" w:space="0" w:color="auto"/>
        <w:bottom w:val="none" w:sz="0" w:space="0" w:color="auto"/>
        <w:right w:val="none" w:sz="0" w:space="0" w:color="auto"/>
      </w:divBdr>
    </w:div>
    <w:div w:id="450242653">
      <w:bodyDiv w:val="1"/>
      <w:marLeft w:val="0"/>
      <w:marRight w:val="0"/>
      <w:marTop w:val="0"/>
      <w:marBottom w:val="0"/>
      <w:divBdr>
        <w:top w:val="none" w:sz="0" w:space="0" w:color="auto"/>
        <w:left w:val="none" w:sz="0" w:space="0" w:color="auto"/>
        <w:bottom w:val="none" w:sz="0" w:space="0" w:color="auto"/>
        <w:right w:val="none" w:sz="0" w:space="0" w:color="auto"/>
      </w:divBdr>
    </w:div>
    <w:div w:id="451217768">
      <w:bodyDiv w:val="1"/>
      <w:marLeft w:val="0"/>
      <w:marRight w:val="0"/>
      <w:marTop w:val="0"/>
      <w:marBottom w:val="0"/>
      <w:divBdr>
        <w:top w:val="none" w:sz="0" w:space="0" w:color="auto"/>
        <w:left w:val="none" w:sz="0" w:space="0" w:color="auto"/>
        <w:bottom w:val="none" w:sz="0" w:space="0" w:color="auto"/>
        <w:right w:val="none" w:sz="0" w:space="0" w:color="auto"/>
      </w:divBdr>
    </w:div>
    <w:div w:id="451285423">
      <w:bodyDiv w:val="1"/>
      <w:marLeft w:val="0"/>
      <w:marRight w:val="0"/>
      <w:marTop w:val="0"/>
      <w:marBottom w:val="0"/>
      <w:divBdr>
        <w:top w:val="none" w:sz="0" w:space="0" w:color="auto"/>
        <w:left w:val="none" w:sz="0" w:space="0" w:color="auto"/>
        <w:bottom w:val="none" w:sz="0" w:space="0" w:color="auto"/>
        <w:right w:val="none" w:sz="0" w:space="0" w:color="auto"/>
      </w:divBdr>
    </w:div>
    <w:div w:id="452216896">
      <w:bodyDiv w:val="1"/>
      <w:marLeft w:val="0"/>
      <w:marRight w:val="0"/>
      <w:marTop w:val="0"/>
      <w:marBottom w:val="0"/>
      <w:divBdr>
        <w:top w:val="none" w:sz="0" w:space="0" w:color="auto"/>
        <w:left w:val="none" w:sz="0" w:space="0" w:color="auto"/>
        <w:bottom w:val="none" w:sz="0" w:space="0" w:color="auto"/>
        <w:right w:val="none" w:sz="0" w:space="0" w:color="auto"/>
      </w:divBdr>
    </w:div>
    <w:div w:id="452334896">
      <w:bodyDiv w:val="1"/>
      <w:marLeft w:val="0"/>
      <w:marRight w:val="0"/>
      <w:marTop w:val="0"/>
      <w:marBottom w:val="0"/>
      <w:divBdr>
        <w:top w:val="none" w:sz="0" w:space="0" w:color="auto"/>
        <w:left w:val="none" w:sz="0" w:space="0" w:color="auto"/>
        <w:bottom w:val="none" w:sz="0" w:space="0" w:color="auto"/>
        <w:right w:val="none" w:sz="0" w:space="0" w:color="auto"/>
      </w:divBdr>
    </w:div>
    <w:div w:id="453984671">
      <w:bodyDiv w:val="1"/>
      <w:marLeft w:val="0"/>
      <w:marRight w:val="0"/>
      <w:marTop w:val="0"/>
      <w:marBottom w:val="0"/>
      <w:divBdr>
        <w:top w:val="none" w:sz="0" w:space="0" w:color="auto"/>
        <w:left w:val="none" w:sz="0" w:space="0" w:color="auto"/>
        <w:bottom w:val="none" w:sz="0" w:space="0" w:color="auto"/>
        <w:right w:val="none" w:sz="0" w:space="0" w:color="auto"/>
      </w:divBdr>
    </w:div>
    <w:div w:id="454954638">
      <w:bodyDiv w:val="1"/>
      <w:marLeft w:val="0"/>
      <w:marRight w:val="0"/>
      <w:marTop w:val="0"/>
      <w:marBottom w:val="0"/>
      <w:divBdr>
        <w:top w:val="none" w:sz="0" w:space="0" w:color="auto"/>
        <w:left w:val="none" w:sz="0" w:space="0" w:color="auto"/>
        <w:bottom w:val="none" w:sz="0" w:space="0" w:color="auto"/>
        <w:right w:val="none" w:sz="0" w:space="0" w:color="auto"/>
      </w:divBdr>
    </w:div>
    <w:div w:id="455829417">
      <w:bodyDiv w:val="1"/>
      <w:marLeft w:val="0"/>
      <w:marRight w:val="0"/>
      <w:marTop w:val="0"/>
      <w:marBottom w:val="0"/>
      <w:divBdr>
        <w:top w:val="none" w:sz="0" w:space="0" w:color="auto"/>
        <w:left w:val="none" w:sz="0" w:space="0" w:color="auto"/>
        <w:bottom w:val="none" w:sz="0" w:space="0" w:color="auto"/>
        <w:right w:val="none" w:sz="0" w:space="0" w:color="auto"/>
      </w:divBdr>
    </w:div>
    <w:div w:id="456265387">
      <w:bodyDiv w:val="1"/>
      <w:marLeft w:val="0"/>
      <w:marRight w:val="0"/>
      <w:marTop w:val="0"/>
      <w:marBottom w:val="0"/>
      <w:divBdr>
        <w:top w:val="none" w:sz="0" w:space="0" w:color="auto"/>
        <w:left w:val="none" w:sz="0" w:space="0" w:color="auto"/>
        <w:bottom w:val="none" w:sz="0" w:space="0" w:color="auto"/>
        <w:right w:val="none" w:sz="0" w:space="0" w:color="auto"/>
      </w:divBdr>
    </w:div>
    <w:div w:id="456486030">
      <w:bodyDiv w:val="1"/>
      <w:marLeft w:val="0"/>
      <w:marRight w:val="0"/>
      <w:marTop w:val="0"/>
      <w:marBottom w:val="0"/>
      <w:divBdr>
        <w:top w:val="none" w:sz="0" w:space="0" w:color="auto"/>
        <w:left w:val="none" w:sz="0" w:space="0" w:color="auto"/>
        <w:bottom w:val="none" w:sz="0" w:space="0" w:color="auto"/>
        <w:right w:val="none" w:sz="0" w:space="0" w:color="auto"/>
      </w:divBdr>
    </w:div>
    <w:div w:id="457143323">
      <w:bodyDiv w:val="1"/>
      <w:marLeft w:val="0"/>
      <w:marRight w:val="0"/>
      <w:marTop w:val="0"/>
      <w:marBottom w:val="0"/>
      <w:divBdr>
        <w:top w:val="none" w:sz="0" w:space="0" w:color="auto"/>
        <w:left w:val="none" w:sz="0" w:space="0" w:color="auto"/>
        <w:bottom w:val="none" w:sz="0" w:space="0" w:color="auto"/>
        <w:right w:val="none" w:sz="0" w:space="0" w:color="auto"/>
      </w:divBdr>
    </w:div>
    <w:div w:id="459081669">
      <w:bodyDiv w:val="1"/>
      <w:marLeft w:val="0"/>
      <w:marRight w:val="0"/>
      <w:marTop w:val="0"/>
      <w:marBottom w:val="0"/>
      <w:divBdr>
        <w:top w:val="none" w:sz="0" w:space="0" w:color="auto"/>
        <w:left w:val="none" w:sz="0" w:space="0" w:color="auto"/>
        <w:bottom w:val="none" w:sz="0" w:space="0" w:color="auto"/>
        <w:right w:val="none" w:sz="0" w:space="0" w:color="auto"/>
      </w:divBdr>
    </w:div>
    <w:div w:id="459616745">
      <w:bodyDiv w:val="1"/>
      <w:marLeft w:val="0"/>
      <w:marRight w:val="0"/>
      <w:marTop w:val="0"/>
      <w:marBottom w:val="0"/>
      <w:divBdr>
        <w:top w:val="none" w:sz="0" w:space="0" w:color="auto"/>
        <w:left w:val="none" w:sz="0" w:space="0" w:color="auto"/>
        <w:bottom w:val="none" w:sz="0" w:space="0" w:color="auto"/>
        <w:right w:val="none" w:sz="0" w:space="0" w:color="auto"/>
      </w:divBdr>
    </w:div>
    <w:div w:id="459765476">
      <w:bodyDiv w:val="1"/>
      <w:marLeft w:val="0"/>
      <w:marRight w:val="0"/>
      <w:marTop w:val="0"/>
      <w:marBottom w:val="0"/>
      <w:divBdr>
        <w:top w:val="none" w:sz="0" w:space="0" w:color="auto"/>
        <w:left w:val="none" w:sz="0" w:space="0" w:color="auto"/>
        <w:bottom w:val="none" w:sz="0" w:space="0" w:color="auto"/>
        <w:right w:val="none" w:sz="0" w:space="0" w:color="auto"/>
      </w:divBdr>
    </w:div>
    <w:div w:id="460154378">
      <w:bodyDiv w:val="1"/>
      <w:marLeft w:val="0"/>
      <w:marRight w:val="0"/>
      <w:marTop w:val="0"/>
      <w:marBottom w:val="0"/>
      <w:divBdr>
        <w:top w:val="none" w:sz="0" w:space="0" w:color="auto"/>
        <w:left w:val="none" w:sz="0" w:space="0" w:color="auto"/>
        <w:bottom w:val="none" w:sz="0" w:space="0" w:color="auto"/>
        <w:right w:val="none" w:sz="0" w:space="0" w:color="auto"/>
      </w:divBdr>
    </w:div>
    <w:div w:id="460538995">
      <w:bodyDiv w:val="1"/>
      <w:marLeft w:val="0"/>
      <w:marRight w:val="0"/>
      <w:marTop w:val="0"/>
      <w:marBottom w:val="0"/>
      <w:divBdr>
        <w:top w:val="none" w:sz="0" w:space="0" w:color="auto"/>
        <w:left w:val="none" w:sz="0" w:space="0" w:color="auto"/>
        <w:bottom w:val="none" w:sz="0" w:space="0" w:color="auto"/>
        <w:right w:val="none" w:sz="0" w:space="0" w:color="auto"/>
      </w:divBdr>
    </w:div>
    <w:div w:id="460611380">
      <w:bodyDiv w:val="1"/>
      <w:marLeft w:val="0"/>
      <w:marRight w:val="0"/>
      <w:marTop w:val="0"/>
      <w:marBottom w:val="0"/>
      <w:divBdr>
        <w:top w:val="none" w:sz="0" w:space="0" w:color="auto"/>
        <w:left w:val="none" w:sz="0" w:space="0" w:color="auto"/>
        <w:bottom w:val="none" w:sz="0" w:space="0" w:color="auto"/>
        <w:right w:val="none" w:sz="0" w:space="0" w:color="auto"/>
      </w:divBdr>
    </w:div>
    <w:div w:id="460658173">
      <w:bodyDiv w:val="1"/>
      <w:marLeft w:val="0"/>
      <w:marRight w:val="0"/>
      <w:marTop w:val="0"/>
      <w:marBottom w:val="0"/>
      <w:divBdr>
        <w:top w:val="none" w:sz="0" w:space="0" w:color="auto"/>
        <w:left w:val="none" w:sz="0" w:space="0" w:color="auto"/>
        <w:bottom w:val="none" w:sz="0" w:space="0" w:color="auto"/>
        <w:right w:val="none" w:sz="0" w:space="0" w:color="auto"/>
      </w:divBdr>
    </w:div>
    <w:div w:id="460929530">
      <w:bodyDiv w:val="1"/>
      <w:marLeft w:val="0"/>
      <w:marRight w:val="0"/>
      <w:marTop w:val="0"/>
      <w:marBottom w:val="0"/>
      <w:divBdr>
        <w:top w:val="none" w:sz="0" w:space="0" w:color="auto"/>
        <w:left w:val="none" w:sz="0" w:space="0" w:color="auto"/>
        <w:bottom w:val="none" w:sz="0" w:space="0" w:color="auto"/>
        <w:right w:val="none" w:sz="0" w:space="0" w:color="auto"/>
      </w:divBdr>
    </w:div>
    <w:div w:id="461045880">
      <w:bodyDiv w:val="1"/>
      <w:marLeft w:val="0"/>
      <w:marRight w:val="0"/>
      <w:marTop w:val="0"/>
      <w:marBottom w:val="0"/>
      <w:divBdr>
        <w:top w:val="none" w:sz="0" w:space="0" w:color="auto"/>
        <w:left w:val="none" w:sz="0" w:space="0" w:color="auto"/>
        <w:bottom w:val="none" w:sz="0" w:space="0" w:color="auto"/>
        <w:right w:val="none" w:sz="0" w:space="0" w:color="auto"/>
      </w:divBdr>
    </w:div>
    <w:div w:id="461270358">
      <w:bodyDiv w:val="1"/>
      <w:marLeft w:val="0"/>
      <w:marRight w:val="0"/>
      <w:marTop w:val="0"/>
      <w:marBottom w:val="0"/>
      <w:divBdr>
        <w:top w:val="none" w:sz="0" w:space="0" w:color="auto"/>
        <w:left w:val="none" w:sz="0" w:space="0" w:color="auto"/>
        <w:bottom w:val="none" w:sz="0" w:space="0" w:color="auto"/>
        <w:right w:val="none" w:sz="0" w:space="0" w:color="auto"/>
      </w:divBdr>
    </w:div>
    <w:div w:id="462163301">
      <w:bodyDiv w:val="1"/>
      <w:marLeft w:val="0"/>
      <w:marRight w:val="0"/>
      <w:marTop w:val="0"/>
      <w:marBottom w:val="0"/>
      <w:divBdr>
        <w:top w:val="none" w:sz="0" w:space="0" w:color="auto"/>
        <w:left w:val="none" w:sz="0" w:space="0" w:color="auto"/>
        <w:bottom w:val="none" w:sz="0" w:space="0" w:color="auto"/>
        <w:right w:val="none" w:sz="0" w:space="0" w:color="auto"/>
      </w:divBdr>
    </w:div>
    <w:div w:id="463348145">
      <w:bodyDiv w:val="1"/>
      <w:marLeft w:val="0"/>
      <w:marRight w:val="0"/>
      <w:marTop w:val="0"/>
      <w:marBottom w:val="0"/>
      <w:divBdr>
        <w:top w:val="none" w:sz="0" w:space="0" w:color="auto"/>
        <w:left w:val="none" w:sz="0" w:space="0" w:color="auto"/>
        <w:bottom w:val="none" w:sz="0" w:space="0" w:color="auto"/>
        <w:right w:val="none" w:sz="0" w:space="0" w:color="auto"/>
      </w:divBdr>
    </w:div>
    <w:div w:id="463810425">
      <w:bodyDiv w:val="1"/>
      <w:marLeft w:val="0"/>
      <w:marRight w:val="0"/>
      <w:marTop w:val="0"/>
      <w:marBottom w:val="0"/>
      <w:divBdr>
        <w:top w:val="none" w:sz="0" w:space="0" w:color="auto"/>
        <w:left w:val="none" w:sz="0" w:space="0" w:color="auto"/>
        <w:bottom w:val="none" w:sz="0" w:space="0" w:color="auto"/>
        <w:right w:val="none" w:sz="0" w:space="0" w:color="auto"/>
      </w:divBdr>
    </w:div>
    <w:div w:id="463961368">
      <w:bodyDiv w:val="1"/>
      <w:marLeft w:val="0"/>
      <w:marRight w:val="0"/>
      <w:marTop w:val="0"/>
      <w:marBottom w:val="0"/>
      <w:divBdr>
        <w:top w:val="none" w:sz="0" w:space="0" w:color="auto"/>
        <w:left w:val="none" w:sz="0" w:space="0" w:color="auto"/>
        <w:bottom w:val="none" w:sz="0" w:space="0" w:color="auto"/>
        <w:right w:val="none" w:sz="0" w:space="0" w:color="auto"/>
      </w:divBdr>
    </w:div>
    <w:div w:id="464549670">
      <w:bodyDiv w:val="1"/>
      <w:marLeft w:val="0"/>
      <w:marRight w:val="0"/>
      <w:marTop w:val="0"/>
      <w:marBottom w:val="0"/>
      <w:divBdr>
        <w:top w:val="none" w:sz="0" w:space="0" w:color="auto"/>
        <w:left w:val="none" w:sz="0" w:space="0" w:color="auto"/>
        <w:bottom w:val="none" w:sz="0" w:space="0" w:color="auto"/>
        <w:right w:val="none" w:sz="0" w:space="0" w:color="auto"/>
      </w:divBdr>
    </w:div>
    <w:div w:id="465003316">
      <w:bodyDiv w:val="1"/>
      <w:marLeft w:val="0"/>
      <w:marRight w:val="0"/>
      <w:marTop w:val="0"/>
      <w:marBottom w:val="0"/>
      <w:divBdr>
        <w:top w:val="none" w:sz="0" w:space="0" w:color="auto"/>
        <w:left w:val="none" w:sz="0" w:space="0" w:color="auto"/>
        <w:bottom w:val="none" w:sz="0" w:space="0" w:color="auto"/>
        <w:right w:val="none" w:sz="0" w:space="0" w:color="auto"/>
      </w:divBdr>
    </w:div>
    <w:div w:id="465700153">
      <w:bodyDiv w:val="1"/>
      <w:marLeft w:val="0"/>
      <w:marRight w:val="0"/>
      <w:marTop w:val="0"/>
      <w:marBottom w:val="0"/>
      <w:divBdr>
        <w:top w:val="none" w:sz="0" w:space="0" w:color="auto"/>
        <w:left w:val="none" w:sz="0" w:space="0" w:color="auto"/>
        <w:bottom w:val="none" w:sz="0" w:space="0" w:color="auto"/>
        <w:right w:val="none" w:sz="0" w:space="0" w:color="auto"/>
      </w:divBdr>
    </w:div>
    <w:div w:id="467170295">
      <w:bodyDiv w:val="1"/>
      <w:marLeft w:val="0"/>
      <w:marRight w:val="0"/>
      <w:marTop w:val="0"/>
      <w:marBottom w:val="0"/>
      <w:divBdr>
        <w:top w:val="none" w:sz="0" w:space="0" w:color="auto"/>
        <w:left w:val="none" w:sz="0" w:space="0" w:color="auto"/>
        <w:bottom w:val="none" w:sz="0" w:space="0" w:color="auto"/>
        <w:right w:val="none" w:sz="0" w:space="0" w:color="auto"/>
      </w:divBdr>
    </w:div>
    <w:div w:id="468323055">
      <w:bodyDiv w:val="1"/>
      <w:marLeft w:val="0"/>
      <w:marRight w:val="0"/>
      <w:marTop w:val="0"/>
      <w:marBottom w:val="0"/>
      <w:divBdr>
        <w:top w:val="none" w:sz="0" w:space="0" w:color="auto"/>
        <w:left w:val="none" w:sz="0" w:space="0" w:color="auto"/>
        <w:bottom w:val="none" w:sz="0" w:space="0" w:color="auto"/>
        <w:right w:val="none" w:sz="0" w:space="0" w:color="auto"/>
      </w:divBdr>
    </w:div>
    <w:div w:id="471405156">
      <w:bodyDiv w:val="1"/>
      <w:marLeft w:val="0"/>
      <w:marRight w:val="0"/>
      <w:marTop w:val="0"/>
      <w:marBottom w:val="0"/>
      <w:divBdr>
        <w:top w:val="none" w:sz="0" w:space="0" w:color="auto"/>
        <w:left w:val="none" w:sz="0" w:space="0" w:color="auto"/>
        <w:bottom w:val="none" w:sz="0" w:space="0" w:color="auto"/>
        <w:right w:val="none" w:sz="0" w:space="0" w:color="auto"/>
      </w:divBdr>
    </w:div>
    <w:div w:id="472216213">
      <w:bodyDiv w:val="1"/>
      <w:marLeft w:val="0"/>
      <w:marRight w:val="0"/>
      <w:marTop w:val="0"/>
      <w:marBottom w:val="0"/>
      <w:divBdr>
        <w:top w:val="none" w:sz="0" w:space="0" w:color="auto"/>
        <w:left w:val="none" w:sz="0" w:space="0" w:color="auto"/>
        <w:bottom w:val="none" w:sz="0" w:space="0" w:color="auto"/>
        <w:right w:val="none" w:sz="0" w:space="0" w:color="auto"/>
      </w:divBdr>
    </w:div>
    <w:div w:id="472262412">
      <w:bodyDiv w:val="1"/>
      <w:marLeft w:val="0"/>
      <w:marRight w:val="0"/>
      <w:marTop w:val="0"/>
      <w:marBottom w:val="0"/>
      <w:divBdr>
        <w:top w:val="none" w:sz="0" w:space="0" w:color="auto"/>
        <w:left w:val="none" w:sz="0" w:space="0" w:color="auto"/>
        <w:bottom w:val="none" w:sz="0" w:space="0" w:color="auto"/>
        <w:right w:val="none" w:sz="0" w:space="0" w:color="auto"/>
      </w:divBdr>
    </w:div>
    <w:div w:id="472909776">
      <w:bodyDiv w:val="1"/>
      <w:marLeft w:val="0"/>
      <w:marRight w:val="0"/>
      <w:marTop w:val="0"/>
      <w:marBottom w:val="0"/>
      <w:divBdr>
        <w:top w:val="none" w:sz="0" w:space="0" w:color="auto"/>
        <w:left w:val="none" w:sz="0" w:space="0" w:color="auto"/>
        <w:bottom w:val="none" w:sz="0" w:space="0" w:color="auto"/>
        <w:right w:val="none" w:sz="0" w:space="0" w:color="auto"/>
      </w:divBdr>
    </w:div>
    <w:div w:id="472988631">
      <w:bodyDiv w:val="1"/>
      <w:marLeft w:val="0"/>
      <w:marRight w:val="0"/>
      <w:marTop w:val="0"/>
      <w:marBottom w:val="0"/>
      <w:divBdr>
        <w:top w:val="none" w:sz="0" w:space="0" w:color="auto"/>
        <w:left w:val="none" w:sz="0" w:space="0" w:color="auto"/>
        <w:bottom w:val="none" w:sz="0" w:space="0" w:color="auto"/>
        <w:right w:val="none" w:sz="0" w:space="0" w:color="auto"/>
      </w:divBdr>
    </w:div>
    <w:div w:id="474686380">
      <w:bodyDiv w:val="1"/>
      <w:marLeft w:val="0"/>
      <w:marRight w:val="0"/>
      <w:marTop w:val="0"/>
      <w:marBottom w:val="0"/>
      <w:divBdr>
        <w:top w:val="none" w:sz="0" w:space="0" w:color="auto"/>
        <w:left w:val="none" w:sz="0" w:space="0" w:color="auto"/>
        <w:bottom w:val="none" w:sz="0" w:space="0" w:color="auto"/>
        <w:right w:val="none" w:sz="0" w:space="0" w:color="auto"/>
      </w:divBdr>
    </w:div>
    <w:div w:id="475953074">
      <w:bodyDiv w:val="1"/>
      <w:marLeft w:val="0"/>
      <w:marRight w:val="0"/>
      <w:marTop w:val="0"/>
      <w:marBottom w:val="0"/>
      <w:divBdr>
        <w:top w:val="none" w:sz="0" w:space="0" w:color="auto"/>
        <w:left w:val="none" w:sz="0" w:space="0" w:color="auto"/>
        <w:bottom w:val="none" w:sz="0" w:space="0" w:color="auto"/>
        <w:right w:val="none" w:sz="0" w:space="0" w:color="auto"/>
      </w:divBdr>
    </w:div>
    <w:div w:id="475999606">
      <w:bodyDiv w:val="1"/>
      <w:marLeft w:val="0"/>
      <w:marRight w:val="0"/>
      <w:marTop w:val="0"/>
      <w:marBottom w:val="0"/>
      <w:divBdr>
        <w:top w:val="none" w:sz="0" w:space="0" w:color="auto"/>
        <w:left w:val="none" w:sz="0" w:space="0" w:color="auto"/>
        <w:bottom w:val="none" w:sz="0" w:space="0" w:color="auto"/>
        <w:right w:val="none" w:sz="0" w:space="0" w:color="auto"/>
      </w:divBdr>
    </w:div>
    <w:div w:id="477185809">
      <w:bodyDiv w:val="1"/>
      <w:marLeft w:val="0"/>
      <w:marRight w:val="0"/>
      <w:marTop w:val="0"/>
      <w:marBottom w:val="0"/>
      <w:divBdr>
        <w:top w:val="none" w:sz="0" w:space="0" w:color="auto"/>
        <w:left w:val="none" w:sz="0" w:space="0" w:color="auto"/>
        <w:bottom w:val="none" w:sz="0" w:space="0" w:color="auto"/>
        <w:right w:val="none" w:sz="0" w:space="0" w:color="auto"/>
      </w:divBdr>
    </w:div>
    <w:div w:id="477496499">
      <w:bodyDiv w:val="1"/>
      <w:marLeft w:val="0"/>
      <w:marRight w:val="0"/>
      <w:marTop w:val="0"/>
      <w:marBottom w:val="0"/>
      <w:divBdr>
        <w:top w:val="none" w:sz="0" w:space="0" w:color="auto"/>
        <w:left w:val="none" w:sz="0" w:space="0" w:color="auto"/>
        <w:bottom w:val="none" w:sz="0" w:space="0" w:color="auto"/>
        <w:right w:val="none" w:sz="0" w:space="0" w:color="auto"/>
      </w:divBdr>
    </w:div>
    <w:div w:id="478763249">
      <w:bodyDiv w:val="1"/>
      <w:marLeft w:val="0"/>
      <w:marRight w:val="0"/>
      <w:marTop w:val="0"/>
      <w:marBottom w:val="0"/>
      <w:divBdr>
        <w:top w:val="none" w:sz="0" w:space="0" w:color="auto"/>
        <w:left w:val="none" w:sz="0" w:space="0" w:color="auto"/>
        <w:bottom w:val="none" w:sz="0" w:space="0" w:color="auto"/>
        <w:right w:val="none" w:sz="0" w:space="0" w:color="auto"/>
      </w:divBdr>
    </w:div>
    <w:div w:id="480317097">
      <w:bodyDiv w:val="1"/>
      <w:marLeft w:val="0"/>
      <w:marRight w:val="0"/>
      <w:marTop w:val="0"/>
      <w:marBottom w:val="0"/>
      <w:divBdr>
        <w:top w:val="none" w:sz="0" w:space="0" w:color="auto"/>
        <w:left w:val="none" w:sz="0" w:space="0" w:color="auto"/>
        <w:bottom w:val="none" w:sz="0" w:space="0" w:color="auto"/>
        <w:right w:val="none" w:sz="0" w:space="0" w:color="auto"/>
      </w:divBdr>
    </w:div>
    <w:div w:id="481889651">
      <w:bodyDiv w:val="1"/>
      <w:marLeft w:val="0"/>
      <w:marRight w:val="0"/>
      <w:marTop w:val="0"/>
      <w:marBottom w:val="0"/>
      <w:divBdr>
        <w:top w:val="none" w:sz="0" w:space="0" w:color="auto"/>
        <w:left w:val="none" w:sz="0" w:space="0" w:color="auto"/>
        <w:bottom w:val="none" w:sz="0" w:space="0" w:color="auto"/>
        <w:right w:val="none" w:sz="0" w:space="0" w:color="auto"/>
      </w:divBdr>
    </w:div>
    <w:div w:id="483737445">
      <w:bodyDiv w:val="1"/>
      <w:marLeft w:val="0"/>
      <w:marRight w:val="0"/>
      <w:marTop w:val="0"/>
      <w:marBottom w:val="0"/>
      <w:divBdr>
        <w:top w:val="none" w:sz="0" w:space="0" w:color="auto"/>
        <w:left w:val="none" w:sz="0" w:space="0" w:color="auto"/>
        <w:bottom w:val="none" w:sz="0" w:space="0" w:color="auto"/>
        <w:right w:val="none" w:sz="0" w:space="0" w:color="auto"/>
      </w:divBdr>
    </w:div>
    <w:div w:id="485245496">
      <w:bodyDiv w:val="1"/>
      <w:marLeft w:val="0"/>
      <w:marRight w:val="0"/>
      <w:marTop w:val="0"/>
      <w:marBottom w:val="0"/>
      <w:divBdr>
        <w:top w:val="none" w:sz="0" w:space="0" w:color="auto"/>
        <w:left w:val="none" w:sz="0" w:space="0" w:color="auto"/>
        <w:bottom w:val="none" w:sz="0" w:space="0" w:color="auto"/>
        <w:right w:val="none" w:sz="0" w:space="0" w:color="auto"/>
      </w:divBdr>
    </w:div>
    <w:div w:id="485438366">
      <w:bodyDiv w:val="1"/>
      <w:marLeft w:val="0"/>
      <w:marRight w:val="0"/>
      <w:marTop w:val="0"/>
      <w:marBottom w:val="0"/>
      <w:divBdr>
        <w:top w:val="none" w:sz="0" w:space="0" w:color="auto"/>
        <w:left w:val="none" w:sz="0" w:space="0" w:color="auto"/>
        <w:bottom w:val="none" w:sz="0" w:space="0" w:color="auto"/>
        <w:right w:val="none" w:sz="0" w:space="0" w:color="auto"/>
      </w:divBdr>
    </w:div>
    <w:div w:id="485636168">
      <w:bodyDiv w:val="1"/>
      <w:marLeft w:val="0"/>
      <w:marRight w:val="0"/>
      <w:marTop w:val="0"/>
      <w:marBottom w:val="0"/>
      <w:divBdr>
        <w:top w:val="none" w:sz="0" w:space="0" w:color="auto"/>
        <w:left w:val="none" w:sz="0" w:space="0" w:color="auto"/>
        <w:bottom w:val="none" w:sz="0" w:space="0" w:color="auto"/>
        <w:right w:val="none" w:sz="0" w:space="0" w:color="auto"/>
      </w:divBdr>
    </w:div>
    <w:div w:id="486016049">
      <w:bodyDiv w:val="1"/>
      <w:marLeft w:val="0"/>
      <w:marRight w:val="0"/>
      <w:marTop w:val="0"/>
      <w:marBottom w:val="0"/>
      <w:divBdr>
        <w:top w:val="none" w:sz="0" w:space="0" w:color="auto"/>
        <w:left w:val="none" w:sz="0" w:space="0" w:color="auto"/>
        <w:bottom w:val="none" w:sz="0" w:space="0" w:color="auto"/>
        <w:right w:val="none" w:sz="0" w:space="0" w:color="auto"/>
      </w:divBdr>
    </w:div>
    <w:div w:id="486172974">
      <w:bodyDiv w:val="1"/>
      <w:marLeft w:val="0"/>
      <w:marRight w:val="0"/>
      <w:marTop w:val="0"/>
      <w:marBottom w:val="0"/>
      <w:divBdr>
        <w:top w:val="none" w:sz="0" w:space="0" w:color="auto"/>
        <w:left w:val="none" w:sz="0" w:space="0" w:color="auto"/>
        <w:bottom w:val="none" w:sz="0" w:space="0" w:color="auto"/>
        <w:right w:val="none" w:sz="0" w:space="0" w:color="auto"/>
      </w:divBdr>
    </w:div>
    <w:div w:id="486942727">
      <w:bodyDiv w:val="1"/>
      <w:marLeft w:val="0"/>
      <w:marRight w:val="0"/>
      <w:marTop w:val="0"/>
      <w:marBottom w:val="0"/>
      <w:divBdr>
        <w:top w:val="none" w:sz="0" w:space="0" w:color="auto"/>
        <w:left w:val="none" w:sz="0" w:space="0" w:color="auto"/>
        <w:bottom w:val="none" w:sz="0" w:space="0" w:color="auto"/>
        <w:right w:val="none" w:sz="0" w:space="0" w:color="auto"/>
      </w:divBdr>
    </w:div>
    <w:div w:id="487748461">
      <w:bodyDiv w:val="1"/>
      <w:marLeft w:val="0"/>
      <w:marRight w:val="0"/>
      <w:marTop w:val="0"/>
      <w:marBottom w:val="0"/>
      <w:divBdr>
        <w:top w:val="none" w:sz="0" w:space="0" w:color="auto"/>
        <w:left w:val="none" w:sz="0" w:space="0" w:color="auto"/>
        <w:bottom w:val="none" w:sz="0" w:space="0" w:color="auto"/>
        <w:right w:val="none" w:sz="0" w:space="0" w:color="auto"/>
      </w:divBdr>
    </w:div>
    <w:div w:id="488138812">
      <w:bodyDiv w:val="1"/>
      <w:marLeft w:val="0"/>
      <w:marRight w:val="0"/>
      <w:marTop w:val="0"/>
      <w:marBottom w:val="0"/>
      <w:divBdr>
        <w:top w:val="none" w:sz="0" w:space="0" w:color="auto"/>
        <w:left w:val="none" w:sz="0" w:space="0" w:color="auto"/>
        <w:bottom w:val="none" w:sz="0" w:space="0" w:color="auto"/>
        <w:right w:val="none" w:sz="0" w:space="0" w:color="auto"/>
      </w:divBdr>
    </w:div>
    <w:div w:id="488254368">
      <w:bodyDiv w:val="1"/>
      <w:marLeft w:val="0"/>
      <w:marRight w:val="0"/>
      <w:marTop w:val="0"/>
      <w:marBottom w:val="0"/>
      <w:divBdr>
        <w:top w:val="none" w:sz="0" w:space="0" w:color="auto"/>
        <w:left w:val="none" w:sz="0" w:space="0" w:color="auto"/>
        <w:bottom w:val="none" w:sz="0" w:space="0" w:color="auto"/>
        <w:right w:val="none" w:sz="0" w:space="0" w:color="auto"/>
      </w:divBdr>
    </w:div>
    <w:div w:id="488906634">
      <w:bodyDiv w:val="1"/>
      <w:marLeft w:val="0"/>
      <w:marRight w:val="0"/>
      <w:marTop w:val="0"/>
      <w:marBottom w:val="0"/>
      <w:divBdr>
        <w:top w:val="none" w:sz="0" w:space="0" w:color="auto"/>
        <w:left w:val="none" w:sz="0" w:space="0" w:color="auto"/>
        <w:bottom w:val="none" w:sz="0" w:space="0" w:color="auto"/>
        <w:right w:val="none" w:sz="0" w:space="0" w:color="auto"/>
      </w:divBdr>
    </w:div>
    <w:div w:id="489322787">
      <w:bodyDiv w:val="1"/>
      <w:marLeft w:val="0"/>
      <w:marRight w:val="0"/>
      <w:marTop w:val="0"/>
      <w:marBottom w:val="0"/>
      <w:divBdr>
        <w:top w:val="none" w:sz="0" w:space="0" w:color="auto"/>
        <w:left w:val="none" w:sz="0" w:space="0" w:color="auto"/>
        <w:bottom w:val="none" w:sz="0" w:space="0" w:color="auto"/>
        <w:right w:val="none" w:sz="0" w:space="0" w:color="auto"/>
      </w:divBdr>
    </w:div>
    <w:div w:id="489911899">
      <w:bodyDiv w:val="1"/>
      <w:marLeft w:val="0"/>
      <w:marRight w:val="0"/>
      <w:marTop w:val="0"/>
      <w:marBottom w:val="0"/>
      <w:divBdr>
        <w:top w:val="none" w:sz="0" w:space="0" w:color="auto"/>
        <w:left w:val="none" w:sz="0" w:space="0" w:color="auto"/>
        <w:bottom w:val="none" w:sz="0" w:space="0" w:color="auto"/>
        <w:right w:val="none" w:sz="0" w:space="0" w:color="auto"/>
      </w:divBdr>
    </w:div>
    <w:div w:id="491258343">
      <w:bodyDiv w:val="1"/>
      <w:marLeft w:val="0"/>
      <w:marRight w:val="0"/>
      <w:marTop w:val="0"/>
      <w:marBottom w:val="0"/>
      <w:divBdr>
        <w:top w:val="none" w:sz="0" w:space="0" w:color="auto"/>
        <w:left w:val="none" w:sz="0" w:space="0" w:color="auto"/>
        <w:bottom w:val="none" w:sz="0" w:space="0" w:color="auto"/>
        <w:right w:val="none" w:sz="0" w:space="0" w:color="auto"/>
      </w:divBdr>
    </w:div>
    <w:div w:id="492112287">
      <w:bodyDiv w:val="1"/>
      <w:marLeft w:val="0"/>
      <w:marRight w:val="0"/>
      <w:marTop w:val="0"/>
      <w:marBottom w:val="0"/>
      <w:divBdr>
        <w:top w:val="none" w:sz="0" w:space="0" w:color="auto"/>
        <w:left w:val="none" w:sz="0" w:space="0" w:color="auto"/>
        <w:bottom w:val="none" w:sz="0" w:space="0" w:color="auto"/>
        <w:right w:val="none" w:sz="0" w:space="0" w:color="auto"/>
      </w:divBdr>
    </w:div>
    <w:div w:id="493030355">
      <w:bodyDiv w:val="1"/>
      <w:marLeft w:val="0"/>
      <w:marRight w:val="0"/>
      <w:marTop w:val="0"/>
      <w:marBottom w:val="0"/>
      <w:divBdr>
        <w:top w:val="none" w:sz="0" w:space="0" w:color="auto"/>
        <w:left w:val="none" w:sz="0" w:space="0" w:color="auto"/>
        <w:bottom w:val="none" w:sz="0" w:space="0" w:color="auto"/>
        <w:right w:val="none" w:sz="0" w:space="0" w:color="auto"/>
      </w:divBdr>
    </w:div>
    <w:div w:id="493494717">
      <w:bodyDiv w:val="1"/>
      <w:marLeft w:val="0"/>
      <w:marRight w:val="0"/>
      <w:marTop w:val="0"/>
      <w:marBottom w:val="0"/>
      <w:divBdr>
        <w:top w:val="none" w:sz="0" w:space="0" w:color="auto"/>
        <w:left w:val="none" w:sz="0" w:space="0" w:color="auto"/>
        <w:bottom w:val="none" w:sz="0" w:space="0" w:color="auto"/>
        <w:right w:val="none" w:sz="0" w:space="0" w:color="auto"/>
      </w:divBdr>
    </w:div>
    <w:div w:id="494759814">
      <w:bodyDiv w:val="1"/>
      <w:marLeft w:val="0"/>
      <w:marRight w:val="0"/>
      <w:marTop w:val="0"/>
      <w:marBottom w:val="0"/>
      <w:divBdr>
        <w:top w:val="none" w:sz="0" w:space="0" w:color="auto"/>
        <w:left w:val="none" w:sz="0" w:space="0" w:color="auto"/>
        <w:bottom w:val="none" w:sz="0" w:space="0" w:color="auto"/>
        <w:right w:val="none" w:sz="0" w:space="0" w:color="auto"/>
      </w:divBdr>
    </w:div>
    <w:div w:id="494957089">
      <w:bodyDiv w:val="1"/>
      <w:marLeft w:val="0"/>
      <w:marRight w:val="0"/>
      <w:marTop w:val="0"/>
      <w:marBottom w:val="0"/>
      <w:divBdr>
        <w:top w:val="none" w:sz="0" w:space="0" w:color="auto"/>
        <w:left w:val="none" w:sz="0" w:space="0" w:color="auto"/>
        <w:bottom w:val="none" w:sz="0" w:space="0" w:color="auto"/>
        <w:right w:val="none" w:sz="0" w:space="0" w:color="auto"/>
      </w:divBdr>
    </w:div>
    <w:div w:id="495221959">
      <w:bodyDiv w:val="1"/>
      <w:marLeft w:val="0"/>
      <w:marRight w:val="0"/>
      <w:marTop w:val="0"/>
      <w:marBottom w:val="0"/>
      <w:divBdr>
        <w:top w:val="none" w:sz="0" w:space="0" w:color="auto"/>
        <w:left w:val="none" w:sz="0" w:space="0" w:color="auto"/>
        <w:bottom w:val="none" w:sz="0" w:space="0" w:color="auto"/>
        <w:right w:val="none" w:sz="0" w:space="0" w:color="auto"/>
      </w:divBdr>
    </w:div>
    <w:div w:id="497812012">
      <w:bodyDiv w:val="1"/>
      <w:marLeft w:val="0"/>
      <w:marRight w:val="0"/>
      <w:marTop w:val="0"/>
      <w:marBottom w:val="0"/>
      <w:divBdr>
        <w:top w:val="none" w:sz="0" w:space="0" w:color="auto"/>
        <w:left w:val="none" w:sz="0" w:space="0" w:color="auto"/>
        <w:bottom w:val="none" w:sz="0" w:space="0" w:color="auto"/>
        <w:right w:val="none" w:sz="0" w:space="0" w:color="auto"/>
      </w:divBdr>
    </w:div>
    <w:div w:id="498159651">
      <w:bodyDiv w:val="1"/>
      <w:marLeft w:val="0"/>
      <w:marRight w:val="0"/>
      <w:marTop w:val="0"/>
      <w:marBottom w:val="0"/>
      <w:divBdr>
        <w:top w:val="none" w:sz="0" w:space="0" w:color="auto"/>
        <w:left w:val="none" w:sz="0" w:space="0" w:color="auto"/>
        <w:bottom w:val="none" w:sz="0" w:space="0" w:color="auto"/>
        <w:right w:val="none" w:sz="0" w:space="0" w:color="auto"/>
      </w:divBdr>
    </w:div>
    <w:div w:id="498427613">
      <w:bodyDiv w:val="1"/>
      <w:marLeft w:val="0"/>
      <w:marRight w:val="0"/>
      <w:marTop w:val="0"/>
      <w:marBottom w:val="0"/>
      <w:divBdr>
        <w:top w:val="none" w:sz="0" w:space="0" w:color="auto"/>
        <w:left w:val="none" w:sz="0" w:space="0" w:color="auto"/>
        <w:bottom w:val="none" w:sz="0" w:space="0" w:color="auto"/>
        <w:right w:val="none" w:sz="0" w:space="0" w:color="auto"/>
      </w:divBdr>
    </w:div>
    <w:div w:id="498734220">
      <w:bodyDiv w:val="1"/>
      <w:marLeft w:val="0"/>
      <w:marRight w:val="0"/>
      <w:marTop w:val="0"/>
      <w:marBottom w:val="0"/>
      <w:divBdr>
        <w:top w:val="none" w:sz="0" w:space="0" w:color="auto"/>
        <w:left w:val="none" w:sz="0" w:space="0" w:color="auto"/>
        <w:bottom w:val="none" w:sz="0" w:space="0" w:color="auto"/>
        <w:right w:val="none" w:sz="0" w:space="0" w:color="auto"/>
      </w:divBdr>
    </w:div>
    <w:div w:id="499855917">
      <w:bodyDiv w:val="1"/>
      <w:marLeft w:val="0"/>
      <w:marRight w:val="0"/>
      <w:marTop w:val="0"/>
      <w:marBottom w:val="0"/>
      <w:divBdr>
        <w:top w:val="none" w:sz="0" w:space="0" w:color="auto"/>
        <w:left w:val="none" w:sz="0" w:space="0" w:color="auto"/>
        <w:bottom w:val="none" w:sz="0" w:space="0" w:color="auto"/>
        <w:right w:val="none" w:sz="0" w:space="0" w:color="auto"/>
      </w:divBdr>
    </w:div>
    <w:div w:id="500968606">
      <w:bodyDiv w:val="1"/>
      <w:marLeft w:val="0"/>
      <w:marRight w:val="0"/>
      <w:marTop w:val="0"/>
      <w:marBottom w:val="0"/>
      <w:divBdr>
        <w:top w:val="none" w:sz="0" w:space="0" w:color="auto"/>
        <w:left w:val="none" w:sz="0" w:space="0" w:color="auto"/>
        <w:bottom w:val="none" w:sz="0" w:space="0" w:color="auto"/>
        <w:right w:val="none" w:sz="0" w:space="0" w:color="auto"/>
      </w:divBdr>
    </w:div>
    <w:div w:id="501891831">
      <w:bodyDiv w:val="1"/>
      <w:marLeft w:val="0"/>
      <w:marRight w:val="0"/>
      <w:marTop w:val="0"/>
      <w:marBottom w:val="0"/>
      <w:divBdr>
        <w:top w:val="none" w:sz="0" w:space="0" w:color="auto"/>
        <w:left w:val="none" w:sz="0" w:space="0" w:color="auto"/>
        <w:bottom w:val="none" w:sz="0" w:space="0" w:color="auto"/>
        <w:right w:val="none" w:sz="0" w:space="0" w:color="auto"/>
      </w:divBdr>
    </w:div>
    <w:div w:id="502403128">
      <w:bodyDiv w:val="1"/>
      <w:marLeft w:val="0"/>
      <w:marRight w:val="0"/>
      <w:marTop w:val="0"/>
      <w:marBottom w:val="0"/>
      <w:divBdr>
        <w:top w:val="none" w:sz="0" w:space="0" w:color="auto"/>
        <w:left w:val="none" w:sz="0" w:space="0" w:color="auto"/>
        <w:bottom w:val="none" w:sz="0" w:space="0" w:color="auto"/>
        <w:right w:val="none" w:sz="0" w:space="0" w:color="auto"/>
      </w:divBdr>
    </w:div>
    <w:div w:id="502824253">
      <w:bodyDiv w:val="1"/>
      <w:marLeft w:val="0"/>
      <w:marRight w:val="0"/>
      <w:marTop w:val="0"/>
      <w:marBottom w:val="0"/>
      <w:divBdr>
        <w:top w:val="none" w:sz="0" w:space="0" w:color="auto"/>
        <w:left w:val="none" w:sz="0" w:space="0" w:color="auto"/>
        <w:bottom w:val="none" w:sz="0" w:space="0" w:color="auto"/>
        <w:right w:val="none" w:sz="0" w:space="0" w:color="auto"/>
      </w:divBdr>
    </w:div>
    <w:div w:id="502861873">
      <w:bodyDiv w:val="1"/>
      <w:marLeft w:val="0"/>
      <w:marRight w:val="0"/>
      <w:marTop w:val="0"/>
      <w:marBottom w:val="0"/>
      <w:divBdr>
        <w:top w:val="none" w:sz="0" w:space="0" w:color="auto"/>
        <w:left w:val="none" w:sz="0" w:space="0" w:color="auto"/>
        <w:bottom w:val="none" w:sz="0" w:space="0" w:color="auto"/>
        <w:right w:val="none" w:sz="0" w:space="0" w:color="auto"/>
      </w:divBdr>
    </w:div>
    <w:div w:id="503320948">
      <w:bodyDiv w:val="1"/>
      <w:marLeft w:val="0"/>
      <w:marRight w:val="0"/>
      <w:marTop w:val="0"/>
      <w:marBottom w:val="0"/>
      <w:divBdr>
        <w:top w:val="none" w:sz="0" w:space="0" w:color="auto"/>
        <w:left w:val="none" w:sz="0" w:space="0" w:color="auto"/>
        <w:bottom w:val="none" w:sz="0" w:space="0" w:color="auto"/>
        <w:right w:val="none" w:sz="0" w:space="0" w:color="auto"/>
      </w:divBdr>
    </w:div>
    <w:div w:id="503322627">
      <w:bodyDiv w:val="1"/>
      <w:marLeft w:val="0"/>
      <w:marRight w:val="0"/>
      <w:marTop w:val="0"/>
      <w:marBottom w:val="0"/>
      <w:divBdr>
        <w:top w:val="none" w:sz="0" w:space="0" w:color="auto"/>
        <w:left w:val="none" w:sz="0" w:space="0" w:color="auto"/>
        <w:bottom w:val="none" w:sz="0" w:space="0" w:color="auto"/>
        <w:right w:val="none" w:sz="0" w:space="0" w:color="auto"/>
      </w:divBdr>
    </w:div>
    <w:div w:id="505444316">
      <w:bodyDiv w:val="1"/>
      <w:marLeft w:val="0"/>
      <w:marRight w:val="0"/>
      <w:marTop w:val="0"/>
      <w:marBottom w:val="0"/>
      <w:divBdr>
        <w:top w:val="none" w:sz="0" w:space="0" w:color="auto"/>
        <w:left w:val="none" w:sz="0" w:space="0" w:color="auto"/>
        <w:bottom w:val="none" w:sz="0" w:space="0" w:color="auto"/>
        <w:right w:val="none" w:sz="0" w:space="0" w:color="auto"/>
      </w:divBdr>
    </w:div>
    <w:div w:id="505556455">
      <w:bodyDiv w:val="1"/>
      <w:marLeft w:val="0"/>
      <w:marRight w:val="0"/>
      <w:marTop w:val="0"/>
      <w:marBottom w:val="0"/>
      <w:divBdr>
        <w:top w:val="none" w:sz="0" w:space="0" w:color="auto"/>
        <w:left w:val="none" w:sz="0" w:space="0" w:color="auto"/>
        <w:bottom w:val="none" w:sz="0" w:space="0" w:color="auto"/>
        <w:right w:val="none" w:sz="0" w:space="0" w:color="auto"/>
      </w:divBdr>
    </w:div>
    <w:div w:id="506166491">
      <w:bodyDiv w:val="1"/>
      <w:marLeft w:val="0"/>
      <w:marRight w:val="0"/>
      <w:marTop w:val="0"/>
      <w:marBottom w:val="0"/>
      <w:divBdr>
        <w:top w:val="none" w:sz="0" w:space="0" w:color="auto"/>
        <w:left w:val="none" w:sz="0" w:space="0" w:color="auto"/>
        <w:bottom w:val="none" w:sz="0" w:space="0" w:color="auto"/>
        <w:right w:val="none" w:sz="0" w:space="0" w:color="auto"/>
      </w:divBdr>
    </w:div>
    <w:div w:id="506941947">
      <w:bodyDiv w:val="1"/>
      <w:marLeft w:val="0"/>
      <w:marRight w:val="0"/>
      <w:marTop w:val="0"/>
      <w:marBottom w:val="0"/>
      <w:divBdr>
        <w:top w:val="none" w:sz="0" w:space="0" w:color="auto"/>
        <w:left w:val="none" w:sz="0" w:space="0" w:color="auto"/>
        <w:bottom w:val="none" w:sz="0" w:space="0" w:color="auto"/>
        <w:right w:val="none" w:sz="0" w:space="0" w:color="auto"/>
      </w:divBdr>
    </w:div>
    <w:div w:id="507067098">
      <w:bodyDiv w:val="1"/>
      <w:marLeft w:val="0"/>
      <w:marRight w:val="0"/>
      <w:marTop w:val="0"/>
      <w:marBottom w:val="0"/>
      <w:divBdr>
        <w:top w:val="none" w:sz="0" w:space="0" w:color="auto"/>
        <w:left w:val="none" w:sz="0" w:space="0" w:color="auto"/>
        <w:bottom w:val="none" w:sz="0" w:space="0" w:color="auto"/>
        <w:right w:val="none" w:sz="0" w:space="0" w:color="auto"/>
      </w:divBdr>
    </w:div>
    <w:div w:id="507330697">
      <w:bodyDiv w:val="1"/>
      <w:marLeft w:val="0"/>
      <w:marRight w:val="0"/>
      <w:marTop w:val="0"/>
      <w:marBottom w:val="0"/>
      <w:divBdr>
        <w:top w:val="none" w:sz="0" w:space="0" w:color="auto"/>
        <w:left w:val="none" w:sz="0" w:space="0" w:color="auto"/>
        <w:bottom w:val="none" w:sz="0" w:space="0" w:color="auto"/>
        <w:right w:val="none" w:sz="0" w:space="0" w:color="auto"/>
      </w:divBdr>
    </w:div>
    <w:div w:id="507838880">
      <w:bodyDiv w:val="1"/>
      <w:marLeft w:val="0"/>
      <w:marRight w:val="0"/>
      <w:marTop w:val="0"/>
      <w:marBottom w:val="0"/>
      <w:divBdr>
        <w:top w:val="none" w:sz="0" w:space="0" w:color="auto"/>
        <w:left w:val="none" w:sz="0" w:space="0" w:color="auto"/>
        <w:bottom w:val="none" w:sz="0" w:space="0" w:color="auto"/>
        <w:right w:val="none" w:sz="0" w:space="0" w:color="auto"/>
      </w:divBdr>
    </w:div>
    <w:div w:id="507911274">
      <w:bodyDiv w:val="1"/>
      <w:marLeft w:val="0"/>
      <w:marRight w:val="0"/>
      <w:marTop w:val="0"/>
      <w:marBottom w:val="0"/>
      <w:divBdr>
        <w:top w:val="none" w:sz="0" w:space="0" w:color="auto"/>
        <w:left w:val="none" w:sz="0" w:space="0" w:color="auto"/>
        <w:bottom w:val="none" w:sz="0" w:space="0" w:color="auto"/>
        <w:right w:val="none" w:sz="0" w:space="0" w:color="auto"/>
      </w:divBdr>
    </w:div>
    <w:div w:id="508521618">
      <w:bodyDiv w:val="1"/>
      <w:marLeft w:val="0"/>
      <w:marRight w:val="0"/>
      <w:marTop w:val="0"/>
      <w:marBottom w:val="0"/>
      <w:divBdr>
        <w:top w:val="none" w:sz="0" w:space="0" w:color="auto"/>
        <w:left w:val="none" w:sz="0" w:space="0" w:color="auto"/>
        <w:bottom w:val="none" w:sz="0" w:space="0" w:color="auto"/>
        <w:right w:val="none" w:sz="0" w:space="0" w:color="auto"/>
      </w:divBdr>
    </w:div>
    <w:div w:id="508831183">
      <w:bodyDiv w:val="1"/>
      <w:marLeft w:val="0"/>
      <w:marRight w:val="0"/>
      <w:marTop w:val="0"/>
      <w:marBottom w:val="0"/>
      <w:divBdr>
        <w:top w:val="none" w:sz="0" w:space="0" w:color="auto"/>
        <w:left w:val="none" w:sz="0" w:space="0" w:color="auto"/>
        <w:bottom w:val="none" w:sz="0" w:space="0" w:color="auto"/>
        <w:right w:val="none" w:sz="0" w:space="0" w:color="auto"/>
      </w:divBdr>
    </w:div>
    <w:div w:id="510532224">
      <w:bodyDiv w:val="1"/>
      <w:marLeft w:val="0"/>
      <w:marRight w:val="0"/>
      <w:marTop w:val="0"/>
      <w:marBottom w:val="0"/>
      <w:divBdr>
        <w:top w:val="none" w:sz="0" w:space="0" w:color="auto"/>
        <w:left w:val="none" w:sz="0" w:space="0" w:color="auto"/>
        <w:bottom w:val="none" w:sz="0" w:space="0" w:color="auto"/>
        <w:right w:val="none" w:sz="0" w:space="0" w:color="auto"/>
      </w:divBdr>
    </w:div>
    <w:div w:id="510946465">
      <w:bodyDiv w:val="1"/>
      <w:marLeft w:val="0"/>
      <w:marRight w:val="0"/>
      <w:marTop w:val="0"/>
      <w:marBottom w:val="0"/>
      <w:divBdr>
        <w:top w:val="none" w:sz="0" w:space="0" w:color="auto"/>
        <w:left w:val="none" w:sz="0" w:space="0" w:color="auto"/>
        <w:bottom w:val="none" w:sz="0" w:space="0" w:color="auto"/>
        <w:right w:val="none" w:sz="0" w:space="0" w:color="auto"/>
      </w:divBdr>
    </w:div>
    <w:div w:id="511409098">
      <w:bodyDiv w:val="1"/>
      <w:marLeft w:val="0"/>
      <w:marRight w:val="0"/>
      <w:marTop w:val="0"/>
      <w:marBottom w:val="0"/>
      <w:divBdr>
        <w:top w:val="none" w:sz="0" w:space="0" w:color="auto"/>
        <w:left w:val="none" w:sz="0" w:space="0" w:color="auto"/>
        <w:bottom w:val="none" w:sz="0" w:space="0" w:color="auto"/>
        <w:right w:val="none" w:sz="0" w:space="0" w:color="auto"/>
      </w:divBdr>
    </w:div>
    <w:div w:id="511721083">
      <w:bodyDiv w:val="1"/>
      <w:marLeft w:val="0"/>
      <w:marRight w:val="0"/>
      <w:marTop w:val="0"/>
      <w:marBottom w:val="0"/>
      <w:divBdr>
        <w:top w:val="none" w:sz="0" w:space="0" w:color="auto"/>
        <w:left w:val="none" w:sz="0" w:space="0" w:color="auto"/>
        <w:bottom w:val="none" w:sz="0" w:space="0" w:color="auto"/>
        <w:right w:val="none" w:sz="0" w:space="0" w:color="auto"/>
      </w:divBdr>
    </w:div>
    <w:div w:id="512650832">
      <w:bodyDiv w:val="1"/>
      <w:marLeft w:val="0"/>
      <w:marRight w:val="0"/>
      <w:marTop w:val="0"/>
      <w:marBottom w:val="0"/>
      <w:divBdr>
        <w:top w:val="none" w:sz="0" w:space="0" w:color="auto"/>
        <w:left w:val="none" w:sz="0" w:space="0" w:color="auto"/>
        <w:bottom w:val="none" w:sz="0" w:space="0" w:color="auto"/>
        <w:right w:val="none" w:sz="0" w:space="0" w:color="auto"/>
      </w:divBdr>
    </w:div>
    <w:div w:id="512770695">
      <w:bodyDiv w:val="1"/>
      <w:marLeft w:val="0"/>
      <w:marRight w:val="0"/>
      <w:marTop w:val="0"/>
      <w:marBottom w:val="0"/>
      <w:divBdr>
        <w:top w:val="none" w:sz="0" w:space="0" w:color="auto"/>
        <w:left w:val="none" w:sz="0" w:space="0" w:color="auto"/>
        <w:bottom w:val="none" w:sz="0" w:space="0" w:color="auto"/>
        <w:right w:val="none" w:sz="0" w:space="0" w:color="auto"/>
      </w:divBdr>
    </w:div>
    <w:div w:id="512839645">
      <w:bodyDiv w:val="1"/>
      <w:marLeft w:val="0"/>
      <w:marRight w:val="0"/>
      <w:marTop w:val="0"/>
      <w:marBottom w:val="0"/>
      <w:divBdr>
        <w:top w:val="none" w:sz="0" w:space="0" w:color="auto"/>
        <w:left w:val="none" w:sz="0" w:space="0" w:color="auto"/>
        <w:bottom w:val="none" w:sz="0" w:space="0" w:color="auto"/>
        <w:right w:val="none" w:sz="0" w:space="0" w:color="auto"/>
      </w:divBdr>
    </w:div>
    <w:div w:id="513111554">
      <w:bodyDiv w:val="1"/>
      <w:marLeft w:val="0"/>
      <w:marRight w:val="0"/>
      <w:marTop w:val="0"/>
      <w:marBottom w:val="0"/>
      <w:divBdr>
        <w:top w:val="none" w:sz="0" w:space="0" w:color="auto"/>
        <w:left w:val="none" w:sz="0" w:space="0" w:color="auto"/>
        <w:bottom w:val="none" w:sz="0" w:space="0" w:color="auto"/>
        <w:right w:val="none" w:sz="0" w:space="0" w:color="auto"/>
      </w:divBdr>
    </w:div>
    <w:div w:id="513304752">
      <w:bodyDiv w:val="1"/>
      <w:marLeft w:val="0"/>
      <w:marRight w:val="0"/>
      <w:marTop w:val="0"/>
      <w:marBottom w:val="0"/>
      <w:divBdr>
        <w:top w:val="none" w:sz="0" w:space="0" w:color="auto"/>
        <w:left w:val="none" w:sz="0" w:space="0" w:color="auto"/>
        <w:bottom w:val="none" w:sz="0" w:space="0" w:color="auto"/>
        <w:right w:val="none" w:sz="0" w:space="0" w:color="auto"/>
      </w:divBdr>
    </w:div>
    <w:div w:id="513688816">
      <w:bodyDiv w:val="1"/>
      <w:marLeft w:val="0"/>
      <w:marRight w:val="0"/>
      <w:marTop w:val="0"/>
      <w:marBottom w:val="0"/>
      <w:divBdr>
        <w:top w:val="none" w:sz="0" w:space="0" w:color="auto"/>
        <w:left w:val="none" w:sz="0" w:space="0" w:color="auto"/>
        <w:bottom w:val="none" w:sz="0" w:space="0" w:color="auto"/>
        <w:right w:val="none" w:sz="0" w:space="0" w:color="auto"/>
      </w:divBdr>
    </w:div>
    <w:div w:id="513808188">
      <w:bodyDiv w:val="1"/>
      <w:marLeft w:val="0"/>
      <w:marRight w:val="0"/>
      <w:marTop w:val="0"/>
      <w:marBottom w:val="0"/>
      <w:divBdr>
        <w:top w:val="none" w:sz="0" w:space="0" w:color="auto"/>
        <w:left w:val="none" w:sz="0" w:space="0" w:color="auto"/>
        <w:bottom w:val="none" w:sz="0" w:space="0" w:color="auto"/>
        <w:right w:val="none" w:sz="0" w:space="0" w:color="auto"/>
      </w:divBdr>
    </w:div>
    <w:div w:id="514466899">
      <w:bodyDiv w:val="1"/>
      <w:marLeft w:val="0"/>
      <w:marRight w:val="0"/>
      <w:marTop w:val="0"/>
      <w:marBottom w:val="0"/>
      <w:divBdr>
        <w:top w:val="none" w:sz="0" w:space="0" w:color="auto"/>
        <w:left w:val="none" w:sz="0" w:space="0" w:color="auto"/>
        <w:bottom w:val="none" w:sz="0" w:space="0" w:color="auto"/>
        <w:right w:val="none" w:sz="0" w:space="0" w:color="auto"/>
      </w:divBdr>
    </w:div>
    <w:div w:id="515849176">
      <w:bodyDiv w:val="1"/>
      <w:marLeft w:val="0"/>
      <w:marRight w:val="0"/>
      <w:marTop w:val="0"/>
      <w:marBottom w:val="0"/>
      <w:divBdr>
        <w:top w:val="none" w:sz="0" w:space="0" w:color="auto"/>
        <w:left w:val="none" w:sz="0" w:space="0" w:color="auto"/>
        <w:bottom w:val="none" w:sz="0" w:space="0" w:color="auto"/>
        <w:right w:val="none" w:sz="0" w:space="0" w:color="auto"/>
      </w:divBdr>
    </w:div>
    <w:div w:id="515927989">
      <w:bodyDiv w:val="1"/>
      <w:marLeft w:val="0"/>
      <w:marRight w:val="0"/>
      <w:marTop w:val="0"/>
      <w:marBottom w:val="0"/>
      <w:divBdr>
        <w:top w:val="none" w:sz="0" w:space="0" w:color="auto"/>
        <w:left w:val="none" w:sz="0" w:space="0" w:color="auto"/>
        <w:bottom w:val="none" w:sz="0" w:space="0" w:color="auto"/>
        <w:right w:val="none" w:sz="0" w:space="0" w:color="auto"/>
      </w:divBdr>
    </w:div>
    <w:div w:id="516231244">
      <w:bodyDiv w:val="1"/>
      <w:marLeft w:val="0"/>
      <w:marRight w:val="0"/>
      <w:marTop w:val="0"/>
      <w:marBottom w:val="0"/>
      <w:divBdr>
        <w:top w:val="none" w:sz="0" w:space="0" w:color="auto"/>
        <w:left w:val="none" w:sz="0" w:space="0" w:color="auto"/>
        <w:bottom w:val="none" w:sz="0" w:space="0" w:color="auto"/>
        <w:right w:val="none" w:sz="0" w:space="0" w:color="auto"/>
      </w:divBdr>
    </w:div>
    <w:div w:id="516314788">
      <w:bodyDiv w:val="1"/>
      <w:marLeft w:val="0"/>
      <w:marRight w:val="0"/>
      <w:marTop w:val="0"/>
      <w:marBottom w:val="0"/>
      <w:divBdr>
        <w:top w:val="none" w:sz="0" w:space="0" w:color="auto"/>
        <w:left w:val="none" w:sz="0" w:space="0" w:color="auto"/>
        <w:bottom w:val="none" w:sz="0" w:space="0" w:color="auto"/>
        <w:right w:val="none" w:sz="0" w:space="0" w:color="auto"/>
      </w:divBdr>
    </w:div>
    <w:div w:id="516427946">
      <w:bodyDiv w:val="1"/>
      <w:marLeft w:val="0"/>
      <w:marRight w:val="0"/>
      <w:marTop w:val="0"/>
      <w:marBottom w:val="0"/>
      <w:divBdr>
        <w:top w:val="none" w:sz="0" w:space="0" w:color="auto"/>
        <w:left w:val="none" w:sz="0" w:space="0" w:color="auto"/>
        <w:bottom w:val="none" w:sz="0" w:space="0" w:color="auto"/>
        <w:right w:val="none" w:sz="0" w:space="0" w:color="auto"/>
      </w:divBdr>
    </w:div>
    <w:div w:id="517037191">
      <w:bodyDiv w:val="1"/>
      <w:marLeft w:val="0"/>
      <w:marRight w:val="0"/>
      <w:marTop w:val="0"/>
      <w:marBottom w:val="0"/>
      <w:divBdr>
        <w:top w:val="none" w:sz="0" w:space="0" w:color="auto"/>
        <w:left w:val="none" w:sz="0" w:space="0" w:color="auto"/>
        <w:bottom w:val="none" w:sz="0" w:space="0" w:color="auto"/>
        <w:right w:val="none" w:sz="0" w:space="0" w:color="auto"/>
      </w:divBdr>
    </w:div>
    <w:div w:id="517157150">
      <w:bodyDiv w:val="1"/>
      <w:marLeft w:val="0"/>
      <w:marRight w:val="0"/>
      <w:marTop w:val="0"/>
      <w:marBottom w:val="0"/>
      <w:divBdr>
        <w:top w:val="none" w:sz="0" w:space="0" w:color="auto"/>
        <w:left w:val="none" w:sz="0" w:space="0" w:color="auto"/>
        <w:bottom w:val="none" w:sz="0" w:space="0" w:color="auto"/>
        <w:right w:val="none" w:sz="0" w:space="0" w:color="auto"/>
      </w:divBdr>
    </w:div>
    <w:div w:id="517426514">
      <w:bodyDiv w:val="1"/>
      <w:marLeft w:val="0"/>
      <w:marRight w:val="0"/>
      <w:marTop w:val="0"/>
      <w:marBottom w:val="0"/>
      <w:divBdr>
        <w:top w:val="none" w:sz="0" w:space="0" w:color="auto"/>
        <w:left w:val="none" w:sz="0" w:space="0" w:color="auto"/>
        <w:bottom w:val="none" w:sz="0" w:space="0" w:color="auto"/>
        <w:right w:val="none" w:sz="0" w:space="0" w:color="auto"/>
      </w:divBdr>
    </w:div>
    <w:div w:id="518007950">
      <w:bodyDiv w:val="1"/>
      <w:marLeft w:val="0"/>
      <w:marRight w:val="0"/>
      <w:marTop w:val="0"/>
      <w:marBottom w:val="0"/>
      <w:divBdr>
        <w:top w:val="none" w:sz="0" w:space="0" w:color="auto"/>
        <w:left w:val="none" w:sz="0" w:space="0" w:color="auto"/>
        <w:bottom w:val="none" w:sz="0" w:space="0" w:color="auto"/>
        <w:right w:val="none" w:sz="0" w:space="0" w:color="auto"/>
      </w:divBdr>
    </w:div>
    <w:div w:id="518737823">
      <w:bodyDiv w:val="1"/>
      <w:marLeft w:val="0"/>
      <w:marRight w:val="0"/>
      <w:marTop w:val="0"/>
      <w:marBottom w:val="0"/>
      <w:divBdr>
        <w:top w:val="none" w:sz="0" w:space="0" w:color="auto"/>
        <w:left w:val="none" w:sz="0" w:space="0" w:color="auto"/>
        <w:bottom w:val="none" w:sz="0" w:space="0" w:color="auto"/>
        <w:right w:val="none" w:sz="0" w:space="0" w:color="auto"/>
      </w:divBdr>
    </w:div>
    <w:div w:id="519054650">
      <w:bodyDiv w:val="1"/>
      <w:marLeft w:val="0"/>
      <w:marRight w:val="0"/>
      <w:marTop w:val="0"/>
      <w:marBottom w:val="0"/>
      <w:divBdr>
        <w:top w:val="none" w:sz="0" w:space="0" w:color="auto"/>
        <w:left w:val="none" w:sz="0" w:space="0" w:color="auto"/>
        <w:bottom w:val="none" w:sz="0" w:space="0" w:color="auto"/>
        <w:right w:val="none" w:sz="0" w:space="0" w:color="auto"/>
      </w:divBdr>
    </w:div>
    <w:div w:id="519973974">
      <w:bodyDiv w:val="1"/>
      <w:marLeft w:val="0"/>
      <w:marRight w:val="0"/>
      <w:marTop w:val="0"/>
      <w:marBottom w:val="0"/>
      <w:divBdr>
        <w:top w:val="none" w:sz="0" w:space="0" w:color="auto"/>
        <w:left w:val="none" w:sz="0" w:space="0" w:color="auto"/>
        <w:bottom w:val="none" w:sz="0" w:space="0" w:color="auto"/>
        <w:right w:val="none" w:sz="0" w:space="0" w:color="auto"/>
      </w:divBdr>
    </w:div>
    <w:div w:id="521360393">
      <w:bodyDiv w:val="1"/>
      <w:marLeft w:val="0"/>
      <w:marRight w:val="0"/>
      <w:marTop w:val="0"/>
      <w:marBottom w:val="0"/>
      <w:divBdr>
        <w:top w:val="none" w:sz="0" w:space="0" w:color="auto"/>
        <w:left w:val="none" w:sz="0" w:space="0" w:color="auto"/>
        <w:bottom w:val="none" w:sz="0" w:space="0" w:color="auto"/>
        <w:right w:val="none" w:sz="0" w:space="0" w:color="auto"/>
      </w:divBdr>
    </w:div>
    <w:div w:id="521864950">
      <w:bodyDiv w:val="1"/>
      <w:marLeft w:val="0"/>
      <w:marRight w:val="0"/>
      <w:marTop w:val="0"/>
      <w:marBottom w:val="0"/>
      <w:divBdr>
        <w:top w:val="none" w:sz="0" w:space="0" w:color="auto"/>
        <w:left w:val="none" w:sz="0" w:space="0" w:color="auto"/>
        <w:bottom w:val="none" w:sz="0" w:space="0" w:color="auto"/>
        <w:right w:val="none" w:sz="0" w:space="0" w:color="auto"/>
      </w:divBdr>
    </w:div>
    <w:div w:id="521940370">
      <w:bodyDiv w:val="1"/>
      <w:marLeft w:val="0"/>
      <w:marRight w:val="0"/>
      <w:marTop w:val="0"/>
      <w:marBottom w:val="0"/>
      <w:divBdr>
        <w:top w:val="none" w:sz="0" w:space="0" w:color="auto"/>
        <w:left w:val="none" w:sz="0" w:space="0" w:color="auto"/>
        <w:bottom w:val="none" w:sz="0" w:space="0" w:color="auto"/>
        <w:right w:val="none" w:sz="0" w:space="0" w:color="auto"/>
      </w:divBdr>
    </w:div>
    <w:div w:id="522717300">
      <w:bodyDiv w:val="1"/>
      <w:marLeft w:val="0"/>
      <w:marRight w:val="0"/>
      <w:marTop w:val="0"/>
      <w:marBottom w:val="0"/>
      <w:divBdr>
        <w:top w:val="none" w:sz="0" w:space="0" w:color="auto"/>
        <w:left w:val="none" w:sz="0" w:space="0" w:color="auto"/>
        <w:bottom w:val="none" w:sz="0" w:space="0" w:color="auto"/>
        <w:right w:val="none" w:sz="0" w:space="0" w:color="auto"/>
      </w:divBdr>
    </w:div>
    <w:div w:id="523983668">
      <w:bodyDiv w:val="1"/>
      <w:marLeft w:val="0"/>
      <w:marRight w:val="0"/>
      <w:marTop w:val="0"/>
      <w:marBottom w:val="0"/>
      <w:divBdr>
        <w:top w:val="none" w:sz="0" w:space="0" w:color="auto"/>
        <w:left w:val="none" w:sz="0" w:space="0" w:color="auto"/>
        <w:bottom w:val="none" w:sz="0" w:space="0" w:color="auto"/>
        <w:right w:val="none" w:sz="0" w:space="0" w:color="auto"/>
      </w:divBdr>
    </w:div>
    <w:div w:id="524057075">
      <w:bodyDiv w:val="1"/>
      <w:marLeft w:val="0"/>
      <w:marRight w:val="0"/>
      <w:marTop w:val="0"/>
      <w:marBottom w:val="0"/>
      <w:divBdr>
        <w:top w:val="none" w:sz="0" w:space="0" w:color="auto"/>
        <w:left w:val="none" w:sz="0" w:space="0" w:color="auto"/>
        <w:bottom w:val="none" w:sz="0" w:space="0" w:color="auto"/>
        <w:right w:val="none" w:sz="0" w:space="0" w:color="auto"/>
      </w:divBdr>
    </w:div>
    <w:div w:id="525487903">
      <w:bodyDiv w:val="1"/>
      <w:marLeft w:val="0"/>
      <w:marRight w:val="0"/>
      <w:marTop w:val="0"/>
      <w:marBottom w:val="0"/>
      <w:divBdr>
        <w:top w:val="none" w:sz="0" w:space="0" w:color="auto"/>
        <w:left w:val="none" w:sz="0" w:space="0" w:color="auto"/>
        <w:bottom w:val="none" w:sz="0" w:space="0" w:color="auto"/>
        <w:right w:val="none" w:sz="0" w:space="0" w:color="auto"/>
      </w:divBdr>
    </w:div>
    <w:div w:id="525756700">
      <w:bodyDiv w:val="1"/>
      <w:marLeft w:val="0"/>
      <w:marRight w:val="0"/>
      <w:marTop w:val="0"/>
      <w:marBottom w:val="0"/>
      <w:divBdr>
        <w:top w:val="none" w:sz="0" w:space="0" w:color="auto"/>
        <w:left w:val="none" w:sz="0" w:space="0" w:color="auto"/>
        <w:bottom w:val="none" w:sz="0" w:space="0" w:color="auto"/>
        <w:right w:val="none" w:sz="0" w:space="0" w:color="auto"/>
      </w:divBdr>
    </w:div>
    <w:div w:id="526061718">
      <w:bodyDiv w:val="1"/>
      <w:marLeft w:val="0"/>
      <w:marRight w:val="0"/>
      <w:marTop w:val="0"/>
      <w:marBottom w:val="0"/>
      <w:divBdr>
        <w:top w:val="none" w:sz="0" w:space="0" w:color="auto"/>
        <w:left w:val="none" w:sz="0" w:space="0" w:color="auto"/>
        <w:bottom w:val="none" w:sz="0" w:space="0" w:color="auto"/>
        <w:right w:val="none" w:sz="0" w:space="0" w:color="auto"/>
      </w:divBdr>
    </w:div>
    <w:div w:id="527645916">
      <w:bodyDiv w:val="1"/>
      <w:marLeft w:val="0"/>
      <w:marRight w:val="0"/>
      <w:marTop w:val="0"/>
      <w:marBottom w:val="0"/>
      <w:divBdr>
        <w:top w:val="none" w:sz="0" w:space="0" w:color="auto"/>
        <w:left w:val="none" w:sz="0" w:space="0" w:color="auto"/>
        <w:bottom w:val="none" w:sz="0" w:space="0" w:color="auto"/>
        <w:right w:val="none" w:sz="0" w:space="0" w:color="auto"/>
      </w:divBdr>
    </w:div>
    <w:div w:id="528373246">
      <w:bodyDiv w:val="1"/>
      <w:marLeft w:val="0"/>
      <w:marRight w:val="0"/>
      <w:marTop w:val="0"/>
      <w:marBottom w:val="0"/>
      <w:divBdr>
        <w:top w:val="none" w:sz="0" w:space="0" w:color="auto"/>
        <w:left w:val="none" w:sz="0" w:space="0" w:color="auto"/>
        <w:bottom w:val="none" w:sz="0" w:space="0" w:color="auto"/>
        <w:right w:val="none" w:sz="0" w:space="0" w:color="auto"/>
      </w:divBdr>
    </w:div>
    <w:div w:id="528689021">
      <w:bodyDiv w:val="1"/>
      <w:marLeft w:val="0"/>
      <w:marRight w:val="0"/>
      <w:marTop w:val="0"/>
      <w:marBottom w:val="0"/>
      <w:divBdr>
        <w:top w:val="none" w:sz="0" w:space="0" w:color="auto"/>
        <w:left w:val="none" w:sz="0" w:space="0" w:color="auto"/>
        <w:bottom w:val="none" w:sz="0" w:space="0" w:color="auto"/>
        <w:right w:val="none" w:sz="0" w:space="0" w:color="auto"/>
      </w:divBdr>
    </w:div>
    <w:div w:id="528756756">
      <w:bodyDiv w:val="1"/>
      <w:marLeft w:val="0"/>
      <w:marRight w:val="0"/>
      <w:marTop w:val="0"/>
      <w:marBottom w:val="0"/>
      <w:divBdr>
        <w:top w:val="none" w:sz="0" w:space="0" w:color="auto"/>
        <w:left w:val="none" w:sz="0" w:space="0" w:color="auto"/>
        <w:bottom w:val="none" w:sz="0" w:space="0" w:color="auto"/>
        <w:right w:val="none" w:sz="0" w:space="0" w:color="auto"/>
      </w:divBdr>
    </w:div>
    <w:div w:id="529729596">
      <w:bodyDiv w:val="1"/>
      <w:marLeft w:val="0"/>
      <w:marRight w:val="0"/>
      <w:marTop w:val="0"/>
      <w:marBottom w:val="0"/>
      <w:divBdr>
        <w:top w:val="none" w:sz="0" w:space="0" w:color="auto"/>
        <w:left w:val="none" w:sz="0" w:space="0" w:color="auto"/>
        <w:bottom w:val="none" w:sz="0" w:space="0" w:color="auto"/>
        <w:right w:val="none" w:sz="0" w:space="0" w:color="auto"/>
      </w:divBdr>
    </w:div>
    <w:div w:id="529805226">
      <w:bodyDiv w:val="1"/>
      <w:marLeft w:val="0"/>
      <w:marRight w:val="0"/>
      <w:marTop w:val="0"/>
      <w:marBottom w:val="0"/>
      <w:divBdr>
        <w:top w:val="none" w:sz="0" w:space="0" w:color="auto"/>
        <w:left w:val="none" w:sz="0" w:space="0" w:color="auto"/>
        <w:bottom w:val="none" w:sz="0" w:space="0" w:color="auto"/>
        <w:right w:val="none" w:sz="0" w:space="0" w:color="auto"/>
      </w:divBdr>
    </w:div>
    <w:div w:id="530457833">
      <w:bodyDiv w:val="1"/>
      <w:marLeft w:val="0"/>
      <w:marRight w:val="0"/>
      <w:marTop w:val="0"/>
      <w:marBottom w:val="0"/>
      <w:divBdr>
        <w:top w:val="none" w:sz="0" w:space="0" w:color="auto"/>
        <w:left w:val="none" w:sz="0" w:space="0" w:color="auto"/>
        <w:bottom w:val="none" w:sz="0" w:space="0" w:color="auto"/>
        <w:right w:val="none" w:sz="0" w:space="0" w:color="auto"/>
      </w:divBdr>
    </w:div>
    <w:div w:id="532497028">
      <w:bodyDiv w:val="1"/>
      <w:marLeft w:val="0"/>
      <w:marRight w:val="0"/>
      <w:marTop w:val="0"/>
      <w:marBottom w:val="0"/>
      <w:divBdr>
        <w:top w:val="none" w:sz="0" w:space="0" w:color="auto"/>
        <w:left w:val="none" w:sz="0" w:space="0" w:color="auto"/>
        <w:bottom w:val="none" w:sz="0" w:space="0" w:color="auto"/>
        <w:right w:val="none" w:sz="0" w:space="0" w:color="auto"/>
      </w:divBdr>
    </w:div>
    <w:div w:id="532620869">
      <w:bodyDiv w:val="1"/>
      <w:marLeft w:val="0"/>
      <w:marRight w:val="0"/>
      <w:marTop w:val="0"/>
      <w:marBottom w:val="0"/>
      <w:divBdr>
        <w:top w:val="none" w:sz="0" w:space="0" w:color="auto"/>
        <w:left w:val="none" w:sz="0" w:space="0" w:color="auto"/>
        <w:bottom w:val="none" w:sz="0" w:space="0" w:color="auto"/>
        <w:right w:val="none" w:sz="0" w:space="0" w:color="auto"/>
      </w:divBdr>
    </w:div>
    <w:div w:id="533076087">
      <w:bodyDiv w:val="1"/>
      <w:marLeft w:val="0"/>
      <w:marRight w:val="0"/>
      <w:marTop w:val="0"/>
      <w:marBottom w:val="0"/>
      <w:divBdr>
        <w:top w:val="none" w:sz="0" w:space="0" w:color="auto"/>
        <w:left w:val="none" w:sz="0" w:space="0" w:color="auto"/>
        <w:bottom w:val="none" w:sz="0" w:space="0" w:color="auto"/>
        <w:right w:val="none" w:sz="0" w:space="0" w:color="auto"/>
      </w:divBdr>
    </w:div>
    <w:div w:id="533691488">
      <w:bodyDiv w:val="1"/>
      <w:marLeft w:val="0"/>
      <w:marRight w:val="0"/>
      <w:marTop w:val="0"/>
      <w:marBottom w:val="0"/>
      <w:divBdr>
        <w:top w:val="none" w:sz="0" w:space="0" w:color="auto"/>
        <w:left w:val="none" w:sz="0" w:space="0" w:color="auto"/>
        <w:bottom w:val="none" w:sz="0" w:space="0" w:color="auto"/>
        <w:right w:val="none" w:sz="0" w:space="0" w:color="auto"/>
      </w:divBdr>
    </w:div>
    <w:div w:id="534001302">
      <w:bodyDiv w:val="1"/>
      <w:marLeft w:val="0"/>
      <w:marRight w:val="0"/>
      <w:marTop w:val="0"/>
      <w:marBottom w:val="0"/>
      <w:divBdr>
        <w:top w:val="none" w:sz="0" w:space="0" w:color="auto"/>
        <w:left w:val="none" w:sz="0" w:space="0" w:color="auto"/>
        <w:bottom w:val="none" w:sz="0" w:space="0" w:color="auto"/>
        <w:right w:val="none" w:sz="0" w:space="0" w:color="auto"/>
      </w:divBdr>
    </w:div>
    <w:div w:id="534083515">
      <w:bodyDiv w:val="1"/>
      <w:marLeft w:val="0"/>
      <w:marRight w:val="0"/>
      <w:marTop w:val="0"/>
      <w:marBottom w:val="0"/>
      <w:divBdr>
        <w:top w:val="none" w:sz="0" w:space="0" w:color="auto"/>
        <w:left w:val="none" w:sz="0" w:space="0" w:color="auto"/>
        <w:bottom w:val="none" w:sz="0" w:space="0" w:color="auto"/>
        <w:right w:val="none" w:sz="0" w:space="0" w:color="auto"/>
      </w:divBdr>
    </w:div>
    <w:div w:id="534468229">
      <w:bodyDiv w:val="1"/>
      <w:marLeft w:val="0"/>
      <w:marRight w:val="0"/>
      <w:marTop w:val="0"/>
      <w:marBottom w:val="0"/>
      <w:divBdr>
        <w:top w:val="none" w:sz="0" w:space="0" w:color="auto"/>
        <w:left w:val="none" w:sz="0" w:space="0" w:color="auto"/>
        <w:bottom w:val="none" w:sz="0" w:space="0" w:color="auto"/>
        <w:right w:val="none" w:sz="0" w:space="0" w:color="auto"/>
      </w:divBdr>
    </w:div>
    <w:div w:id="535460117">
      <w:bodyDiv w:val="1"/>
      <w:marLeft w:val="0"/>
      <w:marRight w:val="0"/>
      <w:marTop w:val="0"/>
      <w:marBottom w:val="0"/>
      <w:divBdr>
        <w:top w:val="none" w:sz="0" w:space="0" w:color="auto"/>
        <w:left w:val="none" w:sz="0" w:space="0" w:color="auto"/>
        <w:bottom w:val="none" w:sz="0" w:space="0" w:color="auto"/>
        <w:right w:val="none" w:sz="0" w:space="0" w:color="auto"/>
      </w:divBdr>
    </w:div>
    <w:div w:id="538248115">
      <w:bodyDiv w:val="1"/>
      <w:marLeft w:val="0"/>
      <w:marRight w:val="0"/>
      <w:marTop w:val="0"/>
      <w:marBottom w:val="0"/>
      <w:divBdr>
        <w:top w:val="none" w:sz="0" w:space="0" w:color="auto"/>
        <w:left w:val="none" w:sz="0" w:space="0" w:color="auto"/>
        <w:bottom w:val="none" w:sz="0" w:space="0" w:color="auto"/>
        <w:right w:val="none" w:sz="0" w:space="0" w:color="auto"/>
      </w:divBdr>
    </w:div>
    <w:div w:id="538401789">
      <w:bodyDiv w:val="1"/>
      <w:marLeft w:val="0"/>
      <w:marRight w:val="0"/>
      <w:marTop w:val="0"/>
      <w:marBottom w:val="0"/>
      <w:divBdr>
        <w:top w:val="none" w:sz="0" w:space="0" w:color="auto"/>
        <w:left w:val="none" w:sz="0" w:space="0" w:color="auto"/>
        <w:bottom w:val="none" w:sz="0" w:space="0" w:color="auto"/>
        <w:right w:val="none" w:sz="0" w:space="0" w:color="auto"/>
      </w:divBdr>
    </w:div>
    <w:div w:id="539708701">
      <w:bodyDiv w:val="1"/>
      <w:marLeft w:val="0"/>
      <w:marRight w:val="0"/>
      <w:marTop w:val="0"/>
      <w:marBottom w:val="0"/>
      <w:divBdr>
        <w:top w:val="none" w:sz="0" w:space="0" w:color="auto"/>
        <w:left w:val="none" w:sz="0" w:space="0" w:color="auto"/>
        <w:bottom w:val="none" w:sz="0" w:space="0" w:color="auto"/>
        <w:right w:val="none" w:sz="0" w:space="0" w:color="auto"/>
      </w:divBdr>
    </w:div>
    <w:div w:id="540558528">
      <w:bodyDiv w:val="1"/>
      <w:marLeft w:val="0"/>
      <w:marRight w:val="0"/>
      <w:marTop w:val="0"/>
      <w:marBottom w:val="0"/>
      <w:divBdr>
        <w:top w:val="none" w:sz="0" w:space="0" w:color="auto"/>
        <w:left w:val="none" w:sz="0" w:space="0" w:color="auto"/>
        <w:bottom w:val="none" w:sz="0" w:space="0" w:color="auto"/>
        <w:right w:val="none" w:sz="0" w:space="0" w:color="auto"/>
      </w:divBdr>
    </w:div>
    <w:div w:id="541329392">
      <w:bodyDiv w:val="1"/>
      <w:marLeft w:val="0"/>
      <w:marRight w:val="0"/>
      <w:marTop w:val="0"/>
      <w:marBottom w:val="0"/>
      <w:divBdr>
        <w:top w:val="none" w:sz="0" w:space="0" w:color="auto"/>
        <w:left w:val="none" w:sz="0" w:space="0" w:color="auto"/>
        <w:bottom w:val="none" w:sz="0" w:space="0" w:color="auto"/>
        <w:right w:val="none" w:sz="0" w:space="0" w:color="auto"/>
      </w:divBdr>
    </w:div>
    <w:div w:id="542669953">
      <w:bodyDiv w:val="1"/>
      <w:marLeft w:val="0"/>
      <w:marRight w:val="0"/>
      <w:marTop w:val="0"/>
      <w:marBottom w:val="0"/>
      <w:divBdr>
        <w:top w:val="none" w:sz="0" w:space="0" w:color="auto"/>
        <w:left w:val="none" w:sz="0" w:space="0" w:color="auto"/>
        <w:bottom w:val="none" w:sz="0" w:space="0" w:color="auto"/>
        <w:right w:val="none" w:sz="0" w:space="0" w:color="auto"/>
      </w:divBdr>
    </w:div>
    <w:div w:id="543173125">
      <w:bodyDiv w:val="1"/>
      <w:marLeft w:val="0"/>
      <w:marRight w:val="0"/>
      <w:marTop w:val="0"/>
      <w:marBottom w:val="0"/>
      <w:divBdr>
        <w:top w:val="none" w:sz="0" w:space="0" w:color="auto"/>
        <w:left w:val="none" w:sz="0" w:space="0" w:color="auto"/>
        <w:bottom w:val="none" w:sz="0" w:space="0" w:color="auto"/>
        <w:right w:val="none" w:sz="0" w:space="0" w:color="auto"/>
      </w:divBdr>
    </w:div>
    <w:div w:id="543324929">
      <w:bodyDiv w:val="1"/>
      <w:marLeft w:val="0"/>
      <w:marRight w:val="0"/>
      <w:marTop w:val="0"/>
      <w:marBottom w:val="0"/>
      <w:divBdr>
        <w:top w:val="none" w:sz="0" w:space="0" w:color="auto"/>
        <w:left w:val="none" w:sz="0" w:space="0" w:color="auto"/>
        <w:bottom w:val="none" w:sz="0" w:space="0" w:color="auto"/>
        <w:right w:val="none" w:sz="0" w:space="0" w:color="auto"/>
      </w:divBdr>
    </w:div>
    <w:div w:id="543446077">
      <w:bodyDiv w:val="1"/>
      <w:marLeft w:val="0"/>
      <w:marRight w:val="0"/>
      <w:marTop w:val="0"/>
      <w:marBottom w:val="0"/>
      <w:divBdr>
        <w:top w:val="none" w:sz="0" w:space="0" w:color="auto"/>
        <w:left w:val="none" w:sz="0" w:space="0" w:color="auto"/>
        <w:bottom w:val="none" w:sz="0" w:space="0" w:color="auto"/>
        <w:right w:val="none" w:sz="0" w:space="0" w:color="auto"/>
      </w:divBdr>
    </w:div>
    <w:div w:id="543907652">
      <w:bodyDiv w:val="1"/>
      <w:marLeft w:val="0"/>
      <w:marRight w:val="0"/>
      <w:marTop w:val="0"/>
      <w:marBottom w:val="0"/>
      <w:divBdr>
        <w:top w:val="none" w:sz="0" w:space="0" w:color="auto"/>
        <w:left w:val="none" w:sz="0" w:space="0" w:color="auto"/>
        <w:bottom w:val="none" w:sz="0" w:space="0" w:color="auto"/>
        <w:right w:val="none" w:sz="0" w:space="0" w:color="auto"/>
      </w:divBdr>
    </w:div>
    <w:div w:id="544147045">
      <w:bodyDiv w:val="1"/>
      <w:marLeft w:val="0"/>
      <w:marRight w:val="0"/>
      <w:marTop w:val="0"/>
      <w:marBottom w:val="0"/>
      <w:divBdr>
        <w:top w:val="none" w:sz="0" w:space="0" w:color="auto"/>
        <w:left w:val="none" w:sz="0" w:space="0" w:color="auto"/>
        <w:bottom w:val="none" w:sz="0" w:space="0" w:color="auto"/>
        <w:right w:val="none" w:sz="0" w:space="0" w:color="auto"/>
      </w:divBdr>
    </w:div>
    <w:div w:id="546530683">
      <w:bodyDiv w:val="1"/>
      <w:marLeft w:val="0"/>
      <w:marRight w:val="0"/>
      <w:marTop w:val="0"/>
      <w:marBottom w:val="0"/>
      <w:divBdr>
        <w:top w:val="none" w:sz="0" w:space="0" w:color="auto"/>
        <w:left w:val="none" w:sz="0" w:space="0" w:color="auto"/>
        <w:bottom w:val="none" w:sz="0" w:space="0" w:color="auto"/>
        <w:right w:val="none" w:sz="0" w:space="0" w:color="auto"/>
      </w:divBdr>
    </w:div>
    <w:div w:id="547032226">
      <w:bodyDiv w:val="1"/>
      <w:marLeft w:val="0"/>
      <w:marRight w:val="0"/>
      <w:marTop w:val="0"/>
      <w:marBottom w:val="0"/>
      <w:divBdr>
        <w:top w:val="none" w:sz="0" w:space="0" w:color="auto"/>
        <w:left w:val="none" w:sz="0" w:space="0" w:color="auto"/>
        <w:bottom w:val="none" w:sz="0" w:space="0" w:color="auto"/>
        <w:right w:val="none" w:sz="0" w:space="0" w:color="auto"/>
      </w:divBdr>
    </w:div>
    <w:div w:id="547766477">
      <w:bodyDiv w:val="1"/>
      <w:marLeft w:val="0"/>
      <w:marRight w:val="0"/>
      <w:marTop w:val="0"/>
      <w:marBottom w:val="0"/>
      <w:divBdr>
        <w:top w:val="none" w:sz="0" w:space="0" w:color="auto"/>
        <w:left w:val="none" w:sz="0" w:space="0" w:color="auto"/>
        <w:bottom w:val="none" w:sz="0" w:space="0" w:color="auto"/>
        <w:right w:val="none" w:sz="0" w:space="0" w:color="auto"/>
      </w:divBdr>
    </w:div>
    <w:div w:id="548493052">
      <w:bodyDiv w:val="1"/>
      <w:marLeft w:val="0"/>
      <w:marRight w:val="0"/>
      <w:marTop w:val="0"/>
      <w:marBottom w:val="0"/>
      <w:divBdr>
        <w:top w:val="none" w:sz="0" w:space="0" w:color="auto"/>
        <w:left w:val="none" w:sz="0" w:space="0" w:color="auto"/>
        <w:bottom w:val="none" w:sz="0" w:space="0" w:color="auto"/>
        <w:right w:val="none" w:sz="0" w:space="0" w:color="auto"/>
      </w:divBdr>
    </w:div>
    <w:div w:id="548612923">
      <w:bodyDiv w:val="1"/>
      <w:marLeft w:val="0"/>
      <w:marRight w:val="0"/>
      <w:marTop w:val="0"/>
      <w:marBottom w:val="0"/>
      <w:divBdr>
        <w:top w:val="none" w:sz="0" w:space="0" w:color="auto"/>
        <w:left w:val="none" w:sz="0" w:space="0" w:color="auto"/>
        <w:bottom w:val="none" w:sz="0" w:space="0" w:color="auto"/>
        <w:right w:val="none" w:sz="0" w:space="0" w:color="auto"/>
      </w:divBdr>
    </w:div>
    <w:div w:id="549461261">
      <w:bodyDiv w:val="1"/>
      <w:marLeft w:val="0"/>
      <w:marRight w:val="0"/>
      <w:marTop w:val="0"/>
      <w:marBottom w:val="0"/>
      <w:divBdr>
        <w:top w:val="none" w:sz="0" w:space="0" w:color="auto"/>
        <w:left w:val="none" w:sz="0" w:space="0" w:color="auto"/>
        <w:bottom w:val="none" w:sz="0" w:space="0" w:color="auto"/>
        <w:right w:val="none" w:sz="0" w:space="0" w:color="auto"/>
      </w:divBdr>
    </w:div>
    <w:div w:id="550845340">
      <w:bodyDiv w:val="1"/>
      <w:marLeft w:val="0"/>
      <w:marRight w:val="0"/>
      <w:marTop w:val="0"/>
      <w:marBottom w:val="0"/>
      <w:divBdr>
        <w:top w:val="none" w:sz="0" w:space="0" w:color="auto"/>
        <w:left w:val="none" w:sz="0" w:space="0" w:color="auto"/>
        <w:bottom w:val="none" w:sz="0" w:space="0" w:color="auto"/>
        <w:right w:val="none" w:sz="0" w:space="0" w:color="auto"/>
      </w:divBdr>
    </w:div>
    <w:div w:id="551889884">
      <w:bodyDiv w:val="1"/>
      <w:marLeft w:val="0"/>
      <w:marRight w:val="0"/>
      <w:marTop w:val="0"/>
      <w:marBottom w:val="0"/>
      <w:divBdr>
        <w:top w:val="none" w:sz="0" w:space="0" w:color="auto"/>
        <w:left w:val="none" w:sz="0" w:space="0" w:color="auto"/>
        <w:bottom w:val="none" w:sz="0" w:space="0" w:color="auto"/>
        <w:right w:val="none" w:sz="0" w:space="0" w:color="auto"/>
      </w:divBdr>
    </w:div>
    <w:div w:id="552624153">
      <w:bodyDiv w:val="1"/>
      <w:marLeft w:val="0"/>
      <w:marRight w:val="0"/>
      <w:marTop w:val="0"/>
      <w:marBottom w:val="0"/>
      <w:divBdr>
        <w:top w:val="none" w:sz="0" w:space="0" w:color="auto"/>
        <w:left w:val="none" w:sz="0" w:space="0" w:color="auto"/>
        <w:bottom w:val="none" w:sz="0" w:space="0" w:color="auto"/>
        <w:right w:val="none" w:sz="0" w:space="0" w:color="auto"/>
      </w:divBdr>
    </w:div>
    <w:div w:id="553153305">
      <w:bodyDiv w:val="1"/>
      <w:marLeft w:val="0"/>
      <w:marRight w:val="0"/>
      <w:marTop w:val="0"/>
      <w:marBottom w:val="0"/>
      <w:divBdr>
        <w:top w:val="none" w:sz="0" w:space="0" w:color="auto"/>
        <w:left w:val="none" w:sz="0" w:space="0" w:color="auto"/>
        <w:bottom w:val="none" w:sz="0" w:space="0" w:color="auto"/>
        <w:right w:val="none" w:sz="0" w:space="0" w:color="auto"/>
      </w:divBdr>
    </w:div>
    <w:div w:id="553471566">
      <w:bodyDiv w:val="1"/>
      <w:marLeft w:val="0"/>
      <w:marRight w:val="0"/>
      <w:marTop w:val="0"/>
      <w:marBottom w:val="0"/>
      <w:divBdr>
        <w:top w:val="none" w:sz="0" w:space="0" w:color="auto"/>
        <w:left w:val="none" w:sz="0" w:space="0" w:color="auto"/>
        <w:bottom w:val="none" w:sz="0" w:space="0" w:color="auto"/>
        <w:right w:val="none" w:sz="0" w:space="0" w:color="auto"/>
      </w:divBdr>
    </w:div>
    <w:div w:id="556087378">
      <w:bodyDiv w:val="1"/>
      <w:marLeft w:val="0"/>
      <w:marRight w:val="0"/>
      <w:marTop w:val="0"/>
      <w:marBottom w:val="0"/>
      <w:divBdr>
        <w:top w:val="none" w:sz="0" w:space="0" w:color="auto"/>
        <w:left w:val="none" w:sz="0" w:space="0" w:color="auto"/>
        <w:bottom w:val="none" w:sz="0" w:space="0" w:color="auto"/>
        <w:right w:val="none" w:sz="0" w:space="0" w:color="auto"/>
      </w:divBdr>
    </w:div>
    <w:div w:id="556622862">
      <w:bodyDiv w:val="1"/>
      <w:marLeft w:val="0"/>
      <w:marRight w:val="0"/>
      <w:marTop w:val="0"/>
      <w:marBottom w:val="0"/>
      <w:divBdr>
        <w:top w:val="none" w:sz="0" w:space="0" w:color="auto"/>
        <w:left w:val="none" w:sz="0" w:space="0" w:color="auto"/>
        <w:bottom w:val="none" w:sz="0" w:space="0" w:color="auto"/>
        <w:right w:val="none" w:sz="0" w:space="0" w:color="auto"/>
      </w:divBdr>
    </w:div>
    <w:div w:id="556666160">
      <w:bodyDiv w:val="1"/>
      <w:marLeft w:val="0"/>
      <w:marRight w:val="0"/>
      <w:marTop w:val="0"/>
      <w:marBottom w:val="0"/>
      <w:divBdr>
        <w:top w:val="none" w:sz="0" w:space="0" w:color="auto"/>
        <w:left w:val="none" w:sz="0" w:space="0" w:color="auto"/>
        <w:bottom w:val="none" w:sz="0" w:space="0" w:color="auto"/>
        <w:right w:val="none" w:sz="0" w:space="0" w:color="auto"/>
      </w:divBdr>
    </w:div>
    <w:div w:id="557011776">
      <w:bodyDiv w:val="1"/>
      <w:marLeft w:val="0"/>
      <w:marRight w:val="0"/>
      <w:marTop w:val="0"/>
      <w:marBottom w:val="0"/>
      <w:divBdr>
        <w:top w:val="none" w:sz="0" w:space="0" w:color="auto"/>
        <w:left w:val="none" w:sz="0" w:space="0" w:color="auto"/>
        <w:bottom w:val="none" w:sz="0" w:space="0" w:color="auto"/>
        <w:right w:val="none" w:sz="0" w:space="0" w:color="auto"/>
      </w:divBdr>
    </w:div>
    <w:div w:id="557713052">
      <w:bodyDiv w:val="1"/>
      <w:marLeft w:val="0"/>
      <w:marRight w:val="0"/>
      <w:marTop w:val="0"/>
      <w:marBottom w:val="0"/>
      <w:divBdr>
        <w:top w:val="none" w:sz="0" w:space="0" w:color="auto"/>
        <w:left w:val="none" w:sz="0" w:space="0" w:color="auto"/>
        <w:bottom w:val="none" w:sz="0" w:space="0" w:color="auto"/>
        <w:right w:val="none" w:sz="0" w:space="0" w:color="auto"/>
      </w:divBdr>
    </w:div>
    <w:div w:id="558630871">
      <w:bodyDiv w:val="1"/>
      <w:marLeft w:val="0"/>
      <w:marRight w:val="0"/>
      <w:marTop w:val="0"/>
      <w:marBottom w:val="0"/>
      <w:divBdr>
        <w:top w:val="none" w:sz="0" w:space="0" w:color="auto"/>
        <w:left w:val="none" w:sz="0" w:space="0" w:color="auto"/>
        <w:bottom w:val="none" w:sz="0" w:space="0" w:color="auto"/>
        <w:right w:val="none" w:sz="0" w:space="0" w:color="auto"/>
      </w:divBdr>
    </w:div>
    <w:div w:id="559440725">
      <w:bodyDiv w:val="1"/>
      <w:marLeft w:val="0"/>
      <w:marRight w:val="0"/>
      <w:marTop w:val="0"/>
      <w:marBottom w:val="0"/>
      <w:divBdr>
        <w:top w:val="none" w:sz="0" w:space="0" w:color="auto"/>
        <w:left w:val="none" w:sz="0" w:space="0" w:color="auto"/>
        <w:bottom w:val="none" w:sz="0" w:space="0" w:color="auto"/>
        <w:right w:val="none" w:sz="0" w:space="0" w:color="auto"/>
      </w:divBdr>
    </w:div>
    <w:div w:id="560600613">
      <w:bodyDiv w:val="1"/>
      <w:marLeft w:val="0"/>
      <w:marRight w:val="0"/>
      <w:marTop w:val="0"/>
      <w:marBottom w:val="0"/>
      <w:divBdr>
        <w:top w:val="none" w:sz="0" w:space="0" w:color="auto"/>
        <w:left w:val="none" w:sz="0" w:space="0" w:color="auto"/>
        <w:bottom w:val="none" w:sz="0" w:space="0" w:color="auto"/>
        <w:right w:val="none" w:sz="0" w:space="0" w:color="auto"/>
      </w:divBdr>
    </w:div>
    <w:div w:id="560675270">
      <w:bodyDiv w:val="1"/>
      <w:marLeft w:val="0"/>
      <w:marRight w:val="0"/>
      <w:marTop w:val="0"/>
      <w:marBottom w:val="0"/>
      <w:divBdr>
        <w:top w:val="none" w:sz="0" w:space="0" w:color="auto"/>
        <w:left w:val="none" w:sz="0" w:space="0" w:color="auto"/>
        <w:bottom w:val="none" w:sz="0" w:space="0" w:color="auto"/>
        <w:right w:val="none" w:sz="0" w:space="0" w:color="auto"/>
      </w:divBdr>
    </w:div>
    <w:div w:id="562104628">
      <w:bodyDiv w:val="1"/>
      <w:marLeft w:val="0"/>
      <w:marRight w:val="0"/>
      <w:marTop w:val="0"/>
      <w:marBottom w:val="0"/>
      <w:divBdr>
        <w:top w:val="none" w:sz="0" w:space="0" w:color="auto"/>
        <w:left w:val="none" w:sz="0" w:space="0" w:color="auto"/>
        <w:bottom w:val="none" w:sz="0" w:space="0" w:color="auto"/>
        <w:right w:val="none" w:sz="0" w:space="0" w:color="auto"/>
      </w:divBdr>
    </w:div>
    <w:div w:id="562184633">
      <w:bodyDiv w:val="1"/>
      <w:marLeft w:val="0"/>
      <w:marRight w:val="0"/>
      <w:marTop w:val="0"/>
      <w:marBottom w:val="0"/>
      <w:divBdr>
        <w:top w:val="none" w:sz="0" w:space="0" w:color="auto"/>
        <w:left w:val="none" w:sz="0" w:space="0" w:color="auto"/>
        <w:bottom w:val="none" w:sz="0" w:space="0" w:color="auto"/>
        <w:right w:val="none" w:sz="0" w:space="0" w:color="auto"/>
      </w:divBdr>
    </w:div>
    <w:div w:id="562644963">
      <w:bodyDiv w:val="1"/>
      <w:marLeft w:val="0"/>
      <w:marRight w:val="0"/>
      <w:marTop w:val="0"/>
      <w:marBottom w:val="0"/>
      <w:divBdr>
        <w:top w:val="none" w:sz="0" w:space="0" w:color="auto"/>
        <w:left w:val="none" w:sz="0" w:space="0" w:color="auto"/>
        <w:bottom w:val="none" w:sz="0" w:space="0" w:color="auto"/>
        <w:right w:val="none" w:sz="0" w:space="0" w:color="auto"/>
      </w:divBdr>
    </w:div>
    <w:div w:id="563679288">
      <w:bodyDiv w:val="1"/>
      <w:marLeft w:val="0"/>
      <w:marRight w:val="0"/>
      <w:marTop w:val="0"/>
      <w:marBottom w:val="0"/>
      <w:divBdr>
        <w:top w:val="none" w:sz="0" w:space="0" w:color="auto"/>
        <w:left w:val="none" w:sz="0" w:space="0" w:color="auto"/>
        <w:bottom w:val="none" w:sz="0" w:space="0" w:color="auto"/>
        <w:right w:val="none" w:sz="0" w:space="0" w:color="auto"/>
      </w:divBdr>
    </w:div>
    <w:div w:id="563683305">
      <w:bodyDiv w:val="1"/>
      <w:marLeft w:val="0"/>
      <w:marRight w:val="0"/>
      <w:marTop w:val="0"/>
      <w:marBottom w:val="0"/>
      <w:divBdr>
        <w:top w:val="none" w:sz="0" w:space="0" w:color="auto"/>
        <w:left w:val="none" w:sz="0" w:space="0" w:color="auto"/>
        <w:bottom w:val="none" w:sz="0" w:space="0" w:color="auto"/>
        <w:right w:val="none" w:sz="0" w:space="0" w:color="auto"/>
      </w:divBdr>
    </w:div>
    <w:div w:id="563875104">
      <w:bodyDiv w:val="1"/>
      <w:marLeft w:val="0"/>
      <w:marRight w:val="0"/>
      <w:marTop w:val="0"/>
      <w:marBottom w:val="0"/>
      <w:divBdr>
        <w:top w:val="none" w:sz="0" w:space="0" w:color="auto"/>
        <w:left w:val="none" w:sz="0" w:space="0" w:color="auto"/>
        <w:bottom w:val="none" w:sz="0" w:space="0" w:color="auto"/>
        <w:right w:val="none" w:sz="0" w:space="0" w:color="auto"/>
      </w:divBdr>
    </w:div>
    <w:div w:id="565535693">
      <w:bodyDiv w:val="1"/>
      <w:marLeft w:val="0"/>
      <w:marRight w:val="0"/>
      <w:marTop w:val="0"/>
      <w:marBottom w:val="0"/>
      <w:divBdr>
        <w:top w:val="none" w:sz="0" w:space="0" w:color="auto"/>
        <w:left w:val="none" w:sz="0" w:space="0" w:color="auto"/>
        <w:bottom w:val="none" w:sz="0" w:space="0" w:color="auto"/>
        <w:right w:val="none" w:sz="0" w:space="0" w:color="auto"/>
      </w:divBdr>
    </w:div>
    <w:div w:id="567108265">
      <w:bodyDiv w:val="1"/>
      <w:marLeft w:val="0"/>
      <w:marRight w:val="0"/>
      <w:marTop w:val="0"/>
      <w:marBottom w:val="0"/>
      <w:divBdr>
        <w:top w:val="none" w:sz="0" w:space="0" w:color="auto"/>
        <w:left w:val="none" w:sz="0" w:space="0" w:color="auto"/>
        <w:bottom w:val="none" w:sz="0" w:space="0" w:color="auto"/>
        <w:right w:val="none" w:sz="0" w:space="0" w:color="auto"/>
      </w:divBdr>
    </w:div>
    <w:div w:id="567375474">
      <w:bodyDiv w:val="1"/>
      <w:marLeft w:val="0"/>
      <w:marRight w:val="0"/>
      <w:marTop w:val="0"/>
      <w:marBottom w:val="0"/>
      <w:divBdr>
        <w:top w:val="none" w:sz="0" w:space="0" w:color="auto"/>
        <w:left w:val="none" w:sz="0" w:space="0" w:color="auto"/>
        <w:bottom w:val="none" w:sz="0" w:space="0" w:color="auto"/>
        <w:right w:val="none" w:sz="0" w:space="0" w:color="auto"/>
      </w:divBdr>
    </w:div>
    <w:div w:id="567691637">
      <w:bodyDiv w:val="1"/>
      <w:marLeft w:val="0"/>
      <w:marRight w:val="0"/>
      <w:marTop w:val="0"/>
      <w:marBottom w:val="0"/>
      <w:divBdr>
        <w:top w:val="none" w:sz="0" w:space="0" w:color="auto"/>
        <w:left w:val="none" w:sz="0" w:space="0" w:color="auto"/>
        <w:bottom w:val="none" w:sz="0" w:space="0" w:color="auto"/>
        <w:right w:val="none" w:sz="0" w:space="0" w:color="auto"/>
      </w:divBdr>
    </w:div>
    <w:div w:id="569080789">
      <w:bodyDiv w:val="1"/>
      <w:marLeft w:val="0"/>
      <w:marRight w:val="0"/>
      <w:marTop w:val="0"/>
      <w:marBottom w:val="0"/>
      <w:divBdr>
        <w:top w:val="none" w:sz="0" w:space="0" w:color="auto"/>
        <w:left w:val="none" w:sz="0" w:space="0" w:color="auto"/>
        <w:bottom w:val="none" w:sz="0" w:space="0" w:color="auto"/>
        <w:right w:val="none" w:sz="0" w:space="0" w:color="auto"/>
      </w:divBdr>
    </w:div>
    <w:div w:id="569117982">
      <w:bodyDiv w:val="1"/>
      <w:marLeft w:val="0"/>
      <w:marRight w:val="0"/>
      <w:marTop w:val="0"/>
      <w:marBottom w:val="0"/>
      <w:divBdr>
        <w:top w:val="none" w:sz="0" w:space="0" w:color="auto"/>
        <w:left w:val="none" w:sz="0" w:space="0" w:color="auto"/>
        <w:bottom w:val="none" w:sz="0" w:space="0" w:color="auto"/>
        <w:right w:val="none" w:sz="0" w:space="0" w:color="auto"/>
      </w:divBdr>
    </w:div>
    <w:div w:id="569928491">
      <w:bodyDiv w:val="1"/>
      <w:marLeft w:val="0"/>
      <w:marRight w:val="0"/>
      <w:marTop w:val="0"/>
      <w:marBottom w:val="0"/>
      <w:divBdr>
        <w:top w:val="none" w:sz="0" w:space="0" w:color="auto"/>
        <w:left w:val="none" w:sz="0" w:space="0" w:color="auto"/>
        <w:bottom w:val="none" w:sz="0" w:space="0" w:color="auto"/>
        <w:right w:val="none" w:sz="0" w:space="0" w:color="auto"/>
      </w:divBdr>
    </w:div>
    <w:div w:id="569997674">
      <w:bodyDiv w:val="1"/>
      <w:marLeft w:val="0"/>
      <w:marRight w:val="0"/>
      <w:marTop w:val="0"/>
      <w:marBottom w:val="0"/>
      <w:divBdr>
        <w:top w:val="none" w:sz="0" w:space="0" w:color="auto"/>
        <w:left w:val="none" w:sz="0" w:space="0" w:color="auto"/>
        <w:bottom w:val="none" w:sz="0" w:space="0" w:color="auto"/>
        <w:right w:val="none" w:sz="0" w:space="0" w:color="auto"/>
      </w:divBdr>
    </w:div>
    <w:div w:id="572423749">
      <w:bodyDiv w:val="1"/>
      <w:marLeft w:val="0"/>
      <w:marRight w:val="0"/>
      <w:marTop w:val="0"/>
      <w:marBottom w:val="0"/>
      <w:divBdr>
        <w:top w:val="none" w:sz="0" w:space="0" w:color="auto"/>
        <w:left w:val="none" w:sz="0" w:space="0" w:color="auto"/>
        <w:bottom w:val="none" w:sz="0" w:space="0" w:color="auto"/>
        <w:right w:val="none" w:sz="0" w:space="0" w:color="auto"/>
      </w:divBdr>
    </w:div>
    <w:div w:id="572550764">
      <w:bodyDiv w:val="1"/>
      <w:marLeft w:val="0"/>
      <w:marRight w:val="0"/>
      <w:marTop w:val="0"/>
      <w:marBottom w:val="0"/>
      <w:divBdr>
        <w:top w:val="none" w:sz="0" w:space="0" w:color="auto"/>
        <w:left w:val="none" w:sz="0" w:space="0" w:color="auto"/>
        <w:bottom w:val="none" w:sz="0" w:space="0" w:color="auto"/>
        <w:right w:val="none" w:sz="0" w:space="0" w:color="auto"/>
      </w:divBdr>
    </w:div>
    <w:div w:id="573054316">
      <w:bodyDiv w:val="1"/>
      <w:marLeft w:val="0"/>
      <w:marRight w:val="0"/>
      <w:marTop w:val="0"/>
      <w:marBottom w:val="0"/>
      <w:divBdr>
        <w:top w:val="none" w:sz="0" w:space="0" w:color="auto"/>
        <w:left w:val="none" w:sz="0" w:space="0" w:color="auto"/>
        <w:bottom w:val="none" w:sz="0" w:space="0" w:color="auto"/>
        <w:right w:val="none" w:sz="0" w:space="0" w:color="auto"/>
      </w:divBdr>
    </w:div>
    <w:div w:id="573205717">
      <w:bodyDiv w:val="1"/>
      <w:marLeft w:val="0"/>
      <w:marRight w:val="0"/>
      <w:marTop w:val="0"/>
      <w:marBottom w:val="0"/>
      <w:divBdr>
        <w:top w:val="none" w:sz="0" w:space="0" w:color="auto"/>
        <w:left w:val="none" w:sz="0" w:space="0" w:color="auto"/>
        <w:bottom w:val="none" w:sz="0" w:space="0" w:color="auto"/>
        <w:right w:val="none" w:sz="0" w:space="0" w:color="auto"/>
      </w:divBdr>
    </w:div>
    <w:div w:id="573471338">
      <w:bodyDiv w:val="1"/>
      <w:marLeft w:val="0"/>
      <w:marRight w:val="0"/>
      <w:marTop w:val="0"/>
      <w:marBottom w:val="0"/>
      <w:divBdr>
        <w:top w:val="none" w:sz="0" w:space="0" w:color="auto"/>
        <w:left w:val="none" w:sz="0" w:space="0" w:color="auto"/>
        <w:bottom w:val="none" w:sz="0" w:space="0" w:color="auto"/>
        <w:right w:val="none" w:sz="0" w:space="0" w:color="auto"/>
      </w:divBdr>
    </w:div>
    <w:div w:id="574171587">
      <w:bodyDiv w:val="1"/>
      <w:marLeft w:val="0"/>
      <w:marRight w:val="0"/>
      <w:marTop w:val="0"/>
      <w:marBottom w:val="0"/>
      <w:divBdr>
        <w:top w:val="none" w:sz="0" w:space="0" w:color="auto"/>
        <w:left w:val="none" w:sz="0" w:space="0" w:color="auto"/>
        <w:bottom w:val="none" w:sz="0" w:space="0" w:color="auto"/>
        <w:right w:val="none" w:sz="0" w:space="0" w:color="auto"/>
      </w:divBdr>
    </w:div>
    <w:div w:id="574440178">
      <w:bodyDiv w:val="1"/>
      <w:marLeft w:val="0"/>
      <w:marRight w:val="0"/>
      <w:marTop w:val="0"/>
      <w:marBottom w:val="0"/>
      <w:divBdr>
        <w:top w:val="none" w:sz="0" w:space="0" w:color="auto"/>
        <w:left w:val="none" w:sz="0" w:space="0" w:color="auto"/>
        <w:bottom w:val="none" w:sz="0" w:space="0" w:color="auto"/>
        <w:right w:val="none" w:sz="0" w:space="0" w:color="auto"/>
      </w:divBdr>
    </w:div>
    <w:div w:id="575747492">
      <w:bodyDiv w:val="1"/>
      <w:marLeft w:val="0"/>
      <w:marRight w:val="0"/>
      <w:marTop w:val="0"/>
      <w:marBottom w:val="0"/>
      <w:divBdr>
        <w:top w:val="none" w:sz="0" w:space="0" w:color="auto"/>
        <w:left w:val="none" w:sz="0" w:space="0" w:color="auto"/>
        <w:bottom w:val="none" w:sz="0" w:space="0" w:color="auto"/>
        <w:right w:val="none" w:sz="0" w:space="0" w:color="auto"/>
      </w:divBdr>
    </w:div>
    <w:div w:id="576280917">
      <w:bodyDiv w:val="1"/>
      <w:marLeft w:val="0"/>
      <w:marRight w:val="0"/>
      <w:marTop w:val="0"/>
      <w:marBottom w:val="0"/>
      <w:divBdr>
        <w:top w:val="none" w:sz="0" w:space="0" w:color="auto"/>
        <w:left w:val="none" w:sz="0" w:space="0" w:color="auto"/>
        <w:bottom w:val="none" w:sz="0" w:space="0" w:color="auto"/>
        <w:right w:val="none" w:sz="0" w:space="0" w:color="auto"/>
      </w:divBdr>
    </w:div>
    <w:div w:id="576398335">
      <w:bodyDiv w:val="1"/>
      <w:marLeft w:val="0"/>
      <w:marRight w:val="0"/>
      <w:marTop w:val="0"/>
      <w:marBottom w:val="0"/>
      <w:divBdr>
        <w:top w:val="none" w:sz="0" w:space="0" w:color="auto"/>
        <w:left w:val="none" w:sz="0" w:space="0" w:color="auto"/>
        <w:bottom w:val="none" w:sz="0" w:space="0" w:color="auto"/>
        <w:right w:val="none" w:sz="0" w:space="0" w:color="auto"/>
      </w:divBdr>
    </w:div>
    <w:div w:id="576592128">
      <w:bodyDiv w:val="1"/>
      <w:marLeft w:val="0"/>
      <w:marRight w:val="0"/>
      <w:marTop w:val="0"/>
      <w:marBottom w:val="0"/>
      <w:divBdr>
        <w:top w:val="none" w:sz="0" w:space="0" w:color="auto"/>
        <w:left w:val="none" w:sz="0" w:space="0" w:color="auto"/>
        <w:bottom w:val="none" w:sz="0" w:space="0" w:color="auto"/>
        <w:right w:val="none" w:sz="0" w:space="0" w:color="auto"/>
      </w:divBdr>
    </w:div>
    <w:div w:id="576792761">
      <w:bodyDiv w:val="1"/>
      <w:marLeft w:val="0"/>
      <w:marRight w:val="0"/>
      <w:marTop w:val="0"/>
      <w:marBottom w:val="0"/>
      <w:divBdr>
        <w:top w:val="none" w:sz="0" w:space="0" w:color="auto"/>
        <w:left w:val="none" w:sz="0" w:space="0" w:color="auto"/>
        <w:bottom w:val="none" w:sz="0" w:space="0" w:color="auto"/>
        <w:right w:val="none" w:sz="0" w:space="0" w:color="auto"/>
      </w:divBdr>
    </w:div>
    <w:div w:id="577135754">
      <w:bodyDiv w:val="1"/>
      <w:marLeft w:val="0"/>
      <w:marRight w:val="0"/>
      <w:marTop w:val="0"/>
      <w:marBottom w:val="0"/>
      <w:divBdr>
        <w:top w:val="none" w:sz="0" w:space="0" w:color="auto"/>
        <w:left w:val="none" w:sz="0" w:space="0" w:color="auto"/>
        <w:bottom w:val="none" w:sz="0" w:space="0" w:color="auto"/>
        <w:right w:val="none" w:sz="0" w:space="0" w:color="auto"/>
      </w:divBdr>
    </w:div>
    <w:div w:id="577831972">
      <w:bodyDiv w:val="1"/>
      <w:marLeft w:val="0"/>
      <w:marRight w:val="0"/>
      <w:marTop w:val="0"/>
      <w:marBottom w:val="0"/>
      <w:divBdr>
        <w:top w:val="none" w:sz="0" w:space="0" w:color="auto"/>
        <w:left w:val="none" w:sz="0" w:space="0" w:color="auto"/>
        <w:bottom w:val="none" w:sz="0" w:space="0" w:color="auto"/>
        <w:right w:val="none" w:sz="0" w:space="0" w:color="auto"/>
      </w:divBdr>
    </w:div>
    <w:div w:id="578635233">
      <w:bodyDiv w:val="1"/>
      <w:marLeft w:val="0"/>
      <w:marRight w:val="0"/>
      <w:marTop w:val="0"/>
      <w:marBottom w:val="0"/>
      <w:divBdr>
        <w:top w:val="none" w:sz="0" w:space="0" w:color="auto"/>
        <w:left w:val="none" w:sz="0" w:space="0" w:color="auto"/>
        <w:bottom w:val="none" w:sz="0" w:space="0" w:color="auto"/>
        <w:right w:val="none" w:sz="0" w:space="0" w:color="auto"/>
      </w:divBdr>
    </w:div>
    <w:div w:id="580214254">
      <w:bodyDiv w:val="1"/>
      <w:marLeft w:val="0"/>
      <w:marRight w:val="0"/>
      <w:marTop w:val="0"/>
      <w:marBottom w:val="0"/>
      <w:divBdr>
        <w:top w:val="none" w:sz="0" w:space="0" w:color="auto"/>
        <w:left w:val="none" w:sz="0" w:space="0" w:color="auto"/>
        <w:bottom w:val="none" w:sz="0" w:space="0" w:color="auto"/>
        <w:right w:val="none" w:sz="0" w:space="0" w:color="auto"/>
      </w:divBdr>
    </w:div>
    <w:div w:id="582564818">
      <w:bodyDiv w:val="1"/>
      <w:marLeft w:val="0"/>
      <w:marRight w:val="0"/>
      <w:marTop w:val="0"/>
      <w:marBottom w:val="0"/>
      <w:divBdr>
        <w:top w:val="none" w:sz="0" w:space="0" w:color="auto"/>
        <w:left w:val="none" w:sz="0" w:space="0" w:color="auto"/>
        <w:bottom w:val="none" w:sz="0" w:space="0" w:color="auto"/>
        <w:right w:val="none" w:sz="0" w:space="0" w:color="auto"/>
      </w:divBdr>
    </w:div>
    <w:div w:id="583607943">
      <w:bodyDiv w:val="1"/>
      <w:marLeft w:val="0"/>
      <w:marRight w:val="0"/>
      <w:marTop w:val="0"/>
      <w:marBottom w:val="0"/>
      <w:divBdr>
        <w:top w:val="none" w:sz="0" w:space="0" w:color="auto"/>
        <w:left w:val="none" w:sz="0" w:space="0" w:color="auto"/>
        <w:bottom w:val="none" w:sz="0" w:space="0" w:color="auto"/>
        <w:right w:val="none" w:sz="0" w:space="0" w:color="auto"/>
      </w:divBdr>
    </w:div>
    <w:div w:id="583613755">
      <w:bodyDiv w:val="1"/>
      <w:marLeft w:val="0"/>
      <w:marRight w:val="0"/>
      <w:marTop w:val="0"/>
      <w:marBottom w:val="0"/>
      <w:divBdr>
        <w:top w:val="none" w:sz="0" w:space="0" w:color="auto"/>
        <w:left w:val="none" w:sz="0" w:space="0" w:color="auto"/>
        <w:bottom w:val="none" w:sz="0" w:space="0" w:color="auto"/>
        <w:right w:val="none" w:sz="0" w:space="0" w:color="auto"/>
      </w:divBdr>
    </w:div>
    <w:div w:id="585378891">
      <w:bodyDiv w:val="1"/>
      <w:marLeft w:val="0"/>
      <w:marRight w:val="0"/>
      <w:marTop w:val="0"/>
      <w:marBottom w:val="0"/>
      <w:divBdr>
        <w:top w:val="none" w:sz="0" w:space="0" w:color="auto"/>
        <w:left w:val="none" w:sz="0" w:space="0" w:color="auto"/>
        <w:bottom w:val="none" w:sz="0" w:space="0" w:color="auto"/>
        <w:right w:val="none" w:sz="0" w:space="0" w:color="auto"/>
      </w:divBdr>
    </w:div>
    <w:div w:id="585573559">
      <w:bodyDiv w:val="1"/>
      <w:marLeft w:val="0"/>
      <w:marRight w:val="0"/>
      <w:marTop w:val="0"/>
      <w:marBottom w:val="0"/>
      <w:divBdr>
        <w:top w:val="none" w:sz="0" w:space="0" w:color="auto"/>
        <w:left w:val="none" w:sz="0" w:space="0" w:color="auto"/>
        <w:bottom w:val="none" w:sz="0" w:space="0" w:color="auto"/>
        <w:right w:val="none" w:sz="0" w:space="0" w:color="auto"/>
      </w:divBdr>
    </w:div>
    <w:div w:id="586958816">
      <w:bodyDiv w:val="1"/>
      <w:marLeft w:val="0"/>
      <w:marRight w:val="0"/>
      <w:marTop w:val="0"/>
      <w:marBottom w:val="0"/>
      <w:divBdr>
        <w:top w:val="none" w:sz="0" w:space="0" w:color="auto"/>
        <w:left w:val="none" w:sz="0" w:space="0" w:color="auto"/>
        <w:bottom w:val="none" w:sz="0" w:space="0" w:color="auto"/>
        <w:right w:val="none" w:sz="0" w:space="0" w:color="auto"/>
      </w:divBdr>
    </w:div>
    <w:div w:id="587202595">
      <w:bodyDiv w:val="1"/>
      <w:marLeft w:val="0"/>
      <w:marRight w:val="0"/>
      <w:marTop w:val="0"/>
      <w:marBottom w:val="0"/>
      <w:divBdr>
        <w:top w:val="none" w:sz="0" w:space="0" w:color="auto"/>
        <w:left w:val="none" w:sz="0" w:space="0" w:color="auto"/>
        <w:bottom w:val="none" w:sz="0" w:space="0" w:color="auto"/>
        <w:right w:val="none" w:sz="0" w:space="0" w:color="auto"/>
      </w:divBdr>
    </w:div>
    <w:div w:id="587613179">
      <w:bodyDiv w:val="1"/>
      <w:marLeft w:val="0"/>
      <w:marRight w:val="0"/>
      <w:marTop w:val="0"/>
      <w:marBottom w:val="0"/>
      <w:divBdr>
        <w:top w:val="none" w:sz="0" w:space="0" w:color="auto"/>
        <w:left w:val="none" w:sz="0" w:space="0" w:color="auto"/>
        <w:bottom w:val="none" w:sz="0" w:space="0" w:color="auto"/>
        <w:right w:val="none" w:sz="0" w:space="0" w:color="auto"/>
      </w:divBdr>
    </w:div>
    <w:div w:id="587929426">
      <w:bodyDiv w:val="1"/>
      <w:marLeft w:val="0"/>
      <w:marRight w:val="0"/>
      <w:marTop w:val="0"/>
      <w:marBottom w:val="0"/>
      <w:divBdr>
        <w:top w:val="none" w:sz="0" w:space="0" w:color="auto"/>
        <w:left w:val="none" w:sz="0" w:space="0" w:color="auto"/>
        <w:bottom w:val="none" w:sz="0" w:space="0" w:color="auto"/>
        <w:right w:val="none" w:sz="0" w:space="0" w:color="auto"/>
      </w:divBdr>
    </w:div>
    <w:div w:id="588075058">
      <w:bodyDiv w:val="1"/>
      <w:marLeft w:val="0"/>
      <w:marRight w:val="0"/>
      <w:marTop w:val="0"/>
      <w:marBottom w:val="0"/>
      <w:divBdr>
        <w:top w:val="none" w:sz="0" w:space="0" w:color="auto"/>
        <w:left w:val="none" w:sz="0" w:space="0" w:color="auto"/>
        <w:bottom w:val="none" w:sz="0" w:space="0" w:color="auto"/>
        <w:right w:val="none" w:sz="0" w:space="0" w:color="auto"/>
      </w:divBdr>
    </w:div>
    <w:div w:id="588193244">
      <w:bodyDiv w:val="1"/>
      <w:marLeft w:val="0"/>
      <w:marRight w:val="0"/>
      <w:marTop w:val="0"/>
      <w:marBottom w:val="0"/>
      <w:divBdr>
        <w:top w:val="none" w:sz="0" w:space="0" w:color="auto"/>
        <w:left w:val="none" w:sz="0" w:space="0" w:color="auto"/>
        <w:bottom w:val="none" w:sz="0" w:space="0" w:color="auto"/>
        <w:right w:val="none" w:sz="0" w:space="0" w:color="auto"/>
      </w:divBdr>
    </w:div>
    <w:div w:id="588467835">
      <w:bodyDiv w:val="1"/>
      <w:marLeft w:val="0"/>
      <w:marRight w:val="0"/>
      <w:marTop w:val="0"/>
      <w:marBottom w:val="0"/>
      <w:divBdr>
        <w:top w:val="none" w:sz="0" w:space="0" w:color="auto"/>
        <w:left w:val="none" w:sz="0" w:space="0" w:color="auto"/>
        <w:bottom w:val="none" w:sz="0" w:space="0" w:color="auto"/>
        <w:right w:val="none" w:sz="0" w:space="0" w:color="auto"/>
      </w:divBdr>
    </w:div>
    <w:div w:id="588581820">
      <w:bodyDiv w:val="1"/>
      <w:marLeft w:val="0"/>
      <w:marRight w:val="0"/>
      <w:marTop w:val="0"/>
      <w:marBottom w:val="0"/>
      <w:divBdr>
        <w:top w:val="none" w:sz="0" w:space="0" w:color="auto"/>
        <w:left w:val="none" w:sz="0" w:space="0" w:color="auto"/>
        <w:bottom w:val="none" w:sz="0" w:space="0" w:color="auto"/>
        <w:right w:val="none" w:sz="0" w:space="0" w:color="auto"/>
      </w:divBdr>
    </w:div>
    <w:div w:id="588857697">
      <w:bodyDiv w:val="1"/>
      <w:marLeft w:val="0"/>
      <w:marRight w:val="0"/>
      <w:marTop w:val="0"/>
      <w:marBottom w:val="0"/>
      <w:divBdr>
        <w:top w:val="none" w:sz="0" w:space="0" w:color="auto"/>
        <w:left w:val="none" w:sz="0" w:space="0" w:color="auto"/>
        <w:bottom w:val="none" w:sz="0" w:space="0" w:color="auto"/>
        <w:right w:val="none" w:sz="0" w:space="0" w:color="auto"/>
      </w:divBdr>
    </w:div>
    <w:div w:id="589850385">
      <w:bodyDiv w:val="1"/>
      <w:marLeft w:val="0"/>
      <w:marRight w:val="0"/>
      <w:marTop w:val="0"/>
      <w:marBottom w:val="0"/>
      <w:divBdr>
        <w:top w:val="none" w:sz="0" w:space="0" w:color="auto"/>
        <w:left w:val="none" w:sz="0" w:space="0" w:color="auto"/>
        <w:bottom w:val="none" w:sz="0" w:space="0" w:color="auto"/>
        <w:right w:val="none" w:sz="0" w:space="0" w:color="auto"/>
      </w:divBdr>
    </w:div>
    <w:div w:id="590042146">
      <w:bodyDiv w:val="1"/>
      <w:marLeft w:val="0"/>
      <w:marRight w:val="0"/>
      <w:marTop w:val="0"/>
      <w:marBottom w:val="0"/>
      <w:divBdr>
        <w:top w:val="none" w:sz="0" w:space="0" w:color="auto"/>
        <w:left w:val="none" w:sz="0" w:space="0" w:color="auto"/>
        <w:bottom w:val="none" w:sz="0" w:space="0" w:color="auto"/>
        <w:right w:val="none" w:sz="0" w:space="0" w:color="auto"/>
      </w:divBdr>
    </w:div>
    <w:div w:id="591741350">
      <w:bodyDiv w:val="1"/>
      <w:marLeft w:val="0"/>
      <w:marRight w:val="0"/>
      <w:marTop w:val="0"/>
      <w:marBottom w:val="0"/>
      <w:divBdr>
        <w:top w:val="none" w:sz="0" w:space="0" w:color="auto"/>
        <w:left w:val="none" w:sz="0" w:space="0" w:color="auto"/>
        <w:bottom w:val="none" w:sz="0" w:space="0" w:color="auto"/>
        <w:right w:val="none" w:sz="0" w:space="0" w:color="auto"/>
      </w:divBdr>
    </w:div>
    <w:div w:id="591743817">
      <w:bodyDiv w:val="1"/>
      <w:marLeft w:val="0"/>
      <w:marRight w:val="0"/>
      <w:marTop w:val="0"/>
      <w:marBottom w:val="0"/>
      <w:divBdr>
        <w:top w:val="none" w:sz="0" w:space="0" w:color="auto"/>
        <w:left w:val="none" w:sz="0" w:space="0" w:color="auto"/>
        <w:bottom w:val="none" w:sz="0" w:space="0" w:color="auto"/>
        <w:right w:val="none" w:sz="0" w:space="0" w:color="auto"/>
      </w:divBdr>
    </w:div>
    <w:div w:id="593787400">
      <w:bodyDiv w:val="1"/>
      <w:marLeft w:val="0"/>
      <w:marRight w:val="0"/>
      <w:marTop w:val="0"/>
      <w:marBottom w:val="0"/>
      <w:divBdr>
        <w:top w:val="none" w:sz="0" w:space="0" w:color="auto"/>
        <w:left w:val="none" w:sz="0" w:space="0" w:color="auto"/>
        <w:bottom w:val="none" w:sz="0" w:space="0" w:color="auto"/>
        <w:right w:val="none" w:sz="0" w:space="0" w:color="auto"/>
      </w:divBdr>
    </w:div>
    <w:div w:id="597254049">
      <w:bodyDiv w:val="1"/>
      <w:marLeft w:val="0"/>
      <w:marRight w:val="0"/>
      <w:marTop w:val="0"/>
      <w:marBottom w:val="0"/>
      <w:divBdr>
        <w:top w:val="none" w:sz="0" w:space="0" w:color="auto"/>
        <w:left w:val="none" w:sz="0" w:space="0" w:color="auto"/>
        <w:bottom w:val="none" w:sz="0" w:space="0" w:color="auto"/>
        <w:right w:val="none" w:sz="0" w:space="0" w:color="auto"/>
      </w:divBdr>
    </w:div>
    <w:div w:id="597448257">
      <w:bodyDiv w:val="1"/>
      <w:marLeft w:val="0"/>
      <w:marRight w:val="0"/>
      <w:marTop w:val="0"/>
      <w:marBottom w:val="0"/>
      <w:divBdr>
        <w:top w:val="none" w:sz="0" w:space="0" w:color="auto"/>
        <w:left w:val="none" w:sz="0" w:space="0" w:color="auto"/>
        <w:bottom w:val="none" w:sz="0" w:space="0" w:color="auto"/>
        <w:right w:val="none" w:sz="0" w:space="0" w:color="auto"/>
      </w:divBdr>
    </w:div>
    <w:div w:id="598414086">
      <w:bodyDiv w:val="1"/>
      <w:marLeft w:val="0"/>
      <w:marRight w:val="0"/>
      <w:marTop w:val="0"/>
      <w:marBottom w:val="0"/>
      <w:divBdr>
        <w:top w:val="none" w:sz="0" w:space="0" w:color="auto"/>
        <w:left w:val="none" w:sz="0" w:space="0" w:color="auto"/>
        <w:bottom w:val="none" w:sz="0" w:space="0" w:color="auto"/>
        <w:right w:val="none" w:sz="0" w:space="0" w:color="auto"/>
      </w:divBdr>
    </w:div>
    <w:div w:id="598828134">
      <w:bodyDiv w:val="1"/>
      <w:marLeft w:val="0"/>
      <w:marRight w:val="0"/>
      <w:marTop w:val="0"/>
      <w:marBottom w:val="0"/>
      <w:divBdr>
        <w:top w:val="none" w:sz="0" w:space="0" w:color="auto"/>
        <w:left w:val="none" w:sz="0" w:space="0" w:color="auto"/>
        <w:bottom w:val="none" w:sz="0" w:space="0" w:color="auto"/>
        <w:right w:val="none" w:sz="0" w:space="0" w:color="auto"/>
      </w:divBdr>
    </w:div>
    <w:div w:id="599025672">
      <w:bodyDiv w:val="1"/>
      <w:marLeft w:val="0"/>
      <w:marRight w:val="0"/>
      <w:marTop w:val="0"/>
      <w:marBottom w:val="0"/>
      <w:divBdr>
        <w:top w:val="none" w:sz="0" w:space="0" w:color="auto"/>
        <w:left w:val="none" w:sz="0" w:space="0" w:color="auto"/>
        <w:bottom w:val="none" w:sz="0" w:space="0" w:color="auto"/>
        <w:right w:val="none" w:sz="0" w:space="0" w:color="auto"/>
      </w:divBdr>
    </w:div>
    <w:div w:id="599263013">
      <w:bodyDiv w:val="1"/>
      <w:marLeft w:val="0"/>
      <w:marRight w:val="0"/>
      <w:marTop w:val="0"/>
      <w:marBottom w:val="0"/>
      <w:divBdr>
        <w:top w:val="none" w:sz="0" w:space="0" w:color="auto"/>
        <w:left w:val="none" w:sz="0" w:space="0" w:color="auto"/>
        <w:bottom w:val="none" w:sz="0" w:space="0" w:color="auto"/>
        <w:right w:val="none" w:sz="0" w:space="0" w:color="auto"/>
      </w:divBdr>
    </w:div>
    <w:div w:id="599486806">
      <w:bodyDiv w:val="1"/>
      <w:marLeft w:val="0"/>
      <w:marRight w:val="0"/>
      <w:marTop w:val="0"/>
      <w:marBottom w:val="0"/>
      <w:divBdr>
        <w:top w:val="none" w:sz="0" w:space="0" w:color="auto"/>
        <w:left w:val="none" w:sz="0" w:space="0" w:color="auto"/>
        <w:bottom w:val="none" w:sz="0" w:space="0" w:color="auto"/>
        <w:right w:val="none" w:sz="0" w:space="0" w:color="auto"/>
      </w:divBdr>
    </w:div>
    <w:div w:id="599608509">
      <w:bodyDiv w:val="1"/>
      <w:marLeft w:val="0"/>
      <w:marRight w:val="0"/>
      <w:marTop w:val="0"/>
      <w:marBottom w:val="0"/>
      <w:divBdr>
        <w:top w:val="none" w:sz="0" w:space="0" w:color="auto"/>
        <w:left w:val="none" w:sz="0" w:space="0" w:color="auto"/>
        <w:bottom w:val="none" w:sz="0" w:space="0" w:color="auto"/>
        <w:right w:val="none" w:sz="0" w:space="0" w:color="auto"/>
      </w:divBdr>
    </w:div>
    <w:div w:id="600600471">
      <w:bodyDiv w:val="1"/>
      <w:marLeft w:val="0"/>
      <w:marRight w:val="0"/>
      <w:marTop w:val="0"/>
      <w:marBottom w:val="0"/>
      <w:divBdr>
        <w:top w:val="none" w:sz="0" w:space="0" w:color="auto"/>
        <w:left w:val="none" w:sz="0" w:space="0" w:color="auto"/>
        <w:bottom w:val="none" w:sz="0" w:space="0" w:color="auto"/>
        <w:right w:val="none" w:sz="0" w:space="0" w:color="auto"/>
      </w:divBdr>
    </w:div>
    <w:div w:id="600603253">
      <w:bodyDiv w:val="1"/>
      <w:marLeft w:val="0"/>
      <w:marRight w:val="0"/>
      <w:marTop w:val="0"/>
      <w:marBottom w:val="0"/>
      <w:divBdr>
        <w:top w:val="none" w:sz="0" w:space="0" w:color="auto"/>
        <w:left w:val="none" w:sz="0" w:space="0" w:color="auto"/>
        <w:bottom w:val="none" w:sz="0" w:space="0" w:color="auto"/>
        <w:right w:val="none" w:sz="0" w:space="0" w:color="auto"/>
      </w:divBdr>
    </w:div>
    <w:div w:id="601037923">
      <w:bodyDiv w:val="1"/>
      <w:marLeft w:val="0"/>
      <w:marRight w:val="0"/>
      <w:marTop w:val="0"/>
      <w:marBottom w:val="0"/>
      <w:divBdr>
        <w:top w:val="none" w:sz="0" w:space="0" w:color="auto"/>
        <w:left w:val="none" w:sz="0" w:space="0" w:color="auto"/>
        <w:bottom w:val="none" w:sz="0" w:space="0" w:color="auto"/>
        <w:right w:val="none" w:sz="0" w:space="0" w:color="auto"/>
      </w:divBdr>
    </w:div>
    <w:div w:id="603004784">
      <w:bodyDiv w:val="1"/>
      <w:marLeft w:val="0"/>
      <w:marRight w:val="0"/>
      <w:marTop w:val="0"/>
      <w:marBottom w:val="0"/>
      <w:divBdr>
        <w:top w:val="none" w:sz="0" w:space="0" w:color="auto"/>
        <w:left w:val="none" w:sz="0" w:space="0" w:color="auto"/>
        <w:bottom w:val="none" w:sz="0" w:space="0" w:color="auto"/>
        <w:right w:val="none" w:sz="0" w:space="0" w:color="auto"/>
      </w:divBdr>
    </w:div>
    <w:div w:id="603465722">
      <w:bodyDiv w:val="1"/>
      <w:marLeft w:val="0"/>
      <w:marRight w:val="0"/>
      <w:marTop w:val="0"/>
      <w:marBottom w:val="0"/>
      <w:divBdr>
        <w:top w:val="none" w:sz="0" w:space="0" w:color="auto"/>
        <w:left w:val="none" w:sz="0" w:space="0" w:color="auto"/>
        <w:bottom w:val="none" w:sz="0" w:space="0" w:color="auto"/>
        <w:right w:val="none" w:sz="0" w:space="0" w:color="auto"/>
      </w:divBdr>
    </w:div>
    <w:div w:id="604654035">
      <w:bodyDiv w:val="1"/>
      <w:marLeft w:val="0"/>
      <w:marRight w:val="0"/>
      <w:marTop w:val="0"/>
      <w:marBottom w:val="0"/>
      <w:divBdr>
        <w:top w:val="none" w:sz="0" w:space="0" w:color="auto"/>
        <w:left w:val="none" w:sz="0" w:space="0" w:color="auto"/>
        <w:bottom w:val="none" w:sz="0" w:space="0" w:color="auto"/>
        <w:right w:val="none" w:sz="0" w:space="0" w:color="auto"/>
      </w:divBdr>
    </w:div>
    <w:div w:id="604733118">
      <w:bodyDiv w:val="1"/>
      <w:marLeft w:val="0"/>
      <w:marRight w:val="0"/>
      <w:marTop w:val="0"/>
      <w:marBottom w:val="0"/>
      <w:divBdr>
        <w:top w:val="none" w:sz="0" w:space="0" w:color="auto"/>
        <w:left w:val="none" w:sz="0" w:space="0" w:color="auto"/>
        <w:bottom w:val="none" w:sz="0" w:space="0" w:color="auto"/>
        <w:right w:val="none" w:sz="0" w:space="0" w:color="auto"/>
      </w:divBdr>
    </w:div>
    <w:div w:id="605038412">
      <w:bodyDiv w:val="1"/>
      <w:marLeft w:val="0"/>
      <w:marRight w:val="0"/>
      <w:marTop w:val="0"/>
      <w:marBottom w:val="0"/>
      <w:divBdr>
        <w:top w:val="none" w:sz="0" w:space="0" w:color="auto"/>
        <w:left w:val="none" w:sz="0" w:space="0" w:color="auto"/>
        <w:bottom w:val="none" w:sz="0" w:space="0" w:color="auto"/>
        <w:right w:val="none" w:sz="0" w:space="0" w:color="auto"/>
      </w:divBdr>
    </w:div>
    <w:div w:id="605767866">
      <w:bodyDiv w:val="1"/>
      <w:marLeft w:val="0"/>
      <w:marRight w:val="0"/>
      <w:marTop w:val="0"/>
      <w:marBottom w:val="0"/>
      <w:divBdr>
        <w:top w:val="none" w:sz="0" w:space="0" w:color="auto"/>
        <w:left w:val="none" w:sz="0" w:space="0" w:color="auto"/>
        <w:bottom w:val="none" w:sz="0" w:space="0" w:color="auto"/>
        <w:right w:val="none" w:sz="0" w:space="0" w:color="auto"/>
      </w:divBdr>
    </w:div>
    <w:div w:id="608855181">
      <w:bodyDiv w:val="1"/>
      <w:marLeft w:val="0"/>
      <w:marRight w:val="0"/>
      <w:marTop w:val="0"/>
      <w:marBottom w:val="0"/>
      <w:divBdr>
        <w:top w:val="none" w:sz="0" w:space="0" w:color="auto"/>
        <w:left w:val="none" w:sz="0" w:space="0" w:color="auto"/>
        <w:bottom w:val="none" w:sz="0" w:space="0" w:color="auto"/>
        <w:right w:val="none" w:sz="0" w:space="0" w:color="auto"/>
      </w:divBdr>
    </w:div>
    <w:div w:id="608974515">
      <w:bodyDiv w:val="1"/>
      <w:marLeft w:val="0"/>
      <w:marRight w:val="0"/>
      <w:marTop w:val="0"/>
      <w:marBottom w:val="0"/>
      <w:divBdr>
        <w:top w:val="none" w:sz="0" w:space="0" w:color="auto"/>
        <w:left w:val="none" w:sz="0" w:space="0" w:color="auto"/>
        <w:bottom w:val="none" w:sz="0" w:space="0" w:color="auto"/>
        <w:right w:val="none" w:sz="0" w:space="0" w:color="auto"/>
      </w:divBdr>
    </w:div>
    <w:div w:id="609354972">
      <w:bodyDiv w:val="1"/>
      <w:marLeft w:val="0"/>
      <w:marRight w:val="0"/>
      <w:marTop w:val="0"/>
      <w:marBottom w:val="0"/>
      <w:divBdr>
        <w:top w:val="none" w:sz="0" w:space="0" w:color="auto"/>
        <w:left w:val="none" w:sz="0" w:space="0" w:color="auto"/>
        <w:bottom w:val="none" w:sz="0" w:space="0" w:color="auto"/>
        <w:right w:val="none" w:sz="0" w:space="0" w:color="auto"/>
      </w:divBdr>
    </w:div>
    <w:div w:id="612245970">
      <w:bodyDiv w:val="1"/>
      <w:marLeft w:val="0"/>
      <w:marRight w:val="0"/>
      <w:marTop w:val="0"/>
      <w:marBottom w:val="0"/>
      <w:divBdr>
        <w:top w:val="none" w:sz="0" w:space="0" w:color="auto"/>
        <w:left w:val="none" w:sz="0" w:space="0" w:color="auto"/>
        <w:bottom w:val="none" w:sz="0" w:space="0" w:color="auto"/>
        <w:right w:val="none" w:sz="0" w:space="0" w:color="auto"/>
      </w:divBdr>
    </w:div>
    <w:div w:id="612399337">
      <w:bodyDiv w:val="1"/>
      <w:marLeft w:val="0"/>
      <w:marRight w:val="0"/>
      <w:marTop w:val="0"/>
      <w:marBottom w:val="0"/>
      <w:divBdr>
        <w:top w:val="none" w:sz="0" w:space="0" w:color="auto"/>
        <w:left w:val="none" w:sz="0" w:space="0" w:color="auto"/>
        <w:bottom w:val="none" w:sz="0" w:space="0" w:color="auto"/>
        <w:right w:val="none" w:sz="0" w:space="0" w:color="auto"/>
      </w:divBdr>
    </w:div>
    <w:div w:id="612781843">
      <w:bodyDiv w:val="1"/>
      <w:marLeft w:val="0"/>
      <w:marRight w:val="0"/>
      <w:marTop w:val="0"/>
      <w:marBottom w:val="0"/>
      <w:divBdr>
        <w:top w:val="none" w:sz="0" w:space="0" w:color="auto"/>
        <w:left w:val="none" w:sz="0" w:space="0" w:color="auto"/>
        <w:bottom w:val="none" w:sz="0" w:space="0" w:color="auto"/>
        <w:right w:val="none" w:sz="0" w:space="0" w:color="auto"/>
      </w:divBdr>
    </w:div>
    <w:div w:id="612858494">
      <w:bodyDiv w:val="1"/>
      <w:marLeft w:val="0"/>
      <w:marRight w:val="0"/>
      <w:marTop w:val="0"/>
      <w:marBottom w:val="0"/>
      <w:divBdr>
        <w:top w:val="none" w:sz="0" w:space="0" w:color="auto"/>
        <w:left w:val="none" w:sz="0" w:space="0" w:color="auto"/>
        <w:bottom w:val="none" w:sz="0" w:space="0" w:color="auto"/>
        <w:right w:val="none" w:sz="0" w:space="0" w:color="auto"/>
      </w:divBdr>
    </w:div>
    <w:div w:id="613901946">
      <w:bodyDiv w:val="1"/>
      <w:marLeft w:val="0"/>
      <w:marRight w:val="0"/>
      <w:marTop w:val="0"/>
      <w:marBottom w:val="0"/>
      <w:divBdr>
        <w:top w:val="none" w:sz="0" w:space="0" w:color="auto"/>
        <w:left w:val="none" w:sz="0" w:space="0" w:color="auto"/>
        <w:bottom w:val="none" w:sz="0" w:space="0" w:color="auto"/>
        <w:right w:val="none" w:sz="0" w:space="0" w:color="auto"/>
      </w:divBdr>
    </w:div>
    <w:div w:id="614336241">
      <w:bodyDiv w:val="1"/>
      <w:marLeft w:val="0"/>
      <w:marRight w:val="0"/>
      <w:marTop w:val="0"/>
      <w:marBottom w:val="0"/>
      <w:divBdr>
        <w:top w:val="none" w:sz="0" w:space="0" w:color="auto"/>
        <w:left w:val="none" w:sz="0" w:space="0" w:color="auto"/>
        <w:bottom w:val="none" w:sz="0" w:space="0" w:color="auto"/>
        <w:right w:val="none" w:sz="0" w:space="0" w:color="auto"/>
      </w:divBdr>
    </w:div>
    <w:div w:id="616060090">
      <w:bodyDiv w:val="1"/>
      <w:marLeft w:val="0"/>
      <w:marRight w:val="0"/>
      <w:marTop w:val="0"/>
      <w:marBottom w:val="0"/>
      <w:divBdr>
        <w:top w:val="none" w:sz="0" w:space="0" w:color="auto"/>
        <w:left w:val="none" w:sz="0" w:space="0" w:color="auto"/>
        <w:bottom w:val="none" w:sz="0" w:space="0" w:color="auto"/>
        <w:right w:val="none" w:sz="0" w:space="0" w:color="auto"/>
      </w:divBdr>
    </w:div>
    <w:div w:id="617417061">
      <w:bodyDiv w:val="1"/>
      <w:marLeft w:val="0"/>
      <w:marRight w:val="0"/>
      <w:marTop w:val="0"/>
      <w:marBottom w:val="0"/>
      <w:divBdr>
        <w:top w:val="none" w:sz="0" w:space="0" w:color="auto"/>
        <w:left w:val="none" w:sz="0" w:space="0" w:color="auto"/>
        <w:bottom w:val="none" w:sz="0" w:space="0" w:color="auto"/>
        <w:right w:val="none" w:sz="0" w:space="0" w:color="auto"/>
      </w:divBdr>
    </w:div>
    <w:div w:id="618991066">
      <w:bodyDiv w:val="1"/>
      <w:marLeft w:val="0"/>
      <w:marRight w:val="0"/>
      <w:marTop w:val="0"/>
      <w:marBottom w:val="0"/>
      <w:divBdr>
        <w:top w:val="none" w:sz="0" w:space="0" w:color="auto"/>
        <w:left w:val="none" w:sz="0" w:space="0" w:color="auto"/>
        <w:bottom w:val="none" w:sz="0" w:space="0" w:color="auto"/>
        <w:right w:val="none" w:sz="0" w:space="0" w:color="auto"/>
      </w:divBdr>
    </w:div>
    <w:div w:id="619799699">
      <w:bodyDiv w:val="1"/>
      <w:marLeft w:val="0"/>
      <w:marRight w:val="0"/>
      <w:marTop w:val="0"/>
      <w:marBottom w:val="0"/>
      <w:divBdr>
        <w:top w:val="none" w:sz="0" w:space="0" w:color="auto"/>
        <w:left w:val="none" w:sz="0" w:space="0" w:color="auto"/>
        <w:bottom w:val="none" w:sz="0" w:space="0" w:color="auto"/>
        <w:right w:val="none" w:sz="0" w:space="0" w:color="auto"/>
      </w:divBdr>
    </w:div>
    <w:div w:id="620183778">
      <w:bodyDiv w:val="1"/>
      <w:marLeft w:val="0"/>
      <w:marRight w:val="0"/>
      <w:marTop w:val="0"/>
      <w:marBottom w:val="0"/>
      <w:divBdr>
        <w:top w:val="none" w:sz="0" w:space="0" w:color="auto"/>
        <w:left w:val="none" w:sz="0" w:space="0" w:color="auto"/>
        <w:bottom w:val="none" w:sz="0" w:space="0" w:color="auto"/>
        <w:right w:val="none" w:sz="0" w:space="0" w:color="auto"/>
      </w:divBdr>
    </w:div>
    <w:div w:id="620301587">
      <w:bodyDiv w:val="1"/>
      <w:marLeft w:val="0"/>
      <w:marRight w:val="0"/>
      <w:marTop w:val="0"/>
      <w:marBottom w:val="0"/>
      <w:divBdr>
        <w:top w:val="none" w:sz="0" w:space="0" w:color="auto"/>
        <w:left w:val="none" w:sz="0" w:space="0" w:color="auto"/>
        <w:bottom w:val="none" w:sz="0" w:space="0" w:color="auto"/>
        <w:right w:val="none" w:sz="0" w:space="0" w:color="auto"/>
      </w:divBdr>
    </w:div>
    <w:div w:id="620769034">
      <w:bodyDiv w:val="1"/>
      <w:marLeft w:val="0"/>
      <w:marRight w:val="0"/>
      <w:marTop w:val="0"/>
      <w:marBottom w:val="0"/>
      <w:divBdr>
        <w:top w:val="none" w:sz="0" w:space="0" w:color="auto"/>
        <w:left w:val="none" w:sz="0" w:space="0" w:color="auto"/>
        <w:bottom w:val="none" w:sz="0" w:space="0" w:color="auto"/>
        <w:right w:val="none" w:sz="0" w:space="0" w:color="auto"/>
      </w:divBdr>
    </w:div>
    <w:div w:id="620918762">
      <w:bodyDiv w:val="1"/>
      <w:marLeft w:val="0"/>
      <w:marRight w:val="0"/>
      <w:marTop w:val="0"/>
      <w:marBottom w:val="0"/>
      <w:divBdr>
        <w:top w:val="none" w:sz="0" w:space="0" w:color="auto"/>
        <w:left w:val="none" w:sz="0" w:space="0" w:color="auto"/>
        <w:bottom w:val="none" w:sz="0" w:space="0" w:color="auto"/>
        <w:right w:val="none" w:sz="0" w:space="0" w:color="auto"/>
      </w:divBdr>
    </w:div>
    <w:div w:id="622660862">
      <w:bodyDiv w:val="1"/>
      <w:marLeft w:val="0"/>
      <w:marRight w:val="0"/>
      <w:marTop w:val="0"/>
      <w:marBottom w:val="0"/>
      <w:divBdr>
        <w:top w:val="none" w:sz="0" w:space="0" w:color="auto"/>
        <w:left w:val="none" w:sz="0" w:space="0" w:color="auto"/>
        <w:bottom w:val="none" w:sz="0" w:space="0" w:color="auto"/>
        <w:right w:val="none" w:sz="0" w:space="0" w:color="auto"/>
      </w:divBdr>
    </w:div>
    <w:div w:id="623996681">
      <w:bodyDiv w:val="1"/>
      <w:marLeft w:val="0"/>
      <w:marRight w:val="0"/>
      <w:marTop w:val="0"/>
      <w:marBottom w:val="0"/>
      <w:divBdr>
        <w:top w:val="none" w:sz="0" w:space="0" w:color="auto"/>
        <w:left w:val="none" w:sz="0" w:space="0" w:color="auto"/>
        <w:bottom w:val="none" w:sz="0" w:space="0" w:color="auto"/>
        <w:right w:val="none" w:sz="0" w:space="0" w:color="auto"/>
      </w:divBdr>
    </w:div>
    <w:div w:id="624776747">
      <w:bodyDiv w:val="1"/>
      <w:marLeft w:val="0"/>
      <w:marRight w:val="0"/>
      <w:marTop w:val="0"/>
      <w:marBottom w:val="0"/>
      <w:divBdr>
        <w:top w:val="none" w:sz="0" w:space="0" w:color="auto"/>
        <w:left w:val="none" w:sz="0" w:space="0" w:color="auto"/>
        <w:bottom w:val="none" w:sz="0" w:space="0" w:color="auto"/>
        <w:right w:val="none" w:sz="0" w:space="0" w:color="auto"/>
      </w:divBdr>
    </w:div>
    <w:div w:id="625618823">
      <w:bodyDiv w:val="1"/>
      <w:marLeft w:val="0"/>
      <w:marRight w:val="0"/>
      <w:marTop w:val="0"/>
      <w:marBottom w:val="0"/>
      <w:divBdr>
        <w:top w:val="none" w:sz="0" w:space="0" w:color="auto"/>
        <w:left w:val="none" w:sz="0" w:space="0" w:color="auto"/>
        <w:bottom w:val="none" w:sz="0" w:space="0" w:color="auto"/>
        <w:right w:val="none" w:sz="0" w:space="0" w:color="auto"/>
      </w:divBdr>
    </w:div>
    <w:div w:id="625894326">
      <w:bodyDiv w:val="1"/>
      <w:marLeft w:val="0"/>
      <w:marRight w:val="0"/>
      <w:marTop w:val="0"/>
      <w:marBottom w:val="0"/>
      <w:divBdr>
        <w:top w:val="none" w:sz="0" w:space="0" w:color="auto"/>
        <w:left w:val="none" w:sz="0" w:space="0" w:color="auto"/>
        <w:bottom w:val="none" w:sz="0" w:space="0" w:color="auto"/>
        <w:right w:val="none" w:sz="0" w:space="0" w:color="auto"/>
      </w:divBdr>
    </w:div>
    <w:div w:id="627080928">
      <w:bodyDiv w:val="1"/>
      <w:marLeft w:val="0"/>
      <w:marRight w:val="0"/>
      <w:marTop w:val="0"/>
      <w:marBottom w:val="0"/>
      <w:divBdr>
        <w:top w:val="none" w:sz="0" w:space="0" w:color="auto"/>
        <w:left w:val="none" w:sz="0" w:space="0" w:color="auto"/>
        <w:bottom w:val="none" w:sz="0" w:space="0" w:color="auto"/>
        <w:right w:val="none" w:sz="0" w:space="0" w:color="auto"/>
      </w:divBdr>
    </w:div>
    <w:div w:id="628436626">
      <w:bodyDiv w:val="1"/>
      <w:marLeft w:val="0"/>
      <w:marRight w:val="0"/>
      <w:marTop w:val="0"/>
      <w:marBottom w:val="0"/>
      <w:divBdr>
        <w:top w:val="none" w:sz="0" w:space="0" w:color="auto"/>
        <w:left w:val="none" w:sz="0" w:space="0" w:color="auto"/>
        <w:bottom w:val="none" w:sz="0" w:space="0" w:color="auto"/>
        <w:right w:val="none" w:sz="0" w:space="0" w:color="auto"/>
      </w:divBdr>
    </w:div>
    <w:div w:id="629866751">
      <w:bodyDiv w:val="1"/>
      <w:marLeft w:val="0"/>
      <w:marRight w:val="0"/>
      <w:marTop w:val="0"/>
      <w:marBottom w:val="0"/>
      <w:divBdr>
        <w:top w:val="none" w:sz="0" w:space="0" w:color="auto"/>
        <w:left w:val="none" w:sz="0" w:space="0" w:color="auto"/>
        <w:bottom w:val="none" w:sz="0" w:space="0" w:color="auto"/>
        <w:right w:val="none" w:sz="0" w:space="0" w:color="auto"/>
      </w:divBdr>
    </w:div>
    <w:div w:id="630860950">
      <w:bodyDiv w:val="1"/>
      <w:marLeft w:val="0"/>
      <w:marRight w:val="0"/>
      <w:marTop w:val="0"/>
      <w:marBottom w:val="0"/>
      <w:divBdr>
        <w:top w:val="none" w:sz="0" w:space="0" w:color="auto"/>
        <w:left w:val="none" w:sz="0" w:space="0" w:color="auto"/>
        <w:bottom w:val="none" w:sz="0" w:space="0" w:color="auto"/>
        <w:right w:val="none" w:sz="0" w:space="0" w:color="auto"/>
      </w:divBdr>
    </w:div>
    <w:div w:id="631328812">
      <w:bodyDiv w:val="1"/>
      <w:marLeft w:val="0"/>
      <w:marRight w:val="0"/>
      <w:marTop w:val="0"/>
      <w:marBottom w:val="0"/>
      <w:divBdr>
        <w:top w:val="none" w:sz="0" w:space="0" w:color="auto"/>
        <w:left w:val="none" w:sz="0" w:space="0" w:color="auto"/>
        <w:bottom w:val="none" w:sz="0" w:space="0" w:color="auto"/>
        <w:right w:val="none" w:sz="0" w:space="0" w:color="auto"/>
      </w:divBdr>
    </w:div>
    <w:div w:id="631908974">
      <w:bodyDiv w:val="1"/>
      <w:marLeft w:val="0"/>
      <w:marRight w:val="0"/>
      <w:marTop w:val="0"/>
      <w:marBottom w:val="0"/>
      <w:divBdr>
        <w:top w:val="none" w:sz="0" w:space="0" w:color="auto"/>
        <w:left w:val="none" w:sz="0" w:space="0" w:color="auto"/>
        <w:bottom w:val="none" w:sz="0" w:space="0" w:color="auto"/>
        <w:right w:val="none" w:sz="0" w:space="0" w:color="auto"/>
      </w:divBdr>
    </w:div>
    <w:div w:id="632830179">
      <w:bodyDiv w:val="1"/>
      <w:marLeft w:val="0"/>
      <w:marRight w:val="0"/>
      <w:marTop w:val="0"/>
      <w:marBottom w:val="0"/>
      <w:divBdr>
        <w:top w:val="none" w:sz="0" w:space="0" w:color="auto"/>
        <w:left w:val="none" w:sz="0" w:space="0" w:color="auto"/>
        <w:bottom w:val="none" w:sz="0" w:space="0" w:color="auto"/>
        <w:right w:val="none" w:sz="0" w:space="0" w:color="auto"/>
      </w:divBdr>
    </w:div>
    <w:div w:id="633826985">
      <w:bodyDiv w:val="1"/>
      <w:marLeft w:val="0"/>
      <w:marRight w:val="0"/>
      <w:marTop w:val="0"/>
      <w:marBottom w:val="0"/>
      <w:divBdr>
        <w:top w:val="none" w:sz="0" w:space="0" w:color="auto"/>
        <w:left w:val="none" w:sz="0" w:space="0" w:color="auto"/>
        <w:bottom w:val="none" w:sz="0" w:space="0" w:color="auto"/>
        <w:right w:val="none" w:sz="0" w:space="0" w:color="auto"/>
      </w:divBdr>
    </w:div>
    <w:div w:id="634331151">
      <w:bodyDiv w:val="1"/>
      <w:marLeft w:val="0"/>
      <w:marRight w:val="0"/>
      <w:marTop w:val="0"/>
      <w:marBottom w:val="0"/>
      <w:divBdr>
        <w:top w:val="none" w:sz="0" w:space="0" w:color="auto"/>
        <w:left w:val="none" w:sz="0" w:space="0" w:color="auto"/>
        <w:bottom w:val="none" w:sz="0" w:space="0" w:color="auto"/>
        <w:right w:val="none" w:sz="0" w:space="0" w:color="auto"/>
      </w:divBdr>
    </w:div>
    <w:div w:id="635111904">
      <w:bodyDiv w:val="1"/>
      <w:marLeft w:val="0"/>
      <w:marRight w:val="0"/>
      <w:marTop w:val="0"/>
      <w:marBottom w:val="0"/>
      <w:divBdr>
        <w:top w:val="none" w:sz="0" w:space="0" w:color="auto"/>
        <w:left w:val="none" w:sz="0" w:space="0" w:color="auto"/>
        <w:bottom w:val="none" w:sz="0" w:space="0" w:color="auto"/>
        <w:right w:val="none" w:sz="0" w:space="0" w:color="auto"/>
      </w:divBdr>
    </w:div>
    <w:div w:id="635570732">
      <w:bodyDiv w:val="1"/>
      <w:marLeft w:val="0"/>
      <w:marRight w:val="0"/>
      <w:marTop w:val="0"/>
      <w:marBottom w:val="0"/>
      <w:divBdr>
        <w:top w:val="none" w:sz="0" w:space="0" w:color="auto"/>
        <w:left w:val="none" w:sz="0" w:space="0" w:color="auto"/>
        <w:bottom w:val="none" w:sz="0" w:space="0" w:color="auto"/>
        <w:right w:val="none" w:sz="0" w:space="0" w:color="auto"/>
      </w:divBdr>
    </w:div>
    <w:div w:id="636374660">
      <w:bodyDiv w:val="1"/>
      <w:marLeft w:val="0"/>
      <w:marRight w:val="0"/>
      <w:marTop w:val="0"/>
      <w:marBottom w:val="0"/>
      <w:divBdr>
        <w:top w:val="none" w:sz="0" w:space="0" w:color="auto"/>
        <w:left w:val="none" w:sz="0" w:space="0" w:color="auto"/>
        <w:bottom w:val="none" w:sz="0" w:space="0" w:color="auto"/>
        <w:right w:val="none" w:sz="0" w:space="0" w:color="auto"/>
      </w:divBdr>
    </w:div>
    <w:div w:id="637415334">
      <w:bodyDiv w:val="1"/>
      <w:marLeft w:val="0"/>
      <w:marRight w:val="0"/>
      <w:marTop w:val="0"/>
      <w:marBottom w:val="0"/>
      <w:divBdr>
        <w:top w:val="none" w:sz="0" w:space="0" w:color="auto"/>
        <w:left w:val="none" w:sz="0" w:space="0" w:color="auto"/>
        <w:bottom w:val="none" w:sz="0" w:space="0" w:color="auto"/>
        <w:right w:val="none" w:sz="0" w:space="0" w:color="auto"/>
      </w:divBdr>
    </w:div>
    <w:div w:id="637881609">
      <w:bodyDiv w:val="1"/>
      <w:marLeft w:val="0"/>
      <w:marRight w:val="0"/>
      <w:marTop w:val="0"/>
      <w:marBottom w:val="0"/>
      <w:divBdr>
        <w:top w:val="none" w:sz="0" w:space="0" w:color="auto"/>
        <w:left w:val="none" w:sz="0" w:space="0" w:color="auto"/>
        <w:bottom w:val="none" w:sz="0" w:space="0" w:color="auto"/>
        <w:right w:val="none" w:sz="0" w:space="0" w:color="auto"/>
      </w:divBdr>
    </w:div>
    <w:div w:id="639270498">
      <w:bodyDiv w:val="1"/>
      <w:marLeft w:val="0"/>
      <w:marRight w:val="0"/>
      <w:marTop w:val="0"/>
      <w:marBottom w:val="0"/>
      <w:divBdr>
        <w:top w:val="none" w:sz="0" w:space="0" w:color="auto"/>
        <w:left w:val="none" w:sz="0" w:space="0" w:color="auto"/>
        <w:bottom w:val="none" w:sz="0" w:space="0" w:color="auto"/>
        <w:right w:val="none" w:sz="0" w:space="0" w:color="auto"/>
      </w:divBdr>
    </w:div>
    <w:div w:id="641082126">
      <w:bodyDiv w:val="1"/>
      <w:marLeft w:val="0"/>
      <w:marRight w:val="0"/>
      <w:marTop w:val="0"/>
      <w:marBottom w:val="0"/>
      <w:divBdr>
        <w:top w:val="none" w:sz="0" w:space="0" w:color="auto"/>
        <w:left w:val="none" w:sz="0" w:space="0" w:color="auto"/>
        <w:bottom w:val="none" w:sz="0" w:space="0" w:color="auto"/>
        <w:right w:val="none" w:sz="0" w:space="0" w:color="auto"/>
      </w:divBdr>
    </w:div>
    <w:div w:id="641231069">
      <w:bodyDiv w:val="1"/>
      <w:marLeft w:val="0"/>
      <w:marRight w:val="0"/>
      <w:marTop w:val="0"/>
      <w:marBottom w:val="0"/>
      <w:divBdr>
        <w:top w:val="none" w:sz="0" w:space="0" w:color="auto"/>
        <w:left w:val="none" w:sz="0" w:space="0" w:color="auto"/>
        <w:bottom w:val="none" w:sz="0" w:space="0" w:color="auto"/>
        <w:right w:val="none" w:sz="0" w:space="0" w:color="auto"/>
      </w:divBdr>
    </w:div>
    <w:div w:id="641233241">
      <w:bodyDiv w:val="1"/>
      <w:marLeft w:val="0"/>
      <w:marRight w:val="0"/>
      <w:marTop w:val="0"/>
      <w:marBottom w:val="0"/>
      <w:divBdr>
        <w:top w:val="none" w:sz="0" w:space="0" w:color="auto"/>
        <w:left w:val="none" w:sz="0" w:space="0" w:color="auto"/>
        <w:bottom w:val="none" w:sz="0" w:space="0" w:color="auto"/>
        <w:right w:val="none" w:sz="0" w:space="0" w:color="auto"/>
      </w:divBdr>
    </w:div>
    <w:div w:id="641692296">
      <w:bodyDiv w:val="1"/>
      <w:marLeft w:val="0"/>
      <w:marRight w:val="0"/>
      <w:marTop w:val="0"/>
      <w:marBottom w:val="0"/>
      <w:divBdr>
        <w:top w:val="none" w:sz="0" w:space="0" w:color="auto"/>
        <w:left w:val="none" w:sz="0" w:space="0" w:color="auto"/>
        <w:bottom w:val="none" w:sz="0" w:space="0" w:color="auto"/>
        <w:right w:val="none" w:sz="0" w:space="0" w:color="auto"/>
      </w:divBdr>
    </w:div>
    <w:div w:id="644362145">
      <w:bodyDiv w:val="1"/>
      <w:marLeft w:val="0"/>
      <w:marRight w:val="0"/>
      <w:marTop w:val="0"/>
      <w:marBottom w:val="0"/>
      <w:divBdr>
        <w:top w:val="none" w:sz="0" w:space="0" w:color="auto"/>
        <w:left w:val="none" w:sz="0" w:space="0" w:color="auto"/>
        <w:bottom w:val="none" w:sz="0" w:space="0" w:color="auto"/>
        <w:right w:val="none" w:sz="0" w:space="0" w:color="auto"/>
      </w:divBdr>
    </w:div>
    <w:div w:id="645207802">
      <w:bodyDiv w:val="1"/>
      <w:marLeft w:val="0"/>
      <w:marRight w:val="0"/>
      <w:marTop w:val="0"/>
      <w:marBottom w:val="0"/>
      <w:divBdr>
        <w:top w:val="none" w:sz="0" w:space="0" w:color="auto"/>
        <w:left w:val="none" w:sz="0" w:space="0" w:color="auto"/>
        <w:bottom w:val="none" w:sz="0" w:space="0" w:color="auto"/>
        <w:right w:val="none" w:sz="0" w:space="0" w:color="auto"/>
      </w:divBdr>
    </w:div>
    <w:div w:id="645473022">
      <w:bodyDiv w:val="1"/>
      <w:marLeft w:val="0"/>
      <w:marRight w:val="0"/>
      <w:marTop w:val="0"/>
      <w:marBottom w:val="0"/>
      <w:divBdr>
        <w:top w:val="none" w:sz="0" w:space="0" w:color="auto"/>
        <w:left w:val="none" w:sz="0" w:space="0" w:color="auto"/>
        <w:bottom w:val="none" w:sz="0" w:space="0" w:color="auto"/>
        <w:right w:val="none" w:sz="0" w:space="0" w:color="auto"/>
      </w:divBdr>
    </w:div>
    <w:div w:id="645741729">
      <w:bodyDiv w:val="1"/>
      <w:marLeft w:val="0"/>
      <w:marRight w:val="0"/>
      <w:marTop w:val="0"/>
      <w:marBottom w:val="0"/>
      <w:divBdr>
        <w:top w:val="none" w:sz="0" w:space="0" w:color="auto"/>
        <w:left w:val="none" w:sz="0" w:space="0" w:color="auto"/>
        <w:bottom w:val="none" w:sz="0" w:space="0" w:color="auto"/>
        <w:right w:val="none" w:sz="0" w:space="0" w:color="auto"/>
      </w:divBdr>
    </w:div>
    <w:div w:id="645818064">
      <w:bodyDiv w:val="1"/>
      <w:marLeft w:val="0"/>
      <w:marRight w:val="0"/>
      <w:marTop w:val="0"/>
      <w:marBottom w:val="0"/>
      <w:divBdr>
        <w:top w:val="none" w:sz="0" w:space="0" w:color="auto"/>
        <w:left w:val="none" w:sz="0" w:space="0" w:color="auto"/>
        <w:bottom w:val="none" w:sz="0" w:space="0" w:color="auto"/>
        <w:right w:val="none" w:sz="0" w:space="0" w:color="auto"/>
      </w:divBdr>
    </w:div>
    <w:div w:id="645939784">
      <w:bodyDiv w:val="1"/>
      <w:marLeft w:val="0"/>
      <w:marRight w:val="0"/>
      <w:marTop w:val="0"/>
      <w:marBottom w:val="0"/>
      <w:divBdr>
        <w:top w:val="none" w:sz="0" w:space="0" w:color="auto"/>
        <w:left w:val="none" w:sz="0" w:space="0" w:color="auto"/>
        <w:bottom w:val="none" w:sz="0" w:space="0" w:color="auto"/>
        <w:right w:val="none" w:sz="0" w:space="0" w:color="auto"/>
      </w:divBdr>
    </w:div>
    <w:div w:id="646401179">
      <w:bodyDiv w:val="1"/>
      <w:marLeft w:val="0"/>
      <w:marRight w:val="0"/>
      <w:marTop w:val="0"/>
      <w:marBottom w:val="0"/>
      <w:divBdr>
        <w:top w:val="none" w:sz="0" w:space="0" w:color="auto"/>
        <w:left w:val="none" w:sz="0" w:space="0" w:color="auto"/>
        <w:bottom w:val="none" w:sz="0" w:space="0" w:color="auto"/>
        <w:right w:val="none" w:sz="0" w:space="0" w:color="auto"/>
      </w:divBdr>
    </w:div>
    <w:div w:id="647973573">
      <w:bodyDiv w:val="1"/>
      <w:marLeft w:val="0"/>
      <w:marRight w:val="0"/>
      <w:marTop w:val="0"/>
      <w:marBottom w:val="0"/>
      <w:divBdr>
        <w:top w:val="none" w:sz="0" w:space="0" w:color="auto"/>
        <w:left w:val="none" w:sz="0" w:space="0" w:color="auto"/>
        <w:bottom w:val="none" w:sz="0" w:space="0" w:color="auto"/>
        <w:right w:val="none" w:sz="0" w:space="0" w:color="auto"/>
      </w:divBdr>
    </w:div>
    <w:div w:id="648172524">
      <w:bodyDiv w:val="1"/>
      <w:marLeft w:val="0"/>
      <w:marRight w:val="0"/>
      <w:marTop w:val="0"/>
      <w:marBottom w:val="0"/>
      <w:divBdr>
        <w:top w:val="none" w:sz="0" w:space="0" w:color="auto"/>
        <w:left w:val="none" w:sz="0" w:space="0" w:color="auto"/>
        <w:bottom w:val="none" w:sz="0" w:space="0" w:color="auto"/>
        <w:right w:val="none" w:sz="0" w:space="0" w:color="auto"/>
      </w:divBdr>
    </w:div>
    <w:div w:id="648633299">
      <w:bodyDiv w:val="1"/>
      <w:marLeft w:val="0"/>
      <w:marRight w:val="0"/>
      <w:marTop w:val="0"/>
      <w:marBottom w:val="0"/>
      <w:divBdr>
        <w:top w:val="none" w:sz="0" w:space="0" w:color="auto"/>
        <w:left w:val="none" w:sz="0" w:space="0" w:color="auto"/>
        <w:bottom w:val="none" w:sz="0" w:space="0" w:color="auto"/>
        <w:right w:val="none" w:sz="0" w:space="0" w:color="auto"/>
      </w:divBdr>
    </w:div>
    <w:div w:id="649019074">
      <w:bodyDiv w:val="1"/>
      <w:marLeft w:val="0"/>
      <w:marRight w:val="0"/>
      <w:marTop w:val="0"/>
      <w:marBottom w:val="0"/>
      <w:divBdr>
        <w:top w:val="none" w:sz="0" w:space="0" w:color="auto"/>
        <w:left w:val="none" w:sz="0" w:space="0" w:color="auto"/>
        <w:bottom w:val="none" w:sz="0" w:space="0" w:color="auto"/>
        <w:right w:val="none" w:sz="0" w:space="0" w:color="auto"/>
      </w:divBdr>
    </w:div>
    <w:div w:id="649216951">
      <w:bodyDiv w:val="1"/>
      <w:marLeft w:val="0"/>
      <w:marRight w:val="0"/>
      <w:marTop w:val="0"/>
      <w:marBottom w:val="0"/>
      <w:divBdr>
        <w:top w:val="none" w:sz="0" w:space="0" w:color="auto"/>
        <w:left w:val="none" w:sz="0" w:space="0" w:color="auto"/>
        <w:bottom w:val="none" w:sz="0" w:space="0" w:color="auto"/>
        <w:right w:val="none" w:sz="0" w:space="0" w:color="auto"/>
      </w:divBdr>
    </w:div>
    <w:div w:id="649986436">
      <w:bodyDiv w:val="1"/>
      <w:marLeft w:val="0"/>
      <w:marRight w:val="0"/>
      <w:marTop w:val="0"/>
      <w:marBottom w:val="0"/>
      <w:divBdr>
        <w:top w:val="none" w:sz="0" w:space="0" w:color="auto"/>
        <w:left w:val="none" w:sz="0" w:space="0" w:color="auto"/>
        <w:bottom w:val="none" w:sz="0" w:space="0" w:color="auto"/>
        <w:right w:val="none" w:sz="0" w:space="0" w:color="auto"/>
      </w:divBdr>
    </w:div>
    <w:div w:id="650016793">
      <w:bodyDiv w:val="1"/>
      <w:marLeft w:val="0"/>
      <w:marRight w:val="0"/>
      <w:marTop w:val="0"/>
      <w:marBottom w:val="0"/>
      <w:divBdr>
        <w:top w:val="none" w:sz="0" w:space="0" w:color="auto"/>
        <w:left w:val="none" w:sz="0" w:space="0" w:color="auto"/>
        <w:bottom w:val="none" w:sz="0" w:space="0" w:color="auto"/>
        <w:right w:val="none" w:sz="0" w:space="0" w:color="auto"/>
      </w:divBdr>
    </w:div>
    <w:div w:id="650522392">
      <w:bodyDiv w:val="1"/>
      <w:marLeft w:val="0"/>
      <w:marRight w:val="0"/>
      <w:marTop w:val="0"/>
      <w:marBottom w:val="0"/>
      <w:divBdr>
        <w:top w:val="none" w:sz="0" w:space="0" w:color="auto"/>
        <w:left w:val="none" w:sz="0" w:space="0" w:color="auto"/>
        <w:bottom w:val="none" w:sz="0" w:space="0" w:color="auto"/>
        <w:right w:val="none" w:sz="0" w:space="0" w:color="auto"/>
      </w:divBdr>
    </w:div>
    <w:div w:id="650870587">
      <w:bodyDiv w:val="1"/>
      <w:marLeft w:val="0"/>
      <w:marRight w:val="0"/>
      <w:marTop w:val="0"/>
      <w:marBottom w:val="0"/>
      <w:divBdr>
        <w:top w:val="none" w:sz="0" w:space="0" w:color="auto"/>
        <w:left w:val="none" w:sz="0" w:space="0" w:color="auto"/>
        <w:bottom w:val="none" w:sz="0" w:space="0" w:color="auto"/>
        <w:right w:val="none" w:sz="0" w:space="0" w:color="auto"/>
      </w:divBdr>
    </w:div>
    <w:div w:id="652879984">
      <w:bodyDiv w:val="1"/>
      <w:marLeft w:val="0"/>
      <w:marRight w:val="0"/>
      <w:marTop w:val="0"/>
      <w:marBottom w:val="0"/>
      <w:divBdr>
        <w:top w:val="none" w:sz="0" w:space="0" w:color="auto"/>
        <w:left w:val="none" w:sz="0" w:space="0" w:color="auto"/>
        <w:bottom w:val="none" w:sz="0" w:space="0" w:color="auto"/>
        <w:right w:val="none" w:sz="0" w:space="0" w:color="auto"/>
      </w:divBdr>
    </w:div>
    <w:div w:id="654645216">
      <w:bodyDiv w:val="1"/>
      <w:marLeft w:val="0"/>
      <w:marRight w:val="0"/>
      <w:marTop w:val="0"/>
      <w:marBottom w:val="0"/>
      <w:divBdr>
        <w:top w:val="none" w:sz="0" w:space="0" w:color="auto"/>
        <w:left w:val="none" w:sz="0" w:space="0" w:color="auto"/>
        <w:bottom w:val="none" w:sz="0" w:space="0" w:color="auto"/>
        <w:right w:val="none" w:sz="0" w:space="0" w:color="auto"/>
      </w:divBdr>
    </w:div>
    <w:div w:id="655693315">
      <w:bodyDiv w:val="1"/>
      <w:marLeft w:val="0"/>
      <w:marRight w:val="0"/>
      <w:marTop w:val="0"/>
      <w:marBottom w:val="0"/>
      <w:divBdr>
        <w:top w:val="none" w:sz="0" w:space="0" w:color="auto"/>
        <w:left w:val="none" w:sz="0" w:space="0" w:color="auto"/>
        <w:bottom w:val="none" w:sz="0" w:space="0" w:color="auto"/>
        <w:right w:val="none" w:sz="0" w:space="0" w:color="auto"/>
      </w:divBdr>
    </w:div>
    <w:div w:id="655958975">
      <w:bodyDiv w:val="1"/>
      <w:marLeft w:val="0"/>
      <w:marRight w:val="0"/>
      <w:marTop w:val="0"/>
      <w:marBottom w:val="0"/>
      <w:divBdr>
        <w:top w:val="none" w:sz="0" w:space="0" w:color="auto"/>
        <w:left w:val="none" w:sz="0" w:space="0" w:color="auto"/>
        <w:bottom w:val="none" w:sz="0" w:space="0" w:color="auto"/>
        <w:right w:val="none" w:sz="0" w:space="0" w:color="auto"/>
      </w:divBdr>
    </w:div>
    <w:div w:id="656421609">
      <w:bodyDiv w:val="1"/>
      <w:marLeft w:val="0"/>
      <w:marRight w:val="0"/>
      <w:marTop w:val="0"/>
      <w:marBottom w:val="0"/>
      <w:divBdr>
        <w:top w:val="none" w:sz="0" w:space="0" w:color="auto"/>
        <w:left w:val="none" w:sz="0" w:space="0" w:color="auto"/>
        <w:bottom w:val="none" w:sz="0" w:space="0" w:color="auto"/>
        <w:right w:val="none" w:sz="0" w:space="0" w:color="auto"/>
      </w:divBdr>
    </w:div>
    <w:div w:id="656423356">
      <w:bodyDiv w:val="1"/>
      <w:marLeft w:val="0"/>
      <w:marRight w:val="0"/>
      <w:marTop w:val="0"/>
      <w:marBottom w:val="0"/>
      <w:divBdr>
        <w:top w:val="none" w:sz="0" w:space="0" w:color="auto"/>
        <w:left w:val="none" w:sz="0" w:space="0" w:color="auto"/>
        <w:bottom w:val="none" w:sz="0" w:space="0" w:color="auto"/>
        <w:right w:val="none" w:sz="0" w:space="0" w:color="auto"/>
      </w:divBdr>
    </w:div>
    <w:div w:id="657612519">
      <w:bodyDiv w:val="1"/>
      <w:marLeft w:val="0"/>
      <w:marRight w:val="0"/>
      <w:marTop w:val="0"/>
      <w:marBottom w:val="0"/>
      <w:divBdr>
        <w:top w:val="none" w:sz="0" w:space="0" w:color="auto"/>
        <w:left w:val="none" w:sz="0" w:space="0" w:color="auto"/>
        <w:bottom w:val="none" w:sz="0" w:space="0" w:color="auto"/>
        <w:right w:val="none" w:sz="0" w:space="0" w:color="auto"/>
      </w:divBdr>
    </w:div>
    <w:div w:id="658534718">
      <w:bodyDiv w:val="1"/>
      <w:marLeft w:val="0"/>
      <w:marRight w:val="0"/>
      <w:marTop w:val="0"/>
      <w:marBottom w:val="0"/>
      <w:divBdr>
        <w:top w:val="none" w:sz="0" w:space="0" w:color="auto"/>
        <w:left w:val="none" w:sz="0" w:space="0" w:color="auto"/>
        <w:bottom w:val="none" w:sz="0" w:space="0" w:color="auto"/>
        <w:right w:val="none" w:sz="0" w:space="0" w:color="auto"/>
      </w:divBdr>
    </w:div>
    <w:div w:id="658655257">
      <w:bodyDiv w:val="1"/>
      <w:marLeft w:val="0"/>
      <w:marRight w:val="0"/>
      <w:marTop w:val="0"/>
      <w:marBottom w:val="0"/>
      <w:divBdr>
        <w:top w:val="none" w:sz="0" w:space="0" w:color="auto"/>
        <w:left w:val="none" w:sz="0" w:space="0" w:color="auto"/>
        <w:bottom w:val="none" w:sz="0" w:space="0" w:color="auto"/>
        <w:right w:val="none" w:sz="0" w:space="0" w:color="auto"/>
      </w:divBdr>
    </w:div>
    <w:div w:id="658729670">
      <w:bodyDiv w:val="1"/>
      <w:marLeft w:val="0"/>
      <w:marRight w:val="0"/>
      <w:marTop w:val="0"/>
      <w:marBottom w:val="0"/>
      <w:divBdr>
        <w:top w:val="none" w:sz="0" w:space="0" w:color="auto"/>
        <w:left w:val="none" w:sz="0" w:space="0" w:color="auto"/>
        <w:bottom w:val="none" w:sz="0" w:space="0" w:color="auto"/>
        <w:right w:val="none" w:sz="0" w:space="0" w:color="auto"/>
      </w:divBdr>
    </w:div>
    <w:div w:id="659116571">
      <w:bodyDiv w:val="1"/>
      <w:marLeft w:val="0"/>
      <w:marRight w:val="0"/>
      <w:marTop w:val="0"/>
      <w:marBottom w:val="0"/>
      <w:divBdr>
        <w:top w:val="none" w:sz="0" w:space="0" w:color="auto"/>
        <w:left w:val="none" w:sz="0" w:space="0" w:color="auto"/>
        <w:bottom w:val="none" w:sz="0" w:space="0" w:color="auto"/>
        <w:right w:val="none" w:sz="0" w:space="0" w:color="auto"/>
      </w:divBdr>
    </w:div>
    <w:div w:id="659431487">
      <w:bodyDiv w:val="1"/>
      <w:marLeft w:val="0"/>
      <w:marRight w:val="0"/>
      <w:marTop w:val="0"/>
      <w:marBottom w:val="0"/>
      <w:divBdr>
        <w:top w:val="none" w:sz="0" w:space="0" w:color="auto"/>
        <w:left w:val="none" w:sz="0" w:space="0" w:color="auto"/>
        <w:bottom w:val="none" w:sz="0" w:space="0" w:color="auto"/>
        <w:right w:val="none" w:sz="0" w:space="0" w:color="auto"/>
      </w:divBdr>
    </w:div>
    <w:div w:id="660350238">
      <w:bodyDiv w:val="1"/>
      <w:marLeft w:val="0"/>
      <w:marRight w:val="0"/>
      <w:marTop w:val="0"/>
      <w:marBottom w:val="0"/>
      <w:divBdr>
        <w:top w:val="none" w:sz="0" w:space="0" w:color="auto"/>
        <w:left w:val="none" w:sz="0" w:space="0" w:color="auto"/>
        <w:bottom w:val="none" w:sz="0" w:space="0" w:color="auto"/>
        <w:right w:val="none" w:sz="0" w:space="0" w:color="auto"/>
      </w:divBdr>
    </w:div>
    <w:div w:id="661546237">
      <w:bodyDiv w:val="1"/>
      <w:marLeft w:val="0"/>
      <w:marRight w:val="0"/>
      <w:marTop w:val="0"/>
      <w:marBottom w:val="0"/>
      <w:divBdr>
        <w:top w:val="none" w:sz="0" w:space="0" w:color="auto"/>
        <w:left w:val="none" w:sz="0" w:space="0" w:color="auto"/>
        <w:bottom w:val="none" w:sz="0" w:space="0" w:color="auto"/>
        <w:right w:val="none" w:sz="0" w:space="0" w:color="auto"/>
      </w:divBdr>
    </w:div>
    <w:div w:id="661660007">
      <w:bodyDiv w:val="1"/>
      <w:marLeft w:val="0"/>
      <w:marRight w:val="0"/>
      <w:marTop w:val="0"/>
      <w:marBottom w:val="0"/>
      <w:divBdr>
        <w:top w:val="none" w:sz="0" w:space="0" w:color="auto"/>
        <w:left w:val="none" w:sz="0" w:space="0" w:color="auto"/>
        <w:bottom w:val="none" w:sz="0" w:space="0" w:color="auto"/>
        <w:right w:val="none" w:sz="0" w:space="0" w:color="auto"/>
      </w:divBdr>
    </w:div>
    <w:div w:id="662272552">
      <w:bodyDiv w:val="1"/>
      <w:marLeft w:val="0"/>
      <w:marRight w:val="0"/>
      <w:marTop w:val="0"/>
      <w:marBottom w:val="0"/>
      <w:divBdr>
        <w:top w:val="none" w:sz="0" w:space="0" w:color="auto"/>
        <w:left w:val="none" w:sz="0" w:space="0" w:color="auto"/>
        <w:bottom w:val="none" w:sz="0" w:space="0" w:color="auto"/>
        <w:right w:val="none" w:sz="0" w:space="0" w:color="auto"/>
      </w:divBdr>
    </w:div>
    <w:div w:id="662584846">
      <w:bodyDiv w:val="1"/>
      <w:marLeft w:val="0"/>
      <w:marRight w:val="0"/>
      <w:marTop w:val="0"/>
      <w:marBottom w:val="0"/>
      <w:divBdr>
        <w:top w:val="none" w:sz="0" w:space="0" w:color="auto"/>
        <w:left w:val="none" w:sz="0" w:space="0" w:color="auto"/>
        <w:bottom w:val="none" w:sz="0" w:space="0" w:color="auto"/>
        <w:right w:val="none" w:sz="0" w:space="0" w:color="auto"/>
      </w:divBdr>
    </w:div>
    <w:div w:id="662658931">
      <w:bodyDiv w:val="1"/>
      <w:marLeft w:val="0"/>
      <w:marRight w:val="0"/>
      <w:marTop w:val="0"/>
      <w:marBottom w:val="0"/>
      <w:divBdr>
        <w:top w:val="none" w:sz="0" w:space="0" w:color="auto"/>
        <w:left w:val="none" w:sz="0" w:space="0" w:color="auto"/>
        <w:bottom w:val="none" w:sz="0" w:space="0" w:color="auto"/>
        <w:right w:val="none" w:sz="0" w:space="0" w:color="auto"/>
      </w:divBdr>
    </w:div>
    <w:div w:id="662659704">
      <w:bodyDiv w:val="1"/>
      <w:marLeft w:val="0"/>
      <w:marRight w:val="0"/>
      <w:marTop w:val="0"/>
      <w:marBottom w:val="0"/>
      <w:divBdr>
        <w:top w:val="none" w:sz="0" w:space="0" w:color="auto"/>
        <w:left w:val="none" w:sz="0" w:space="0" w:color="auto"/>
        <w:bottom w:val="none" w:sz="0" w:space="0" w:color="auto"/>
        <w:right w:val="none" w:sz="0" w:space="0" w:color="auto"/>
      </w:divBdr>
    </w:div>
    <w:div w:id="663969196">
      <w:bodyDiv w:val="1"/>
      <w:marLeft w:val="0"/>
      <w:marRight w:val="0"/>
      <w:marTop w:val="0"/>
      <w:marBottom w:val="0"/>
      <w:divBdr>
        <w:top w:val="none" w:sz="0" w:space="0" w:color="auto"/>
        <w:left w:val="none" w:sz="0" w:space="0" w:color="auto"/>
        <w:bottom w:val="none" w:sz="0" w:space="0" w:color="auto"/>
        <w:right w:val="none" w:sz="0" w:space="0" w:color="auto"/>
      </w:divBdr>
    </w:div>
    <w:div w:id="664355203">
      <w:bodyDiv w:val="1"/>
      <w:marLeft w:val="0"/>
      <w:marRight w:val="0"/>
      <w:marTop w:val="0"/>
      <w:marBottom w:val="0"/>
      <w:divBdr>
        <w:top w:val="none" w:sz="0" w:space="0" w:color="auto"/>
        <w:left w:val="none" w:sz="0" w:space="0" w:color="auto"/>
        <w:bottom w:val="none" w:sz="0" w:space="0" w:color="auto"/>
        <w:right w:val="none" w:sz="0" w:space="0" w:color="auto"/>
      </w:divBdr>
    </w:div>
    <w:div w:id="665212195">
      <w:bodyDiv w:val="1"/>
      <w:marLeft w:val="0"/>
      <w:marRight w:val="0"/>
      <w:marTop w:val="0"/>
      <w:marBottom w:val="0"/>
      <w:divBdr>
        <w:top w:val="none" w:sz="0" w:space="0" w:color="auto"/>
        <w:left w:val="none" w:sz="0" w:space="0" w:color="auto"/>
        <w:bottom w:val="none" w:sz="0" w:space="0" w:color="auto"/>
        <w:right w:val="none" w:sz="0" w:space="0" w:color="auto"/>
      </w:divBdr>
    </w:div>
    <w:div w:id="665330454">
      <w:bodyDiv w:val="1"/>
      <w:marLeft w:val="0"/>
      <w:marRight w:val="0"/>
      <w:marTop w:val="0"/>
      <w:marBottom w:val="0"/>
      <w:divBdr>
        <w:top w:val="none" w:sz="0" w:space="0" w:color="auto"/>
        <w:left w:val="none" w:sz="0" w:space="0" w:color="auto"/>
        <w:bottom w:val="none" w:sz="0" w:space="0" w:color="auto"/>
        <w:right w:val="none" w:sz="0" w:space="0" w:color="auto"/>
      </w:divBdr>
    </w:div>
    <w:div w:id="666330259">
      <w:bodyDiv w:val="1"/>
      <w:marLeft w:val="0"/>
      <w:marRight w:val="0"/>
      <w:marTop w:val="0"/>
      <w:marBottom w:val="0"/>
      <w:divBdr>
        <w:top w:val="none" w:sz="0" w:space="0" w:color="auto"/>
        <w:left w:val="none" w:sz="0" w:space="0" w:color="auto"/>
        <w:bottom w:val="none" w:sz="0" w:space="0" w:color="auto"/>
        <w:right w:val="none" w:sz="0" w:space="0" w:color="auto"/>
      </w:divBdr>
    </w:div>
    <w:div w:id="666598276">
      <w:bodyDiv w:val="1"/>
      <w:marLeft w:val="0"/>
      <w:marRight w:val="0"/>
      <w:marTop w:val="0"/>
      <w:marBottom w:val="0"/>
      <w:divBdr>
        <w:top w:val="none" w:sz="0" w:space="0" w:color="auto"/>
        <w:left w:val="none" w:sz="0" w:space="0" w:color="auto"/>
        <w:bottom w:val="none" w:sz="0" w:space="0" w:color="auto"/>
        <w:right w:val="none" w:sz="0" w:space="0" w:color="auto"/>
      </w:divBdr>
    </w:div>
    <w:div w:id="668412790">
      <w:bodyDiv w:val="1"/>
      <w:marLeft w:val="0"/>
      <w:marRight w:val="0"/>
      <w:marTop w:val="0"/>
      <w:marBottom w:val="0"/>
      <w:divBdr>
        <w:top w:val="none" w:sz="0" w:space="0" w:color="auto"/>
        <w:left w:val="none" w:sz="0" w:space="0" w:color="auto"/>
        <w:bottom w:val="none" w:sz="0" w:space="0" w:color="auto"/>
        <w:right w:val="none" w:sz="0" w:space="0" w:color="auto"/>
      </w:divBdr>
    </w:div>
    <w:div w:id="668993432">
      <w:bodyDiv w:val="1"/>
      <w:marLeft w:val="0"/>
      <w:marRight w:val="0"/>
      <w:marTop w:val="0"/>
      <w:marBottom w:val="0"/>
      <w:divBdr>
        <w:top w:val="none" w:sz="0" w:space="0" w:color="auto"/>
        <w:left w:val="none" w:sz="0" w:space="0" w:color="auto"/>
        <w:bottom w:val="none" w:sz="0" w:space="0" w:color="auto"/>
        <w:right w:val="none" w:sz="0" w:space="0" w:color="auto"/>
      </w:divBdr>
    </w:div>
    <w:div w:id="669406808">
      <w:bodyDiv w:val="1"/>
      <w:marLeft w:val="0"/>
      <w:marRight w:val="0"/>
      <w:marTop w:val="0"/>
      <w:marBottom w:val="0"/>
      <w:divBdr>
        <w:top w:val="none" w:sz="0" w:space="0" w:color="auto"/>
        <w:left w:val="none" w:sz="0" w:space="0" w:color="auto"/>
        <w:bottom w:val="none" w:sz="0" w:space="0" w:color="auto"/>
        <w:right w:val="none" w:sz="0" w:space="0" w:color="auto"/>
      </w:divBdr>
    </w:div>
    <w:div w:id="670333602">
      <w:bodyDiv w:val="1"/>
      <w:marLeft w:val="0"/>
      <w:marRight w:val="0"/>
      <w:marTop w:val="0"/>
      <w:marBottom w:val="0"/>
      <w:divBdr>
        <w:top w:val="none" w:sz="0" w:space="0" w:color="auto"/>
        <w:left w:val="none" w:sz="0" w:space="0" w:color="auto"/>
        <w:bottom w:val="none" w:sz="0" w:space="0" w:color="auto"/>
        <w:right w:val="none" w:sz="0" w:space="0" w:color="auto"/>
      </w:divBdr>
    </w:div>
    <w:div w:id="672142689">
      <w:bodyDiv w:val="1"/>
      <w:marLeft w:val="0"/>
      <w:marRight w:val="0"/>
      <w:marTop w:val="0"/>
      <w:marBottom w:val="0"/>
      <w:divBdr>
        <w:top w:val="none" w:sz="0" w:space="0" w:color="auto"/>
        <w:left w:val="none" w:sz="0" w:space="0" w:color="auto"/>
        <w:bottom w:val="none" w:sz="0" w:space="0" w:color="auto"/>
        <w:right w:val="none" w:sz="0" w:space="0" w:color="auto"/>
      </w:divBdr>
    </w:div>
    <w:div w:id="672150877">
      <w:bodyDiv w:val="1"/>
      <w:marLeft w:val="0"/>
      <w:marRight w:val="0"/>
      <w:marTop w:val="0"/>
      <w:marBottom w:val="0"/>
      <w:divBdr>
        <w:top w:val="none" w:sz="0" w:space="0" w:color="auto"/>
        <w:left w:val="none" w:sz="0" w:space="0" w:color="auto"/>
        <w:bottom w:val="none" w:sz="0" w:space="0" w:color="auto"/>
        <w:right w:val="none" w:sz="0" w:space="0" w:color="auto"/>
      </w:divBdr>
    </w:div>
    <w:div w:id="673073454">
      <w:bodyDiv w:val="1"/>
      <w:marLeft w:val="0"/>
      <w:marRight w:val="0"/>
      <w:marTop w:val="0"/>
      <w:marBottom w:val="0"/>
      <w:divBdr>
        <w:top w:val="none" w:sz="0" w:space="0" w:color="auto"/>
        <w:left w:val="none" w:sz="0" w:space="0" w:color="auto"/>
        <w:bottom w:val="none" w:sz="0" w:space="0" w:color="auto"/>
        <w:right w:val="none" w:sz="0" w:space="0" w:color="auto"/>
      </w:divBdr>
    </w:div>
    <w:div w:id="674962900">
      <w:bodyDiv w:val="1"/>
      <w:marLeft w:val="0"/>
      <w:marRight w:val="0"/>
      <w:marTop w:val="0"/>
      <w:marBottom w:val="0"/>
      <w:divBdr>
        <w:top w:val="none" w:sz="0" w:space="0" w:color="auto"/>
        <w:left w:val="none" w:sz="0" w:space="0" w:color="auto"/>
        <w:bottom w:val="none" w:sz="0" w:space="0" w:color="auto"/>
        <w:right w:val="none" w:sz="0" w:space="0" w:color="auto"/>
      </w:divBdr>
    </w:div>
    <w:div w:id="675156798">
      <w:bodyDiv w:val="1"/>
      <w:marLeft w:val="0"/>
      <w:marRight w:val="0"/>
      <w:marTop w:val="0"/>
      <w:marBottom w:val="0"/>
      <w:divBdr>
        <w:top w:val="none" w:sz="0" w:space="0" w:color="auto"/>
        <w:left w:val="none" w:sz="0" w:space="0" w:color="auto"/>
        <w:bottom w:val="none" w:sz="0" w:space="0" w:color="auto"/>
        <w:right w:val="none" w:sz="0" w:space="0" w:color="auto"/>
      </w:divBdr>
    </w:div>
    <w:div w:id="675184258">
      <w:bodyDiv w:val="1"/>
      <w:marLeft w:val="0"/>
      <w:marRight w:val="0"/>
      <w:marTop w:val="0"/>
      <w:marBottom w:val="0"/>
      <w:divBdr>
        <w:top w:val="none" w:sz="0" w:space="0" w:color="auto"/>
        <w:left w:val="none" w:sz="0" w:space="0" w:color="auto"/>
        <w:bottom w:val="none" w:sz="0" w:space="0" w:color="auto"/>
        <w:right w:val="none" w:sz="0" w:space="0" w:color="auto"/>
      </w:divBdr>
    </w:div>
    <w:div w:id="675575302">
      <w:bodyDiv w:val="1"/>
      <w:marLeft w:val="0"/>
      <w:marRight w:val="0"/>
      <w:marTop w:val="0"/>
      <w:marBottom w:val="0"/>
      <w:divBdr>
        <w:top w:val="none" w:sz="0" w:space="0" w:color="auto"/>
        <w:left w:val="none" w:sz="0" w:space="0" w:color="auto"/>
        <w:bottom w:val="none" w:sz="0" w:space="0" w:color="auto"/>
        <w:right w:val="none" w:sz="0" w:space="0" w:color="auto"/>
      </w:divBdr>
    </w:div>
    <w:div w:id="675888868">
      <w:bodyDiv w:val="1"/>
      <w:marLeft w:val="0"/>
      <w:marRight w:val="0"/>
      <w:marTop w:val="0"/>
      <w:marBottom w:val="0"/>
      <w:divBdr>
        <w:top w:val="none" w:sz="0" w:space="0" w:color="auto"/>
        <w:left w:val="none" w:sz="0" w:space="0" w:color="auto"/>
        <w:bottom w:val="none" w:sz="0" w:space="0" w:color="auto"/>
        <w:right w:val="none" w:sz="0" w:space="0" w:color="auto"/>
      </w:divBdr>
    </w:div>
    <w:div w:id="676352388">
      <w:bodyDiv w:val="1"/>
      <w:marLeft w:val="0"/>
      <w:marRight w:val="0"/>
      <w:marTop w:val="0"/>
      <w:marBottom w:val="0"/>
      <w:divBdr>
        <w:top w:val="none" w:sz="0" w:space="0" w:color="auto"/>
        <w:left w:val="none" w:sz="0" w:space="0" w:color="auto"/>
        <w:bottom w:val="none" w:sz="0" w:space="0" w:color="auto"/>
        <w:right w:val="none" w:sz="0" w:space="0" w:color="auto"/>
      </w:divBdr>
    </w:div>
    <w:div w:id="677194127">
      <w:bodyDiv w:val="1"/>
      <w:marLeft w:val="0"/>
      <w:marRight w:val="0"/>
      <w:marTop w:val="0"/>
      <w:marBottom w:val="0"/>
      <w:divBdr>
        <w:top w:val="none" w:sz="0" w:space="0" w:color="auto"/>
        <w:left w:val="none" w:sz="0" w:space="0" w:color="auto"/>
        <w:bottom w:val="none" w:sz="0" w:space="0" w:color="auto"/>
        <w:right w:val="none" w:sz="0" w:space="0" w:color="auto"/>
      </w:divBdr>
    </w:div>
    <w:div w:id="677271397">
      <w:bodyDiv w:val="1"/>
      <w:marLeft w:val="0"/>
      <w:marRight w:val="0"/>
      <w:marTop w:val="0"/>
      <w:marBottom w:val="0"/>
      <w:divBdr>
        <w:top w:val="none" w:sz="0" w:space="0" w:color="auto"/>
        <w:left w:val="none" w:sz="0" w:space="0" w:color="auto"/>
        <w:bottom w:val="none" w:sz="0" w:space="0" w:color="auto"/>
        <w:right w:val="none" w:sz="0" w:space="0" w:color="auto"/>
      </w:divBdr>
    </w:div>
    <w:div w:id="677461302">
      <w:bodyDiv w:val="1"/>
      <w:marLeft w:val="0"/>
      <w:marRight w:val="0"/>
      <w:marTop w:val="0"/>
      <w:marBottom w:val="0"/>
      <w:divBdr>
        <w:top w:val="none" w:sz="0" w:space="0" w:color="auto"/>
        <w:left w:val="none" w:sz="0" w:space="0" w:color="auto"/>
        <w:bottom w:val="none" w:sz="0" w:space="0" w:color="auto"/>
        <w:right w:val="none" w:sz="0" w:space="0" w:color="auto"/>
      </w:divBdr>
    </w:div>
    <w:div w:id="677468866">
      <w:bodyDiv w:val="1"/>
      <w:marLeft w:val="0"/>
      <w:marRight w:val="0"/>
      <w:marTop w:val="0"/>
      <w:marBottom w:val="0"/>
      <w:divBdr>
        <w:top w:val="none" w:sz="0" w:space="0" w:color="auto"/>
        <w:left w:val="none" w:sz="0" w:space="0" w:color="auto"/>
        <w:bottom w:val="none" w:sz="0" w:space="0" w:color="auto"/>
        <w:right w:val="none" w:sz="0" w:space="0" w:color="auto"/>
      </w:divBdr>
    </w:div>
    <w:div w:id="677583474">
      <w:bodyDiv w:val="1"/>
      <w:marLeft w:val="0"/>
      <w:marRight w:val="0"/>
      <w:marTop w:val="0"/>
      <w:marBottom w:val="0"/>
      <w:divBdr>
        <w:top w:val="none" w:sz="0" w:space="0" w:color="auto"/>
        <w:left w:val="none" w:sz="0" w:space="0" w:color="auto"/>
        <w:bottom w:val="none" w:sz="0" w:space="0" w:color="auto"/>
        <w:right w:val="none" w:sz="0" w:space="0" w:color="auto"/>
      </w:divBdr>
    </w:div>
    <w:div w:id="679160696">
      <w:bodyDiv w:val="1"/>
      <w:marLeft w:val="0"/>
      <w:marRight w:val="0"/>
      <w:marTop w:val="0"/>
      <w:marBottom w:val="0"/>
      <w:divBdr>
        <w:top w:val="none" w:sz="0" w:space="0" w:color="auto"/>
        <w:left w:val="none" w:sz="0" w:space="0" w:color="auto"/>
        <w:bottom w:val="none" w:sz="0" w:space="0" w:color="auto"/>
        <w:right w:val="none" w:sz="0" w:space="0" w:color="auto"/>
      </w:divBdr>
    </w:div>
    <w:div w:id="680090870">
      <w:bodyDiv w:val="1"/>
      <w:marLeft w:val="0"/>
      <w:marRight w:val="0"/>
      <w:marTop w:val="0"/>
      <w:marBottom w:val="0"/>
      <w:divBdr>
        <w:top w:val="none" w:sz="0" w:space="0" w:color="auto"/>
        <w:left w:val="none" w:sz="0" w:space="0" w:color="auto"/>
        <w:bottom w:val="none" w:sz="0" w:space="0" w:color="auto"/>
        <w:right w:val="none" w:sz="0" w:space="0" w:color="auto"/>
      </w:divBdr>
    </w:div>
    <w:div w:id="680426115">
      <w:bodyDiv w:val="1"/>
      <w:marLeft w:val="0"/>
      <w:marRight w:val="0"/>
      <w:marTop w:val="0"/>
      <w:marBottom w:val="0"/>
      <w:divBdr>
        <w:top w:val="none" w:sz="0" w:space="0" w:color="auto"/>
        <w:left w:val="none" w:sz="0" w:space="0" w:color="auto"/>
        <w:bottom w:val="none" w:sz="0" w:space="0" w:color="auto"/>
        <w:right w:val="none" w:sz="0" w:space="0" w:color="auto"/>
      </w:divBdr>
    </w:div>
    <w:div w:id="681052174">
      <w:bodyDiv w:val="1"/>
      <w:marLeft w:val="0"/>
      <w:marRight w:val="0"/>
      <w:marTop w:val="0"/>
      <w:marBottom w:val="0"/>
      <w:divBdr>
        <w:top w:val="none" w:sz="0" w:space="0" w:color="auto"/>
        <w:left w:val="none" w:sz="0" w:space="0" w:color="auto"/>
        <w:bottom w:val="none" w:sz="0" w:space="0" w:color="auto"/>
        <w:right w:val="none" w:sz="0" w:space="0" w:color="auto"/>
      </w:divBdr>
    </w:div>
    <w:div w:id="681247498">
      <w:bodyDiv w:val="1"/>
      <w:marLeft w:val="0"/>
      <w:marRight w:val="0"/>
      <w:marTop w:val="0"/>
      <w:marBottom w:val="0"/>
      <w:divBdr>
        <w:top w:val="none" w:sz="0" w:space="0" w:color="auto"/>
        <w:left w:val="none" w:sz="0" w:space="0" w:color="auto"/>
        <w:bottom w:val="none" w:sz="0" w:space="0" w:color="auto"/>
        <w:right w:val="none" w:sz="0" w:space="0" w:color="auto"/>
      </w:divBdr>
    </w:div>
    <w:div w:id="681277330">
      <w:bodyDiv w:val="1"/>
      <w:marLeft w:val="0"/>
      <w:marRight w:val="0"/>
      <w:marTop w:val="0"/>
      <w:marBottom w:val="0"/>
      <w:divBdr>
        <w:top w:val="none" w:sz="0" w:space="0" w:color="auto"/>
        <w:left w:val="none" w:sz="0" w:space="0" w:color="auto"/>
        <w:bottom w:val="none" w:sz="0" w:space="0" w:color="auto"/>
        <w:right w:val="none" w:sz="0" w:space="0" w:color="auto"/>
      </w:divBdr>
    </w:div>
    <w:div w:id="683559708">
      <w:bodyDiv w:val="1"/>
      <w:marLeft w:val="0"/>
      <w:marRight w:val="0"/>
      <w:marTop w:val="0"/>
      <w:marBottom w:val="0"/>
      <w:divBdr>
        <w:top w:val="none" w:sz="0" w:space="0" w:color="auto"/>
        <w:left w:val="none" w:sz="0" w:space="0" w:color="auto"/>
        <w:bottom w:val="none" w:sz="0" w:space="0" w:color="auto"/>
        <w:right w:val="none" w:sz="0" w:space="0" w:color="auto"/>
      </w:divBdr>
    </w:div>
    <w:div w:id="684673994">
      <w:bodyDiv w:val="1"/>
      <w:marLeft w:val="0"/>
      <w:marRight w:val="0"/>
      <w:marTop w:val="0"/>
      <w:marBottom w:val="0"/>
      <w:divBdr>
        <w:top w:val="none" w:sz="0" w:space="0" w:color="auto"/>
        <w:left w:val="none" w:sz="0" w:space="0" w:color="auto"/>
        <w:bottom w:val="none" w:sz="0" w:space="0" w:color="auto"/>
        <w:right w:val="none" w:sz="0" w:space="0" w:color="auto"/>
      </w:divBdr>
    </w:div>
    <w:div w:id="685060618">
      <w:bodyDiv w:val="1"/>
      <w:marLeft w:val="0"/>
      <w:marRight w:val="0"/>
      <w:marTop w:val="0"/>
      <w:marBottom w:val="0"/>
      <w:divBdr>
        <w:top w:val="none" w:sz="0" w:space="0" w:color="auto"/>
        <w:left w:val="none" w:sz="0" w:space="0" w:color="auto"/>
        <w:bottom w:val="none" w:sz="0" w:space="0" w:color="auto"/>
        <w:right w:val="none" w:sz="0" w:space="0" w:color="auto"/>
      </w:divBdr>
    </w:div>
    <w:div w:id="685719560">
      <w:bodyDiv w:val="1"/>
      <w:marLeft w:val="0"/>
      <w:marRight w:val="0"/>
      <w:marTop w:val="0"/>
      <w:marBottom w:val="0"/>
      <w:divBdr>
        <w:top w:val="none" w:sz="0" w:space="0" w:color="auto"/>
        <w:left w:val="none" w:sz="0" w:space="0" w:color="auto"/>
        <w:bottom w:val="none" w:sz="0" w:space="0" w:color="auto"/>
        <w:right w:val="none" w:sz="0" w:space="0" w:color="auto"/>
      </w:divBdr>
    </w:div>
    <w:div w:id="685834284">
      <w:bodyDiv w:val="1"/>
      <w:marLeft w:val="0"/>
      <w:marRight w:val="0"/>
      <w:marTop w:val="0"/>
      <w:marBottom w:val="0"/>
      <w:divBdr>
        <w:top w:val="none" w:sz="0" w:space="0" w:color="auto"/>
        <w:left w:val="none" w:sz="0" w:space="0" w:color="auto"/>
        <w:bottom w:val="none" w:sz="0" w:space="0" w:color="auto"/>
        <w:right w:val="none" w:sz="0" w:space="0" w:color="auto"/>
      </w:divBdr>
    </w:div>
    <w:div w:id="686252976">
      <w:bodyDiv w:val="1"/>
      <w:marLeft w:val="0"/>
      <w:marRight w:val="0"/>
      <w:marTop w:val="0"/>
      <w:marBottom w:val="0"/>
      <w:divBdr>
        <w:top w:val="none" w:sz="0" w:space="0" w:color="auto"/>
        <w:left w:val="none" w:sz="0" w:space="0" w:color="auto"/>
        <w:bottom w:val="none" w:sz="0" w:space="0" w:color="auto"/>
        <w:right w:val="none" w:sz="0" w:space="0" w:color="auto"/>
      </w:divBdr>
    </w:div>
    <w:div w:id="688533050">
      <w:bodyDiv w:val="1"/>
      <w:marLeft w:val="0"/>
      <w:marRight w:val="0"/>
      <w:marTop w:val="0"/>
      <w:marBottom w:val="0"/>
      <w:divBdr>
        <w:top w:val="none" w:sz="0" w:space="0" w:color="auto"/>
        <w:left w:val="none" w:sz="0" w:space="0" w:color="auto"/>
        <w:bottom w:val="none" w:sz="0" w:space="0" w:color="auto"/>
        <w:right w:val="none" w:sz="0" w:space="0" w:color="auto"/>
      </w:divBdr>
    </w:div>
    <w:div w:id="688991074">
      <w:bodyDiv w:val="1"/>
      <w:marLeft w:val="0"/>
      <w:marRight w:val="0"/>
      <w:marTop w:val="0"/>
      <w:marBottom w:val="0"/>
      <w:divBdr>
        <w:top w:val="none" w:sz="0" w:space="0" w:color="auto"/>
        <w:left w:val="none" w:sz="0" w:space="0" w:color="auto"/>
        <w:bottom w:val="none" w:sz="0" w:space="0" w:color="auto"/>
        <w:right w:val="none" w:sz="0" w:space="0" w:color="auto"/>
      </w:divBdr>
    </w:div>
    <w:div w:id="689067311">
      <w:bodyDiv w:val="1"/>
      <w:marLeft w:val="0"/>
      <w:marRight w:val="0"/>
      <w:marTop w:val="0"/>
      <w:marBottom w:val="0"/>
      <w:divBdr>
        <w:top w:val="none" w:sz="0" w:space="0" w:color="auto"/>
        <w:left w:val="none" w:sz="0" w:space="0" w:color="auto"/>
        <w:bottom w:val="none" w:sz="0" w:space="0" w:color="auto"/>
        <w:right w:val="none" w:sz="0" w:space="0" w:color="auto"/>
      </w:divBdr>
    </w:div>
    <w:div w:id="689255577">
      <w:bodyDiv w:val="1"/>
      <w:marLeft w:val="0"/>
      <w:marRight w:val="0"/>
      <w:marTop w:val="0"/>
      <w:marBottom w:val="0"/>
      <w:divBdr>
        <w:top w:val="none" w:sz="0" w:space="0" w:color="auto"/>
        <w:left w:val="none" w:sz="0" w:space="0" w:color="auto"/>
        <w:bottom w:val="none" w:sz="0" w:space="0" w:color="auto"/>
        <w:right w:val="none" w:sz="0" w:space="0" w:color="auto"/>
      </w:divBdr>
    </w:div>
    <w:div w:id="689989758">
      <w:bodyDiv w:val="1"/>
      <w:marLeft w:val="0"/>
      <w:marRight w:val="0"/>
      <w:marTop w:val="0"/>
      <w:marBottom w:val="0"/>
      <w:divBdr>
        <w:top w:val="none" w:sz="0" w:space="0" w:color="auto"/>
        <w:left w:val="none" w:sz="0" w:space="0" w:color="auto"/>
        <w:bottom w:val="none" w:sz="0" w:space="0" w:color="auto"/>
        <w:right w:val="none" w:sz="0" w:space="0" w:color="auto"/>
      </w:divBdr>
    </w:div>
    <w:div w:id="690449547">
      <w:bodyDiv w:val="1"/>
      <w:marLeft w:val="0"/>
      <w:marRight w:val="0"/>
      <w:marTop w:val="0"/>
      <w:marBottom w:val="0"/>
      <w:divBdr>
        <w:top w:val="none" w:sz="0" w:space="0" w:color="auto"/>
        <w:left w:val="none" w:sz="0" w:space="0" w:color="auto"/>
        <w:bottom w:val="none" w:sz="0" w:space="0" w:color="auto"/>
        <w:right w:val="none" w:sz="0" w:space="0" w:color="auto"/>
      </w:divBdr>
    </w:div>
    <w:div w:id="690880828">
      <w:bodyDiv w:val="1"/>
      <w:marLeft w:val="0"/>
      <w:marRight w:val="0"/>
      <w:marTop w:val="0"/>
      <w:marBottom w:val="0"/>
      <w:divBdr>
        <w:top w:val="none" w:sz="0" w:space="0" w:color="auto"/>
        <w:left w:val="none" w:sz="0" w:space="0" w:color="auto"/>
        <w:bottom w:val="none" w:sz="0" w:space="0" w:color="auto"/>
        <w:right w:val="none" w:sz="0" w:space="0" w:color="auto"/>
      </w:divBdr>
    </w:div>
    <w:div w:id="690910158">
      <w:bodyDiv w:val="1"/>
      <w:marLeft w:val="0"/>
      <w:marRight w:val="0"/>
      <w:marTop w:val="0"/>
      <w:marBottom w:val="0"/>
      <w:divBdr>
        <w:top w:val="none" w:sz="0" w:space="0" w:color="auto"/>
        <w:left w:val="none" w:sz="0" w:space="0" w:color="auto"/>
        <w:bottom w:val="none" w:sz="0" w:space="0" w:color="auto"/>
        <w:right w:val="none" w:sz="0" w:space="0" w:color="auto"/>
      </w:divBdr>
    </w:div>
    <w:div w:id="691105340">
      <w:bodyDiv w:val="1"/>
      <w:marLeft w:val="0"/>
      <w:marRight w:val="0"/>
      <w:marTop w:val="0"/>
      <w:marBottom w:val="0"/>
      <w:divBdr>
        <w:top w:val="none" w:sz="0" w:space="0" w:color="auto"/>
        <w:left w:val="none" w:sz="0" w:space="0" w:color="auto"/>
        <w:bottom w:val="none" w:sz="0" w:space="0" w:color="auto"/>
        <w:right w:val="none" w:sz="0" w:space="0" w:color="auto"/>
      </w:divBdr>
    </w:div>
    <w:div w:id="691689929">
      <w:bodyDiv w:val="1"/>
      <w:marLeft w:val="0"/>
      <w:marRight w:val="0"/>
      <w:marTop w:val="0"/>
      <w:marBottom w:val="0"/>
      <w:divBdr>
        <w:top w:val="none" w:sz="0" w:space="0" w:color="auto"/>
        <w:left w:val="none" w:sz="0" w:space="0" w:color="auto"/>
        <w:bottom w:val="none" w:sz="0" w:space="0" w:color="auto"/>
        <w:right w:val="none" w:sz="0" w:space="0" w:color="auto"/>
      </w:divBdr>
    </w:div>
    <w:div w:id="691803342">
      <w:bodyDiv w:val="1"/>
      <w:marLeft w:val="0"/>
      <w:marRight w:val="0"/>
      <w:marTop w:val="0"/>
      <w:marBottom w:val="0"/>
      <w:divBdr>
        <w:top w:val="none" w:sz="0" w:space="0" w:color="auto"/>
        <w:left w:val="none" w:sz="0" w:space="0" w:color="auto"/>
        <w:bottom w:val="none" w:sz="0" w:space="0" w:color="auto"/>
        <w:right w:val="none" w:sz="0" w:space="0" w:color="auto"/>
      </w:divBdr>
    </w:div>
    <w:div w:id="691877097">
      <w:bodyDiv w:val="1"/>
      <w:marLeft w:val="0"/>
      <w:marRight w:val="0"/>
      <w:marTop w:val="0"/>
      <w:marBottom w:val="0"/>
      <w:divBdr>
        <w:top w:val="none" w:sz="0" w:space="0" w:color="auto"/>
        <w:left w:val="none" w:sz="0" w:space="0" w:color="auto"/>
        <w:bottom w:val="none" w:sz="0" w:space="0" w:color="auto"/>
        <w:right w:val="none" w:sz="0" w:space="0" w:color="auto"/>
      </w:divBdr>
    </w:div>
    <w:div w:id="692078863">
      <w:bodyDiv w:val="1"/>
      <w:marLeft w:val="0"/>
      <w:marRight w:val="0"/>
      <w:marTop w:val="0"/>
      <w:marBottom w:val="0"/>
      <w:divBdr>
        <w:top w:val="none" w:sz="0" w:space="0" w:color="auto"/>
        <w:left w:val="none" w:sz="0" w:space="0" w:color="auto"/>
        <w:bottom w:val="none" w:sz="0" w:space="0" w:color="auto"/>
        <w:right w:val="none" w:sz="0" w:space="0" w:color="auto"/>
      </w:divBdr>
    </w:div>
    <w:div w:id="693965694">
      <w:bodyDiv w:val="1"/>
      <w:marLeft w:val="0"/>
      <w:marRight w:val="0"/>
      <w:marTop w:val="0"/>
      <w:marBottom w:val="0"/>
      <w:divBdr>
        <w:top w:val="none" w:sz="0" w:space="0" w:color="auto"/>
        <w:left w:val="none" w:sz="0" w:space="0" w:color="auto"/>
        <w:bottom w:val="none" w:sz="0" w:space="0" w:color="auto"/>
        <w:right w:val="none" w:sz="0" w:space="0" w:color="auto"/>
      </w:divBdr>
    </w:div>
    <w:div w:id="695694168">
      <w:bodyDiv w:val="1"/>
      <w:marLeft w:val="0"/>
      <w:marRight w:val="0"/>
      <w:marTop w:val="0"/>
      <w:marBottom w:val="0"/>
      <w:divBdr>
        <w:top w:val="none" w:sz="0" w:space="0" w:color="auto"/>
        <w:left w:val="none" w:sz="0" w:space="0" w:color="auto"/>
        <w:bottom w:val="none" w:sz="0" w:space="0" w:color="auto"/>
        <w:right w:val="none" w:sz="0" w:space="0" w:color="auto"/>
      </w:divBdr>
    </w:div>
    <w:div w:id="697245388">
      <w:bodyDiv w:val="1"/>
      <w:marLeft w:val="0"/>
      <w:marRight w:val="0"/>
      <w:marTop w:val="0"/>
      <w:marBottom w:val="0"/>
      <w:divBdr>
        <w:top w:val="none" w:sz="0" w:space="0" w:color="auto"/>
        <w:left w:val="none" w:sz="0" w:space="0" w:color="auto"/>
        <w:bottom w:val="none" w:sz="0" w:space="0" w:color="auto"/>
        <w:right w:val="none" w:sz="0" w:space="0" w:color="auto"/>
      </w:divBdr>
    </w:div>
    <w:div w:id="698317621">
      <w:bodyDiv w:val="1"/>
      <w:marLeft w:val="0"/>
      <w:marRight w:val="0"/>
      <w:marTop w:val="0"/>
      <w:marBottom w:val="0"/>
      <w:divBdr>
        <w:top w:val="none" w:sz="0" w:space="0" w:color="auto"/>
        <w:left w:val="none" w:sz="0" w:space="0" w:color="auto"/>
        <w:bottom w:val="none" w:sz="0" w:space="0" w:color="auto"/>
        <w:right w:val="none" w:sz="0" w:space="0" w:color="auto"/>
      </w:divBdr>
    </w:div>
    <w:div w:id="699815972">
      <w:bodyDiv w:val="1"/>
      <w:marLeft w:val="0"/>
      <w:marRight w:val="0"/>
      <w:marTop w:val="0"/>
      <w:marBottom w:val="0"/>
      <w:divBdr>
        <w:top w:val="none" w:sz="0" w:space="0" w:color="auto"/>
        <w:left w:val="none" w:sz="0" w:space="0" w:color="auto"/>
        <w:bottom w:val="none" w:sz="0" w:space="0" w:color="auto"/>
        <w:right w:val="none" w:sz="0" w:space="0" w:color="auto"/>
      </w:divBdr>
    </w:div>
    <w:div w:id="700517107">
      <w:bodyDiv w:val="1"/>
      <w:marLeft w:val="0"/>
      <w:marRight w:val="0"/>
      <w:marTop w:val="0"/>
      <w:marBottom w:val="0"/>
      <w:divBdr>
        <w:top w:val="none" w:sz="0" w:space="0" w:color="auto"/>
        <w:left w:val="none" w:sz="0" w:space="0" w:color="auto"/>
        <w:bottom w:val="none" w:sz="0" w:space="0" w:color="auto"/>
        <w:right w:val="none" w:sz="0" w:space="0" w:color="auto"/>
      </w:divBdr>
    </w:div>
    <w:div w:id="700786809">
      <w:bodyDiv w:val="1"/>
      <w:marLeft w:val="0"/>
      <w:marRight w:val="0"/>
      <w:marTop w:val="0"/>
      <w:marBottom w:val="0"/>
      <w:divBdr>
        <w:top w:val="none" w:sz="0" w:space="0" w:color="auto"/>
        <w:left w:val="none" w:sz="0" w:space="0" w:color="auto"/>
        <w:bottom w:val="none" w:sz="0" w:space="0" w:color="auto"/>
        <w:right w:val="none" w:sz="0" w:space="0" w:color="auto"/>
      </w:divBdr>
    </w:div>
    <w:div w:id="701827549">
      <w:bodyDiv w:val="1"/>
      <w:marLeft w:val="0"/>
      <w:marRight w:val="0"/>
      <w:marTop w:val="0"/>
      <w:marBottom w:val="0"/>
      <w:divBdr>
        <w:top w:val="none" w:sz="0" w:space="0" w:color="auto"/>
        <w:left w:val="none" w:sz="0" w:space="0" w:color="auto"/>
        <w:bottom w:val="none" w:sz="0" w:space="0" w:color="auto"/>
        <w:right w:val="none" w:sz="0" w:space="0" w:color="auto"/>
      </w:divBdr>
    </w:div>
    <w:div w:id="702096095">
      <w:bodyDiv w:val="1"/>
      <w:marLeft w:val="0"/>
      <w:marRight w:val="0"/>
      <w:marTop w:val="0"/>
      <w:marBottom w:val="0"/>
      <w:divBdr>
        <w:top w:val="none" w:sz="0" w:space="0" w:color="auto"/>
        <w:left w:val="none" w:sz="0" w:space="0" w:color="auto"/>
        <w:bottom w:val="none" w:sz="0" w:space="0" w:color="auto"/>
        <w:right w:val="none" w:sz="0" w:space="0" w:color="auto"/>
      </w:divBdr>
    </w:div>
    <w:div w:id="702904656">
      <w:bodyDiv w:val="1"/>
      <w:marLeft w:val="0"/>
      <w:marRight w:val="0"/>
      <w:marTop w:val="0"/>
      <w:marBottom w:val="0"/>
      <w:divBdr>
        <w:top w:val="none" w:sz="0" w:space="0" w:color="auto"/>
        <w:left w:val="none" w:sz="0" w:space="0" w:color="auto"/>
        <w:bottom w:val="none" w:sz="0" w:space="0" w:color="auto"/>
        <w:right w:val="none" w:sz="0" w:space="0" w:color="auto"/>
      </w:divBdr>
    </w:div>
    <w:div w:id="703167625">
      <w:bodyDiv w:val="1"/>
      <w:marLeft w:val="0"/>
      <w:marRight w:val="0"/>
      <w:marTop w:val="0"/>
      <w:marBottom w:val="0"/>
      <w:divBdr>
        <w:top w:val="none" w:sz="0" w:space="0" w:color="auto"/>
        <w:left w:val="none" w:sz="0" w:space="0" w:color="auto"/>
        <w:bottom w:val="none" w:sz="0" w:space="0" w:color="auto"/>
        <w:right w:val="none" w:sz="0" w:space="0" w:color="auto"/>
      </w:divBdr>
    </w:div>
    <w:div w:id="703752707">
      <w:bodyDiv w:val="1"/>
      <w:marLeft w:val="0"/>
      <w:marRight w:val="0"/>
      <w:marTop w:val="0"/>
      <w:marBottom w:val="0"/>
      <w:divBdr>
        <w:top w:val="none" w:sz="0" w:space="0" w:color="auto"/>
        <w:left w:val="none" w:sz="0" w:space="0" w:color="auto"/>
        <w:bottom w:val="none" w:sz="0" w:space="0" w:color="auto"/>
        <w:right w:val="none" w:sz="0" w:space="0" w:color="auto"/>
      </w:divBdr>
    </w:div>
    <w:div w:id="703944563">
      <w:bodyDiv w:val="1"/>
      <w:marLeft w:val="0"/>
      <w:marRight w:val="0"/>
      <w:marTop w:val="0"/>
      <w:marBottom w:val="0"/>
      <w:divBdr>
        <w:top w:val="none" w:sz="0" w:space="0" w:color="auto"/>
        <w:left w:val="none" w:sz="0" w:space="0" w:color="auto"/>
        <w:bottom w:val="none" w:sz="0" w:space="0" w:color="auto"/>
        <w:right w:val="none" w:sz="0" w:space="0" w:color="auto"/>
      </w:divBdr>
    </w:div>
    <w:div w:id="705178379">
      <w:bodyDiv w:val="1"/>
      <w:marLeft w:val="0"/>
      <w:marRight w:val="0"/>
      <w:marTop w:val="0"/>
      <w:marBottom w:val="0"/>
      <w:divBdr>
        <w:top w:val="none" w:sz="0" w:space="0" w:color="auto"/>
        <w:left w:val="none" w:sz="0" w:space="0" w:color="auto"/>
        <w:bottom w:val="none" w:sz="0" w:space="0" w:color="auto"/>
        <w:right w:val="none" w:sz="0" w:space="0" w:color="auto"/>
      </w:divBdr>
    </w:div>
    <w:div w:id="705183815">
      <w:bodyDiv w:val="1"/>
      <w:marLeft w:val="0"/>
      <w:marRight w:val="0"/>
      <w:marTop w:val="0"/>
      <w:marBottom w:val="0"/>
      <w:divBdr>
        <w:top w:val="none" w:sz="0" w:space="0" w:color="auto"/>
        <w:left w:val="none" w:sz="0" w:space="0" w:color="auto"/>
        <w:bottom w:val="none" w:sz="0" w:space="0" w:color="auto"/>
        <w:right w:val="none" w:sz="0" w:space="0" w:color="auto"/>
      </w:divBdr>
    </w:div>
    <w:div w:id="705639265">
      <w:bodyDiv w:val="1"/>
      <w:marLeft w:val="0"/>
      <w:marRight w:val="0"/>
      <w:marTop w:val="0"/>
      <w:marBottom w:val="0"/>
      <w:divBdr>
        <w:top w:val="none" w:sz="0" w:space="0" w:color="auto"/>
        <w:left w:val="none" w:sz="0" w:space="0" w:color="auto"/>
        <w:bottom w:val="none" w:sz="0" w:space="0" w:color="auto"/>
        <w:right w:val="none" w:sz="0" w:space="0" w:color="auto"/>
      </w:divBdr>
    </w:div>
    <w:div w:id="705763376">
      <w:bodyDiv w:val="1"/>
      <w:marLeft w:val="0"/>
      <w:marRight w:val="0"/>
      <w:marTop w:val="0"/>
      <w:marBottom w:val="0"/>
      <w:divBdr>
        <w:top w:val="none" w:sz="0" w:space="0" w:color="auto"/>
        <w:left w:val="none" w:sz="0" w:space="0" w:color="auto"/>
        <w:bottom w:val="none" w:sz="0" w:space="0" w:color="auto"/>
        <w:right w:val="none" w:sz="0" w:space="0" w:color="auto"/>
      </w:divBdr>
    </w:div>
    <w:div w:id="705955996">
      <w:bodyDiv w:val="1"/>
      <w:marLeft w:val="0"/>
      <w:marRight w:val="0"/>
      <w:marTop w:val="0"/>
      <w:marBottom w:val="0"/>
      <w:divBdr>
        <w:top w:val="none" w:sz="0" w:space="0" w:color="auto"/>
        <w:left w:val="none" w:sz="0" w:space="0" w:color="auto"/>
        <w:bottom w:val="none" w:sz="0" w:space="0" w:color="auto"/>
        <w:right w:val="none" w:sz="0" w:space="0" w:color="auto"/>
      </w:divBdr>
    </w:div>
    <w:div w:id="706300181">
      <w:bodyDiv w:val="1"/>
      <w:marLeft w:val="0"/>
      <w:marRight w:val="0"/>
      <w:marTop w:val="0"/>
      <w:marBottom w:val="0"/>
      <w:divBdr>
        <w:top w:val="none" w:sz="0" w:space="0" w:color="auto"/>
        <w:left w:val="none" w:sz="0" w:space="0" w:color="auto"/>
        <w:bottom w:val="none" w:sz="0" w:space="0" w:color="auto"/>
        <w:right w:val="none" w:sz="0" w:space="0" w:color="auto"/>
      </w:divBdr>
    </w:div>
    <w:div w:id="706682804">
      <w:bodyDiv w:val="1"/>
      <w:marLeft w:val="0"/>
      <w:marRight w:val="0"/>
      <w:marTop w:val="0"/>
      <w:marBottom w:val="0"/>
      <w:divBdr>
        <w:top w:val="none" w:sz="0" w:space="0" w:color="auto"/>
        <w:left w:val="none" w:sz="0" w:space="0" w:color="auto"/>
        <w:bottom w:val="none" w:sz="0" w:space="0" w:color="auto"/>
        <w:right w:val="none" w:sz="0" w:space="0" w:color="auto"/>
      </w:divBdr>
    </w:div>
    <w:div w:id="707143674">
      <w:bodyDiv w:val="1"/>
      <w:marLeft w:val="0"/>
      <w:marRight w:val="0"/>
      <w:marTop w:val="0"/>
      <w:marBottom w:val="0"/>
      <w:divBdr>
        <w:top w:val="none" w:sz="0" w:space="0" w:color="auto"/>
        <w:left w:val="none" w:sz="0" w:space="0" w:color="auto"/>
        <w:bottom w:val="none" w:sz="0" w:space="0" w:color="auto"/>
        <w:right w:val="none" w:sz="0" w:space="0" w:color="auto"/>
      </w:divBdr>
    </w:div>
    <w:div w:id="707146171">
      <w:bodyDiv w:val="1"/>
      <w:marLeft w:val="0"/>
      <w:marRight w:val="0"/>
      <w:marTop w:val="0"/>
      <w:marBottom w:val="0"/>
      <w:divBdr>
        <w:top w:val="none" w:sz="0" w:space="0" w:color="auto"/>
        <w:left w:val="none" w:sz="0" w:space="0" w:color="auto"/>
        <w:bottom w:val="none" w:sz="0" w:space="0" w:color="auto"/>
        <w:right w:val="none" w:sz="0" w:space="0" w:color="auto"/>
      </w:divBdr>
    </w:div>
    <w:div w:id="707799610">
      <w:bodyDiv w:val="1"/>
      <w:marLeft w:val="0"/>
      <w:marRight w:val="0"/>
      <w:marTop w:val="0"/>
      <w:marBottom w:val="0"/>
      <w:divBdr>
        <w:top w:val="none" w:sz="0" w:space="0" w:color="auto"/>
        <w:left w:val="none" w:sz="0" w:space="0" w:color="auto"/>
        <w:bottom w:val="none" w:sz="0" w:space="0" w:color="auto"/>
        <w:right w:val="none" w:sz="0" w:space="0" w:color="auto"/>
      </w:divBdr>
    </w:div>
    <w:div w:id="707992118">
      <w:bodyDiv w:val="1"/>
      <w:marLeft w:val="0"/>
      <w:marRight w:val="0"/>
      <w:marTop w:val="0"/>
      <w:marBottom w:val="0"/>
      <w:divBdr>
        <w:top w:val="none" w:sz="0" w:space="0" w:color="auto"/>
        <w:left w:val="none" w:sz="0" w:space="0" w:color="auto"/>
        <w:bottom w:val="none" w:sz="0" w:space="0" w:color="auto"/>
        <w:right w:val="none" w:sz="0" w:space="0" w:color="auto"/>
      </w:divBdr>
    </w:div>
    <w:div w:id="708460038">
      <w:bodyDiv w:val="1"/>
      <w:marLeft w:val="0"/>
      <w:marRight w:val="0"/>
      <w:marTop w:val="0"/>
      <w:marBottom w:val="0"/>
      <w:divBdr>
        <w:top w:val="none" w:sz="0" w:space="0" w:color="auto"/>
        <w:left w:val="none" w:sz="0" w:space="0" w:color="auto"/>
        <w:bottom w:val="none" w:sz="0" w:space="0" w:color="auto"/>
        <w:right w:val="none" w:sz="0" w:space="0" w:color="auto"/>
      </w:divBdr>
    </w:div>
    <w:div w:id="708604614">
      <w:bodyDiv w:val="1"/>
      <w:marLeft w:val="0"/>
      <w:marRight w:val="0"/>
      <w:marTop w:val="0"/>
      <w:marBottom w:val="0"/>
      <w:divBdr>
        <w:top w:val="none" w:sz="0" w:space="0" w:color="auto"/>
        <w:left w:val="none" w:sz="0" w:space="0" w:color="auto"/>
        <w:bottom w:val="none" w:sz="0" w:space="0" w:color="auto"/>
        <w:right w:val="none" w:sz="0" w:space="0" w:color="auto"/>
      </w:divBdr>
    </w:div>
    <w:div w:id="710224089">
      <w:bodyDiv w:val="1"/>
      <w:marLeft w:val="0"/>
      <w:marRight w:val="0"/>
      <w:marTop w:val="0"/>
      <w:marBottom w:val="0"/>
      <w:divBdr>
        <w:top w:val="none" w:sz="0" w:space="0" w:color="auto"/>
        <w:left w:val="none" w:sz="0" w:space="0" w:color="auto"/>
        <w:bottom w:val="none" w:sz="0" w:space="0" w:color="auto"/>
        <w:right w:val="none" w:sz="0" w:space="0" w:color="auto"/>
      </w:divBdr>
    </w:div>
    <w:div w:id="710810553">
      <w:bodyDiv w:val="1"/>
      <w:marLeft w:val="0"/>
      <w:marRight w:val="0"/>
      <w:marTop w:val="0"/>
      <w:marBottom w:val="0"/>
      <w:divBdr>
        <w:top w:val="none" w:sz="0" w:space="0" w:color="auto"/>
        <w:left w:val="none" w:sz="0" w:space="0" w:color="auto"/>
        <w:bottom w:val="none" w:sz="0" w:space="0" w:color="auto"/>
        <w:right w:val="none" w:sz="0" w:space="0" w:color="auto"/>
      </w:divBdr>
    </w:div>
    <w:div w:id="711930361">
      <w:bodyDiv w:val="1"/>
      <w:marLeft w:val="0"/>
      <w:marRight w:val="0"/>
      <w:marTop w:val="0"/>
      <w:marBottom w:val="0"/>
      <w:divBdr>
        <w:top w:val="none" w:sz="0" w:space="0" w:color="auto"/>
        <w:left w:val="none" w:sz="0" w:space="0" w:color="auto"/>
        <w:bottom w:val="none" w:sz="0" w:space="0" w:color="auto"/>
        <w:right w:val="none" w:sz="0" w:space="0" w:color="auto"/>
      </w:divBdr>
    </w:div>
    <w:div w:id="712583922">
      <w:bodyDiv w:val="1"/>
      <w:marLeft w:val="0"/>
      <w:marRight w:val="0"/>
      <w:marTop w:val="0"/>
      <w:marBottom w:val="0"/>
      <w:divBdr>
        <w:top w:val="none" w:sz="0" w:space="0" w:color="auto"/>
        <w:left w:val="none" w:sz="0" w:space="0" w:color="auto"/>
        <w:bottom w:val="none" w:sz="0" w:space="0" w:color="auto"/>
        <w:right w:val="none" w:sz="0" w:space="0" w:color="auto"/>
      </w:divBdr>
    </w:div>
    <w:div w:id="712852890">
      <w:bodyDiv w:val="1"/>
      <w:marLeft w:val="0"/>
      <w:marRight w:val="0"/>
      <w:marTop w:val="0"/>
      <w:marBottom w:val="0"/>
      <w:divBdr>
        <w:top w:val="none" w:sz="0" w:space="0" w:color="auto"/>
        <w:left w:val="none" w:sz="0" w:space="0" w:color="auto"/>
        <w:bottom w:val="none" w:sz="0" w:space="0" w:color="auto"/>
        <w:right w:val="none" w:sz="0" w:space="0" w:color="auto"/>
      </w:divBdr>
    </w:div>
    <w:div w:id="712928296">
      <w:bodyDiv w:val="1"/>
      <w:marLeft w:val="0"/>
      <w:marRight w:val="0"/>
      <w:marTop w:val="0"/>
      <w:marBottom w:val="0"/>
      <w:divBdr>
        <w:top w:val="none" w:sz="0" w:space="0" w:color="auto"/>
        <w:left w:val="none" w:sz="0" w:space="0" w:color="auto"/>
        <w:bottom w:val="none" w:sz="0" w:space="0" w:color="auto"/>
        <w:right w:val="none" w:sz="0" w:space="0" w:color="auto"/>
      </w:divBdr>
    </w:div>
    <w:div w:id="713042887">
      <w:bodyDiv w:val="1"/>
      <w:marLeft w:val="0"/>
      <w:marRight w:val="0"/>
      <w:marTop w:val="0"/>
      <w:marBottom w:val="0"/>
      <w:divBdr>
        <w:top w:val="none" w:sz="0" w:space="0" w:color="auto"/>
        <w:left w:val="none" w:sz="0" w:space="0" w:color="auto"/>
        <w:bottom w:val="none" w:sz="0" w:space="0" w:color="auto"/>
        <w:right w:val="none" w:sz="0" w:space="0" w:color="auto"/>
      </w:divBdr>
    </w:div>
    <w:div w:id="713425997">
      <w:bodyDiv w:val="1"/>
      <w:marLeft w:val="0"/>
      <w:marRight w:val="0"/>
      <w:marTop w:val="0"/>
      <w:marBottom w:val="0"/>
      <w:divBdr>
        <w:top w:val="none" w:sz="0" w:space="0" w:color="auto"/>
        <w:left w:val="none" w:sz="0" w:space="0" w:color="auto"/>
        <w:bottom w:val="none" w:sz="0" w:space="0" w:color="auto"/>
        <w:right w:val="none" w:sz="0" w:space="0" w:color="auto"/>
      </w:divBdr>
    </w:div>
    <w:div w:id="714742468">
      <w:bodyDiv w:val="1"/>
      <w:marLeft w:val="0"/>
      <w:marRight w:val="0"/>
      <w:marTop w:val="0"/>
      <w:marBottom w:val="0"/>
      <w:divBdr>
        <w:top w:val="none" w:sz="0" w:space="0" w:color="auto"/>
        <w:left w:val="none" w:sz="0" w:space="0" w:color="auto"/>
        <w:bottom w:val="none" w:sz="0" w:space="0" w:color="auto"/>
        <w:right w:val="none" w:sz="0" w:space="0" w:color="auto"/>
      </w:divBdr>
    </w:div>
    <w:div w:id="714815102">
      <w:bodyDiv w:val="1"/>
      <w:marLeft w:val="0"/>
      <w:marRight w:val="0"/>
      <w:marTop w:val="0"/>
      <w:marBottom w:val="0"/>
      <w:divBdr>
        <w:top w:val="none" w:sz="0" w:space="0" w:color="auto"/>
        <w:left w:val="none" w:sz="0" w:space="0" w:color="auto"/>
        <w:bottom w:val="none" w:sz="0" w:space="0" w:color="auto"/>
        <w:right w:val="none" w:sz="0" w:space="0" w:color="auto"/>
      </w:divBdr>
    </w:div>
    <w:div w:id="715008261">
      <w:bodyDiv w:val="1"/>
      <w:marLeft w:val="0"/>
      <w:marRight w:val="0"/>
      <w:marTop w:val="0"/>
      <w:marBottom w:val="0"/>
      <w:divBdr>
        <w:top w:val="none" w:sz="0" w:space="0" w:color="auto"/>
        <w:left w:val="none" w:sz="0" w:space="0" w:color="auto"/>
        <w:bottom w:val="none" w:sz="0" w:space="0" w:color="auto"/>
        <w:right w:val="none" w:sz="0" w:space="0" w:color="auto"/>
      </w:divBdr>
    </w:div>
    <w:div w:id="715738225">
      <w:bodyDiv w:val="1"/>
      <w:marLeft w:val="0"/>
      <w:marRight w:val="0"/>
      <w:marTop w:val="0"/>
      <w:marBottom w:val="0"/>
      <w:divBdr>
        <w:top w:val="none" w:sz="0" w:space="0" w:color="auto"/>
        <w:left w:val="none" w:sz="0" w:space="0" w:color="auto"/>
        <w:bottom w:val="none" w:sz="0" w:space="0" w:color="auto"/>
        <w:right w:val="none" w:sz="0" w:space="0" w:color="auto"/>
      </w:divBdr>
    </w:div>
    <w:div w:id="716010615">
      <w:bodyDiv w:val="1"/>
      <w:marLeft w:val="0"/>
      <w:marRight w:val="0"/>
      <w:marTop w:val="0"/>
      <w:marBottom w:val="0"/>
      <w:divBdr>
        <w:top w:val="none" w:sz="0" w:space="0" w:color="auto"/>
        <w:left w:val="none" w:sz="0" w:space="0" w:color="auto"/>
        <w:bottom w:val="none" w:sz="0" w:space="0" w:color="auto"/>
        <w:right w:val="none" w:sz="0" w:space="0" w:color="auto"/>
      </w:divBdr>
    </w:div>
    <w:div w:id="716662540">
      <w:bodyDiv w:val="1"/>
      <w:marLeft w:val="0"/>
      <w:marRight w:val="0"/>
      <w:marTop w:val="0"/>
      <w:marBottom w:val="0"/>
      <w:divBdr>
        <w:top w:val="none" w:sz="0" w:space="0" w:color="auto"/>
        <w:left w:val="none" w:sz="0" w:space="0" w:color="auto"/>
        <w:bottom w:val="none" w:sz="0" w:space="0" w:color="auto"/>
        <w:right w:val="none" w:sz="0" w:space="0" w:color="auto"/>
      </w:divBdr>
    </w:div>
    <w:div w:id="717164404">
      <w:bodyDiv w:val="1"/>
      <w:marLeft w:val="0"/>
      <w:marRight w:val="0"/>
      <w:marTop w:val="0"/>
      <w:marBottom w:val="0"/>
      <w:divBdr>
        <w:top w:val="none" w:sz="0" w:space="0" w:color="auto"/>
        <w:left w:val="none" w:sz="0" w:space="0" w:color="auto"/>
        <w:bottom w:val="none" w:sz="0" w:space="0" w:color="auto"/>
        <w:right w:val="none" w:sz="0" w:space="0" w:color="auto"/>
      </w:divBdr>
    </w:div>
    <w:div w:id="717515440">
      <w:bodyDiv w:val="1"/>
      <w:marLeft w:val="0"/>
      <w:marRight w:val="0"/>
      <w:marTop w:val="0"/>
      <w:marBottom w:val="0"/>
      <w:divBdr>
        <w:top w:val="none" w:sz="0" w:space="0" w:color="auto"/>
        <w:left w:val="none" w:sz="0" w:space="0" w:color="auto"/>
        <w:bottom w:val="none" w:sz="0" w:space="0" w:color="auto"/>
        <w:right w:val="none" w:sz="0" w:space="0" w:color="auto"/>
      </w:divBdr>
    </w:div>
    <w:div w:id="717701699">
      <w:bodyDiv w:val="1"/>
      <w:marLeft w:val="0"/>
      <w:marRight w:val="0"/>
      <w:marTop w:val="0"/>
      <w:marBottom w:val="0"/>
      <w:divBdr>
        <w:top w:val="none" w:sz="0" w:space="0" w:color="auto"/>
        <w:left w:val="none" w:sz="0" w:space="0" w:color="auto"/>
        <w:bottom w:val="none" w:sz="0" w:space="0" w:color="auto"/>
        <w:right w:val="none" w:sz="0" w:space="0" w:color="auto"/>
      </w:divBdr>
    </w:div>
    <w:div w:id="717819065">
      <w:bodyDiv w:val="1"/>
      <w:marLeft w:val="0"/>
      <w:marRight w:val="0"/>
      <w:marTop w:val="0"/>
      <w:marBottom w:val="0"/>
      <w:divBdr>
        <w:top w:val="none" w:sz="0" w:space="0" w:color="auto"/>
        <w:left w:val="none" w:sz="0" w:space="0" w:color="auto"/>
        <w:bottom w:val="none" w:sz="0" w:space="0" w:color="auto"/>
        <w:right w:val="none" w:sz="0" w:space="0" w:color="auto"/>
      </w:divBdr>
    </w:div>
    <w:div w:id="718087848">
      <w:bodyDiv w:val="1"/>
      <w:marLeft w:val="0"/>
      <w:marRight w:val="0"/>
      <w:marTop w:val="0"/>
      <w:marBottom w:val="0"/>
      <w:divBdr>
        <w:top w:val="none" w:sz="0" w:space="0" w:color="auto"/>
        <w:left w:val="none" w:sz="0" w:space="0" w:color="auto"/>
        <w:bottom w:val="none" w:sz="0" w:space="0" w:color="auto"/>
        <w:right w:val="none" w:sz="0" w:space="0" w:color="auto"/>
      </w:divBdr>
    </w:div>
    <w:div w:id="720907275">
      <w:bodyDiv w:val="1"/>
      <w:marLeft w:val="0"/>
      <w:marRight w:val="0"/>
      <w:marTop w:val="0"/>
      <w:marBottom w:val="0"/>
      <w:divBdr>
        <w:top w:val="none" w:sz="0" w:space="0" w:color="auto"/>
        <w:left w:val="none" w:sz="0" w:space="0" w:color="auto"/>
        <w:bottom w:val="none" w:sz="0" w:space="0" w:color="auto"/>
        <w:right w:val="none" w:sz="0" w:space="0" w:color="auto"/>
      </w:divBdr>
    </w:div>
    <w:div w:id="721056237">
      <w:bodyDiv w:val="1"/>
      <w:marLeft w:val="0"/>
      <w:marRight w:val="0"/>
      <w:marTop w:val="0"/>
      <w:marBottom w:val="0"/>
      <w:divBdr>
        <w:top w:val="none" w:sz="0" w:space="0" w:color="auto"/>
        <w:left w:val="none" w:sz="0" w:space="0" w:color="auto"/>
        <w:bottom w:val="none" w:sz="0" w:space="0" w:color="auto"/>
        <w:right w:val="none" w:sz="0" w:space="0" w:color="auto"/>
      </w:divBdr>
    </w:div>
    <w:div w:id="721637599">
      <w:bodyDiv w:val="1"/>
      <w:marLeft w:val="0"/>
      <w:marRight w:val="0"/>
      <w:marTop w:val="0"/>
      <w:marBottom w:val="0"/>
      <w:divBdr>
        <w:top w:val="none" w:sz="0" w:space="0" w:color="auto"/>
        <w:left w:val="none" w:sz="0" w:space="0" w:color="auto"/>
        <w:bottom w:val="none" w:sz="0" w:space="0" w:color="auto"/>
        <w:right w:val="none" w:sz="0" w:space="0" w:color="auto"/>
      </w:divBdr>
    </w:div>
    <w:div w:id="722293337">
      <w:bodyDiv w:val="1"/>
      <w:marLeft w:val="0"/>
      <w:marRight w:val="0"/>
      <w:marTop w:val="0"/>
      <w:marBottom w:val="0"/>
      <w:divBdr>
        <w:top w:val="none" w:sz="0" w:space="0" w:color="auto"/>
        <w:left w:val="none" w:sz="0" w:space="0" w:color="auto"/>
        <w:bottom w:val="none" w:sz="0" w:space="0" w:color="auto"/>
        <w:right w:val="none" w:sz="0" w:space="0" w:color="auto"/>
      </w:divBdr>
    </w:div>
    <w:div w:id="722482531">
      <w:bodyDiv w:val="1"/>
      <w:marLeft w:val="0"/>
      <w:marRight w:val="0"/>
      <w:marTop w:val="0"/>
      <w:marBottom w:val="0"/>
      <w:divBdr>
        <w:top w:val="none" w:sz="0" w:space="0" w:color="auto"/>
        <w:left w:val="none" w:sz="0" w:space="0" w:color="auto"/>
        <w:bottom w:val="none" w:sz="0" w:space="0" w:color="auto"/>
        <w:right w:val="none" w:sz="0" w:space="0" w:color="auto"/>
      </w:divBdr>
    </w:div>
    <w:div w:id="723677472">
      <w:bodyDiv w:val="1"/>
      <w:marLeft w:val="0"/>
      <w:marRight w:val="0"/>
      <w:marTop w:val="0"/>
      <w:marBottom w:val="0"/>
      <w:divBdr>
        <w:top w:val="none" w:sz="0" w:space="0" w:color="auto"/>
        <w:left w:val="none" w:sz="0" w:space="0" w:color="auto"/>
        <w:bottom w:val="none" w:sz="0" w:space="0" w:color="auto"/>
        <w:right w:val="none" w:sz="0" w:space="0" w:color="auto"/>
      </w:divBdr>
    </w:div>
    <w:div w:id="723724729">
      <w:bodyDiv w:val="1"/>
      <w:marLeft w:val="0"/>
      <w:marRight w:val="0"/>
      <w:marTop w:val="0"/>
      <w:marBottom w:val="0"/>
      <w:divBdr>
        <w:top w:val="none" w:sz="0" w:space="0" w:color="auto"/>
        <w:left w:val="none" w:sz="0" w:space="0" w:color="auto"/>
        <w:bottom w:val="none" w:sz="0" w:space="0" w:color="auto"/>
        <w:right w:val="none" w:sz="0" w:space="0" w:color="auto"/>
      </w:divBdr>
    </w:div>
    <w:div w:id="724452918">
      <w:bodyDiv w:val="1"/>
      <w:marLeft w:val="0"/>
      <w:marRight w:val="0"/>
      <w:marTop w:val="0"/>
      <w:marBottom w:val="0"/>
      <w:divBdr>
        <w:top w:val="none" w:sz="0" w:space="0" w:color="auto"/>
        <w:left w:val="none" w:sz="0" w:space="0" w:color="auto"/>
        <w:bottom w:val="none" w:sz="0" w:space="0" w:color="auto"/>
        <w:right w:val="none" w:sz="0" w:space="0" w:color="auto"/>
      </w:divBdr>
    </w:div>
    <w:div w:id="724523854">
      <w:bodyDiv w:val="1"/>
      <w:marLeft w:val="0"/>
      <w:marRight w:val="0"/>
      <w:marTop w:val="0"/>
      <w:marBottom w:val="0"/>
      <w:divBdr>
        <w:top w:val="none" w:sz="0" w:space="0" w:color="auto"/>
        <w:left w:val="none" w:sz="0" w:space="0" w:color="auto"/>
        <w:bottom w:val="none" w:sz="0" w:space="0" w:color="auto"/>
        <w:right w:val="none" w:sz="0" w:space="0" w:color="auto"/>
      </w:divBdr>
    </w:div>
    <w:div w:id="724570232">
      <w:bodyDiv w:val="1"/>
      <w:marLeft w:val="0"/>
      <w:marRight w:val="0"/>
      <w:marTop w:val="0"/>
      <w:marBottom w:val="0"/>
      <w:divBdr>
        <w:top w:val="none" w:sz="0" w:space="0" w:color="auto"/>
        <w:left w:val="none" w:sz="0" w:space="0" w:color="auto"/>
        <w:bottom w:val="none" w:sz="0" w:space="0" w:color="auto"/>
        <w:right w:val="none" w:sz="0" w:space="0" w:color="auto"/>
      </w:divBdr>
    </w:div>
    <w:div w:id="725181157">
      <w:bodyDiv w:val="1"/>
      <w:marLeft w:val="0"/>
      <w:marRight w:val="0"/>
      <w:marTop w:val="0"/>
      <w:marBottom w:val="0"/>
      <w:divBdr>
        <w:top w:val="none" w:sz="0" w:space="0" w:color="auto"/>
        <w:left w:val="none" w:sz="0" w:space="0" w:color="auto"/>
        <w:bottom w:val="none" w:sz="0" w:space="0" w:color="auto"/>
        <w:right w:val="none" w:sz="0" w:space="0" w:color="auto"/>
      </w:divBdr>
    </w:div>
    <w:div w:id="727265612">
      <w:bodyDiv w:val="1"/>
      <w:marLeft w:val="0"/>
      <w:marRight w:val="0"/>
      <w:marTop w:val="0"/>
      <w:marBottom w:val="0"/>
      <w:divBdr>
        <w:top w:val="none" w:sz="0" w:space="0" w:color="auto"/>
        <w:left w:val="none" w:sz="0" w:space="0" w:color="auto"/>
        <w:bottom w:val="none" w:sz="0" w:space="0" w:color="auto"/>
        <w:right w:val="none" w:sz="0" w:space="0" w:color="auto"/>
      </w:divBdr>
    </w:div>
    <w:div w:id="727874219">
      <w:bodyDiv w:val="1"/>
      <w:marLeft w:val="0"/>
      <w:marRight w:val="0"/>
      <w:marTop w:val="0"/>
      <w:marBottom w:val="0"/>
      <w:divBdr>
        <w:top w:val="none" w:sz="0" w:space="0" w:color="auto"/>
        <w:left w:val="none" w:sz="0" w:space="0" w:color="auto"/>
        <w:bottom w:val="none" w:sz="0" w:space="0" w:color="auto"/>
        <w:right w:val="none" w:sz="0" w:space="0" w:color="auto"/>
      </w:divBdr>
    </w:div>
    <w:div w:id="728918226">
      <w:bodyDiv w:val="1"/>
      <w:marLeft w:val="0"/>
      <w:marRight w:val="0"/>
      <w:marTop w:val="0"/>
      <w:marBottom w:val="0"/>
      <w:divBdr>
        <w:top w:val="none" w:sz="0" w:space="0" w:color="auto"/>
        <w:left w:val="none" w:sz="0" w:space="0" w:color="auto"/>
        <w:bottom w:val="none" w:sz="0" w:space="0" w:color="auto"/>
        <w:right w:val="none" w:sz="0" w:space="0" w:color="auto"/>
      </w:divBdr>
    </w:div>
    <w:div w:id="729574855">
      <w:bodyDiv w:val="1"/>
      <w:marLeft w:val="0"/>
      <w:marRight w:val="0"/>
      <w:marTop w:val="0"/>
      <w:marBottom w:val="0"/>
      <w:divBdr>
        <w:top w:val="none" w:sz="0" w:space="0" w:color="auto"/>
        <w:left w:val="none" w:sz="0" w:space="0" w:color="auto"/>
        <w:bottom w:val="none" w:sz="0" w:space="0" w:color="auto"/>
        <w:right w:val="none" w:sz="0" w:space="0" w:color="auto"/>
      </w:divBdr>
    </w:div>
    <w:div w:id="730662133">
      <w:bodyDiv w:val="1"/>
      <w:marLeft w:val="0"/>
      <w:marRight w:val="0"/>
      <w:marTop w:val="0"/>
      <w:marBottom w:val="0"/>
      <w:divBdr>
        <w:top w:val="none" w:sz="0" w:space="0" w:color="auto"/>
        <w:left w:val="none" w:sz="0" w:space="0" w:color="auto"/>
        <w:bottom w:val="none" w:sz="0" w:space="0" w:color="auto"/>
        <w:right w:val="none" w:sz="0" w:space="0" w:color="auto"/>
      </w:divBdr>
    </w:div>
    <w:div w:id="733238599">
      <w:bodyDiv w:val="1"/>
      <w:marLeft w:val="0"/>
      <w:marRight w:val="0"/>
      <w:marTop w:val="0"/>
      <w:marBottom w:val="0"/>
      <w:divBdr>
        <w:top w:val="none" w:sz="0" w:space="0" w:color="auto"/>
        <w:left w:val="none" w:sz="0" w:space="0" w:color="auto"/>
        <w:bottom w:val="none" w:sz="0" w:space="0" w:color="auto"/>
        <w:right w:val="none" w:sz="0" w:space="0" w:color="auto"/>
      </w:divBdr>
    </w:div>
    <w:div w:id="734741513">
      <w:bodyDiv w:val="1"/>
      <w:marLeft w:val="0"/>
      <w:marRight w:val="0"/>
      <w:marTop w:val="0"/>
      <w:marBottom w:val="0"/>
      <w:divBdr>
        <w:top w:val="none" w:sz="0" w:space="0" w:color="auto"/>
        <w:left w:val="none" w:sz="0" w:space="0" w:color="auto"/>
        <w:bottom w:val="none" w:sz="0" w:space="0" w:color="auto"/>
        <w:right w:val="none" w:sz="0" w:space="0" w:color="auto"/>
      </w:divBdr>
    </w:div>
    <w:div w:id="735664389">
      <w:bodyDiv w:val="1"/>
      <w:marLeft w:val="0"/>
      <w:marRight w:val="0"/>
      <w:marTop w:val="0"/>
      <w:marBottom w:val="0"/>
      <w:divBdr>
        <w:top w:val="none" w:sz="0" w:space="0" w:color="auto"/>
        <w:left w:val="none" w:sz="0" w:space="0" w:color="auto"/>
        <w:bottom w:val="none" w:sz="0" w:space="0" w:color="auto"/>
        <w:right w:val="none" w:sz="0" w:space="0" w:color="auto"/>
      </w:divBdr>
    </w:div>
    <w:div w:id="735935921">
      <w:bodyDiv w:val="1"/>
      <w:marLeft w:val="0"/>
      <w:marRight w:val="0"/>
      <w:marTop w:val="0"/>
      <w:marBottom w:val="0"/>
      <w:divBdr>
        <w:top w:val="none" w:sz="0" w:space="0" w:color="auto"/>
        <w:left w:val="none" w:sz="0" w:space="0" w:color="auto"/>
        <w:bottom w:val="none" w:sz="0" w:space="0" w:color="auto"/>
        <w:right w:val="none" w:sz="0" w:space="0" w:color="auto"/>
      </w:divBdr>
    </w:div>
    <w:div w:id="737635125">
      <w:bodyDiv w:val="1"/>
      <w:marLeft w:val="0"/>
      <w:marRight w:val="0"/>
      <w:marTop w:val="0"/>
      <w:marBottom w:val="0"/>
      <w:divBdr>
        <w:top w:val="none" w:sz="0" w:space="0" w:color="auto"/>
        <w:left w:val="none" w:sz="0" w:space="0" w:color="auto"/>
        <w:bottom w:val="none" w:sz="0" w:space="0" w:color="auto"/>
        <w:right w:val="none" w:sz="0" w:space="0" w:color="auto"/>
      </w:divBdr>
    </w:div>
    <w:div w:id="737679165">
      <w:bodyDiv w:val="1"/>
      <w:marLeft w:val="0"/>
      <w:marRight w:val="0"/>
      <w:marTop w:val="0"/>
      <w:marBottom w:val="0"/>
      <w:divBdr>
        <w:top w:val="none" w:sz="0" w:space="0" w:color="auto"/>
        <w:left w:val="none" w:sz="0" w:space="0" w:color="auto"/>
        <w:bottom w:val="none" w:sz="0" w:space="0" w:color="auto"/>
        <w:right w:val="none" w:sz="0" w:space="0" w:color="auto"/>
      </w:divBdr>
    </w:div>
    <w:div w:id="737703195">
      <w:bodyDiv w:val="1"/>
      <w:marLeft w:val="0"/>
      <w:marRight w:val="0"/>
      <w:marTop w:val="0"/>
      <w:marBottom w:val="0"/>
      <w:divBdr>
        <w:top w:val="none" w:sz="0" w:space="0" w:color="auto"/>
        <w:left w:val="none" w:sz="0" w:space="0" w:color="auto"/>
        <w:bottom w:val="none" w:sz="0" w:space="0" w:color="auto"/>
        <w:right w:val="none" w:sz="0" w:space="0" w:color="auto"/>
      </w:divBdr>
    </w:div>
    <w:div w:id="738409301">
      <w:bodyDiv w:val="1"/>
      <w:marLeft w:val="0"/>
      <w:marRight w:val="0"/>
      <w:marTop w:val="0"/>
      <w:marBottom w:val="0"/>
      <w:divBdr>
        <w:top w:val="none" w:sz="0" w:space="0" w:color="auto"/>
        <w:left w:val="none" w:sz="0" w:space="0" w:color="auto"/>
        <w:bottom w:val="none" w:sz="0" w:space="0" w:color="auto"/>
        <w:right w:val="none" w:sz="0" w:space="0" w:color="auto"/>
      </w:divBdr>
    </w:div>
    <w:div w:id="738865371">
      <w:bodyDiv w:val="1"/>
      <w:marLeft w:val="0"/>
      <w:marRight w:val="0"/>
      <w:marTop w:val="0"/>
      <w:marBottom w:val="0"/>
      <w:divBdr>
        <w:top w:val="none" w:sz="0" w:space="0" w:color="auto"/>
        <w:left w:val="none" w:sz="0" w:space="0" w:color="auto"/>
        <w:bottom w:val="none" w:sz="0" w:space="0" w:color="auto"/>
        <w:right w:val="none" w:sz="0" w:space="0" w:color="auto"/>
      </w:divBdr>
    </w:div>
    <w:div w:id="739014814">
      <w:bodyDiv w:val="1"/>
      <w:marLeft w:val="0"/>
      <w:marRight w:val="0"/>
      <w:marTop w:val="0"/>
      <w:marBottom w:val="0"/>
      <w:divBdr>
        <w:top w:val="none" w:sz="0" w:space="0" w:color="auto"/>
        <w:left w:val="none" w:sz="0" w:space="0" w:color="auto"/>
        <w:bottom w:val="none" w:sz="0" w:space="0" w:color="auto"/>
        <w:right w:val="none" w:sz="0" w:space="0" w:color="auto"/>
      </w:divBdr>
    </w:div>
    <w:div w:id="739133375">
      <w:bodyDiv w:val="1"/>
      <w:marLeft w:val="0"/>
      <w:marRight w:val="0"/>
      <w:marTop w:val="0"/>
      <w:marBottom w:val="0"/>
      <w:divBdr>
        <w:top w:val="none" w:sz="0" w:space="0" w:color="auto"/>
        <w:left w:val="none" w:sz="0" w:space="0" w:color="auto"/>
        <w:bottom w:val="none" w:sz="0" w:space="0" w:color="auto"/>
        <w:right w:val="none" w:sz="0" w:space="0" w:color="auto"/>
      </w:divBdr>
    </w:div>
    <w:div w:id="739641141">
      <w:bodyDiv w:val="1"/>
      <w:marLeft w:val="0"/>
      <w:marRight w:val="0"/>
      <w:marTop w:val="0"/>
      <w:marBottom w:val="0"/>
      <w:divBdr>
        <w:top w:val="none" w:sz="0" w:space="0" w:color="auto"/>
        <w:left w:val="none" w:sz="0" w:space="0" w:color="auto"/>
        <w:bottom w:val="none" w:sz="0" w:space="0" w:color="auto"/>
        <w:right w:val="none" w:sz="0" w:space="0" w:color="auto"/>
      </w:divBdr>
    </w:div>
    <w:div w:id="740634763">
      <w:bodyDiv w:val="1"/>
      <w:marLeft w:val="0"/>
      <w:marRight w:val="0"/>
      <w:marTop w:val="0"/>
      <w:marBottom w:val="0"/>
      <w:divBdr>
        <w:top w:val="none" w:sz="0" w:space="0" w:color="auto"/>
        <w:left w:val="none" w:sz="0" w:space="0" w:color="auto"/>
        <w:bottom w:val="none" w:sz="0" w:space="0" w:color="auto"/>
        <w:right w:val="none" w:sz="0" w:space="0" w:color="auto"/>
      </w:divBdr>
    </w:div>
    <w:div w:id="741605834">
      <w:bodyDiv w:val="1"/>
      <w:marLeft w:val="0"/>
      <w:marRight w:val="0"/>
      <w:marTop w:val="0"/>
      <w:marBottom w:val="0"/>
      <w:divBdr>
        <w:top w:val="none" w:sz="0" w:space="0" w:color="auto"/>
        <w:left w:val="none" w:sz="0" w:space="0" w:color="auto"/>
        <w:bottom w:val="none" w:sz="0" w:space="0" w:color="auto"/>
        <w:right w:val="none" w:sz="0" w:space="0" w:color="auto"/>
      </w:divBdr>
    </w:div>
    <w:div w:id="741686168">
      <w:bodyDiv w:val="1"/>
      <w:marLeft w:val="0"/>
      <w:marRight w:val="0"/>
      <w:marTop w:val="0"/>
      <w:marBottom w:val="0"/>
      <w:divBdr>
        <w:top w:val="none" w:sz="0" w:space="0" w:color="auto"/>
        <w:left w:val="none" w:sz="0" w:space="0" w:color="auto"/>
        <w:bottom w:val="none" w:sz="0" w:space="0" w:color="auto"/>
        <w:right w:val="none" w:sz="0" w:space="0" w:color="auto"/>
      </w:divBdr>
    </w:div>
    <w:div w:id="741758681">
      <w:bodyDiv w:val="1"/>
      <w:marLeft w:val="0"/>
      <w:marRight w:val="0"/>
      <w:marTop w:val="0"/>
      <w:marBottom w:val="0"/>
      <w:divBdr>
        <w:top w:val="none" w:sz="0" w:space="0" w:color="auto"/>
        <w:left w:val="none" w:sz="0" w:space="0" w:color="auto"/>
        <w:bottom w:val="none" w:sz="0" w:space="0" w:color="auto"/>
        <w:right w:val="none" w:sz="0" w:space="0" w:color="auto"/>
      </w:divBdr>
    </w:div>
    <w:div w:id="742290146">
      <w:bodyDiv w:val="1"/>
      <w:marLeft w:val="0"/>
      <w:marRight w:val="0"/>
      <w:marTop w:val="0"/>
      <w:marBottom w:val="0"/>
      <w:divBdr>
        <w:top w:val="none" w:sz="0" w:space="0" w:color="auto"/>
        <w:left w:val="none" w:sz="0" w:space="0" w:color="auto"/>
        <w:bottom w:val="none" w:sz="0" w:space="0" w:color="auto"/>
        <w:right w:val="none" w:sz="0" w:space="0" w:color="auto"/>
      </w:divBdr>
    </w:div>
    <w:div w:id="742529236">
      <w:bodyDiv w:val="1"/>
      <w:marLeft w:val="0"/>
      <w:marRight w:val="0"/>
      <w:marTop w:val="0"/>
      <w:marBottom w:val="0"/>
      <w:divBdr>
        <w:top w:val="none" w:sz="0" w:space="0" w:color="auto"/>
        <w:left w:val="none" w:sz="0" w:space="0" w:color="auto"/>
        <w:bottom w:val="none" w:sz="0" w:space="0" w:color="auto"/>
        <w:right w:val="none" w:sz="0" w:space="0" w:color="auto"/>
      </w:divBdr>
    </w:div>
    <w:div w:id="742987502">
      <w:bodyDiv w:val="1"/>
      <w:marLeft w:val="0"/>
      <w:marRight w:val="0"/>
      <w:marTop w:val="0"/>
      <w:marBottom w:val="0"/>
      <w:divBdr>
        <w:top w:val="none" w:sz="0" w:space="0" w:color="auto"/>
        <w:left w:val="none" w:sz="0" w:space="0" w:color="auto"/>
        <w:bottom w:val="none" w:sz="0" w:space="0" w:color="auto"/>
        <w:right w:val="none" w:sz="0" w:space="0" w:color="auto"/>
      </w:divBdr>
    </w:div>
    <w:div w:id="744107259">
      <w:bodyDiv w:val="1"/>
      <w:marLeft w:val="0"/>
      <w:marRight w:val="0"/>
      <w:marTop w:val="0"/>
      <w:marBottom w:val="0"/>
      <w:divBdr>
        <w:top w:val="none" w:sz="0" w:space="0" w:color="auto"/>
        <w:left w:val="none" w:sz="0" w:space="0" w:color="auto"/>
        <w:bottom w:val="none" w:sz="0" w:space="0" w:color="auto"/>
        <w:right w:val="none" w:sz="0" w:space="0" w:color="auto"/>
      </w:divBdr>
    </w:div>
    <w:div w:id="744256560">
      <w:bodyDiv w:val="1"/>
      <w:marLeft w:val="0"/>
      <w:marRight w:val="0"/>
      <w:marTop w:val="0"/>
      <w:marBottom w:val="0"/>
      <w:divBdr>
        <w:top w:val="none" w:sz="0" w:space="0" w:color="auto"/>
        <w:left w:val="none" w:sz="0" w:space="0" w:color="auto"/>
        <w:bottom w:val="none" w:sz="0" w:space="0" w:color="auto"/>
        <w:right w:val="none" w:sz="0" w:space="0" w:color="auto"/>
      </w:divBdr>
    </w:div>
    <w:div w:id="745104723">
      <w:bodyDiv w:val="1"/>
      <w:marLeft w:val="0"/>
      <w:marRight w:val="0"/>
      <w:marTop w:val="0"/>
      <w:marBottom w:val="0"/>
      <w:divBdr>
        <w:top w:val="none" w:sz="0" w:space="0" w:color="auto"/>
        <w:left w:val="none" w:sz="0" w:space="0" w:color="auto"/>
        <w:bottom w:val="none" w:sz="0" w:space="0" w:color="auto"/>
        <w:right w:val="none" w:sz="0" w:space="0" w:color="auto"/>
      </w:divBdr>
    </w:div>
    <w:div w:id="745303577">
      <w:bodyDiv w:val="1"/>
      <w:marLeft w:val="0"/>
      <w:marRight w:val="0"/>
      <w:marTop w:val="0"/>
      <w:marBottom w:val="0"/>
      <w:divBdr>
        <w:top w:val="none" w:sz="0" w:space="0" w:color="auto"/>
        <w:left w:val="none" w:sz="0" w:space="0" w:color="auto"/>
        <w:bottom w:val="none" w:sz="0" w:space="0" w:color="auto"/>
        <w:right w:val="none" w:sz="0" w:space="0" w:color="auto"/>
      </w:divBdr>
    </w:div>
    <w:div w:id="746459213">
      <w:bodyDiv w:val="1"/>
      <w:marLeft w:val="0"/>
      <w:marRight w:val="0"/>
      <w:marTop w:val="0"/>
      <w:marBottom w:val="0"/>
      <w:divBdr>
        <w:top w:val="none" w:sz="0" w:space="0" w:color="auto"/>
        <w:left w:val="none" w:sz="0" w:space="0" w:color="auto"/>
        <w:bottom w:val="none" w:sz="0" w:space="0" w:color="auto"/>
        <w:right w:val="none" w:sz="0" w:space="0" w:color="auto"/>
      </w:divBdr>
    </w:div>
    <w:div w:id="746541285">
      <w:bodyDiv w:val="1"/>
      <w:marLeft w:val="0"/>
      <w:marRight w:val="0"/>
      <w:marTop w:val="0"/>
      <w:marBottom w:val="0"/>
      <w:divBdr>
        <w:top w:val="none" w:sz="0" w:space="0" w:color="auto"/>
        <w:left w:val="none" w:sz="0" w:space="0" w:color="auto"/>
        <w:bottom w:val="none" w:sz="0" w:space="0" w:color="auto"/>
        <w:right w:val="none" w:sz="0" w:space="0" w:color="auto"/>
      </w:divBdr>
    </w:div>
    <w:div w:id="748230453">
      <w:bodyDiv w:val="1"/>
      <w:marLeft w:val="0"/>
      <w:marRight w:val="0"/>
      <w:marTop w:val="0"/>
      <w:marBottom w:val="0"/>
      <w:divBdr>
        <w:top w:val="none" w:sz="0" w:space="0" w:color="auto"/>
        <w:left w:val="none" w:sz="0" w:space="0" w:color="auto"/>
        <w:bottom w:val="none" w:sz="0" w:space="0" w:color="auto"/>
        <w:right w:val="none" w:sz="0" w:space="0" w:color="auto"/>
      </w:divBdr>
    </w:div>
    <w:div w:id="749012079">
      <w:bodyDiv w:val="1"/>
      <w:marLeft w:val="0"/>
      <w:marRight w:val="0"/>
      <w:marTop w:val="0"/>
      <w:marBottom w:val="0"/>
      <w:divBdr>
        <w:top w:val="none" w:sz="0" w:space="0" w:color="auto"/>
        <w:left w:val="none" w:sz="0" w:space="0" w:color="auto"/>
        <w:bottom w:val="none" w:sz="0" w:space="0" w:color="auto"/>
        <w:right w:val="none" w:sz="0" w:space="0" w:color="auto"/>
      </w:divBdr>
    </w:div>
    <w:div w:id="749815364">
      <w:bodyDiv w:val="1"/>
      <w:marLeft w:val="0"/>
      <w:marRight w:val="0"/>
      <w:marTop w:val="0"/>
      <w:marBottom w:val="0"/>
      <w:divBdr>
        <w:top w:val="none" w:sz="0" w:space="0" w:color="auto"/>
        <w:left w:val="none" w:sz="0" w:space="0" w:color="auto"/>
        <w:bottom w:val="none" w:sz="0" w:space="0" w:color="auto"/>
        <w:right w:val="none" w:sz="0" w:space="0" w:color="auto"/>
      </w:divBdr>
    </w:div>
    <w:div w:id="751973394">
      <w:bodyDiv w:val="1"/>
      <w:marLeft w:val="0"/>
      <w:marRight w:val="0"/>
      <w:marTop w:val="0"/>
      <w:marBottom w:val="0"/>
      <w:divBdr>
        <w:top w:val="none" w:sz="0" w:space="0" w:color="auto"/>
        <w:left w:val="none" w:sz="0" w:space="0" w:color="auto"/>
        <w:bottom w:val="none" w:sz="0" w:space="0" w:color="auto"/>
        <w:right w:val="none" w:sz="0" w:space="0" w:color="auto"/>
      </w:divBdr>
    </w:div>
    <w:div w:id="752354966">
      <w:bodyDiv w:val="1"/>
      <w:marLeft w:val="0"/>
      <w:marRight w:val="0"/>
      <w:marTop w:val="0"/>
      <w:marBottom w:val="0"/>
      <w:divBdr>
        <w:top w:val="none" w:sz="0" w:space="0" w:color="auto"/>
        <w:left w:val="none" w:sz="0" w:space="0" w:color="auto"/>
        <w:bottom w:val="none" w:sz="0" w:space="0" w:color="auto"/>
        <w:right w:val="none" w:sz="0" w:space="0" w:color="auto"/>
      </w:divBdr>
    </w:div>
    <w:div w:id="752822794">
      <w:bodyDiv w:val="1"/>
      <w:marLeft w:val="0"/>
      <w:marRight w:val="0"/>
      <w:marTop w:val="0"/>
      <w:marBottom w:val="0"/>
      <w:divBdr>
        <w:top w:val="none" w:sz="0" w:space="0" w:color="auto"/>
        <w:left w:val="none" w:sz="0" w:space="0" w:color="auto"/>
        <w:bottom w:val="none" w:sz="0" w:space="0" w:color="auto"/>
        <w:right w:val="none" w:sz="0" w:space="0" w:color="auto"/>
      </w:divBdr>
    </w:div>
    <w:div w:id="752974042">
      <w:bodyDiv w:val="1"/>
      <w:marLeft w:val="0"/>
      <w:marRight w:val="0"/>
      <w:marTop w:val="0"/>
      <w:marBottom w:val="0"/>
      <w:divBdr>
        <w:top w:val="none" w:sz="0" w:space="0" w:color="auto"/>
        <w:left w:val="none" w:sz="0" w:space="0" w:color="auto"/>
        <w:bottom w:val="none" w:sz="0" w:space="0" w:color="auto"/>
        <w:right w:val="none" w:sz="0" w:space="0" w:color="auto"/>
      </w:divBdr>
    </w:div>
    <w:div w:id="753206735">
      <w:bodyDiv w:val="1"/>
      <w:marLeft w:val="0"/>
      <w:marRight w:val="0"/>
      <w:marTop w:val="0"/>
      <w:marBottom w:val="0"/>
      <w:divBdr>
        <w:top w:val="none" w:sz="0" w:space="0" w:color="auto"/>
        <w:left w:val="none" w:sz="0" w:space="0" w:color="auto"/>
        <w:bottom w:val="none" w:sz="0" w:space="0" w:color="auto"/>
        <w:right w:val="none" w:sz="0" w:space="0" w:color="auto"/>
      </w:divBdr>
    </w:div>
    <w:div w:id="753742393">
      <w:bodyDiv w:val="1"/>
      <w:marLeft w:val="0"/>
      <w:marRight w:val="0"/>
      <w:marTop w:val="0"/>
      <w:marBottom w:val="0"/>
      <w:divBdr>
        <w:top w:val="none" w:sz="0" w:space="0" w:color="auto"/>
        <w:left w:val="none" w:sz="0" w:space="0" w:color="auto"/>
        <w:bottom w:val="none" w:sz="0" w:space="0" w:color="auto"/>
        <w:right w:val="none" w:sz="0" w:space="0" w:color="auto"/>
      </w:divBdr>
    </w:div>
    <w:div w:id="754589059">
      <w:bodyDiv w:val="1"/>
      <w:marLeft w:val="0"/>
      <w:marRight w:val="0"/>
      <w:marTop w:val="0"/>
      <w:marBottom w:val="0"/>
      <w:divBdr>
        <w:top w:val="none" w:sz="0" w:space="0" w:color="auto"/>
        <w:left w:val="none" w:sz="0" w:space="0" w:color="auto"/>
        <w:bottom w:val="none" w:sz="0" w:space="0" w:color="auto"/>
        <w:right w:val="none" w:sz="0" w:space="0" w:color="auto"/>
      </w:divBdr>
    </w:div>
    <w:div w:id="755705767">
      <w:bodyDiv w:val="1"/>
      <w:marLeft w:val="0"/>
      <w:marRight w:val="0"/>
      <w:marTop w:val="0"/>
      <w:marBottom w:val="0"/>
      <w:divBdr>
        <w:top w:val="none" w:sz="0" w:space="0" w:color="auto"/>
        <w:left w:val="none" w:sz="0" w:space="0" w:color="auto"/>
        <w:bottom w:val="none" w:sz="0" w:space="0" w:color="auto"/>
        <w:right w:val="none" w:sz="0" w:space="0" w:color="auto"/>
      </w:divBdr>
    </w:div>
    <w:div w:id="757747982">
      <w:bodyDiv w:val="1"/>
      <w:marLeft w:val="0"/>
      <w:marRight w:val="0"/>
      <w:marTop w:val="0"/>
      <w:marBottom w:val="0"/>
      <w:divBdr>
        <w:top w:val="none" w:sz="0" w:space="0" w:color="auto"/>
        <w:left w:val="none" w:sz="0" w:space="0" w:color="auto"/>
        <w:bottom w:val="none" w:sz="0" w:space="0" w:color="auto"/>
        <w:right w:val="none" w:sz="0" w:space="0" w:color="auto"/>
      </w:divBdr>
    </w:div>
    <w:div w:id="758451254">
      <w:bodyDiv w:val="1"/>
      <w:marLeft w:val="0"/>
      <w:marRight w:val="0"/>
      <w:marTop w:val="0"/>
      <w:marBottom w:val="0"/>
      <w:divBdr>
        <w:top w:val="none" w:sz="0" w:space="0" w:color="auto"/>
        <w:left w:val="none" w:sz="0" w:space="0" w:color="auto"/>
        <w:bottom w:val="none" w:sz="0" w:space="0" w:color="auto"/>
        <w:right w:val="none" w:sz="0" w:space="0" w:color="auto"/>
      </w:divBdr>
    </w:div>
    <w:div w:id="759638578">
      <w:bodyDiv w:val="1"/>
      <w:marLeft w:val="0"/>
      <w:marRight w:val="0"/>
      <w:marTop w:val="0"/>
      <w:marBottom w:val="0"/>
      <w:divBdr>
        <w:top w:val="none" w:sz="0" w:space="0" w:color="auto"/>
        <w:left w:val="none" w:sz="0" w:space="0" w:color="auto"/>
        <w:bottom w:val="none" w:sz="0" w:space="0" w:color="auto"/>
        <w:right w:val="none" w:sz="0" w:space="0" w:color="auto"/>
      </w:divBdr>
    </w:div>
    <w:div w:id="759760515">
      <w:bodyDiv w:val="1"/>
      <w:marLeft w:val="0"/>
      <w:marRight w:val="0"/>
      <w:marTop w:val="0"/>
      <w:marBottom w:val="0"/>
      <w:divBdr>
        <w:top w:val="none" w:sz="0" w:space="0" w:color="auto"/>
        <w:left w:val="none" w:sz="0" w:space="0" w:color="auto"/>
        <w:bottom w:val="none" w:sz="0" w:space="0" w:color="auto"/>
        <w:right w:val="none" w:sz="0" w:space="0" w:color="auto"/>
      </w:divBdr>
    </w:div>
    <w:div w:id="759790459">
      <w:bodyDiv w:val="1"/>
      <w:marLeft w:val="0"/>
      <w:marRight w:val="0"/>
      <w:marTop w:val="0"/>
      <w:marBottom w:val="0"/>
      <w:divBdr>
        <w:top w:val="none" w:sz="0" w:space="0" w:color="auto"/>
        <w:left w:val="none" w:sz="0" w:space="0" w:color="auto"/>
        <w:bottom w:val="none" w:sz="0" w:space="0" w:color="auto"/>
        <w:right w:val="none" w:sz="0" w:space="0" w:color="auto"/>
      </w:divBdr>
    </w:div>
    <w:div w:id="761757317">
      <w:bodyDiv w:val="1"/>
      <w:marLeft w:val="0"/>
      <w:marRight w:val="0"/>
      <w:marTop w:val="0"/>
      <w:marBottom w:val="0"/>
      <w:divBdr>
        <w:top w:val="none" w:sz="0" w:space="0" w:color="auto"/>
        <w:left w:val="none" w:sz="0" w:space="0" w:color="auto"/>
        <w:bottom w:val="none" w:sz="0" w:space="0" w:color="auto"/>
        <w:right w:val="none" w:sz="0" w:space="0" w:color="auto"/>
      </w:divBdr>
    </w:div>
    <w:div w:id="762260659">
      <w:bodyDiv w:val="1"/>
      <w:marLeft w:val="0"/>
      <w:marRight w:val="0"/>
      <w:marTop w:val="0"/>
      <w:marBottom w:val="0"/>
      <w:divBdr>
        <w:top w:val="none" w:sz="0" w:space="0" w:color="auto"/>
        <w:left w:val="none" w:sz="0" w:space="0" w:color="auto"/>
        <w:bottom w:val="none" w:sz="0" w:space="0" w:color="auto"/>
        <w:right w:val="none" w:sz="0" w:space="0" w:color="auto"/>
      </w:divBdr>
    </w:div>
    <w:div w:id="762410206">
      <w:bodyDiv w:val="1"/>
      <w:marLeft w:val="0"/>
      <w:marRight w:val="0"/>
      <w:marTop w:val="0"/>
      <w:marBottom w:val="0"/>
      <w:divBdr>
        <w:top w:val="none" w:sz="0" w:space="0" w:color="auto"/>
        <w:left w:val="none" w:sz="0" w:space="0" w:color="auto"/>
        <w:bottom w:val="none" w:sz="0" w:space="0" w:color="auto"/>
        <w:right w:val="none" w:sz="0" w:space="0" w:color="auto"/>
      </w:divBdr>
    </w:div>
    <w:div w:id="762844236">
      <w:bodyDiv w:val="1"/>
      <w:marLeft w:val="0"/>
      <w:marRight w:val="0"/>
      <w:marTop w:val="0"/>
      <w:marBottom w:val="0"/>
      <w:divBdr>
        <w:top w:val="none" w:sz="0" w:space="0" w:color="auto"/>
        <w:left w:val="none" w:sz="0" w:space="0" w:color="auto"/>
        <w:bottom w:val="none" w:sz="0" w:space="0" w:color="auto"/>
        <w:right w:val="none" w:sz="0" w:space="0" w:color="auto"/>
      </w:divBdr>
    </w:div>
    <w:div w:id="763304703">
      <w:bodyDiv w:val="1"/>
      <w:marLeft w:val="0"/>
      <w:marRight w:val="0"/>
      <w:marTop w:val="0"/>
      <w:marBottom w:val="0"/>
      <w:divBdr>
        <w:top w:val="none" w:sz="0" w:space="0" w:color="auto"/>
        <w:left w:val="none" w:sz="0" w:space="0" w:color="auto"/>
        <w:bottom w:val="none" w:sz="0" w:space="0" w:color="auto"/>
        <w:right w:val="none" w:sz="0" w:space="0" w:color="auto"/>
      </w:divBdr>
    </w:div>
    <w:div w:id="764040008">
      <w:bodyDiv w:val="1"/>
      <w:marLeft w:val="0"/>
      <w:marRight w:val="0"/>
      <w:marTop w:val="0"/>
      <w:marBottom w:val="0"/>
      <w:divBdr>
        <w:top w:val="none" w:sz="0" w:space="0" w:color="auto"/>
        <w:left w:val="none" w:sz="0" w:space="0" w:color="auto"/>
        <w:bottom w:val="none" w:sz="0" w:space="0" w:color="auto"/>
        <w:right w:val="none" w:sz="0" w:space="0" w:color="auto"/>
      </w:divBdr>
    </w:div>
    <w:div w:id="764502436">
      <w:bodyDiv w:val="1"/>
      <w:marLeft w:val="0"/>
      <w:marRight w:val="0"/>
      <w:marTop w:val="0"/>
      <w:marBottom w:val="0"/>
      <w:divBdr>
        <w:top w:val="none" w:sz="0" w:space="0" w:color="auto"/>
        <w:left w:val="none" w:sz="0" w:space="0" w:color="auto"/>
        <w:bottom w:val="none" w:sz="0" w:space="0" w:color="auto"/>
        <w:right w:val="none" w:sz="0" w:space="0" w:color="auto"/>
      </w:divBdr>
    </w:div>
    <w:div w:id="764809819">
      <w:bodyDiv w:val="1"/>
      <w:marLeft w:val="0"/>
      <w:marRight w:val="0"/>
      <w:marTop w:val="0"/>
      <w:marBottom w:val="0"/>
      <w:divBdr>
        <w:top w:val="none" w:sz="0" w:space="0" w:color="auto"/>
        <w:left w:val="none" w:sz="0" w:space="0" w:color="auto"/>
        <w:bottom w:val="none" w:sz="0" w:space="0" w:color="auto"/>
        <w:right w:val="none" w:sz="0" w:space="0" w:color="auto"/>
      </w:divBdr>
    </w:div>
    <w:div w:id="765229120">
      <w:bodyDiv w:val="1"/>
      <w:marLeft w:val="0"/>
      <w:marRight w:val="0"/>
      <w:marTop w:val="0"/>
      <w:marBottom w:val="0"/>
      <w:divBdr>
        <w:top w:val="none" w:sz="0" w:space="0" w:color="auto"/>
        <w:left w:val="none" w:sz="0" w:space="0" w:color="auto"/>
        <w:bottom w:val="none" w:sz="0" w:space="0" w:color="auto"/>
        <w:right w:val="none" w:sz="0" w:space="0" w:color="auto"/>
      </w:divBdr>
    </w:div>
    <w:div w:id="765539403">
      <w:bodyDiv w:val="1"/>
      <w:marLeft w:val="0"/>
      <w:marRight w:val="0"/>
      <w:marTop w:val="0"/>
      <w:marBottom w:val="0"/>
      <w:divBdr>
        <w:top w:val="none" w:sz="0" w:space="0" w:color="auto"/>
        <w:left w:val="none" w:sz="0" w:space="0" w:color="auto"/>
        <w:bottom w:val="none" w:sz="0" w:space="0" w:color="auto"/>
        <w:right w:val="none" w:sz="0" w:space="0" w:color="auto"/>
      </w:divBdr>
    </w:div>
    <w:div w:id="765732006">
      <w:bodyDiv w:val="1"/>
      <w:marLeft w:val="0"/>
      <w:marRight w:val="0"/>
      <w:marTop w:val="0"/>
      <w:marBottom w:val="0"/>
      <w:divBdr>
        <w:top w:val="none" w:sz="0" w:space="0" w:color="auto"/>
        <w:left w:val="none" w:sz="0" w:space="0" w:color="auto"/>
        <w:bottom w:val="none" w:sz="0" w:space="0" w:color="auto"/>
        <w:right w:val="none" w:sz="0" w:space="0" w:color="auto"/>
      </w:divBdr>
    </w:div>
    <w:div w:id="766341372">
      <w:bodyDiv w:val="1"/>
      <w:marLeft w:val="0"/>
      <w:marRight w:val="0"/>
      <w:marTop w:val="0"/>
      <w:marBottom w:val="0"/>
      <w:divBdr>
        <w:top w:val="none" w:sz="0" w:space="0" w:color="auto"/>
        <w:left w:val="none" w:sz="0" w:space="0" w:color="auto"/>
        <w:bottom w:val="none" w:sz="0" w:space="0" w:color="auto"/>
        <w:right w:val="none" w:sz="0" w:space="0" w:color="auto"/>
      </w:divBdr>
    </w:div>
    <w:div w:id="768309505">
      <w:bodyDiv w:val="1"/>
      <w:marLeft w:val="0"/>
      <w:marRight w:val="0"/>
      <w:marTop w:val="0"/>
      <w:marBottom w:val="0"/>
      <w:divBdr>
        <w:top w:val="none" w:sz="0" w:space="0" w:color="auto"/>
        <w:left w:val="none" w:sz="0" w:space="0" w:color="auto"/>
        <w:bottom w:val="none" w:sz="0" w:space="0" w:color="auto"/>
        <w:right w:val="none" w:sz="0" w:space="0" w:color="auto"/>
      </w:divBdr>
    </w:div>
    <w:div w:id="769010197">
      <w:bodyDiv w:val="1"/>
      <w:marLeft w:val="0"/>
      <w:marRight w:val="0"/>
      <w:marTop w:val="0"/>
      <w:marBottom w:val="0"/>
      <w:divBdr>
        <w:top w:val="none" w:sz="0" w:space="0" w:color="auto"/>
        <w:left w:val="none" w:sz="0" w:space="0" w:color="auto"/>
        <w:bottom w:val="none" w:sz="0" w:space="0" w:color="auto"/>
        <w:right w:val="none" w:sz="0" w:space="0" w:color="auto"/>
      </w:divBdr>
    </w:div>
    <w:div w:id="769473256">
      <w:bodyDiv w:val="1"/>
      <w:marLeft w:val="0"/>
      <w:marRight w:val="0"/>
      <w:marTop w:val="0"/>
      <w:marBottom w:val="0"/>
      <w:divBdr>
        <w:top w:val="none" w:sz="0" w:space="0" w:color="auto"/>
        <w:left w:val="none" w:sz="0" w:space="0" w:color="auto"/>
        <w:bottom w:val="none" w:sz="0" w:space="0" w:color="auto"/>
        <w:right w:val="none" w:sz="0" w:space="0" w:color="auto"/>
      </w:divBdr>
    </w:div>
    <w:div w:id="771895116">
      <w:bodyDiv w:val="1"/>
      <w:marLeft w:val="0"/>
      <w:marRight w:val="0"/>
      <w:marTop w:val="0"/>
      <w:marBottom w:val="0"/>
      <w:divBdr>
        <w:top w:val="none" w:sz="0" w:space="0" w:color="auto"/>
        <w:left w:val="none" w:sz="0" w:space="0" w:color="auto"/>
        <w:bottom w:val="none" w:sz="0" w:space="0" w:color="auto"/>
        <w:right w:val="none" w:sz="0" w:space="0" w:color="auto"/>
      </w:divBdr>
    </w:div>
    <w:div w:id="772356830">
      <w:bodyDiv w:val="1"/>
      <w:marLeft w:val="0"/>
      <w:marRight w:val="0"/>
      <w:marTop w:val="0"/>
      <w:marBottom w:val="0"/>
      <w:divBdr>
        <w:top w:val="none" w:sz="0" w:space="0" w:color="auto"/>
        <w:left w:val="none" w:sz="0" w:space="0" w:color="auto"/>
        <w:bottom w:val="none" w:sz="0" w:space="0" w:color="auto"/>
        <w:right w:val="none" w:sz="0" w:space="0" w:color="auto"/>
      </w:divBdr>
    </w:div>
    <w:div w:id="772476803">
      <w:bodyDiv w:val="1"/>
      <w:marLeft w:val="0"/>
      <w:marRight w:val="0"/>
      <w:marTop w:val="0"/>
      <w:marBottom w:val="0"/>
      <w:divBdr>
        <w:top w:val="none" w:sz="0" w:space="0" w:color="auto"/>
        <w:left w:val="none" w:sz="0" w:space="0" w:color="auto"/>
        <w:bottom w:val="none" w:sz="0" w:space="0" w:color="auto"/>
        <w:right w:val="none" w:sz="0" w:space="0" w:color="auto"/>
      </w:divBdr>
    </w:div>
    <w:div w:id="773944158">
      <w:bodyDiv w:val="1"/>
      <w:marLeft w:val="0"/>
      <w:marRight w:val="0"/>
      <w:marTop w:val="0"/>
      <w:marBottom w:val="0"/>
      <w:divBdr>
        <w:top w:val="none" w:sz="0" w:space="0" w:color="auto"/>
        <w:left w:val="none" w:sz="0" w:space="0" w:color="auto"/>
        <w:bottom w:val="none" w:sz="0" w:space="0" w:color="auto"/>
        <w:right w:val="none" w:sz="0" w:space="0" w:color="auto"/>
      </w:divBdr>
    </w:div>
    <w:div w:id="774062498">
      <w:bodyDiv w:val="1"/>
      <w:marLeft w:val="0"/>
      <w:marRight w:val="0"/>
      <w:marTop w:val="0"/>
      <w:marBottom w:val="0"/>
      <w:divBdr>
        <w:top w:val="none" w:sz="0" w:space="0" w:color="auto"/>
        <w:left w:val="none" w:sz="0" w:space="0" w:color="auto"/>
        <w:bottom w:val="none" w:sz="0" w:space="0" w:color="auto"/>
        <w:right w:val="none" w:sz="0" w:space="0" w:color="auto"/>
      </w:divBdr>
    </w:div>
    <w:div w:id="774404931">
      <w:bodyDiv w:val="1"/>
      <w:marLeft w:val="0"/>
      <w:marRight w:val="0"/>
      <w:marTop w:val="0"/>
      <w:marBottom w:val="0"/>
      <w:divBdr>
        <w:top w:val="none" w:sz="0" w:space="0" w:color="auto"/>
        <w:left w:val="none" w:sz="0" w:space="0" w:color="auto"/>
        <w:bottom w:val="none" w:sz="0" w:space="0" w:color="auto"/>
        <w:right w:val="none" w:sz="0" w:space="0" w:color="auto"/>
      </w:divBdr>
    </w:div>
    <w:div w:id="775632876">
      <w:bodyDiv w:val="1"/>
      <w:marLeft w:val="0"/>
      <w:marRight w:val="0"/>
      <w:marTop w:val="0"/>
      <w:marBottom w:val="0"/>
      <w:divBdr>
        <w:top w:val="none" w:sz="0" w:space="0" w:color="auto"/>
        <w:left w:val="none" w:sz="0" w:space="0" w:color="auto"/>
        <w:bottom w:val="none" w:sz="0" w:space="0" w:color="auto"/>
        <w:right w:val="none" w:sz="0" w:space="0" w:color="auto"/>
      </w:divBdr>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76559969">
      <w:bodyDiv w:val="1"/>
      <w:marLeft w:val="0"/>
      <w:marRight w:val="0"/>
      <w:marTop w:val="0"/>
      <w:marBottom w:val="0"/>
      <w:divBdr>
        <w:top w:val="none" w:sz="0" w:space="0" w:color="auto"/>
        <w:left w:val="none" w:sz="0" w:space="0" w:color="auto"/>
        <w:bottom w:val="none" w:sz="0" w:space="0" w:color="auto"/>
        <w:right w:val="none" w:sz="0" w:space="0" w:color="auto"/>
      </w:divBdr>
    </w:div>
    <w:div w:id="776680082">
      <w:bodyDiv w:val="1"/>
      <w:marLeft w:val="0"/>
      <w:marRight w:val="0"/>
      <w:marTop w:val="0"/>
      <w:marBottom w:val="0"/>
      <w:divBdr>
        <w:top w:val="none" w:sz="0" w:space="0" w:color="auto"/>
        <w:left w:val="none" w:sz="0" w:space="0" w:color="auto"/>
        <w:bottom w:val="none" w:sz="0" w:space="0" w:color="auto"/>
        <w:right w:val="none" w:sz="0" w:space="0" w:color="auto"/>
      </w:divBdr>
    </w:div>
    <w:div w:id="776943138">
      <w:bodyDiv w:val="1"/>
      <w:marLeft w:val="0"/>
      <w:marRight w:val="0"/>
      <w:marTop w:val="0"/>
      <w:marBottom w:val="0"/>
      <w:divBdr>
        <w:top w:val="none" w:sz="0" w:space="0" w:color="auto"/>
        <w:left w:val="none" w:sz="0" w:space="0" w:color="auto"/>
        <w:bottom w:val="none" w:sz="0" w:space="0" w:color="auto"/>
        <w:right w:val="none" w:sz="0" w:space="0" w:color="auto"/>
      </w:divBdr>
    </w:div>
    <w:div w:id="778180187">
      <w:bodyDiv w:val="1"/>
      <w:marLeft w:val="0"/>
      <w:marRight w:val="0"/>
      <w:marTop w:val="0"/>
      <w:marBottom w:val="0"/>
      <w:divBdr>
        <w:top w:val="none" w:sz="0" w:space="0" w:color="auto"/>
        <w:left w:val="none" w:sz="0" w:space="0" w:color="auto"/>
        <w:bottom w:val="none" w:sz="0" w:space="0" w:color="auto"/>
        <w:right w:val="none" w:sz="0" w:space="0" w:color="auto"/>
      </w:divBdr>
    </w:div>
    <w:div w:id="778567900">
      <w:bodyDiv w:val="1"/>
      <w:marLeft w:val="0"/>
      <w:marRight w:val="0"/>
      <w:marTop w:val="0"/>
      <w:marBottom w:val="0"/>
      <w:divBdr>
        <w:top w:val="none" w:sz="0" w:space="0" w:color="auto"/>
        <w:left w:val="none" w:sz="0" w:space="0" w:color="auto"/>
        <w:bottom w:val="none" w:sz="0" w:space="0" w:color="auto"/>
        <w:right w:val="none" w:sz="0" w:space="0" w:color="auto"/>
      </w:divBdr>
    </w:div>
    <w:div w:id="778990706">
      <w:bodyDiv w:val="1"/>
      <w:marLeft w:val="0"/>
      <w:marRight w:val="0"/>
      <w:marTop w:val="0"/>
      <w:marBottom w:val="0"/>
      <w:divBdr>
        <w:top w:val="none" w:sz="0" w:space="0" w:color="auto"/>
        <w:left w:val="none" w:sz="0" w:space="0" w:color="auto"/>
        <w:bottom w:val="none" w:sz="0" w:space="0" w:color="auto"/>
        <w:right w:val="none" w:sz="0" w:space="0" w:color="auto"/>
      </w:divBdr>
    </w:div>
    <w:div w:id="779573285">
      <w:bodyDiv w:val="1"/>
      <w:marLeft w:val="0"/>
      <w:marRight w:val="0"/>
      <w:marTop w:val="0"/>
      <w:marBottom w:val="0"/>
      <w:divBdr>
        <w:top w:val="none" w:sz="0" w:space="0" w:color="auto"/>
        <w:left w:val="none" w:sz="0" w:space="0" w:color="auto"/>
        <w:bottom w:val="none" w:sz="0" w:space="0" w:color="auto"/>
        <w:right w:val="none" w:sz="0" w:space="0" w:color="auto"/>
      </w:divBdr>
    </w:div>
    <w:div w:id="780610085">
      <w:bodyDiv w:val="1"/>
      <w:marLeft w:val="0"/>
      <w:marRight w:val="0"/>
      <w:marTop w:val="0"/>
      <w:marBottom w:val="0"/>
      <w:divBdr>
        <w:top w:val="none" w:sz="0" w:space="0" w:color="auto"/>
        <w:left w:val="none" w:sz="0" w:space="0" w:color="auto"/>
        <w:bottom w:val="none" w:sz="0" w:space="0" w:color="auto"/>
        <w:right w:val="none" w:sz="0" w:space="0" w:color="auto"/>
      </w:divBdr>
    </w:div>
    <w:div w:id="780994032">
      <w:bodyDiv w:val="1"/>
      <w:marLeft w:val="0"/>
      <w:marRight w:val="0"/>
      <w:marTop w:val="0"/>
      <w:marBottom w:val="0"/>
      <w:divBdr>
        <w:top w:val="none" w:sz="0" w:space="0" w:color="auto"/>
        <w:left w:val="none" w:sz="0" w:space="0" w:color="auto"/>
        <w:bottom w:val="none" w:sz="0" w:space="0" w:color="auto"/>
        <w:right w:val="none" w:sz="0" w:space="0" w:color="auto"/>
      </w:divBdr>
    </w:div>
    <w:div w:id="780995035">
      <w:bodyDiv w:val="1"/>
      <w:marLeft w:val="0"/>
      <w:marRight w:val="0"/>
      <w:marTop w:val="0"/>
      <w:marBottom w:val="0"/>
      <w:divBdr>
        <w:top w:val="none" w:sz="0" w:space="0" w:color="auto"/>
        <w:left w:val="none" w:sz="0" w:space="0" w:color="auto"/>
        <w:bottom w:val="none" w:sz="0" w:space="0" w:color="auto"/>
        <w:right w:val="none" w:sz="0" w:space="0" w:color="auto"/>
      </w:divBdr>
    </w:div>
    <w:div w:id="781075293">
      <w:bodyDiv w:val="1"/>
      <w:marLeft w:val="0"/>
      <w:marRight w:val="0"/>
      <w:marTop w:val="0"/>
      <w:marBottom w:val="0"/>
      <w:divBdr>
        <w:top w:val="none" w:sz="0" w:space="0" w:color="auto"/>
        <w:left w:val="none" w:sz="0" w:space="0" w:color="auto"/>
        <w:bottom w:val="none" w:sz="0" w:space="0" w:color="auto"/>
        <w:right w:val="none" w:sz="0" w:space="0" w:color="auto"/>
      </w:divBdr>
    </w:div>
    <w:div w:id="781650325">
      <w:bodyDiv w:val="1"/>
      <w:marLeft w:val="0"/>
      <w:marRight w:val="0"/>
      <w:marTop w:val="0"/>
      <w:marBottom w:val="0"/>
      <w:divBdr>
        <w:top w:val="none" w:sz="0" w:space="0" w:color="auto"/>
        <w:left w:val="none" w:sz="0" w:space="0" w:color="auto"/>
        <w:bottom w:val="none" w:sz="0" w:space="0" w:color="auto"/>
        <w:right w:val="none" w:sz="0" w:space="0" w:color="auto"/>
      </w:divBdr>
    </w:div>
    <w:div w:id="783040488">
      <w:bodyDiv w:val="1"/>
      <w:marLeft w:val="0"/>
      <w:marRight w:val="0"/>
      <w:marTop w:val="0"/>
      <w:marBottom w:val="0"/>
      <w:divBdr>
        <w:top w:val="none" w:sz="0" w:space="0" w:color="auto"/>
        <w:left w:val="none" w:sz="0" w:space="0" w:color="auto"/>
        <w:bottom w:val="none" w:sz="0" w:space="0" w:color="auto"/>
        <w:right w:val="none" w:sz="0" w:space="0" w:color="auto"/>
      </w:divBdr>
    </w:div>
    <w:div w:id="784082842">
      <w:bodyDiv w:val="1"/>
      <w:marLeft w:val="0"/>
      <w:marRight w:val="0"/>
      <w:marTop w:val="0"/>
      <w:marBottom w:val="0"/>
      <w:divBdr>
        <w:top w:val="none" w:sz="0" w:space="0" w:color="auto"/>
        <w:left w:val="none" w:sz="0" w:space="0" w:color="auto"/>
        <w:bottom w:val="none" w:sz="0" w:space="0" w:color="auto"/>
        <w:right w:val="none" w:sz="0" w:space="0" w:color="auto"/>
      </w:divBdr>
    </w:div>
    <w:div w:id="785084092">
      <w:bodyDiv w:val="1"/>
      <w:marLeft w:val="0"/>
      <w:marRight w:val="0"/>
      <w:marTop w:val="0"/>
      <w:marBottom w:val="0"/>
      <w:divBdr>
        <w:top w:val="none" w:sz="0" w:space="0" w:color="auto"/>
        <w:left w:val="none" w:sz="0" w:space="0" w:color="auto"/>
        <w:bottom w:val="none" w:sz="0" w:space="0" w:color="auto"/>
        <w:right w:val="none" w:sz="0" w:space="0" w:color="auto"/>
      </w:divBdr>
    </w:div>
    <w:div w:id="786464358">
      <w:bodyDiv w:val="1"/>
      <w:marLeft w:val="0"/>
      <w:marRight w:val="0"/>
      <w:marTop w:val="0"/>
      <w:marBottom w:val="0"/>
      <w:divBdr>
        <w:top w:val="none" w:sz="0" w:space="0" w:color="auto"/>
        <w:left w:val="none" w:sz="0" w:space="0" w:color="auto"/>
        <w:bottom w:val="none" w:sz="0" w:space="0" w:color="auto"/>
        <w:right w:val="none" w:sz="0" w:space="0" w:color="auto"/>
      </w:divBdr>
    </w:div>
    <w:div w:id="786781115">
      <w:bodyDiv w:val="1"/>
      <w:marLeft w:val="0"/>
      <w:marRight w:val="0"/>
      <w:marTop w:val="0"/>
      <w:marBottom w:val="0"/>
      <w:divBdr>
        <w:top w:val="none" w:sz="0" w:space="0" w:color="auto"/>
        <w:left w:val="none" w:sz="0" w:space="0" w:color="auto"/>
        <w:bottom w:val="none" w:sz="0" w:space="0" w:color="auto"/>
        <w:right w:val="none" w:sz="0" w:space="0" w:color="auto"/>
      </w:divBdr>
    </w:div>
    <w:div w:id="787969114">
      <w:bodyDiv w:val="1"/>
      <w:marLeft w:val="0"/>
      <w:marRight w:val="0"/>
      <w:marTop w:val="0"/>
      <w:marBottom w:val="0"/>
      <w:divBdr>
        <w:top w:val="none" w:sz="0" w:space="0" w:color="auto"/>
        <w:left w:val="none" w:sz="0" w:space="0" w:color="auto"/>
        <w:bottom w:val="none" w:sz="0" w:space="0" w:color="auto"/>
        <w:right w:val="none" w:sz="0" w:space="0" w:color="auto"/>
      </w:divBdr>
    </w:div>
    <w:div w:id="789130519">
      <w:bodyDiv w:val="1"/>
      <w:marLeft w:val="0"/>
      <w:marRight w:val="0"/>
      <w:marTop w:val="0"/>
      <w:marBottom w:val="0"/>
      <w:divBdr>
        <w:top w:val="none" w:sz="0" w:space="0" w:color="auto"/>
        <w:left w:val="none" w:sz="0" w:space="0" w:color="auto"/>
        <w:bottom w:val="none" w:sz="0" w:space="0" w:color="auto"/>
        <w:right w:val="none" w:sz="0" w:space="0" w:color="auto"/>
      </w:divBdr>
    </w:div>
    <w:div w:id="789276969">
      <w:bodyDiv w:val="1"/>
      <w:marLeft w:val="0"/>
      <w:marRight w:val="0"/>
      <w:marTop w:val="0"/>
      <w:marBottom w:val="0"/>
      <w:divBdr>
        <w:top w:val="none" w:sz="0" w:space="0" w:color="auto"/>
        <w:left w:val="none" w:sz="0" w:space="0" w:color="auto"/>
        <w:bottom w:val="none" w:sz="0" w:space="0" w:color="auto"/>
        <w:right w:val="none" w:sz="0" w:space="0" w:color="auto"/>
      </w:divBdr>
    </w:div>
    <w:div w:id="789594872">
      <w:bodyDiv w:val="1"/>
      <w:marLeft w:val="0"/>
      <w:marRight w:val="0"/>
      <w:marTop w:val="0"/>
      <w:marBottom w:val="0"/>
      <w:divBdr>
        <w:top w:val="none" w:sz="0" w:space="0" w:color="auto"/>
        <w:left w:val="none" w:sz="0" w:space="0" w:color="auto"/>
        <w:bottom w:val="none" w:sz="0" w:space="0" w:color="auto"/>
        <w:right w:val="none" w:sz="0" w:space="0" w:color="auto"/>
      </w:divBdr>
    </w:div>
    <w:div w:id="789595233">
      <w:bodyDiv w:val="1"/>
      <w:marLeft w:val="0"/>
      <w:marRight w:val="0"/>
      <w:marTop w:val="0"/>
      <w:marBottom w:val="0"/>
      <w:divBdr>
        <w:top w:val="none" w:sz="0" w:space="0" w:color="auto"/>
        <w:left w:val="none" w:sz="0" w:space="0" w:color="auto"/>
        <w:bottom w:val="none" w:sz="0" w:space="0" w:color="auto"/>
        <w:right w:val="none" w:sz="0" w:space="0" w:color="auto"/>
      </w:divBdr>
    </w:div>
    <w:div w:id="790169493">
      <w:bodyDiv w:val="1"/>
      <w:marLeft w:val="0"/>
      <w:marRight w:val="0"/>
      <w:marTop w:val="0"/>
      <w:marBottom w:val="0"/>
      <w:divBdr>
        <w:top w:val="none" w:sz="0" w:space="0" w:color="auto"/>
        <w:left w:val="none" w:sz="0" w:space="0" w:color="auto"/>
        <w:bottom w:val="none" w:sz="0" w:space="0" w:color="auto"/>
        <w:right w:val="none" w:sz="0" w:space="0" w:color="auto"/>
      </w:divBdr>
    </w:div>
    <w:div w:id="790394242">
      <w:bodyDiv w:val="1"/>
      <w:marLeft w:val="0"/>
      <w:marRight w:val="0"/>
      <w:marTop w:val="0"/>
      <w:marBottom w:val="0"/>
      <w:divBdr>
        <w:top w:val="none" w:sz="0" w:space="0" w:color="auto"/>
        <w:left w:val="none" w:sz="0" w:space="0" w:color="auto"/>
        <w:bottom w:val="none" w:sz="0" w:space="0" w:color="auto"/>
        <w:right w:val="none" w:sz="0" w:space="0" w:color="auto"/>
      </w:divBdr>
    </w:div>
    <w:div w:id="790980292">
      <w:bodyDiv w:val="1"/>
      <w:marLeft w:val="0"/>
      <w:marRight w:val="0"/>
      <w:marTop w:val="0"/>
      <w:marBottom w:val="0"/>
      <w:divBdr>
        <w:top w:val="none" w:sz="0" w:space="0" w:color="auto"/>
        <w:left w:val="none" w:sz="0" w:space="0" w:color="auto"/>
        <w:bottom w:val="none" w:sz="0" w:space="0" w:color="auto"/>
        <w:right w:val="none" w:sz="0" w:space="0" w:color="auto"/>
      </w:divBdr>
    </w:div>
    <w:div w:id="791366335">
      <w:bodyDiv w:val="1"/>
      <w:marLeft w:val="0"/>
      <w:marRight w:val="0"/>
      <w:marTop w:val="0"/>
      <w:marBottom w:val="0"/>
      <w:divBdr>
        <w:top w:val="none" w:sz="0" w:space="0" w:color="auto"/>
        <w:left w:val="none" w:sz="0" w:space="0" w:color="auto"/>
        <w:bottom w:val="none" w:sz="0" w:space="0" w:color="auto"/>
        <w:right w:val="none" w:sz="0" w:space="0" w:color="auto"/>
      </w:divBdr>
    </w:div>
    <w:div w:id="791825465">
      <w:bodyDiv w:val="1"/>
      <w:marLeft w:val="0"/>
      <w:marRight w:val="0"/>
      <w:marTop w:val="0"/>
      <w:marBottom w:val="0"/>
      <w:divBdr>
        <w:top w:val="none" w:sz="0" w:space="0" w:color="auto"/>
        <w:left w:val="none" w:sz="0" w:space="0" w:color="auto"/>
        <w:bottom w:val="none" w:sz="0" w:space="0" w:color="auto"/>
        <w:right w:val="none" w:sz="0" w:space="0" w:color="auto"/>
      </w:divBdr>
    </w:div>
    <w:div w:id="792601690">
      <w:bodyDiv w:val="1"/>
      <w:marLeft w:val="0"/>
      <w:marRight w:val="0"/>
      <w:marTop w:val="0"/>
      <w:marBottom w:val="0"/>
      <w:divBdr>
        <w:top w:val="none" w:sz="0" w:space="0" w:color="auto"/>
        <w:left w:val="none" w:sz="0" w:space="0" w:color="auto"/>
        <w:bottom w:val="none" w:sz="0" w:space="0" w:color="auto"/>
        <w:right w:val="none" w:sz="0" w:space="0" w:color="auto"/>
      </w:divBdr>
    </w:div>
    <w:div w:id="792863528">
      <w:bodyDiv w:val="1"/>
      <w:marLeft w:val="0"/>
      <w:marRight w:val="0"/>
      <w:marTop w:val="0"/>
      <w:marBottom w:val="0"/>
      <w:divBdr>
        <w:top w:val="none" w:sz="0" w:space="0" w:color="auto"/>
        <w:left w:val="none" w:sz="0" w:space="0" w:color="auto"/>
        <w:bottom w:val="none" w:sz="0" w:space="0" w:color="auto"/>
        <w:right w:val="none" w:sz="0" w:space="0" w:color="auto"/>
      </w:divBdr>
    </w:div>
    <w:div w:id="792945951">
      <w:bodyDiv w:val="1"/>
      <w:marLeft w:val="0"/>
      <w:marRight w:val="0"/>
      <w:marTop w:val="0"/>
      <w:marBottom w:val="0"/>
      <w:divBdr>
        <w:top w:val="none" w:sz="0" w:space="0" w:color="auto"/>
        <w:left w:val="none" w:sz="0" w:space="0" w:color="auto"/>
        <w:bottom w:val="none" w:sz="0" w:space="0" w:color="auto"/>
        <w:right w:val="none" w:sz="0" w:space="0" w:color="auto"/>
      </w:divBdr>
    </w:div>
    <w:div w:id="793256070">
      <w:bodyDiv w:val="1"/>
      <w:marLeft w:val="0"/>
      <w:marRight w:val="0"/>
      <w:marTop w:val="0"/>
      <w:marBottom w:val="0"/>
      <w:divBdr>
        <w:top w:val="none" w:sz="0" w:space="0" w:color="auto"/>
        <w:left w:val="none" w:sz="0" w:space="0" w:color="auto"/>
        <w:bottom w:val="none" w:sz="0" w:space="0" w:color="auto"/>
        <w:right w:val="none" w:sz="0" w:space="0" w:color="auto"/>
      </w:divBdr>
    </w:div>
    <w:div w:id="793788813">
      <w:bodyDiv w:val="1"/>
      <w:marLeft w:val="0"/>
      <w:marRight w:val="0"/>
      <w:marTop w:val="0"/>
      <w:marBottom w:val="0"/>
      <w:divBdr>
        <w:top w:val="none" w:sz="0" w:space="0" w:color="auto"/>
        <w:left w:val="none" w:sz="0" w:space="0" w:color="auto"/>
        <w:bottom w:val="none" w:sz="0" w:space="0" w:color="auto"/>
        <w:right w:val="none" w:sz="0" w:space="0" w:color="auto"/>
      </w:divBdr>
    </w:div>
    <w:div w:id="794106096">
      <w:bodyDiv w:val="1"/>
      <w:marLeft w:val="0"/>
      <w:marRight w:val="0"/>
      <w:marTop w:val="0"/>
      <w:marBottom w:val="0"/>
      <w:divBdr>
        <w:top w:val="none" w:sz="0" w:space="0" w:color="auto"/>
        <w:left w:val="none" w:sz="0" w:space="0" w:color="auto"/>
        <w:bottom w:val="none" w:sz="0" w:space="0" w:color="auto"/>
        <w:right w:val="none" w:sz="0" w:space="0" w:color="auto"/>
      </w:divBdr>
    </w:div>
    <w:div w:id="794366857">
      <w:bodyDiv w:val="1"/>
      <w:marLeft w:val="0"/>
      <w:marRight w:val="0"/>
      <w:marTop w:val="0"/>
      <w:marBottom w:val="0"/>
      <w:divBdr>
        <w:top w:val="none" w:sz="0" w:space="0" w:color="auto"/>
        <w:left w:val="none" w:sz="0" w:space="0" w:color="auto"/>
        <w:bottom w:val="none" w:sz="0" w:space="0" w:color="auto"/>
        <w:right w:val="none" w:sz="0" w:space="0" w:color="auto"/>
      </w:divBdr>
    </w:div>
    <w:div w:id="794492948">
      <w:bodyDiv w:val="1"/>
      <w:marLeft w:val="0"/>
      <w:marRight w:val="0"/>
      <w:marTop w:val="0"/>
      <w:marBottom w:val="0"/>
      <w:divBdr>
        <w:top w:val="none" w:sz="0" w:space="0" w:color="auto"/>
        <w:left w:val="none" w:sz="0" w:space="0" w:color="auto"/>
        <w:bottom w:val="none" w:sz="0" w:space="0" w:color="auto"/>
        <w:right w:val="none" w:sz="0" w:space="0" w:color="auto"/>
      </w:divBdr>
    </w:div>
    <w:div w:id="795639468">
      <w:bodyDiv w:val="1"/>
      <w:marLeft w:val="0"/>
      <w:marRight w:val="0"/>
      <w:marTop w:val="0"/>
      <w:marBottom w:val="0"/>
      <w:divBdr>
        <w:top w:val="none" w:sz="0" w:space="0" w:color="auto"/>
        <w:left w:val="none" w:sz="0" w:space="0" w:color="auto"/>
        <w:bottom w:val="none" w:sz="0" w:space="0" w:color="auto"/>
        <w:right w:val="none" w:sz="0" w:space="0" w:color="auto"/>
      </w:divBdr>
    </w:div>
    <w:div w:id="796219249">
      <w:bodyDiv w:val="1"/>
      <w:marLeft w:val="0"/>
      <w:marRight w:val="0"/>
      <w:marTop w:val="0"/>
      <w:marBottom w:val="0"/>
      <w:divBdr>
        <w:top w:val="none" w:sz="0" w:space="0" w:color="auto"/>
        <w:left w:val="none" w:sz="0" w:space="0" w:color="auto"/>
        <w:bottom w:val="none" w:sz="0" w:space="0" w:color="auto"/>
        <w:right w:val="none" w:sz="0" w:space="0" w:color="auto"/>
      </w:divBdr>
    </w:div>
    <w:div w:id="796294413">
      <w:bodyDiv w:val="1"/>
      <w:marLeft w:val="0"/>
      <w:marRight w:val="0"/>
      <w:marTop w:val="0"/>
      <w:marBottom w:val="0"/>
      <w:divBdr>
        <w:top w:val="none" w:sz="0" w:space="0" w:color="auto"/>
        <w:left w:val="none" w:sz="0" w:space="0" w:color="auto"/>
        <w:bottom w:val="none" w:sz="0" w:space="0" w:color="auto"/>
        <w:right w:val="none" w:sz="0" w:space="0" w:color="auto"/>
      </w:divBdr>
    </w:div>
    <w:div w:id="796339217">
      <w:bodyDiv w:val="1"/>
      <w:marLeft w:val="0"/>
      <w:marRight w:val="0"/>
      <w:marTop w:val="0"/>
      <w:marBottom w:val="0"/>
      <w:divBdr>
        <w:top w:val="none" w:sz="0" w:space="0" w:color="auto"/>
        <w:left w:val="none" w:sz="0" w:space="0" w:color="auto"/>
        <w:bottom w:val="none" w:sz="0" w:space="0" w:color="auto"/>
        <w:right w:val="none" w:sz="0" w:space="0" w:color="auto"/>
      </w:divBdr>
    </w:div>
    <w:div w:id="796803306">
      <w:bodyDiv w:val="1"/>
      <w:marLeft w:val="0"/>
      <w:marRight w:val="0"/>
      <w:marTop w:val="0"/>
      <w:marBottom w:val="0"/>
      <w:divBdr>
        <w:top w:val="none" w:sz="0" w:space="0" w:color="auto"/>
        <w:left w:val="none" w:sz="0" w:space="0" w:color="auto"/>
        <w:bottom w:val="none" w:sz="0" w:space="0" w:color="auto"/>
        <w:right w:val="none" w:sz="0" w:space="0" w:color="auto"/>
      </w:divBdr>
    </w:div>
    <w:div w:id="796946360">
      <w:bodyDiv w:val="1"/>
      <w:marLeft w:val="0"/>
      <w:marRight w:val="0"/>
      <w:marTop w:val="0"/>
      <w:marBottom w:val="0"/>
      <w:divBdr>
        <w:top w:val="none" w:sz="0" w:space="0" w:color="auto"/>
        <w:left w:val="none" w:sz="0" w:space="0" w:color="auto"/>
        <w:bottom w:val="none" w:sz="0" w:space="0" w:color="auto"/>
        <w:right w:val="none" w:sz="0" w:space="0" w:color="auto"/>
      </w:divBdr>
    </w:div>
    <w:div w:id="798182780">
      <w:bodyDiv w:val="1"/>
      <w:marLeft w:val="0"/>
      <w:marRight w:val="0"/>
      <w:marTop w:val="0"/>
      <w:marBottom w:val="0"/>
      <w:divBdr>
        <w:top w:val="none" w:sz="0" w:space="0" w:color="auto"/>
        <w:left w:val="none" w:sz="0" w:space="0" w:color="auto"/>
        <w:bottom w:val="none" w:sz="0" w:space="0" w:color="auto"/>
        <w:right w:val="none" w:sz="0" w:space="0" w:color="auto"/>
      </w:divBdr>
    </w:div>
    <w:div w:id="798648230">
      <w:bodyDiv w:val="1"/>
      <w:marLeft w:val="0"/>
      <w:marRight w:val="0"/>
      <w:marTop w:val="0"/>
      <w:marBottom w:val="0"/>
      <w:divBdr>
        <w:top w:val="none" w:sz="0" w:space="0" w:color="auto"/>
        <w:left w:val="none" w:sz="0" w:space="0" w:color="auto"/>
        <w:bottom w:val="none" w:sz="0" w:space="0" w:color="auto"/>
        <w:right w:val="none" w:sz="0" w:space="0" w:color="auto"/>
      </w:divBdr>
    </w:div>
    <w:div w:id="799344744">
      <w:bodyDiv w:val="1"/>
      <w:marLeft w:val="0"/>
      <w:marRight w:val="0"/>
      <w:marTop w:val="0"/>
      <w:marBottom w:val="0"/>
      <w:divBdr>
        <w:top w:val="none" w:sz="0" w:space="0" w:color="auto"/>
        <w:left w:val="none" w:sz="0" w:space="0" w:color="auto"/>
        <w:bottom w:val="none" w:sz="0" w:space="0" w:color="auto"/>
        <w:right w:val="none" w:sz="0" w:space="0" w:color="auto"/>
      </w:divBdr>
    </w:div>
    <w:div w:id="800730000">
      <w:bodyDiv w:val="1"/>
      <w:marLeft w:val="0"/>
      <w:marRight w:val="0"/>
      <w:marTop w:val="0"/>
      <w:marBottom w:val="0"/>
      <w:divBdr>
        <w:top w:val="none" w:sz="0" w:space="0" w:color="auto"/>
        <w:left w:val="none" w:sz="0" w:space="0" w:color="auto"/>
        <w:bottom w:val="none" w:sz="0" w:space="0" w:color="auto"/>
        <w:right w:val="none" w:sz="0" w:space="0" w:color="auto"/>
      </w:divBdr>
    </w:div>
    <w:div w:id="801464953">
      <w:bodyDiv w:val="1"/>
      <w:marLeft w:val="0"/>
      <w:marRight w:val="0"/>
      <w:marTop w:val="0"/>
      <w:marBottom w:val="0"/>
      <w:divBdr>
        <w:top w:val="none" w:sz="0" w:space="0" w:color="auto"/>
        <w:left w:val="none" w:sz="0" w:space="0" w:color="auto"/>
        <w:bottom w:val="none" w:sz="0" w:space="0" w:color="auto"/>
        <w:right w:val="none" w:sz="0" w:space="0" w:color="auto"/>
      </w:divBdr>
    </w:div>
    <w:div w:id="801730893">
      <w:bodyDiv w:val="1"/>
      <w:marLeft w:val="0"/>
      <w:marRight w:val="0"/>
      <w:marTop w:val="0"/>
      <w:marBottom w:val="0"/>
      <w:divBdr>
        <w:top w:val="none" w:sz="0" w:space="0" w:color="auto"/>
        <w:left w:val="none" w:sz="0" w:space="0" w:color="auto"/>
        <w:bottom w:val="none" w:sz="0" w:space="0" w:color="auto"/>
        <w:right w:val="none" w:sz="0" w:space="0" w:color="auto"/>
      </w:divBdr>
    </w:div>
    <w:div w:id="802428283">
      <w:bodyDiv w:val="1"/>
      <w:marLeft w:val="0"/>
      <w:marRight w:val="0"/>
      <w:marTop w:val="0"/>
      <w:marBottom w:val="0"/>
      <w:divBdr>
        <w:top w:val="none" w:sz="0" w:space="0" w:color="auto"/>
        <w:left w:val="none" w:sz="0" w:space="0" w:color="auto"/>
        <w:bottom w:val="none" w:sz="0" w:space="0" w:color="auto"/>
        <w:right w:val="none" w:sz="0" w:space="0" w:color="auto"/>
      </w:divBdr>
    </w:div>
    <w:div w:id="803232751">
      <w:bodyDiv w:val="1"/>
      <w:marLeft w:val="0"/>
      <w:marRight w:val="0"/>
      <w:marTop w:val="0"/>
      <w:marBottom w:val="0"/>
      <w:divBdr>
        <w:top w:val="none" w:sz="0" w:space="0" w:color="auto"/>
        <w:left w:val="none" w:sz="0" w:space="0" w:color="auto"/>
        <w:bottom w:val="none" w:sz="0" w:space="0" w:color="auto"/>
        <w:right w:val="none" w:sz="0" w:space="0" w:color="auto"/>
      </w:divBdr>
    </w:div>
    <w:div w:id="803548814">
      <w:bodyDiv w:val="1"/>
      <w:marLeft w:val="0"/>
      <w:marRight w:val="0"/>
      <w:marTop w:val="0"/>
      <w:marBottom w:val="0"/>
      <w:divBdr>
        <w:top w:val="none" w:sz="0" w:space="0" w:color="auto"/>
        <w:left w:val="none" w:sz="0" w:space="0" w:color="auto"/>
        <w:bottom w:val="none" w:sz="0" w:space="0" w:color="auto"/>
        <w:right w:val="none" w:sz="0" w:space="0" w:color="auto"/>
      </w:divBdr>
    </w:div>
    <w:div w:id="805853403">
      <w:bodyDiv w:val="1"/>
      <w:marLeft w:val="0"/>
      <w:marRight w:val="0"/>
      <w:marTop w:val="0"/>
      <w:marBottom w:val="0"/>
      <w:divBdr>
        <w:top w:val="none" w:sz="0" w:space="0" w:color="auto"/>
        <w:left w:val="none" w:sz="0" w:space="0" w:color="auto"/>
        <w:bottom w:val="none" w:sz="0" w:space="0" w:color="auto"/>
        <w:right w:val="none" w:sz="0" w:space="0" w:color="auto"/>
      </w:divBdr>
    </w:div>
    <w:div w:id="806123111">
      <w:bodyDiv w:val="1"/>
      <w:marLeft w:val="0"/>
      <w:marRight w:val="0"/>
      <w:marTop w:val="0"/>
      <w:marBottom w:val="0"/>
      <w:divBdr>
        <w:top w:val="none" w:sz="0" w:space="0" w:color="auto"/>
        <w:left w:val="none" w:sz="0" w:space="0" w:color="auto"/>
        <w:bottom w:val="none" w:sz="0" w:space="0" w:color="auto"/>
        <w:right w:val="none" w:sz="0" w:space="0" w:color="auto"/>
      </w:divBdr>
    </w:div>
    <w:div w:id="806168520">
      <w:bodyDiv w:val="1"/>
      <w:marLeft w:val="0"/>
      <w:marRight w:val="0"/>
      <w:marTop w:val="0"/>
      <w:marBottom w:val="0"/>
      <w:divBdr>
        <w:top w:val="none" w:sz="0" w:space="0" w:color="auto"/>
        <w:left w:val="none" w:sz="0" w:space="0" w:color="auto"/>
        <w:bottom w:val="none" w:sz="0" w:space="0" w:color="auto"/>
        <w:right w:val="none" w:sz="0" w:space="0" w:color="auto"/>
      </w:divBdr>
    </w:div>
    <w:div w:id="807668302">
      <w:bodyDiv w:val="1"/>
      <w:marLeft w:val="0"/>
      <w:marRight w:val="0"/>
      <w:marTop w:val="0"/>
      <w:marBottom w:val="0"/>
      <w:divBdr>
        <w:top w:val="none" w:sz="0" w:space="0" w:color="auto"/>
        <w:left w:val="none" w:sz="0" w:space="0" w:color="auto"/>
        <w:bottom w:val="none" w:sz="0" w:space="0" w:color="auto"/>
        <w:right w:val="none" w:sz="0" w:space="0" w:color="auto"/>
      </w:divBdr>
    </w:div>
    <w:div w:id="808472639">
      <w:bodyDiv w:val="1"/>
      <w:marLeft w:val="0"/>
      <w:marRight w:val="0"/>
      <w:marTop w:val="0"/>
      <w:marBottom w:val="0"/>
      <w:divBdr>
        <w:top w:val="none" w:sz="0" w:space="0" w:color="auto"/>
        <w:left w:val="none" w:sz="0" w:space="0" w:color="auto"/>
        <w:bottom w:val="none" w:sz="0" w:space="0" w:color="auto"/>
        <w:right w:val="none" w:sz="0" w:space="0" w:color="auto"/>
      </w:divBdr>
    </w:div>
    <w:div w:id="808594941">
      <w:bodyDiv w:val="1"/>
      <w:marLeft w:val="0"/>
      <w:marRight w:val="0"/>
      <w:marTop w:val="0"/>
      <w:marBottom w:val="0"/>
      <w:divBdr>
        <w:top w:val="none" w:sz="0" w:space="0" w:color="auto"/>
        <w:left w:val="none" w:sz="0" w:space="0" w:color="auto"/>
        <w:bottom w:val="none" w:sz="0" w:space="0" w:color="auto"/>
        <w:right w:val="none" w:sz="0" w:space="0" w:color="auto"/>
      </w:divBdr>
    </w:div>
    <w:div w:id="809858425">
      <w:bodyDiv w:val="1"/>
      <w:marLeft w:val="0"/>
      <w:marRight w:val="0"/>
      <w:marTop w:val="0"/>
      <w:marBottom w:val="0"/>
      <w:divBdr>
        <w:top w:val="none" w:sz="0" w:space="0" w:color="auto"/>
        <w:left w:val="none" w:sz="0" w:space="0" w:color="auto"/>
        <w:bottom w:val="none" w:sz="0" w:space="0" w:color="auto"/>
        <w:right w:val="none" w:sz="0" w:space="0" w:color="auto"/>
      </w:divBdr>
    </w:div>
    <w:div w:id="809908163">
      <w:bodyDiv w:val="1"/>
      <w:marLeft w:val="0"/>
      <w:marRight w:val="0"/>
      <w:marTop w:val="0"/>
      <w:marBottom w:val="0"/>
      <w:divBdr>
        <w:top w:val="none" w:sz="0" w:space="0" w:color="auto"/>
        <w:left w:val="none" w:sz="0" w:space="0" w:color="auto"/>
        <w:bottom w:val="none" w:sz="0" w:space="0" w:color="auto"/>
        <w:right w:val="none" w:sz="0" w:space="0" w:color="auto"/>
      </w:divBdr>
    </w:div>
    <w:div w:id="810757172">
      <w:bodyDiv w:val="1"/>
      <w:marLeft w:val="0"/>
      <w:marRight w:val="0"/>
      <w:marTop w:val="0"/>
      <w:marBottom w:val="0"/>
      <w:divBdr>
        <w:top w:val="none" w:sz="0" w:space="0" w:color="auto"/>
        <w:left w:val="none" w:sz="0" w:space="0" w:color="auto"/>
        <w:bottom w:val="none" w:sz="0" w:space="0" w:color="auto"/>
        <w:right w:val="none" w:sz="0" w:space="0" w:color="auto"/>
      </w:divBdr>
    </w:div>
    <w:div w:id="811948012">
      <w:bodyDiv w:val="1"/>
      <w:marLeft w:val="0"/>
      <w:marRight w:val="0"/>
      <w:marTop w:val="0"/>
      <w:marBottom w:val="0"/>
      <w:divBdr>
        <w:top w:val="none" w:sz="0" w:space="0" w:color="auto"/>
        <w:left w:val="none" w:sz="0" w:space="0" w:color="auto"/>
        <w:bottom w:val="none" w:sz="0" w:space="0" w:color="auto"/>
        <w:right w:val="none" w:sz="0" w:space="0" w:color="auto"/>
      </w:divBdr>
    </w:div>
    <w:div w:id="812253493">
      <w:bodyDiv w:val="1"/>
      <w:marLeft w:val="0"/>
      <w:marRight w:val="0"/>
      <w:marTop w:val="0"/>
      <w:marBottom w:val="0"/>
      <w:divBdr>
        <w:top w:val="none" w:sz="0" w:space="0" w:color="auto"/>
        <w:left w:val="none" w:sz="0" w:space="0" w:color="auto"/>
        <w:bottom w:val="none" w:sz="0" w:space="0" w:color="auto"/>
        <w:right w:val="none" w:sz="0" w:space="0" w:color="auto"/>
      </w:divBdr>
    </w:div>
    <w:div w:id="813253777">
      <w:bodyDiv w:val="1"/>
      <w:marLeft w:val="0"/>
      <w:marRight w:val="0"/>
      <w:marTop w:val="0"/>
      <w:marBottom w:val="0"/>
      <w:divBdr>
        <w:top w:val="none" w:sz="0" w:space="0" w:color="auto"/>
        <w:left w:val="none" w:sz="0" w:space="0" w:color="auto"/>
        <w:bottom w:val="none" w:sz="0" w:space="0" w:color="auto"/>
        <w:right w:val="none" w:sz="0" w:space="0" w:color="auto"/>
      </w:divBdr>
    </w:div>
    <w:div w:id="814225662">
      <w:bodyDiv w:val="1"/>
      <w:marLeft w:val="0"/>
      <w:marRight w:val="0"/>
      <w:marTop w:val="0"/>
      <w:marBottom w:val="0"/>
      <w:divBdr>
        <w:top w:val="none" w:sz="0" w:space="0" w:color="auto"/>
        <w:left w:val="none" w:sz="0" w:space="0" w:color="auto"/>
        <w:bottom w:val="none" w:sz="0" w:space="0" w:color="auto"/>
        <w:right w:val="none" w:sz="0" w:space="0" w:color="auto"/>
      </w:divBdr>
    </w:div>
    <w:div w:id="814487342">
      <w:bodyDiv w:val="1"/>
      <w:marLeft w:val="0"/>
      <w:marRight w:val="0"/>
      <w:marTop w:val="0"/>
      <w:marBottom w:val="0"/>
      <w:divBdr>
        <w:top w:val="none" w:sz="0" w:space="0" w:color="auto"/>
        <w:left w:val="none" w:sz="0" w:space="0" w:color="auto"/>
        <w:bottom w:val="none" w:sz="0" w:space="0" w:color="auto"/>
        <w:right w:val="none" w:sz="0" w:space="0" w:color="auto"/>
      </w:divBdr>
    </w:div>
    <w:div w:id="815535211">
      <w:bodyDiv w:val="1"/>
      <w:marLeft w:val="0"/>
      <w:marRight w:val="0"/>
      <w:marTop w:val="0"/>
      <w:marBottom w:val="0"/>
      <w:divBdr>
        <w:top w:val="none" w:sz="0" w:space="0" w:color="auto"/>
        <w:left w:val="none" w:sz="0" w:space="0" w:color="auto"/>
        <w:bottom w:val="none" w:sz="0" w:space="0" w:color="auto"/>
        <w:right w:val="none" w:sz="0" w:space="0" w:color="auto"/>
      </w:divBdr>
    </w:div>
    <w:div w:id="816383711">
      <w:bodyDiv w:val="1"/>
      <w:marLeft w:val="0"/>
      <w:marRight w:val="0"/>
      <w:marTop w:val="0"/>
      <w:marBottom w:val="0"/>
      <w:divBdr>
        <w:top w:val="none" w:sz="0" w:space="0" w:color="auto"/>
        <w:left w:val="none" w:sz="0" w:space="0" w:color="auto"/>
        <w:bottom w:val="none" w:sz="0" w:space="0" w:color="auto"/>
        <w:right w:val="none" w:sz="0" w:space="0" w:color="auto"/>
      </w:divBdr>
    </w:div>
    <w:div w:id="816606383">
      <w:bodyDiv w:val="1"/>
      <w:marLeft w:val="0"/>
      <w:marRight w:val="0"/>
      <w:marTop w:val="0"/>
      <w:marBottom w:val="0"/>
      <w:divBdr>
        <w:top w:val="none" w:sz="0" w:space="0" w:color="auto"/>
        <w:left w:val="none" w:sz="0" w:space="0" w:color="auto"/>
        <w:bottom w:val="none" w:sz="0" w:space="0" w:color="auto"/>
        <w:right w:val="none" w:sz="0" w:space="0" w:color="auto"/>
      </w:divBdr>
    </w:div>
    <w:div w:id="817457115">
      <w:bodyDiv w:val="1"/>
      <w:marLeft w:val="0"/>
      <w:marRight w:val="0"/>
      <w:marTop w:val="0"/>
      <w:marBottom w:val="0"/>
      <w:divBdr>
        <w:top w:val="none" w:sz="0" w:space="0" w:color="auto"/>
        <w:left w:val="none" w:sz="0" w:space="0" w:color="auto"/>
        <w:bottom w:val="none" w:sz="0" w:space="0" w:color="auto"/>
        <w:right w:val="none" w:sz="0" w:space="0" w:color="auto"/>
      </w:divBdr>
    </w:div>
    <w:div w:id="818234538">
      <w:bodyDiv w:val="1"/>
      <w:marLeft w:val="0"/>
      <w:marRight w:val="0"/>
      <w:marTop w:val="0"/>
      <w:marBottom w:val="0"/>
      <w:divBdr>
        <w:top w:val="none" w:sz="0" w:space="0" w:color="auto"/>
        <w:left w:val="none" w:sz="0" w:space="0" w:color="auto"/>
        <w:bottom w:val="none" w:sz="0" w:space="0" w:color="auto"/>
        <w:right w:val="none" w:sz="0" w:space="0" w:color="auto"/>
      </w:divBdr>
    </w:div>
    <w:div w:id="820388018">
      <w:bodyDiv w:val="1"/>
      <w:marLeft w:val="0"/>
      <w:marRight w:val="0"/>
      <w:marTop w:val="0"/>
      <w:marBottom w:val="0"/>
      <w:divBdr>
        <w:top w:val="none" w:sz="0" w:space="0" w:color="auto"/>
        <w:left w:val="none" w:sz="0" w:space="0" w:color="auto"/>
        <w:bottom w:val="none" w:sz="0" w:space="0" w:color="auto"/>
        <w:right w:val="none" w:sz="0" w:space="0" w:color="auto"/>
      </w:divBdr>
    </w:div>
    <w:div w:id="821316834">
      <w:bodyDiv w:val="1"/>
      <w:marLeft w:val="0"/>
      <w:marRight w:val="0"/>
      <w:marTop w:val="0"/>
      <w:marBottom w:val="0"/>
      <w:divBdr>
        <w:top w:val="none" w:sz="0" w:space="0" w:color="auto"/>
        <w:left w:val="none" w:sz="0" w:space="0" w:color="auto"/>
        <w:bottom w:val="none" w:sz="0" w:space="0" w:color="auto"/>
        <w:right w:val="none" w:sz="0" w:space="0" w:color="auto"/>
      </w:divBdr>
    </w:div>
    <w:div w:id="822240345">
      <w:bodyDiv w:val="1"/>
      <w:marLeft w:val="0"/>
      <w:marRight w:val="0"/>
      <w:marTop w:val="0"/>
      <w:marBottom w:val="0"/>
      <w:divBdr>
        <w:top w:val="none" w:sz="0" w:space="0" w:color="auto"/>
        <w:left w:val="none" w:sz="0" w:space="0" w:color="auto"/>
        <w:bottom w:val="none" w:sz="0" w:space="0" w:color="auto"/>
        <w:right w:val="none" w:sz="0" w:space="0" w:color="auto"/>
      </w:divBdr>
    </w:div>
    <w:div w:id="823276842">
      <w:bodyDiv w:val="1"/>
      <w:marLeft w:val="0"/>
      <w:marRight w:val="0"/>
      <w:marTop w:val="0"/>
      <w:marBottom w:val="0"/>
      <w:divBdr>
        <w:top w:val="none" w:sz="0" w:space="0" w:color="auto"/>
        <w:left w:val="none" w:sz="0" w:space="0" w:color="auto"/>
        <w:bottom w:val="none" w:sz="0" w:space="0" w:color="auto"/>
        <w:right w:val="none" w:sz="0" w:space="0" w:color="auto"/>
      </w:divBdr>
    </w:div>
    <w:div w:id="823668507">
      <w:bodyDiv w:val="1"/>
      <w:marLeft w:val="0"/>
      <w:marRight w:val="0"/>
      <w:marTop w:val="0"/>
      <w:marBottom w:val="0"/>
      <w:divBdr>
        <w:top w:val="none" w:sz="0" w:space="0" w:color="auto"/>
        <w:left w:val="none" w:sz="0" w:space="0" w:color="auto"/>
        <w:bottom w:val="none" w:sz="0" w:space="0" w:color="auto"/>
        <w:right w:val="none" w:sz="0" w:space="0" w:color="auto"/>
      </w:divBdr>
    </w:div>
    <w:div w:id="823859322">
      <w:bodyDiv w:val="1"/>
      <w:marLeft w:val="0"/>
      <w:marRight w:val="0"/>
      <w:marTop w:val="0"/>
      <w:marBottom w:val="0"/>
      <w:divBdr>
        <w:top w:val="none" w:sz="0" w:space="0" w:color="auto"/>
        <w:left w:val="none" w:sz="0" w:space="0" w:color="auto"/>
        <w:bottom w:val="none" w:sz="0" w:space="0" w:color="auto"/>
        <w:right w:val="none" w:sz="0" w:space="0" w:color="auto"/>
      </w:divBdr>
    </w:div>
    <w:div w:id="825240909">
      <w:bodyDiv w:val="1"/>
      <w:marLeft w:val="0"/>
      <w:marRight w:val="0"/>
      <w:marTop w:val="0"/>
      <w:marBottom w:val="0"/>
      <w:divBdr>
        <w:top w:val="none" w:sz="0" w:space="0" w:color="auto"/>
        <w:left w:val="none" w:sz="0" w:space="0" w:color="auto"/>
        <w:bottom w:val="none" w:sz="0" w:space="0" w:color="auto"/>
        <w:right w:val="none" w:sz="0" w:space="0" w:color="auto"/>
      </w:divBdr>
    </w:div>
    <w:div w:id="825558331">
      <w:bodyDiv w:val="1"/>
      <w:marLeft w:val="0"/>
      <w:marRight w:val="0"/>
      <w:marTop w:val="0"/>
      <w:marBottom w:val="0"/>
      <w:divBdr>
        <w:top w:val="none" w:sz="0" w:space="0" w:color="auto"/>
        <w:left w:val="none" w:sz="0" w:space="0" w:color="auto"/>
        <w:bottom w:val="none" w:sz="0" w:space="0" w:color="auto"/>
        <w:right w:val="none" w:sz="0" w:space="0" w:color="auto"/>
      </w:divBdr>
    </w:div>
    <w:div w:id="825588648">
      <w:bodyDiv w:val="1"/>
      <w:marLeft w:val="0"/>
      <w:marRight w:val="0"/>
      <w:marTop w:val="0"/>
      <w:marBottom w:val="0"/>
      <w:divBdr>
        <w:top w:val="none" w:sz="0" w:space="0" w:color="auto"/>
        <w:left w:val="none" w:sz="0" w:space="0" w:color="auto"/>
        <w:bottom w:val="none" w:sz="0" w:space="0" w:color="auto"/>
        <w:right w:val="none" w:sz="0" w:space="0" w:color="auto"/>
      </w:divBdr>
    </w:div>
    <w:div w:id="826089752">
      <w:bodyDiv w:val="1"/>
      <w:marLeft w:val="0"/>
      <w:marRight w:val="0"/>
      <w:marTop w:val="0"/>
      <w:marBottom w:val="0"/>
      <w:divBdr>
        <w:top w:val="none" w:sz="0" w:space="0" w:color="auto"/>
        <w:left w:val="none" w:sz="0" w:space="0" w:color="auto"/>
        <w:bottom w:val="none" w:sz="0" w:space="0" w:color="auto"/>
        <w:right w:val="none" w:sz="0" w:space="0" w:color="auto"/>
      </w:divBdr>
    </w:div>
    <w:div w:id="828254222">
      <w:bodyDiv w:val="1"/>
      <w:marLeft w:val="0"/>
      <w:marRight w:val="0"/>
      <w:marTop w:val="0"/>
      <w:marBottom w:val="0"/>
      <w:divBdr>
        <w:top w:val="none" w:sz="0" w:space="0" w:color="auto"/>
        <w:left w:val="none" w:sz="0" w:space="0" w:color="auto"/>
        <w:bottom w:val="none" w:sz="0" w:space="0" w:color="auto"/>
        <w:right w:val="none" w:sz="0" w:space="0" w:color="auto"/>
      </w:divBdr>
    </w:div>
    <w:div w:id="828641675">
      <w:bodyDiv w:val="1"/>
      <w:marLeft w:val="0"/>
      <w:marRight w:val="0"/>
      <w:marTop w:val="0"/>
      <w:marBottom w:val="0"/>
      <w:divBdr>
        <w:top w:val="none" w:sz="0" w:space="0" w:color="auto"/>
        <w:left w:val="none" w:sz="0" w:space="0" w:color="auto"/>
        <w:bottom w:val="none" w:sz="0" w:space="0" w:color="auto"/>
        <w:right w:val="none" w:sz="0" w:space="0" w:color="auto"/>
      </w:divBdr>
    </w:div>
    <w:div w:id="829059776">
      <w:bodyDiv w:val="1"/>
      <w:marLeft w:val="0"/>
      <w:marRight w:val="0"/>
      <w:marTop w:val="0"/>
      <w:marBottom w:val="0"/>
      <w:divBdr>
        <w:top w:val="none" w:sz="0" w:space="0" w:color="auto"/>
        <w:left w:val="none" w:sz="0" w:space="0" w:color="auto"/>
        <w:bottom w:val="none" w:sz="0" w:space="0" w:color="auto"/>
        <w:right w:val="none" w:sz="0" w:space="0" w:color="auto"/>
      </w:divBdr>
    </w:div>
    <w:div w:id="829370407">
      <w:bodyDiv w:val="1"/>
      <w:marLeft w:val="0"/>
      <w:marRight w:val="0"/>
      <w:marTop w:val="0"/>
      <w:marBottom w:val="0"/>
      <w:divBdr>
        <w:top w:val="none" w:sz="0" w:space="0" w:color="auto"/>
        <w:left w:val="none" w:sz="0" w:space="0" w:color="auto"/>
        <w:bottom w:val="none" w:sz="0" w:space="0" w:color="auto"/>
        <w:right w:val="none" w:sz="0" w:space="0" w:color="auto"/>
      </w:divBdr>
    </w:div>
    <w:div w:id="829373564">
      <w:bodyDiv w:val="1"/>
      <w:marLeft w:val="0"/>
      <w:marRight w:val="0"/>
      <w:marTop w:val="0"/>
      <w:marBottom w:val="0"/>
      <w:divBdr>
        <w:top w:val="none" w:sz="0" w:space="0" w:color="auto"/>
        <w:left w:val="none" w:sz="0" w:space="0" w:color="auto"/>
        <w:bottom w:val="none" w:sz="0" w:space="0" w:color="auto"/>
        <w:right w:val="none" w:sz="0" w:space="0" w:color="auto"/>
      </w:divBdr>
    </w:div>
    <w:div w:id="829447046">
      <w:bodyDiv w:val="1"/>
      <w:marLeft w:val="0"/>
      <w:marRight w:val="0"/>
      <w:marTop w:val="0"/>
      <w:marBottom w:val="0"/>
      <w:divBdr>
        <w:top w:val="none" w:sz="0" w:space="0" w:color="auto"/>
        <w:left w:val="none" w:sz="0" w:space="0" w:color="auto"/>
        <w:bottom w:val="none" w:sz="0" w:space="0" w:color="auto"/>
        <w:right w:val="none" w:sz="0" w:space="0" w:color="auto"/>
      </w:divBdr>
    </w:div>
    <w:div w:id="829949030">
      <w:bodyDiv w:val="1"/>
      <w:marLeft w:val="0"/>
      <w:marRight w:val="0"/>
      <w:marTop w:val="0"/>
      <w:marBottom w:val="0"/>
      <w:divBdr>
        <w:top w:val="none" w:sz="0" w:space="0" w:color="auto"/>
        <w:left w:val="none" w:sz="0" w:space="0" w:color="auto"/>
        <w:bottom w:val="none" w:sz="0" w:space="0" w:color="auto"/>
        <w:right w:val="none" w:sz="0" w:space="0" w:color="auto"/>
      </w:divBdr>
    </w:div>
    <w:div w:id="830024833">
      <w:bodyDiv w:val="1"/>
      <w:marLeft w:val="0"/>
      <w:marRight w:val="0"/>
      <w:marTop w:val="0"/>
      <w:marBottom w:val="0"/>
      <w:divBdr>
        <w:top w:val="none" w:sz="0" w:space="0" w:color="auto"/>
        <w:left w:val="none" w:sz="0" w:space="0" w:color="auto"/>
        <w:bottom w:val="none" w:sz="0" w:space="0" w:color="auto"/>
        <w:right w:val="none" w:sz="0" w:space="0" w:color="auto"/>
      </w:divBdr>
    </w:div>
    <w:div w:id="831019342">
      <w:bodyDiv w:val="1"/>
      <w:marLeft w:val="0"/>
      <w:marRight w:val="0"/>
      <w:marTop w:val="0"/>
      <w:marBottom w:val="0"/>
      <w:divBdr>
        <w:top w:val="none" w:sz="0" w:space="0" w:color="auto"/>
        <w:left w:val="none" w:sz="0" w:space="0" w:color="auto"/>
        <w:bottom w:val="none" w:sz="0" w:space="0" w:color="auto"/>
        <w:right w:val="none" w:sz="0" w:space="0" w:color="auto"/>
      </w:divBdr>
    </w:div>
    <w:div w:id="831606323">
      <w:bodyDiv w:val="1"/>
      <w:marLeft w:val="0"/>
      <w:marRight w:val="0"/>
      <w:marTop w:val="0"/>
      <w:marBottom w:val="0"/>
      <w:divBdr>
        <w:top w:val="none" w:sz="0" w:space="0" w:color="auto"/>
        <w:left w:val="none" w:sz="0" w:space="0" w:color="auto"/>
        <w:bottom w:val="none" w:sz="0" w:space="0" w:color="auto"/>
        <w:right w:val="none" w:sz="0" w:space="0" w:color="auto"/>
      </w:divBdr>
    </w:div>
    <w:div w:id="832523768">
      <w:bodyDiv w:val="1"/>
      <w:marLeft w:val="0"/>
      <w:marRight w:val="0"/>
      <w:marTop w:val="0"/>
      <w:marBottom w:val="0"/>
      <w:divBdr>
        <w:top w:val="none" w:sz="0" w:space="0" w:color="auto"/>
        <w:left w:val="none" w:sz="0" w:space="0" w:color="auto"/>
        <w:bottom w:val="none" w:sz="0" w:space="0" w:color="auto"/>
        <w:right w:val="none" w:sz="0" w:space="0" w:color="auto"/>
      </w:divBdr>
    </w:div>
    <w:div w:id="833883135">
      <w:bodyDiv w:val="1"/>
      <w:marLeft w:val="0"/>
      <w:marRight w:val="0"/>
      <w:marTop w:val="0"/>
      <w:marBottom w:val="0"/>
      <w:divBdr>
        <w:top w:val="none" w:sz="0" w:space="0" w:color="auto"/>
        <w:left w:val="none" w:sz="0" w:space="0" w:color="auto"/>
        <w:bottom w:val="none" w:sz="0" w:space="0" w:color="auto"/>
        <w:right w:val="none" w:sz="0" w:space="0" w:color="auto"/>
      </w:divBdr>
    </w:div>
    <w:div w:id="833956559">
      <w:bodyDiv w:val="1"/>
      <w:marLeft w:val="0"/>
      <w:marRight w:val="0"/>
      <w:marTop w:val="0"/>
      <w:marBottom w:val="0"/>
      <w:divBdr>
        <w:top w:val="none" w:sz="0" w:space="0" w:color="auto"/>
        <w:left w:val="none" w:sz="0" w:space="0" w:color="auto"/>
        <w:bottom w:val="none" w:sz="0" w:space="0" w:color="auto"/>
        <w:right w:val="none" w:sz="0" w:space="0" w:color="auto"/>
      </w:divBdr>
    </w:div>
    <w:div w:id="834421781">
      <w:bodyDiv w:val="1"/>
      <w:marLeft w:val="0"/>
      <w:marRight w:val="0"/>
      <w:marTop w:val="0"/>
      <w:marBottom w:val="0"/>
      <w:divBdr>
        <w:top w:val="none" w:sz="0" w:space="0" w:color="auto"/>
        <w:left w:val="none" w:sz="0" w:space="0" w:color="auto"/>
        <w:bottom w:val="none" w:sz="0" w:space="0" w:color="auto"/>
        <w:right w:val="none" w:sz="0" w:space="0" w:color="auto"/>
      </w:divBdr>
    </w:div>
    <w:div w:id="834496992">
      <w:bodyDiv w:val="1"/>
      <w:marLeft w:val="0"/>
      <w:marRight w:val="0"/>
      <w:marTop w:val="0"/>
      <w:marBottom w:val="0"/>
      <w:divBdr>
        <w:top w:val="none" w:sz="0" w:space="0" w:color="auto"/>
        <w:left w:val="none" w:sz="0" w:space="0" w:color="auto"/>
        <w:bottom w:val="none" w:sz="0" w:space="0" w:color="auto"/>
        <w:right w:val="none" w:sz="0" w:space="0" w:color="auto"/>
      </w:divBdr>
    </w:div>
    <w:div w:id="835147899">
      <w:bodyDiv w:val="1"/>
      <w:marLeft w:val="0"/>
      <w:marRight w:val="0"/>
      <w:marTop w:val="0"/>
      <w:marBottom w:val="0"/>
      <w:divBdr>
        <w:top w:val="none" w:sz="0" w:space="0" w:color="auto"/>
        <w:left w:val="none" w:sz="0" w:space="0" w:color="auto"/>
        <w:bottom w:val="none" w:sz="0" w:space="0" w:color="auto"/>
        <w:right w:val="none" w:sz="0" w:space="0" w:color="auto"/>
      </w:divBdr>
    </w:div>
    <w:div w:id="835612606">
      <w:bodyDiv w:val="1"/>
      <w:marLeft w:val="0"/>
      <w:marRight w:val="0"/>
      <w:marTop w:val="0"/>
      <w:marBottom w:val="0"/>
      <w:divBdr>
        <w:top w:val="none" w:sz="0" w:space="0" w:color="auto"/>
        <w:left w:val="none" w:sz="0" w:space="0" w:color="auto"/>
        <w:bottom w:val="none" w:sz="0" w:space="0" w:color="auto"/>
        <w:right w:val="none" w:sz="0" w:space="0" w:color="auto"/>
      </w:divBdr>
    </w:div>
    <w:div w:id="836110982">
      <w:bodyDiv w:val="1"/>
      <w:marLeft w:val="0"/>
      <w:marRight w:val="0"/>
      <w:marTop w:val="0"/>
      <w:marBottom w:val="0"/>
      <w:divBdr>
        <w:top w:val="none" w:sz="0" w:space="0" w:color="auto"/>
        <w:left w:val="none" w:sz="0" w:space="0" w:color="auto"/>
        <w:bottom w:val="none" w:sz="0" w:space="0" w:color="auto"/>
        <w:right w:val="none" w:sz="0" w:space="0" w:color="auto"/>
      </w:divBdr>
    </w:div>
    <w:div w:id="836305034">
      <w:bodyDiv w:val="1"/>
      <w:marLeft w:val="0"/>
      <w:marRight w:val="0"/>
      <w:marTop w:val="0"/>
      <w:marBottom w:val="0"/>
      <w:divBdr>
        <w:top w:val="none" w:sz="0" w:space="0" w:color="auto"/>
        <w:left w:val="none" w:sz="0" w:space="0" w:color="auto"/>
        <w:bottom w:val="none" w:sz="0" w:space="0" w:color="auto"/>
        <w:right w:val="none" w:sz="0" w:space="0" w:color="auto"/>
      </w:divBdr>
    </w:div>
    <w:div w:id="837890564">
      <w:bodyDiv w:val="1"/>
      <w:marLeft w:val="0"/>
      <w:marRight w:val="0"/>
      <w:marTop w:val="0"/>
      <w:marBottom w:val="0"/>
      <w:divBdr>
        <w:top w:val="none" w:sz="0" w:space="0" w:color="auto"/>
        <w:left w:val="none" w:sz="0" w:space="0" w:color="auto"/>
        <w:bottom w:val="none" w:sz="0" w:space="0" w:color="auto"/>
        <w:right w:val="none" w:sz="0" w:space="0" w:color="auto"/>
      </w:divBdr>
    </w:div>
    <w:div w:id="839200551">
      <w:bodyDiv w:val="1"/>
      <w:marLeft w:val="0"/>
      <w:marRight w:val="0"/>
      <w:marTop w:val="0"/>
      <w:marBottom w:val="0"/>
      <w:divBdr>
        <w:top w:val="none" w:sz="0" w:space="0" w:color="auto"/>
        <w:left w:val="none" w:sz="0" w:space="0" w:color="auto"/>
        <w:bottom w:val="none" w:sz="0" w:space="0" w:color="auto"/>
        <w:right w:val="none" w:sz="0" w:space="0" w:color="auto"/>
      </w:divBdr>
    </w:div>
    <w:div w:id="840245098">
      <w:bodyDiv w:val="1"/>
      <w:marLeft w:val="0"/>
      <w:marRight w:val="0"/>
      <w:marTop w:val="0"/>
      <w:marBottom w:val="0"/>
      <w:divBdr>
        <w:top w:val="none" w:sz="0" w:space="0" w:color="auto"/>
        <w:left w:val="none" w:sz="0" w:space="0" w:color="auto"/>
        <w:bottom w:val="none" w:sz="0" w:space="0" w:color="auto"/>
        <w:right w:val="none" w:sz="0" w:space="0" w:color="auto"/>
      </w:divBdr>
    </w:div>
    <w:div w:id="840312165">
      <w:bodyDiv w:val="1"/>
      <w:marLeft w:val="0"/>
      <w:marRight w:val="0"/>
      <w:marTop w:val="0"/>
      <w:marBottom w:val="0"/>
      <w:divBdr>
        <w:top w:val="none" w:sz="0" w:space="0" w:color="auto"/>
        <w:left w:val="none" w:sz="0" w:space="0" w:color="auto"/>
        <w:bottom w:val="none" w:sz="0" w:space="0" w:color="auto"/>
        <w:right w:val="none" w:sz="0" w:space="0" w:color="auto"/>
      </w:divBdr>
    </w:div>
    <w:div w:id="840853457">
      <w:bodyDiv w:val="1"/>
      <w:marLeft w:val="0"/>
      <w:marRight w:val="0"/>
      <w:marTop w:val="0"/>
      <w:marBottom w:val="0"/>
      <w:divBdr>
        <w:top w:val="none" w:sz="0" w:space="0" w:color="auto"/>
        <w:left w:val="none" w:sz="0" w:space="0" w:color="auto"/>
        <w:bottom w:val="none" w:sz="0" w:space="0" w:color="auto"/>
        <w:right w:val="none" w:sz="0" w:space="0" w:color="auto"/>
      </w:divBdr>
    </w:div>
    <w:div w:id="841429602">
      <w:bodyDiv w:val="1"/>
      <w:marLeft w:val="0"/>
      <w:marRight w:val="0"/>
      <w:marTop w:val="0"/>
      <w:marBottom w:val="0"/>
      <w:divBdr>
        <w:top w:val="none" w:sz="0" w:space="0" w:color="auto"/>
        <w:left w:val="none" w:sz="0" w:space="0" w:color="auto"/>
        <w:bottom w:val="none" w:sz="0" w:space="0" w:color="auto"/>
        <w:right w:val="none" w:sz="0" w:space="0" w:color="auto"/>
      </w:divBdr>
    </w:div>
    <w:div w:id="842820697">
      <w:bodyDiv w:val="1"/>
      <w:marLeft w:val="0"/>
      <w:marRight w:val="0"/>
      <w:marTop w:val="0"/>
      <w:marBottom w:val="0"/>
      <w:divBdr>
        <w:top w:val="none" w:sz="0" w:space="0" w:color="auto"/>
        <w:left w:val="none" w:sz="0" w:space="0" w:color="auto"/>
        <w:bottom w:val="none" w:sz="0" w:space="0" w:color="auto"/>
        <w:right w:val="none" w:sz="0" w:space="0" w:color="auto"/>
      </w:divBdr>
    </w:div>
    <w:div w:id="843544906">
      <w:bodyDiv w:val="1"/>
      <w:marLeft w:val="0"/>
      <w:marRight w:val="0"/>
      <w:marTop w:val="0"/>
      <w:marBottom w:val="0"/>
      <w:divBdr>
        <w:top w:val="none" w:sz="0" w:space="0" w:color="auto"/>
        <w:left w:val="none" w:sz="0" w:space="0" w:color="auto"/>
        <w:bottom w:val="none" w:sz="0" w:space="0" w:color="auto"/>
        <w:right w:val="none" w:sz="0" w:space="0" w:color="auto"/>
      </w:divBdr>
    </w:div>
    <w:div w:id="843596727">
      <w:bodyDiv w:val="1"/>
      <w:marLeft w:val="0"/>
      <w:marRight w:val="0"/>
      <w:marTop w:val="0"/>
      <w:marBottom w:val="0"/>
      <w:divBdr>
        <w:top w:val="none" w:sz="0" w:space="0" w:color="auto"/>
        <w:left w:val="none" w:sz="0" w:space="0" w:color="auto"/>
        <w:bottom w:val="none" w:sz="0" w:space="0" w:color="auto"/>
        <w:right w:val="none" w:sz="0" w:space="0" w:color="auto"/>
      </w:divBdr>
    </w:div>
    <w:div w:id="844828626">
      <w:bodyDiv w:val="1"/>
      <w:marLeft w:val="0"/>
      <w:marRight w:val="0"/>
      <w:marTop w:val="0"/>
      <w:marBottom w:val="0"/>
      <w:divBdr>
        <w:top w:val="none" w:sz="0" w:space="0" w:color="auto"/>
        <w:left w:val="none" w:sz="0" w:space="0" w:color="auto"/>
        <w:bottom w:val="none" w:sz="0" w:space="0" w:color="auto"/>
        <w:right w:val="none" w:sz="0" w:space="0" w:color="auto"/>
      </w:divBdr>
    </w:div>
    <w:div w:id="844981714">
      <w:bodyDiv w:val="1"/>
      <w:marLeft w:val="0"/>
      <w:marRight w:val="0"/>
      <w:marTop w:val="0"/>
      <w:marBottom w:val="0"/>
      <w:divBdr>
        <w:top w:val="none" w:sz="0" w:space="0" w:color="auto"/>
        <w:left w:val="none" w:sz="0" w:space="0" w:color="auto"/>
        <w:bottom w:val="none" w:sz="0" w:space="0" w:color="auto"/>
        <w:right w:val="none" w:sz="0" w:space="0" w:color="auto"/>
      </w:divBdr>
    </w:div>
    <w:div w:id="845094442">
      <w:bodyDiv w:val="1"/>
      <w:marLeft w:val="0"/>
      <w:marRight w:val="0"/>
      <w:marTop w:val="0"/>
      <w:marBottom w:val="0"/>
      <w:divBdr>
        <w:top w:val="none" w:sz="0" w:space="0" w:color="auto"/>
        <w:left w:val="none" w:sz="0" w:space="0" w:color="auto"/>
        <w:bottom w:val="none" w:sz="0" w:space="0" w:color="auto"/>
        <w:right w:val="none" w:sz="0" w:space="0" w:color="auto"/>
      </w:divBdr>
    </w:div>
    <w:div w:id="845291762">
      <w:bodyDiv w:val="1"/>
      <w:marLeft w:val="0"/>
      <w:marRight w:val="0"/>
      <w:marTop w:val="0"/>
      <w:marBottom w:val="0"/>
      <w:divBdr>
        <w:top w:val="none" w:sz="0" w:space="0" w:color="auto"/>
        <w:left w:val="none" w:sz="0" w:space="0" w:color="auto"/>
        <w:bottom w:val="none" w:sz="0" w:space="0" w:color="auto"/>
        <w:right w:val="none" w:sz="0" w:space="0" w:color="auto"/>
      </w:divBdr>
    </w:div>
    <w:div w:id="847795344">
      <w:bodyDiv w:val="1"/>
      <w:marLeft w:val="0"/>
      <w:marRight w:val="0"/>
      <w:marTop w:val="0"/>
      <w:marBottom w:val="0"/>
      <w:divBdr>
        <w:top w:val="none" w:sz="0" w:space="0" w:color="auto"/>
        <w:left w:val="none" w:sz="0" w:space="0" w:color="auto"/>
        <w:bottom w:val="none" w:sz="0" w:space="0" w:color="auto"/>
        <w:right w:val="none" w:sz="0" w:space="0" w:color="auto"/>
      </w:divBdr>
    </w:div>
    <w:div w:id="849372741">
      <w:bodyDiv w:val="1"/>
      <w:marLeft w:val="0"/>
      <w:marRight w:val="0"/>
      <w:marTop w:val="0"/>
      <w:marBottom w:val="0"/>
      <w:divBdr>
        <w:top w:val="none" w:sz="0" w:space="0" w:color="auto"/>
        <w:left w:val="none" w:sz="0" w:space="0" w:color="auto"/>
        <w:bottom w:val="none" w:sz="0" w:space="0" w:color="auto"/>
        <w:right w:val="none" w:sz="0" w:space="0" w:color="auto"/>
      </w:divBdr>
    </w:div>
    <w:div w:id="849835598">
      <w:bodyDiv w:val="1"/>
      <w:marLeft w:val="0"/>
      <w:marRight w:val="0"/>
      <w:marTop w:val="0"/>
      <w:marBottom w:val="0"/>
      <w:divBdr>
        <w:top w:val="none" w:sz="0" w:space="0" w:color="auto"/>
        <w:left w:val="none" w:sz="0" w:space="0" w:color="auto"/>
        <w:bottom w:val="none" w:sz="0" w:space="0" w:color="auto"/>
        <w:right w:val="none" w:sz="0" w:space="0" w:color="auto"/>
      </w:divBdr>
    </w:div>
    <w:div w:id="850215772">
      <w:bodyDiv w:val="1"/>
      <w:marLeft w:val="0"/>
      <w:marRight w:val="0"/>
      <w:marTop w:val="0"/>
      <w:marBottom w:val="0"/>
      <w:divBdr>
        <w:top w:val="none" w:sz="0" w:space="0" w:color="auto"/>
        <w:left w:val="none" w:sz="0" w:space="0" w:color="auto"/>
        <w:bottom w:val="none" w:sz="0" w:space="0" w:color="auto"/>
        <w:right w:val="none" w:sz="0" w:space="0" w:color="auto"/>
      </w:divBdr>
    </w:div>
    <w:div w:id="851184001">
      <w:bodyDiv w:val="1"/>
      <w:marLeft w:val="0"/>
      <w:marRight w:val="0"/>
      <w:marTop w:val="0"/>
      <w:marBottom w:val="0"/>
      <w:divBdr>
        <w:top w:val="none" w:sz="0" w:space="0" w:color="auto"/>
        <w:left w:val="none" w:sz="0" w:space="0" w:color="auto"/>
        <w:bottom w:val="none" w:sz="0" w:space="0" w:color="auto"/>
        <w:right w:val="none" w:sz="0" w:space="0" w:color="auto"/>
      </w:divBdr>
    </w:div>
    <w:div w:id="851726124">
      <w:bodyDiv w:val="1"/>
      <w:marLeft w:val="0"/>
      <w:marRight w:val="0"/>
      <w:marTop w:val="0"/>
      <w:marBottom w:val="0"/>
      <w:divBdr>
        <w:top w:val="none" w:sz="0" w:space="0" w:color="auto"/>
        <w:left w:val="none" w:sz="0" w:space="0" w:color="auto"/>
        <w:bottom w:val="none" w:sz="0" w:space="0" w:color="auto"/>
        <w:right w:val="none" w:sz="0" w:space="0" w:color="auto"/>
      </w:divBdr>
    </w:div>
    <w:div w:id="854344060">
      <w:bodyDiv w:val="1"/>
      <w:marLeft w:val="0"/>
      <w:marRight w:val="0"/>
      <w:marTop w:val="0"/>
      <w:marBottom w:val="0"/>
      <w:divBdr>
        <w:top w:val="none" w:sz="0" w:space="0" w:color="auto"/>
        <w:left w:val="none" w:sz="0" w:space="0" w:color="auto"/>
        <w:bottom w:val="none" w:sz="0" w:space="0" w:color="auto"/>
        <w:right w:val="none" w:sz="0" w:space="0" w:color="auto"/>
      </w:divBdr>
    </w:div>
    <w:div w:id="854879683">
      <w:bodyDiv w:val="1"/>
      <w:marLeft w:val="0"/>
      <w:marRight w:val="0"/>
      <w:marTop w:val="0"/>
      <w:marBottom w:val="0"/>
      <w:divBdr>
        <w:top w:val="none" w:sz="0" w:space="0" w:color="auto"/>
        <w:left w:val="none" w:sz="0" w:space="0" w:color="auto"/>
        <w:bottom w:val="none" w:sz="0" w:space="0" w:color="auto"/>
        <w:right w:val="none" w:sz="0" w:space="0" w:color="auto"/>
      </w:divBdr>
    </w:div>
    <w:div w:id="856191854">
      <w:bodyDiv w:val="1"/>
      <w:marLeft w:val="0"/>
      <w:marRight w:val="0"/>
      <w:marTop w:val="0"/>
      <w:marBottom w:val="0"/>
      <w:divBdr>
        <w:top w:val="none" w:sz="0" w:space="0" w:color="auto"/>
        <w:left w:val="none" w:sz="0" w:space="0" w:color="auto"/>
        <w:bottom w:val="none" w:sz="0" w:space="0" w:color="auto"/>
        <w:right w:val="none" w:sz="0" w:space="0" w:color="auto"/>
      </w:divBdr>
    </w:div>
    <w:div w:id="856456953">
      <w:bodyDiv w:val="1"/>
      <w:marLeft w:val="0"/>
      <w:marRight w:val="0"/>
      <w:marTop w:val="0"/>
      <w:marBottom w:val="0"/>
      <w:divBdr>
        <w:top w:val="none" w:sz="0" w:space="0" w:color="auto"/>
        <w:left w:val="none" w:sz="0" w:space="0" w:color="auto"/>
        <w:bottom w:val="none" w:sz="0" w:space="0" w:color="auto"/>
        <w:right w:val="none" w:sz="0" w:space="0" w:color="auto"/>
      </w:divBdr>
    </w:div>
    <w:div w:id="856965401">
      <w:bodyDiv w:val="1"/>
      <w:marLeft w:val="0"/>
      <w:marRight w:val="0"/>
      <w:marTop w:val="0"/>
      <w:marBottom w:val="0"/>
      <w:divBdr>
        <w:top w:val="none" w:sz="0" w:space="0" w:color="auto"/>
        <w:left w:val="none" w:sz="0" w:space="0" w:color="auto"/>
        <w:bottom w:val="none" w:sz="0" w:space="0" w:color="auto"/>
        <w:right w:val="none" w:sz="0" w:space="0" w:color="auto"/>
      </w:divBdr>
    </w:div>
    <w:div w:id="857040784">
      <w:bodyDiv w:val="1"/>
      <w:marLeft w:val="0"/>
      <w:marRight w:val="0"/>
      <w:marTop w:val="0"/>
      <w:marBottom w:val="0"/>
      <w:divBdr>
        <w:top w:val="none" w:sz="0" w:space="0" w:color="auto"/>
        <w:left w:val="none" w:sz="0" w:space="0" w:color="auto"/>
        <w:bottom w:val="none" w:sz="0" w:space="0" w:color="auto"/>
        <w:right w:val="none" w:sz="0" w:space="0" w:color="auto"/>
      </w:divBdr>
    </w:div>
    <w:div w:id="858733703">
      <w:bodyDiv w:val="1"/>
      <w:marLeft w:val="0"/>
      <w:marRight w:val="0"/>
      <w:marTop w:val="0"/>
      <w:marBottom w:val="0"/>
      <w:divBdr>
        <w:top w:val="none" w:sz="0" w:space="0" w:color="auto"/>
        <w:left w:val="none" w:sz="0" w:space="0" w:color="auto"/>
        <w:bottom w:val="none" w:sz="0" w:space="0" w:color="auto"/>
        <w:right w:val="none" w:sz="0" w:space="0" w:color="auto"/>
      </w:divBdr>
    </w:div>
    <w:div w:id="858813404">
      <w:bodyDiv w:val="1"/>
      <w:marLeft w:val="0"/>
      <w:marRight w:val="0"/>
      <w:marTop w:val="0"/>
      <w:marBottom w:val="0"/>
      <w:divBdr>
        <w:top w:val="none" w:sz="0" w:space="0" w:color="auto"/>
        <w:left w:val="none" w:sz="0" w:space="0" w:color="auto"/>
        <w:bottom w:val="none" w:sz="0" w:space="0" w:color="auto"/>
        <w:right w:val="none" w:sz="0" w:space="0" w:color="auto"/>
      </w:divBdr>
    </w:div>
    <w:div w:id="859466508">
      <w:bodyDiv w:val="1"/>
      <w:marLeft w:val="0"/>
      <w:marRight w:val="0"/>
      <w:marTop w:val="0"/>
      <w:marBottom w:val="0"/>
      <w:divBdr>
        <w:top w:val="none" w:sz="0" w:space="0" w:color="auto"/>
        <w:left w:val="none" w:sz="0" w:space="0" w:color="auto"/>
        <w:bottom w:val="none" w:sz="0" w:space="0" w:color="auto"/>
        <w:right w:val="none" w:sz="0" w:space="0" w:color="auto"/>
      </w:divBdr>
    </w:div>
    <w:div w:id="860165557">
      <w:bodyDiv w:val="1"/>
      <w:marLeft w:val="0"/>
      <w:marRight w:val="0"/>
      <w:marTop w:val="0"/>
      <w:marBottom w:val="0"/>
      <w:divBdr>
        <w:top w:val="none" w:sz="0" w:space="0" w:color="auto"/>
        <w:left w:val="none" w:sz="0" w:space="0" w:color="auto"/>
        <w:bottom w:val="none" w:sz="0" w:space="0" w:color="auto"/>
        <w:right w:val="none" w:sz="0" w:space="0" w:color="auto"/>
      </w:divBdr>
    </w:div>
    <w:div w:id="860824602">
      <w:bodyDiv w:val="1"/>
      <w:marLeft w:val="0"/>
      <w:marRight w:val="0"/>
      <w:marTop w:val="0"/>
      <w:marBottom w:val="0"/>
      <w:divBdr>
        <w:top w:val="none" w:sz="0" w:space="0" w:color="auto"/>
        <w:left w:val="none" w:sz="0" w:space="0" w:color="auto"/>
        <w:bottom w:val="none" w:sz="0" w:space="0" w:color="auto"/>
        <w:right w:val="none" w:sz="0" w:space="0" w:color="auto"/>
      </w:divBdr>
    </w:div>
    <w:div w:id="861286327">
      <w:bodyDiv w:val="1"/>
      <w:marLeft w:val="0"/>
      <w:marRight w:val="0"/>
      <w:marTop w:val="0"/>
      <w:marBottom w:val="0"/>
      <w:divBdr>
        <w:top w:val="none" w:sz="0" w:space="0" w:color="auto"/>
        <w:left w:val="none" w:sz="0" w:space="0" w:color="auto"/>
        <w:bottom w:val="none" w:sz="0" w:space="0" w:color="auto"/>
        <w:right w:val="none" w:sz="0" w:space="0" w:color="auto"/>
      </w:divBdr>
    </w:div>
    <w:div w:id="861894180">
      <w:bodyDiv w:val="1"/>
      <w:marLeft w:val="0"/>
      <w:marRight w:val="0"/>
      <w:marTop w:val="0"/>
      <w:marBottom w:val="0"/>
      <w:divBdr>
        <w:top w:val="none" w:sz="0" w:space="0" w:color="auto"/>
        <w:left w:val="none" w:sz="0" w:space="0" w:color="auto"/>
        <w:bottom w:val="none" w:sz="0" w:space="0" w:color="auto"/>
        <w:right w:val="none" w:sz="0" w:space="0" w:color="auto"/>
      </w:divBdr>
    </w:div>
    <w:div w:id="861936686">
      <w:bodyDiv w:val="1"/>
      <w:marLeft w:val="0"/>
      <w:marRight w:val="0"/>
      <w:marTop w:val="0"/>
      <w:marBottom w:val="0"/>
      <w:divBdr>
        <w:top w:val="none" w:sz="0" w:space="0" w:color="auto"/>
        <w:left w:val="none" w:sz="0" w:space="0" w:color="auto"/>
        <w:bottom w:val="none" w:sz="0" w:space="0" w:color="auto"/>
        <w:right w:val="none" w:sz="0" w:space="0" w:color="auto"/>
      </w:divBdr>
    </w:div>
    <w:div w:id="862086899">
      <w:bodyDiv w:val="1"/>
      <w:marLeft w:val="0"/>
      <w:marRight w:val="0"/>
      <w:marTop w:val="0"/>
      <w:marBottom w:val="0"/>
      <w:divBdr>
        <w:top w:val="none" w:sz="0" w:space="0" w:color="auto"/>
        <w:left w:val="none" w:sz="0" w:space="0" w:color="auto"/>
        <w:bottom w:val="none" w:sz="0" w:space="0" w:color="auto"/>
        <w:right w:val="none" w:sz="0" w:space="0" w:color="auto"/>
      </w:divBdr>
    </w:div>
    <w:div w:id="864094551">
      <w:bodyDiv w:val="1"/>
      <w:marLeft w:val="0"/>
      <w:marRight w:val="0"/>
      <w:marTop w:val="0"/>
      <w:marBottom w:val="0"/>
      <w:divBdr>
        <w:top w:val="none" w:sz="0" w:space="0" w:color="auto"/>
        <w:left w:val="none" w:sz="0" w:space="0" w:color="auto"/>
        <w:bottom w:val="none" w:sz="0" w:space="0" w:color="auto"/>
        <w:right w:val="none" w:sz="0" w:space="0" w:color="auto"/>
      </w:divBdr>
    </w:div>
    <w:div w:id="865601148">
      <w:bodyDiv w:val="1"/>
      <w:marLeft w:val="0"/>
      <w:marRight w:val="0"/>
      <w:marTop w:val="0"/>
      <w:marBottom w:val="0"/>
      <w:divBdr>
        <w:top w:val="none" w:sz="0" w:space="0" w:color="auto"/>
        <w:left w:val="none" w:sz="0" w:space="0" w:color="auto"/>
        <w:bottom w:val="none" w:sz="0" w:space="0" w:color="auto"/>
        <w:right w:val="none" w:sz="0" w:space="0" w:color="auto"/>
      </w:divBdr>
    </w:div>
    <w:div w:id="865631574">
      <w:bodyDiv w:val="1"/>
      <w:marLeft w:val="0"/>
      <w:marRight w:val="0"/>
      <w:marTop w:val="0"/>
      <w:marBottom w:val="0"/>
      <w:divBdr>
        <w:top w:val="none" w:sz="0" w:space="0" w:color="auto"/>
        <w:left w:val="none" w:sz="0" w:space="0" w:color="auto"/>
        <w:bottom w:val="none" w:sz="0" w:space="0" w:color="auto"/>
        <w:right w:val="none" w:sz="0" w:space="0" w:color="auto"/>
      </w:divBdr>
    </w:div>
    <w:div w:id="866599079">
      <w:bodyDiv w:val="1"/>
      <w:marLeft w:val="0"/>
      <w:marRight w:val="0"/>
      <w:marTop w:val="0"/>
      <w:marBottom w:val="0"/>
      <w:divBdr>
        <w:top w:val="none" w:sz="0" w:space="0" w:color="auto"/>
        <w:left w:val="none" w:sz="0" w:space="0" w:color="auto"/>
        <w:bottom w:val="none" w:sz="0" w:space="0" w:color="auto"/>
        <w:right w:val="none" w:sz="0" w:space="0" w:color="auto"/>
      </w:divBdr>
    </w:div>
    <w:div w:id="867135023">
      <w:bodyDiv w:val="1"/>
      <w:marLeft w:val="0"/>
      <w:marRight w:val="0"/>
      <w:marTop w:val="0"/>
      <w:marBottom w:val="0"/>
      <w:divBdr>
        <w:top w:val="none" w:sz="0" w:space="0" w:color="auto"/>
        <w:left w:val="none" w:sz="0" w:space="0" w:color="auto"/>
        <w:bottom w:val="none" w:sz="0" w:space="0" w:color="auto"/>
        <w:right w:val="none" w:sz="0" w:space="0" w:color="auto"/>
      </w:divBdr>
    </w:div>
    <w:div w:id="869730207">
      <w:bodyDiv w:val="1"/>
      <w:marLeft w:val="0"/>
      <w:marRight w:val="0"/>
      <w:marTop w:val="0"/>
      <w:marBottom w:val="0"/>
      <w:divBdr>
        <w:top w:val="none" w:sz="0" w:space="0" w:color="auto"/>
        <w:left w:val="none" w:sz="0" w:space="0" w:color="auto"/>
        <w:bottom w:val="none" w:sz="0" w:space="0" w:color="auto"/>
        <w:right w:val="none" w:sz="0" w:space="0" w:color="auto"/>
      </w:divBdr>
    </w:div>
    <w:div w:id="869881148">
      <w:bodyDiv w:val="1"/>
      <w:marLeft w:val="0"/>
      <w:marRight w:val="0"/>
      <w:marTop w:val="0"/>
      <w:marBottom w:val="0"/>
      <w:divBdr>
        <w:top w:val="none" w:sz="0" w:space="0" w:color="auto"/>
        <w:left w:val="none" w:sz="0" w:space="0" w:color="auto"/>
        <w:bottom w:val="none" w:sz="0" w:space="0" w:color="auto"/>
        <w:right w:val="none" w:sz="0" w:space="0" w:color="auto"/>
      </w:divBdr>
    </w:div>
    <w:div w:id="870072205">
      <w:bodyDiv w:val="1"/>
      <w:marLeft w:val="0"/>
      <w:marRight w:val="0"/>
      <w:marTop w:val="0"/>
      <w:marBottom w:val="0"/>
      <w:divBdr>
        <w:top w:val="none" w:sz="0" w:space="0" w:color="auto"/>
        <w:left w:val="none" w:sz="0" w:space="0" w:color="auto"/>
        <w:bottom w:val="none" w:sz="0" w:space="0" w:color="auto"/>
        <w:right w:val="none" w:sz="0" w:space="0" w:color="auto"/>
      </w:divBdr>
    </w:div>
    <w:div w:id="870800114">
      <w:bodyDiv w:val="1"/>
      <w:marLeft w:val="0"/>
      <w:marRight w:val="0"/>
      <w:marTop w:val="0"/>
      <w:marBottom w:val="0"/>
      <w:divBdr>
        <w:top w:val="none" w:sz="0" w:space="0" w:color="auto"/>
        <w:left w:val="none" w:sz="0" w:space="0" w:color="auto"/>
        <w:bottom w:val="none" w:sz="0" w:space="0" w:color="auto"/>
        <w:right w:val="none" w:sz="0" w:space="0" w:color="auto"/>
      </w:divBdr>
    </w:div>
    <w:div w:id="871383248">
      <w:bodyDiv w:val="1"/>
      <w:marLeft w:val="0"/>
      <w:marRight w:val="0"/>
      <w:marTop w:val="0"/>
      <w:marBottom w:val="0"/>
      <w:divBdr>
        <w:top w:val="none" w:sz="0" w:space="0" w:color="auto"/>
        <w:left w:val="none" w:sz="0" w:space="0" w:color="auto"/>
        <w:bottom w:val="none" w:sz="0" w:space="0" w:color="auto"/>
        <w:right w:val="none" w:sz="0" w:space="0" w:color="auto"/>
      </w:divBdr>
    </w:div>
    <w:div w:id="872963058">
      <w:bodyDiv w:val="1"/>
      <w:marLeft w:val="0"/>
      <w:marRight w:val="0"/>
      <w:marTop w:val="0"/>
      <w:marBottom w:val="0"/>
      <w:divBdr>
        <w:top w:val="none" w:sz="0" w:space="0" w:color="auto"/>
        <w:left w:val="none" w:sz="0" w:space="0" w:color="auto"/>
        <w:bottom w:val="none" w:sz="0" w:space="0" w:color="auto"/>
        <w:right w:val="none" w:sz="0" w:space="0" w:color="auto"/>
      </w:divBdr>
    </w:div>
    <w:div w:id="873274847">
      <w:bodyDiv w:val="1"/>
      <w:marLeft w:val="0"/>
      <w:marRight w:val="0"/>
      <w:marTop w:val="0"/>
      <w:marBottom w:val="0"/>
      <w:divBdr>
        <w:top w:val="none" w:sz="0" w:space="0" w:color="auto"/>
        <w:left w:val="none" w:sz="0" w:space="0" w:color="auto"/>
        <w:bottom w:val="none" w:sz="0" w:space="0" w:color="auto"/>
        <w:right w:val="none" w:sz="0" w:space="0" w:color="auto"/>
      </w:divBdr>
    </w:div>
    <w:div w:id="873885942">
      <w:bodyDiv w:val="1"/>
      <w:marLeft w:val="0"/>
      <w:marRight w:val="0"/>
      <w:marTop w:val="0"/>
      <w:marBottom w:val="0"/>
      <w:divBdr>
        <w:top w:val="none" w:sz="0" w:space="0" w:color="auto"/>
        <w:left w:val="none" w:sz="0" w:space="0" w:color="auto"/>
        <w:bottom w:val="none" w:sz="0" w:space="0" w:color="auto"/>
        <w:right w:val="none" w:sz="0" w:space="0" w:color="auto"/>
      </w:divBdr>
    </w:div>
    <w:div w:id="874073635">
      <w:bodyDiv w:val="1"/>
      <w:marLeft w:val="0"/>
      <w:marRight w:val="0"/>
      <w:marTop w:val="0"/>
      <w:marBottom w:val="0"/>
      <w:divBdr>
        <w:top w:val="none" w:sz="0" w:space="0" w:color="auto"/>
        <w:left w:val="none" w:sz="0" w:space="0" w:color="auto"/>
        <w:bottom w:val="none" w:sz="0" w:space="0" w:color="auto"/>
        <w:right w:val="none" w:sz="0" w:space="0" w:color="auto"/>
      </w:divBdr>
    </w:div>
    <w:div w:id="874125684">
      <w:bodyDiv w:val="1"/>
      <w:marLeft w:val="0"/>
      <w:marRight w:val="0"/>
      <w:marTop w:val="0"/>
      <w:marBottom w:val="0"/>
      <w:divBdr>
        <w:top w:val="none" w:sz="0" w:space="0" w:color="auto"/>
        <w:left w:val="none" w:sz="0" w:space="0" w:color="auto"/>
        <w:bottom w:val="none" w:sz="0" w:space="0" w:color="auto"/>
        <w:right w:val="none" w:sz="0" w:space="0" w:color="auto"/>
      </w:divBdr>
    </w:div>
    <w:div w:id="874196900">
      <w:bodyDiv w:val="1"/>
      <w:marLeft w:val="0"/>
      <w:marRight w:val="0"/>
      <w:marTop w:val="0"/>
      <w:marBottom w:val="0"/>
      <w:divBdr>
        <w:top w:val="none" w:sz="0" w:space="0" w:color="auto"/>
        <w:left w:val="none" w:sz="0" w:space="0" w:color="auto"/>
        <w:bottom w:val="none" w:sz="0" w:space="0" w:color="auto"/>
        <w:right w:val="none" w:sz="0" w:space="0" w:color="auto"/>
      </w:divBdr>
    </w:div>
    <w:div w:id="874198523">
      <w:bodyDiv w:val="1"/>
      <w:marLeft w:val="0"/>
      <w:marRight w:val="0"/>
      <w:marTop w:val="0"/>
      <w:marBottom w:val="0"/>
      <w:divBdr>
        <w:top w:val="none" w:sz="0" w:space="0" w:color="auto"/>
        <w:left w:val="none" w:sz="0" w:space="0" w:color="auto"/>
        <w:bottom w:val="none" w:sz="0" w:space="0" w:color="auto"/>
        <w:right w:val="none" w:sz="0" w:space="0" w:color="auto"/>
      </w:divBdr>
    </w:div>
    <w:div w:id="874271221">
      <w:bodyDiv w:val="1"/>
      <w:marLeft w:val="0"/>
      <w:marRight w:val="0"/>
      <w:marTop w:val="0"/>
      <w:marBottom w:val="0"/>
      <w:divBdr>
        <w:top w:val="none" w:sz="0" w:space="0" w:color="auto"/>
        <w:left w:val="none" w:sz="0" w:space="0" w:color="auto"/>
        <w:bottom w:val="none" w:sz="0" w:space="0" w:color="auto"/>
        <w:right w:val="none" w:sz="0" w:space="0" w:color="auto"/>
      </w:divBdr>
    </w:div>
    <w:div w:id="874394583">
      <w:bodyDiv w:val="1"/>
      <w:marLeft w:val="0"/>
      <w:marRight w:val="0"/>
      <w:marTop w:val="0"/>
      <w:marBottom w:val="0"/>
      <w:divBdr>
        <w:top w:val="none" w:sz="0" w:space="0" w:color="auto"/>
        <w:left w:val="none" w:sz="0" w:space="0" w:color="auto"/>
        <w:bottom w:val="none" w:sz="0" w:space="0" w:color="auto"/>
        <w:right w:val="none" w:sz="0" w:space="0" w:color="auto"/>
      </w:divBdr>
    </w:div>
    <w:div w:id="875191787">
      <w:bodyDiv w:val="1"/>
      <w:marLeft w:val="0"/>
      <w:marRight w:val="0"/>
      <w:marTop w:val="0"/>
      <w:marBottom w:val="0"/>
      <w:divBdr>
        <w:top w:val="none" w:sz="0" w:space="0" w:color="auto"/>
        <w:left w:val="none" w:sz="0" w:space="0" w:color="auto"/>
        <w:bottom w:val="none" w:sz="0" w:space="0" w:color="auto"/>
        <w:right w:val="none" w:sz="0" w:space="0" w:color="auto"/>
      </w:divBdr>
    </w:div>
    <w:div w:id="875698686">
      <w:bodyDiv w:val="1"/>
      <w:marLeft w:val="0"/>
      <w:marRight w:val="0"/>
      <w:marTop w:val="0"/>
      <w:marBottom w:val="0"/>
      <w:divBdr>
        <w:top w:val="none" w:sz="0" w:space="0" w:color="auto"/>
        <w:left w:val="none" w:sz="0" w:space="0" w:color="auto"/>
        <w:bottom w:val="none" w:sz="0" w:space="0" w:color="auto"/>
        <w:right w:val="none" w:sz="0" w:space="0" w:color="auto"/>
      </w:divBdr>
    </w:div>
    <w:div w:id="878475441">
      <w:bodyDiv w:val="1"/>
      <w:marLeft w:val="0"/>
      <w:marRight w:val="0"/>
      <w:marTop w:val="0"/>
      <w:marBottom w:val="0"/>
      <w:divBdr>
        <w:top w:val="none" w:sz="0" w:space="0" w:color="auto"/>
        <w:left w:val="none" w:sz="0" w:space="0" w:color="auto"/>
        <w:bottom w:val="none" w:sz="0" w:space="0" w:color="auto"/>
        <w:right w:val="none" w:sz="0" w:space="0" w:color="auto"/>
      </w:divBdr>
    </w:div>
    <w:div w:id="880048813">
      <w:bodyDiv w:val="1"/>
      <w:marLeft w:val="0"/>
      <w:marRight w:val="0"/>
      <w:marTop w:val="0"/>
      <w:marBottom w:val="0"/>
      <w:divBdr>
        <w:top w:val="none" w:sz="0" w:space="0" w:color="auto"/>
        <w:left w:val="none" w:sz="0" w:space="0" w:color="auto"/>
        <w:bottom w:val="none" w:sz="0" w:space="0" w:color="auto"/>
        <w:right w:val="none" w:sz="0" w:space="0" w:color="auto"/>
      </w:divBdr>
    </w:div>
    <w:div w:id="880702806">
      <w:bodyDiv w:val="1"/>
      <w:marLeft w:val="0"/>
      <w:marRight w:val="0"/>
      <w:marTop w:val="0"/>
      <w:marBottom w:val="0"/>
      <w:divBdr>
        <w:top w:val="none" w:sz="0" w:space="0" w:color="auto"/>
        <w:left w:val="none" w:sz="0" w:space="0" w:color="auto"/>
        <w:bottom w:val="none" w:sz="0" w:space="0" w:color="auto"/>
        <w:right w:val="none" w:sz="0" w:space="0" w:color="auto"/>
      </w:divBdr>
    </w:div>
    <w:div w:id="881479606">
      <w:bodyDiv w:val="1"/>
      <w:marLeft w:val="0"/>
      <w:marRight w:val="0"/>
      <w:marTop w:val="0"/>
      <w:marBottom w:val="0"/>
      <w:divBdr>
        <w:top w:val="none" w:sz="0" w:space="0" w:color="auto"/>
        <w:left w:val="none" w:sz="0" w:space="0" w:color="auto"/>
        <w:bottom w:val="none" w:sz="0" w:space="0" w:color="auto"/>
        <w:right w:val="none" w:sz="0" w:space="0" w:color="auto"/>
      </w:divBdr>
    </w:div>
    <w:div w:id="882133511">
      <w:bodyDiv w:val="1"/>
      <w:marLeft w:val="0"/>
      <w:marRight w:val="0"/>
      <w:marTop w:val="0"/>
      <w:marBottom w:val="0"/>
      <w:divBdr>
        <w:top w:val="none" w:sz="0" w:space="0" w:color="auto"/>
        <w:left w:val="none" w:sz="0" w:space="0" w:color="auto"/>
        <w:bottom w:val="none" w:sz="0" w:space="0" w:color="auto"/>
        <w:right w:val="none" w:sz="0" w:space="0" w:color="auto"/>
      </w:divBdr>
    </w:div>
    <w:div w:id="883056980">
      <w:bodyDiv w:val="1"/>
      <w:marLeft w:val="0"/>
      <w:marRight w:val="0"/>
      <w:marTop w:val="0"/>
      <w:marBottom w:val="0"/>
      <w:divBdr>
        <w:top w:val="none" w:sz="0" w:space="0" w:color="auto"/>
        <w:left w:val="none" w:sz="0" w:space="0" w:color="auto"/>
        <w:bottom w:val="none" w:sz="0" w:space="0" w:color="auto"/>
        <w:right w:val="none" w:sz="0" w:space="0" w:color="auto"/>
      </w:divBdr>
    </w:div>
    <w:div w:id="883179725">
      <w:bodyDiv w:val="1"/>
      <w:marLeft w:val="0"/>
      <w:marRight w:val="0"/>
      <w:marTop w:val="0"/>
      <w:marBottom w:val="0"/>
      <w:divBdr>
        <w:top w:val="none" w:sz="0" w:space="0" w:color="auto"/>
        <w:left w:val="none" w:sz="0" w:space="0" w:color="auto"/>
        <w:bottom w:val="none" w:sz="0" w:space="0" w:color="auto"/>
        <w:right w:val="none" w:sz="0" w:space="0" w:color="auto"/>
      </w:divBdr>
    </w:div>
    <w:div w:id="883324685">
      <w:bodyDiv w:val="1"/>
      <w:marLeft w:val="0"/>
      <w:marRight w:val="0"/>
      <w:marTop w:val="0"/>
      <w:marBottom w:val="0"/>
      <w:divBdr>
        <w:top w:val="none" w:sz="0" w:space="0" w:color="auto"/>
        <w:left w:val="none" w:sz="0" w:space="0" w:color="auto"/>
        <w:bottom w:val="none" w:sz="0" w:space="0" w:color="auto"/>
        <w:right w:val="none" w:sz="0" w:space="0" w:color="auto"/>
      </w:divBdr>
    </w:div>
    <w:div w:id="883371821">
      <w:bodyDiv w:val="1"/>
      <w:marLeft w:val="0"/>
      <w:marRight w:val="0"/>
      <w:marTop w:val="0"/>
      <w:marBottom w:val="0"/>
      <w:divBdr>
        <w:top w:val="none" w:sz="0" w:space="0" w:color="auto"/>
        <w:left w:val="none" w:sz="0" w:space="0" w:color="auto"/>
        <w:bottom w:val="none" w:sz="0" w:space="0" w:color="auto"/>
        <w:right w:val="none" w:sz="0" w:space="0" w:color="auto"/>
      </w:divBdr>
    </w:div>
    <w:div w:id="883638109">
      <w:bodyDiv w:val="1"/>
      <w:marLeft w:val="0"/>
      <w:marRight w:val="0"/>
      <w:marTop w:val="0"/>
      <w:marBottom w:val="0"/>
      <w:divBdr>
        <w:top w:val="none" w:sz="0" w:space="0" w:color="auto"/>
        <w:left w:val="none" w:sz="0" w:space="0" w:color="auto"/>
        <w:bottom w:val="none" w:sz="0" w:space="0" w:color="auto"/>
        <w:right w:val="none" w:sz="0" w:space="0" w:color="auto"/>
      </w:divBdr>
    </w:div>
    <w:div w:id="884676404">
      <w:bodyDiv w:val="1"/>
      <w:marLeft w:val="0"/>
      <w:marRight w:val="0"/>
      <w:marTop w:val="0"/>
      <w:marBottom w:val="0"/>
      <w:divBdr>
        <w:top w:val="none" w:sz="0" w:space="0" w:color="auto"/>
        <w:left w:val="none" w:sz="0" w:space="0" w:color="auto"/>
        <w:bottom w:val="none" w:sz="0" w:space="0" w:color="auto"/>
        <w:right w:val="none" w:sz="0" w:space="0" w:color="auto"/>
      </w:divBdr>
    </w:div>
    <w:div w:id="885067545">
      <w:bodyDiv w:val="1"/>
      <w:marLeft w:val="0"/>
      <w:marRight w:val="0"/>
      <w:marTop w:val="0"/>
      <w:marBottom w:val="0"/>
      <w:divBdr>
        <w:top w:val="none" w:sz="0" w:space="0" w:color="auto"/>
        <w:left w:val="none" w:sz="0" w:space="0" w:color="auto"/>
        <w:bottom w:val="none" w:sz="0" w:space="0" w:color="auto"/>
        <w:right w:val="none" w:sz="0" w:space="0" w:color="auto"/>
      </w:divBdr>
    </w:div>
    <w:div w:id="886916770">
      <w:bodyDiv w:val="1"/>
      <w:marLeft w:val="0"/>
      <w:marRight w:val="0"/>
      <w:marTop w:val="0"/>
      <w:marBottom w:val="0"/>
      <w:divBdr>
        <w:top w:val="none" w:sz="0" w:space="0" w:color="auto"/>
        <w:left w:val="none" w:sz="0" w:space="0" w:color="auto"/>
        <w:bottom w:val="none" w:sz="0" w:space="0" w:color="auto"/>
        <w:right w:val="none" w:sz="0" w:space="0" w:color="auto"/>
      </w:divBdr>
    </w:div>
    <w:div w:id="887255687">
      <w:bodyDiv w:val="1"/>
      <w:marLeft w:val="0"/>
      <w:marRight w:val="0"/>
      <w:marTop w:val="0"/>
      <w:marBottom w:val="0"/>
      <w:divBdr>
        <w:top w:val="none" w:sz="0" w:space="0" w:color="auto"/>
        <w:left w:val="none" w:sz="0" w:space="0" w:color="auto"/>
        <w:bottom w:val="none" w:sz="0" w:space="0" w:color="auto"/>
        <w:right w:val="none" w:sz="0" w:space="0" w:color="auto"/>
      </w:divBdr>
    </w:div>
    <w:div w:id="887642545">
      <w:bodyDiv w:val="1"/>
      <w:marLeft w:val="0"/>
      <w:marRight w:val="0"/>
      <w:marTop w:val="0"/>
      <w:marBottom w:val="0"/>
      <w:divBdr>
        <w:top w:val="none" w:sz="0" w:space="0" w:color="auto"/>
        <w:left w:val="none" w:sz="0" w:space="0" w:color="auto"/>
        <w:bottom w:val="none" w:sz="0" w:space="0" w:color="auto"/>
        <w:right w:val="none" w:sz="0" w:space="0" w:color="auto"/>
      </w:divBdr>
    </w:div>
    <w:div w:id="888107293">
      <w:bodyDiv w:val="1"/>
      <w:marLeft w:val="0"/>
      <w:marRight w:val="0"/>
      <w:marTop w:val="0"/>
      <w:marBottom w:val="0"/>
      <w:divBdr>
        <w:top w:val="none" w:sz="0" w:space="0" w:color="auto"/>
        <w:left w:val="none" w:sz="0" w:space="0" w:color="auto"/>
        <w:bottom w:val="none" w:sz="0" w:space="0" w:color="auto"/>
        <w:right w:val="none" w:sz="0" w:space="0" w:color="auto"/>
      </w:divBdr>
    </w:div>
    <w:div w:id="890768450">
      <w:bodyDiv w:val="1"/>
      <w:marLeft w:val="0"/>
      <w:marRight w:val="0"/>
      <w:marTop w:val="0"/>
      <w:marBottom w:val="0"/>
      <w:divBdr>
        <w:top w:val="none" w:sz="0" w:space="0" w:color="auto"/>
        <w:left w:val="none" w:sz="0" w:space="0" w:color="auto"/>
        <w:bottom w:val="none" w:sz="0" w:space="0" w:color="auto"/>
        <w:right w:val="none" w:sz="0" w:space="0" w:color="auto"/>
      </w:divBdr>
    </w:div>
    <w:div w:id="890919700">
      <w:bodyDiv w:val="1"/>
      <w:marLeft w:val="0"/>
      <w:marRight w:val="0"/>
      <w:marTop w:val="0"/>
      <w:marBottom w:val="0"/>
      <w:divBdr>
        <w:top w:val="none" w:sz="0" w:space="0" w:color="auto"/>
        <w:left w:val="none" w:sz="0" w:space="0" w:color="auto"/>
        <w:bottom w:val="none" w:sz="0" w:space="0" w:color="auto"/>
        <w:right w:val="none" w:sz="0" w:space="0" w:color="auto"/>
      </w:divBdr>
    </w:div>
    <w:div w:id="891620807">
      <w:bodyDiv w:val="1"/>
      <w:marLeft w:val="0"/>
      <w:marRight w:val="0"/>
      <w:marTop w:val="0"/>
      <w:marBottom w:val="0"/>
      <w:divBdr>
        <w:top w:val="none" w:sz="0" w:space="0" w:color="auto"/>
        <w:left w:val="none" w:sz="0" w:space="0" w:color="auto"/>
        <w:bottom w:val="none" w:sz="0" w:space="0" w:color="auto"/>
        <w:right w:val="none" w:sz="0" w:space="0" w:color="auto"/>
      </w:divBdr>
    </w:div>
    <w:div w:id="892883870">
      <w:bodyDiv w:val="1"/>
      <w:marLeft w:val="0"/>
      <w:marRight w:val="0"/>
      <w:marTop w:val="0"/>
      <w:marBottom w:val="0"/>
      <w:divBdr>
        <w:top w:val="none" w:sz="0" w:space="0" w:color="auto"/>
        <w:left w:val="none" w:sz="0" w:space="0" w:color="auto"/>
        <w:bottom w:val="none" w:sz="0" w:space="0" w:color="auto"/>
        <w:right w:val="none" w:sz="0" w:space="0" w:color="auto"/>
      </w:divBdr>
    </w:div>
    <w:div w:id="894395809">
      <w:bodyDiv w:val="1"/>
      <w:marLeft w:val="0"/>
      <w:marRight w:val="0"/>
      <w:marTop w:val="0"/>
      <w:marBottom w:val="0"/>
      <w:divBdr>
        <w:top w:val="none" w:sz="0" w:space="0" w:color="auto"/>
        <w:left w:val="none" w:sz="0" w:space="0" w:color="auto"/>
        <w:bottom w:val="none" w:sz="0" w:space="0" w:color="auto"/>
        <w:right w:val="none" w:sz="0" w:space="0" w:color="auto"/>
      </w:divBdr>
    </w:div>
    <w:div w:id="897089203">
      <w:bodyDiv w:val="1"/>
      <w:marLeft w:val="0"/>
      <w:marRight w:val="0"/>
      <w:marTop w:val="0"/>
      <w:marBottom w:val="0"/>
      <w:divBdr>
        <w:top w:val="none" w:sz="0" w:space="0" w:color="auto"/>
        <w:left w:val="none" w:sz="0" w:space="0" w:color="auto"/>
        <w:bottom w:val="none" w:sz="0" w:space="0" w:color="auto"/>
        <w:right w:val="none" w:sz="0" w:space="0" w:color="auto"/>
      </w:divBdr>
    </w:div>
    <w:div w:id="897279136">
      <w:bodyDiv w:val="1"/>
      <w:marLeft w:val="0"/>
      <w:marRight w:val="0"/>
      <w:marTop w:val="0"/>
      <w:marBottom w:val="0"/>
      <w:divBdr>
        <w:top w:val="none" w:sz="0" w:space="0" w:color="auto"/>
        <w:left w:val="none" w:sz="0" w:space="0" w:color="auto"/>
        <w:bottom w:val="none" w:sz="0" w:space="0" w:color="auto"/>
        <w:right w:val="none" w:sz="0" w:space="0" w:color="auto"/>
      </w:divBdr>
    </w:div>
    <w:div w:id="897516747">
      <w:bodyDiv w:val="1"/>
      <w:marLeft w:val="0"/>
      <w:marRight w:val="0"/>
      <w:marTop w:val="0"/>
      <w:marBottom w:val="0"/>
      <w:divBdr>
        <w:top w:val="none" w:sz="0" w:space="0" w:color="auto"/>
        <w:left w:val="none" w:sz="0" w:space="0" w:color="auto"/>
        <w:bottom w:val="none" w:sz="0" w:space="0" w:color="auto"/>
        <w:right w:val="none" w:sz="0" w:space="0" w:color="auto"/>
      </w:divBdr>
    </w:div>
    <w:div w:id="898129416">
      <w:bodyDiv w:val="1"/>
      <w:marLeft w:val="0"/>
      <w:marRight w:val="0"/>
      <w:marTop w:val="0"/>
      <w:marBottom w:val="0"/>
      <w:divBdr>
        <w:top w:val="none" w:sz="0" w:space="0" w:color="auto"/>
        <w:left w:val="none" w:sz="0" w:space="0" w:color="auto"/>
        <w:bottom w:val="none" w:sz="0" w:space="0" w:color="auto"/>
        <w:right w:val="none" w:sz="0" w:space="0" w:color="auto"/>
      </w:divBdr>
    </w:div>
    <w:div w:id="899559467">
      <w:bodyDiv w:val="1"/>
      <w:marLeft w:val="0"/>
      <w:marRight w:val="0"/>
      <w:marTop w:val="0"/>
      <w:marBottom w:val="0"/>
      <w:divBdr>
        <w:top w:val="none" w:sz="0" w:space="0" w:color="auto"/>
        <w:left w:val="none" w:sz="0" w:space="0" w:color="auto"/>
        <w:bottom w:val="none" w:sz="0" w:space="0" w:color="auto"/>
        <w:right w:val="none" w:sz="0" w:space="0" w:color="auto"/>
      </w:divBdr>
    </w:div>
    <w:div w:id="900864943">
      <w:bodyDiv w:val="1"/>
      <w:marLeft w:val="0"/>
      <w:marRight w:val="0"/>
      <w:marTop w:val="0"/>
      <w:marBottom w:val="0"/>
      <w:divBdr>
        <w:top w:val="none" w:sz="0" w:space="0" w:color="auto"/>
        <w:left w:val="none" w:sz="0" w:space="0" w:color="auto"/>
        <w:bottom w:val="none" w:sz="0" w:space="0" w:color="auto"/>
        <w:right w:val="none" w:sz="0" w:space="0" w:color="auto"/>
      </w:divBdr>
    </w:div>
    <w:div w:id="900945731">
      <w:bodyDiv w:val="1"/>
      <w:marLeft w:val="0"/>
      <w:marRight w:val="0"/>
      <w:marTop w:val="0"/>
      <w:marBottom w:val="0"/>
      <w:divBdr>
        <w:top w:val="none" w:sz="0" w:space="0" w:color="auto"/>
        <w:left w:val="none" w:sz="0" w:space="0" w:color="auto"/>
        <w:bottom w:val="none" w:sz="0" w:space="0" w:color="auto"/>
        <w:right w:val="none" w:sz="0" w:space="0" w:color="auto"/>
      </w:divBdr>
    </w:div>
    <w:div w:id="901528567">
      <w:bodyDiv w:val="1"/>
      <w:marLeft w:val="0"/>
      <w:marRight w:val="0"/>
      <w:marTop w:val="0"/>
      <w:marBottom w:val="0"/>
      <w:divBdr>
        <w:top w:val="none" w:sz="0" w:space="0" w:color="auto"/>
        <w:left w:val="none" w:sz="0" w:space="0" w:color="auto"/>
        <w:bottom w:val="none" w:sz="0" w:space="0" w:color="auto"/>
        <w:right w:val="none" w:sz="0" w:space="0" w:color="auto"/>
      </w:divBdr>
    </w:div>
    <w:div w:id="903371065">
      <w:bodyDiv w:val="1"/>
      <w:marLeft w:val="0"/>
      <w:marRight w:val="0"/>
      <w:marTop w:val="0"/>
      <w:marBottom w:val="0"/>
      <w:divBdr>
        <w:top w:val="none" w:sz="0" w:space="0" w:color="auto"/>
        <w:left w:val="none" w:sz="0" w:space="0" w:color="auto"/>
        <w:bottom w:val="none" w:sz="0" w:space="0" w:color="auto"/>
        <w:right w:val="none" w:sz="0" w:space="0" w:color="auto"/>
      </w:divBdr>
    </w:div>
    <w:div w:id="903874482">
      <w:bodyDiv w:val="1"/>
      <w:marLeft w:val="0"/>
      <w:marRight w:val="0"/>
      <w:marTop w:val="0"/>
      <w:marBottom w:val="0"/>
      <w:divBdr>
        <w:top w:val="none" w:sz="0" w:space="0" w:color="auto"/>
        <w:left w:val="none" w:sz="0" w:space="0" w:color="auto"/>
        <w:bottom w:val="none" w:sz="0" w:space="0" w:color="auto"/>
        <w:right w:val="none" w:sz="0" w:space="0" w:color="auto"/>
      </w:divBdr>
    </w:div>
    <w:div w:id="904216762">
      <w:bodyDiv w:val="1"/>
      <w:marLeft w:val="0"/>
      <w:marRight w:val="0"/>
      <w:marTop w:val="0"/>
      <w:marBottom w:val="0"/>
      <w:divBdr>
        <w:top w:val="none" w:sz="0" w:space="0" w:color="auto"/>
        <w:left w:val="none" w:sz="0" w:space="0" w:color="auto"/>
        <w:bottom w:val="none" w:sz="0" w:space="0" w:color="auto"/>
        <w:right w:val="none" w:sz="0" w:space="0" w:color="auto"/>
      </w:divBdr>
    </w:div>
    <w:div w:id="904225054">
      <w:bodyDiv w:val="1"/>
      <w:marLeft w:val="0"/>
      <w:marRight w:val="0"/>
      <w:marTop w:val="0"/>
      <w:marBottom w:val="0"/>
      <w:divBdr>
        <w:top w:val="none" w:sz="0" w:space="0" w:color="auto"/>
        <w:left w:val="none" w:sz="0" w:space="0" w:color="auto"/>
        <w:bottom w:val="none" w:sz="0" w:space="0" w:color="auto"/>
        <w:right w:val="none" w:sz="0" w:space="0" w:color="auto"/>
      </w:divBdr>
    </w:div>
    <w:div w:id="905919803">
      <w:bodyDiv w:val="1"/>
      <w:marLeft w:val="0"/>
      <w:marRight w:val="0"/>
      <w:marTop w:val="0"/>
      <w:marBottom w:val="0"/>
      <w:divBdr>
        <w:top w:val="none" w:sz="0" w:space="0" w:color="auto"/>
        <w:left w:val="none" w:sz="0" w:space="0" w:color="auto"/>
        <w:bottom w:val="none" w:sz="0" w:space="0" w:color="auto"/>
        <w:right w:val="none" w:sz="0" w:space="0" w:color="auto"/>
      </w:divBdr>
    </w:div>
    <w:div w:id="906764487">
      <w:bodyDiv w:val="1"/>
      <w:marLeft w:val="0"/>
      <w:marRight w:val="0"/>
      <w:marTop w:val="0"/>
      <w:marBottom w:val="0"/>
      <w:divBdr>
        <w:top w:val="none" w:sz="0" w:space="0" w:color="auto"/>
        <w:left w:val="none" w:sz="0" w:space="0" w:color="auto"/>
        <w:bottom w:val="none" w:sz="0" w:space="0" w:color="auto"/>
        <w:right w:val="none" w:sz="0" w:space="0" w:color="auto"/>
      </w:divBdr>
    </w:div>
    <w:div w:id="909269341">
      <w:bodyDiv w:val="1"/>
      <w:marLeft w:val="0"/>
      <w:marRight w:val="0"/>
      <w:marTop w:val="0"/>
      <w:marBottom w:val="0"/>
      <w:divBdr>
        <w:top w:val="none" w:sz="0" w:space="0" w:color="auto"/>
        <w:left w:val="none" w:sz="0" w:space="0" w:color="auto"/>
        <w:bottom w:val="none" w:sz="0" w:space="0" w:color="auto"/>
        <w:right w:val="none" w:sz="0" w:space="0" w:color="auto"/>
      </w:divBdr>
    </w:div>
    <w:div w:id="909657800">
      <w:bodyDiv w:val="1"/>
      <w:marLeft w:val="0"/>
      <w:marRight w:val="0"/>
      <w:marTop w:val="0"/>
      <w:marBottom w:val="0"/>
      <w:divBdr>
        <w:top w:val="none" w:sz="0" w:space="0" w:color="auto"/>
        <w:left w:val="none" w:sz="0" w:space="0" w:color="auto"/>
        <w:bottom w:val="none" w:sz="0" w:space="0" w:color="auto"/>
        <w:right w:val="none" w:sz="0" w:space="0" w:color="auto"/>
      </w:divBdr>
    </w:div>
    <w:div w:id="909923591">
      <w:bodyDiv w:val="1"/>
      <w:marLeft w:val="0"/>
      <w:marRight w:val="0"/>
      <w:marTop w:val="0"/>
      <w:marBottom w:val="0"/>
      <w:divBdr>
        <w:top w:val="none" w:sz="0" w:space="0" w:color="auto"/>
        <w:left w:val="none" w:sz="0" w:space="0" w:color="auto"/>
        <w:bottom w:val="none" w:sz="0" w:space="0" w:color="auto"/>
        <w:right w:val="none" w:sz="0" w:space="0" w:color="auto"/>
      </w:divBdr>
    </w:div>
    <w:div w:id="909970981">
      <w:bodyDiv w:val="1"/>
      <w:marLeft w:val="0"/>
      <w:marRight w:val="0"/>
      <w:marTop w:val="0"/>
      <w:marBottom w:val="0"/>
      <w:divBdr>
        <w:top w:val="none" w:sz="0" w:space="0" w:color="auto"/>
        <w:left w:val="none" w:sz="0" w:space="0" w:color="auto"/>
        <w:bottom w:val="none" w:sz="0" w:space="0" w:color="auto"/>
        <w:right w:val="none" w:sz="0" w:space="0" w:color="auto"/>
      </w:divBdr>
    </w:div>
    <w:div w:id="911506190">
      <w:bodyDiv w:val="1"/>
      <w:marLeft w:val="0"/>
      <w:marRight w:val="0"/>
      <w:marTop w:val="0"/>
      <w:marBottom w:val="0"/>
      <w:divBdr>
        <w:top w:val="none" w:sz="0" w:space="0" w:color="auto"/>
        <w:left w:val="none" w:sz="0" w:space="0" w:color="auto"/>
        <w:bottom w:val="none" w:sz="0" w:space="0" w:color="auto"/>
        <w:right w:val="none" w:sz="0" w:space="0" w:color="auto"/>
      </w:divBdr>
    </w:div>
    <w:div w:id="911544437">
      <w:bodyDiv w:val="1"/>
      <w:marLeft w:val="0"/>
      <w:marRight w:val="0"/>
      <w:marTop w:val="0"/>
      <w:marBottom w:val="0"/>
      <w:divBdr>
        <w:top w:val="none" w:sz="0" w:space="0" w:color="auto"/>
        <w:left w:val="none" w:sz="0" w:space="0" w:color="auto"/>
        <w:bottom w:val="none" w:sz="0" w:space="0" w:color="auto"/>
        <w:right w:val="none" w:sz="0" w:space="0" w:color="auto"/>
      </w:divBdr>
    </w:div>
    <w:div w:id="911934299">
      <w:bodyDiv w:val="1"/>
      <w:marLeft w:val="0"/>
      <w:marRight w:val="0"/>
      <w:marTop w:val="0"/>
      <w:marBottom w:val="0"/>
      <w:divBdr>
        <w:top w:val="none" w:sz="0" w:space="0" w:color="auto"/>
        <w:left w:val="none" w:sz="0" w:space="0" w:color="auto"/>
        <w:bottom w:val="none" w:sz="0" w:space="0" w:color="auto"/>
        <w:right w:val="none" w:sz="0" w:space="0" w:color="auto"/>
      </w:divBdr>
    </w:div>
    <w:div w:id="912398375">
      <w:bodyDiv w:val="1"/>
      <w:marLeft w:val="0"/>
      <w:marRight w:val="0"/>
      <w:marTop w:val="0"/>
      <w:marBottom w:val="0"/>
      <w:divBdr>
        <w:top w:val="none" w:sz="0" w:space="0" w:color="auto"/>
        <w:left w:val="none" w:sz="0" w:space="0" w:color="auto"/>
        <w:bottom w:val="none" w:sz="0" w:space="0" w:color="auto"/>
        <w:right w:val="none" w:sz="0" w:space="0" w:color="auto"/>
      </w:divBdr>
    </w:div>
    <w:div w:id="913051149">
      <w:bodyDiv w:val="1"/>
      <w:marLeft w:val="0"/>
      <w:marRight w:val="0"/>
      <w:marTop w:val="0"/>
      <w:marBottom w:val="0"/>
      <w:divBdr>
        <w:top w:val="none" w:sz="0" w:space="0" w:color="auto"/>
        <w:left w:val="none" w:sz="0" w:space="0" w:color="auto"/>
        <w:bottom w:val="none" w:sz="0" w:space="0" w:color="auto"/>
        <w:right w:val="none" w:sz="0" w:space="0" w:color="auto"/>
      </w:divBdr>
    </w:div>
    <w:div w:id="913664433">
      <w:bodyDiv w:val="1"/>
      <w:marLeft w:val="0"/>
      <w:marRight w:val="0"/>
      <w:marTop w:val="0"/>
      <w:marBottom w:val="0"/>
      <w:divBdr>
        <w:top w:val="none" w:sz="0" w:space="0" w:color="auto"/>
        <w:left w:val="none" w:sz="0" w:space="0" w:color="auto"/>
        <w:bottom w:val="none" w:sz="0" w:space="0" w:color="auto"/>
        <w:right w:val="none" w:sz="0" w:space="0" w:color="auto"/>
      </w:divBdr>
    </w:div>
    <w:div w:id="914127458">
      <w:bodyDiv w:val="1"/>
      <w:marLeft w:val="0"/>
      <w:marRight w:val="0"/>
      <w:marTop w:val="0"/>
      <w:marBottom w:val="0"/>
      <w:divBdr>
        <w:top w:val="none" w:sz="0" w:space="0" w:color="auto"/>
        <w:left w:val="none" w:sz="0" w:space="0" w:color="auto"/>
        <w:bottom w:val="none" w:sz="0" w:space="0" w:color="auto"/>
        <w:right w:val="none" w:sz="0" w:space="0" w:color="auto"/>
      </w:divBdr>
    </w:div>
    <w:div w:id="915363534">
      <w:bodyDiv w:val="1"/>
      <w:marLeft w:val="0"/>
      <w:marRight w:val="0"/>
      <w:marTop w:val="0"/>
      <w:marBottom w:val="0"/>
      <w:divBdr>
        <w:top w:val="none" w:sz="0" w:space="0" w:color="auto"/>
        <w:left w:val="none" w:sz="0" w:space="0" w:color="auto"/>
        <w:bottom w:val="none" w:sz="0" w:space="0" w:color="auto"/>
        <w:right w:val="none" w:sz="0" w:space="0" w:color="auto"/>
      </w:divBdr>
    </w:div>
    <w:div w:id="915745864">
      <w:bodyDiv w:val="1"/>
      <w:marLeft w:val="0"/>
      <w:marRight w:val="0"/>
      <w:marTop w:val="0"/>
      <w:marBottom w:val="0"/>
      <w:divBdr>
        <w:top w:val="none" w:sz="0" w:space="0" w:color="auto"/>
        <w:left w:val="none" w:sz="0" w:space="0" w:color="auto"/>
        <w:bottom w:val="none" w:sz="0" w:space="0" w:color="auto"/>
        <w:right w:val="none" w:sz="0" w:space="0" w:color="auto"/>
      </w:divBdr>
    </w:div>
    <w:div w:id="915749582">
      <w:bodyDiv w:val="1"/>
      <w:marLeft w:val="0"/>
      <w:marRight w:val="0"/>
      <w:marTop w:val="0"/>
      <w:marBottom w:val="0"/>
      <w:divBdr>
        <w:top w:val="none" w:sz="0" w:space="0" w:color="auto"/>
        <w:left w:val="none" w:sz="0" w:space="0" w:color="auto"/>
        <w:bottom w:val="none" w:sz="0" w:space="0" w:color="auto"/>
        <w:right w:val="none" w:sz="0" w:space="0" w:color="auto"/>
      </w:divBdr>
    </w:div>
    <w:div w:id="918709615">
      <w:bodyDiv w:val="1"/>
      <w:marLeft w:val="0"/>
      <w:marRight w:val="0"/>
      <w:marTop w:val="0"/>
      <w:marBottom w:val="0"/>
      <w:divBdr>
        <w:top w:val="none" w:sz="0" w:space="0" w:color="auto"/>
        <w:left w:val="none" w:sz="0" w:space="0" w:color="auto"/>
        <w:bottom w:val="none" w:sz="0" w:space="0" w:color="auto"/>
        <w:right w:val="none" w:sz="0" w:space="0" w:color="auto"/>
      </w:divBdr>
    </w:div>
    <w:div w:id="919169782">
      <w:bodyDiv w:val="1"/>
      <w:marLeft w:val="0"/>
      <w:marRight w:val="0"/>
      <w:marTop w:val="0"/>
      <w:marBottom w:val="0"/>
      <w:divBdr>
        <w:top w:val="none" w:sz="0" w:space="0" w:color="auto"/>
        <w:left w:val="none" w:sz="0" w:space="0" w:color="auto"/>
        <w:bottom w:val="none" w:sz="0" w:space="0" w:color="auto"/>
        <w:right w:val="none" w:sz="0" w:space="0" w:color="auto"/>
      </w:divBdr>
    </w:div>
    <w:div w:id="919406985">
      <w:bodyDiv w:val="1"/>
      <w:marLeft w:val="0"/>
      <w:marRight w:val="0"/>
      <w:marTop w:val="0"/>
      <w:marBottom w:val="0"/>
      <w:divBdr>
        <w:top w:val="none" w:sz="0" w:space="0" w:color="auto"/>
        <w:left w:val="none" w:sz="0" w:space="0" w:color="auto"/>
        <w:bottom w:val="none" w:sz="0" w:space="0" w:color="auto"/>
        <w:right w:val="none" w:sz="0" w:space="0" w:color="auto"/>
      </w:divBdr>
    </w:div>
    <w:div w:id="919753527">
      <w:bodyDiv w:val="1"/>
      <w:marLeft w:val="0"/>
      <w:marRight w:val="0"/>
      <w:marTop w:val="0"/>
      <w:marBottom w:val="0"/>
      <w:divBdr>
        <w:top w:val="none" w:sz="0" w:space="0" w:color="auto"/>
        <w:left w:val="none" w:sz="0" w:space="0" w:color="auto"/>
        <w:bottom w:val="none" w:sz="0" w:space="0" w:color="auto"/>
        <w:right w:val="none" w:sz="0" w:space="0" w:color="auto"/>
      </w:divBdr>
    </w:div>
    <w:div w:id="920330984">
      <w:bodyDiv w:val="1"/>
      <w:marLeft w:val="0"/>
      <w:marRight w:val="0"/>
      <w:marTop w:val="0"/>
      <w:marBottom w:val="0"/>
      <w:divBdr>
        <w:top w:val="none" w:sz="0" w:space="0" w:color="auto"/>
        <w:left w:val="none" w:sz="0" w:space="0" w:color="auto"/>
        <w:bottom w:val="none" w:sz="0" w:space="0" w:color="auto"/>
        <w:right w:val="none" w:sz="0" w:space="0" w:color="auto"/>
      </w:divBdr>
    </w:div>
    <w:div w:id="920332219">
      <w:bodyDiv w:val="1"/>
      <w:marLeft w:val="0"/>
      <w:marRight w:val="0"/>
      <w:marTop w:val="0"/>
      <w:marBottom w:val="0"/>
      <w:divBdr>
        <w:top w:val="none" w:sz="0" w:space="0" w:color="auto"/>
        <w:left w:val="none" w:sz="0" w:space="0" w:color="auto"/>
        <w:bottom w:val="none" w:sz="0" w:space="0" w:color="auto"/>
        <w:right w:val="none" w:sz="0" w:space="0" w:color="auto"/>
      </w:divBdr>
    </w:div>
    <w:div w:id="920522897">
      <w:bodyDiv w:val="1"/>
      <w:marLeft w:val="0"/>
      <w:marRight w:val="0"/>
      <w:marTop w:val="0"/>
      <w:marBottom w:val="0"/>
      <w:divBdr>
        <w:top w:val="none" w:sz="0" w:space="0" w:color="auto"/>
        <w:left w:val="none" w:sz="0" w:space="0" w:color="auto"/>
        <w:bottom w:val="none" w:sz="0" w:space="0" w:color="auto"/>
        <w:right w:val="none" w:sz="0" w:space="0" w:color="auto"/>
      </w:divBdr>
    </w:div>
    <w:div w:id="920599361">
      <w:bodyDiv w:val="1"/>
      <w:marLeft w:val="0"/>
      <w:marRight w:val="0"/>
      <w:marTop w:val="0"/>
      <w:marBottom w:val="0"/>
      <w:divBdr>
        <w:top w:val="none" w:sz="0" w:space="0" w:color="auto"/>
        <w:left w:val="none" w:sz="0" w:space="0" w:color="auto"/>
        <w:bottom w:val="none" w:sz="0" w:space="0" w:color="auto"/>
        <w:right w:val="none" w:sz="0" w:space="0" w:color="auto"/>
      </w:divBdr>
    </w:div>
    <w:div w:id="922026921">
      <w:bodyDiv w:val="1"/>
      <w:marLeft w:val="0"/>
      <w:marRight w:val="0"/>
      <w:marTop w:val="0"/>
      <w:marBottom w:val="0"/>
      <w:divBdr>
        <w:top w:val="none" w:sz="0" w:space="0" w:color="auto"/>
        <w:left w:val="none" w:sz="0" w:space="0" w:color="auto"/>
        <w:bottom w:val="none" w:sz="0" w:space="0" w:color="auto"/>
        <w:right w:val="none" w:sz="0" w:space="0" w:color="auto"/>
      </w:divBdr>
    </w:div>
    <w:div w:id="922298866">
      <w:bodyDiv w:val="1"/>
      <w:marLeft w:val="0"/>
      <w:marRight w:val="0"/>
      <w:marTop w:val="0"/>
      <w:marBottom w:val="0"/>
      <w:divBdr>
        <w:top w:val="none" w:sz="0" w:space="0" w:color="auto"/>
        <w:left w:val="none" w:sz="0" w:space="0" w:color="auto"/>
        <w:bottom w:val="none" w:sz="0" w:space="0" w:color="auto"/>
        <w:right w:val="none" w:sz="0" w:space="0" w:color="auto"/>
      </w:divBdr>
    </w:div>
    <w:div w:id="923303128">
      <w:bodyDiv w:val="1"/>
      <w:marLeft w:val="0"/>
      <w:marRight w:val="0"/>
      <w:marTop w:val="0"/>
      <w:marBottom w:val="0"/>
      <w:divBdr>
        <w:top w:val="none" w:sz="0" w:space="0" w:color="auto"/>
        <w:left w:val="none" w:sz="0" w:space="0" w:color="auto"/>
        <w:bottom w:val="none" w:sz="0" w:space="0" w:color="auto"/>
        <w:right w:val="none" w:sz="0" w:space="0" w:color="auto"/>
      </w:divBdr>
    </w:div>
    <w:div w:id="923536677">
      <w:bodyDiv w:val="1"/>
      <w:marLeft w:val="0"/>
      <w:marRight w:val="0"/>
      <w:marTop w:val="0"/>
      <w:marBottom w:val="0"/>
      <w:divBdr>
        <w:top w:val="none" w:sz="0" w:space="0" w:color="auto"/>
        <w:left w:val="none" w:sz="0" w:space="0" w:color="auto"/>
        <w:bottom w:val="none" w:sz="0" w:space="0" w:color="auto"/>
        <w:right w:val="none" w:sz="0" w:space="0" w:color="auto"/>
      </w:divBdr>
    </w:div>
    <w:div w:id="923538370">
      <w:bodyDiv w:val="1"/>
      <w:marLeft w:val="0"/>
      <w:marRight w:val="0"/>
      <w:marTop w:val="0"/>
      <w:marBottom w:val="0"/>
      <w:divBdr>
        <w:top w:val="none" w:sz="0" w:space="0" w:color="auto"/>
        <w:left w:val="none" w:sz="0" w:space="0" w:color="auto"/>
        <w:bottom w:val="none" w:sz="0" w:space="0" w:color="auto"/>
        <w:right w:val="none" w:sz="0" w:space="0" w:color="auto"/>
      </w:divBdr>
    </w:div>
    <w:div w:id="924386472">
      <w:bodyDiv w:val="1"/>
      <w:marLeft w:val="0"/>
      <w:marRight w:val="0"/>
      <w:marTop w:val="0"/>
      <w:marBottom w:val="0"/>
      <w:divBdr>
        <w:top w:val="none" w:sz="0" w:space="0" w:color="auto"/>
        <w:left w:val="none" w:sz="0" w:space="0" w:color="auto"/>
        <w:bottom w:val="none" w:sz="0" w:space="0" w:color="auto"/>
        <w:right w:val="none" w:sz="0" w:space="0" w:color="auto"/>
      </w:divBdr>
    </w:div>
    <w:div w:id="925655555">
      <w:bodyDiv w:val="1"/>
      <w:marLeft w:val="0"/>
      <w:marRight w:val="0"/>
      <w:marTop w:val="0"/>
      <w:marBottom w:val="0"/>
      <w:divBdr>
        <w:top w:val="none" w:sz="0" w:space="0" w:color="auto"/>
        <w:left w:val="none" w:sz="0" w:space="0" w:color="auto"/>
        <w:bottom w:val="none" w:sz="0" w:space="0" w:color="auto"/>
        <w:right w:val="none" w:sz="0" w:space="0" w:color="auto"/>
      </w:divBdr>
    </w:div>
    <w:div w:id="925962969">
      <w:bodyDiv w:val="1"/>
      <w:marLeft w:val="0"/>
      <w:marRight w:val="0"/>
      <w:marTop w:val="0"/>
      <w:marBottom w:val="0"/>
      <w:divBdr>
        <w:top w:val="none" w:sz="0" w:space="0" w:color="auto"/>
        <w:left w:val="none" w:sz="0" w:space="0" w:color="auto"/>
        <w:bottom w:val="none" w:sz="0" w:space="0" w:color="auto"/>
        <w:right w:val="none" w:sz="0" w:space="0" w:color="auto"/>
      </w:divBdr>
    </w:div>
    <w:div w:id="926575832">
      <w:bodyDiv w:val="1"/>
      <w:marLeft w:val="0"/>
      <w:marRight w:val="0"/>
      <w:marTop w:val="0"/>
      <w:marBottom w:val="0"/>
      <w:divBdr>
        <w:top w:val="none" w:sz="0" w:space="0" w:color="auto"/>
        <w:left w:val="none" w:sz="0" w:space="0" w:color="auto"/>
        <w:bottom w:val="none" w:sz="0" w:space="0" w:color="auto"/>
        <w:right w:val="none" w:sz="0" w:space="0" w:color="auto"/>
      </w:divBdr>
    </w:div>
    <w:div w:id="926766378">
      <w:bodyDiv w:val="1"/>
      <w:marLeft w:val="0"/>
      <w:marRight w:val="0"/>
      <w:marTop w:val="0"/>
      <w:marBottom w:val="0"/>
      <w:divBdr>
        <w:top w:val="none" w:sz="0" w:space="0" w:color="auto"/>
        <w:left w:val="none" w:sz="0" w:space="0" w:color="auto"/>
        <w:bottom w:val="none" w:sz="0" w:space="0" w:color="auto"/>
        <w:right w:val="none" w:sz="0" w:space="0" w:color="auto"/>
      </w:divBdr>
    </w:div>
    <w:div w:id="928386503">
      <w:bodyDiv w:val="1"/>
      <w:marLeft w:val="0"/>
      <w:marRight w:val="0"/>
      <w:marTop w:val="0"/>
      <w:marBottom w:val="0"/>
      <w:divBdr>
        <w:top w:val="none" w:sz="0" w:space="0" w:color="auto"/>
        <w:left w:val="none" w:sz="0" w:space="0" w:color="auto"/>
        <w:bottom w:val="none" w:sz="0" w:space="0" w:color="auto"/>
        <w:right w:val="none" w:sz="0" w:space="0" w:color="auto"/>
      </w:divBdr>
    </w:div>
    <w:div w:id="928580239">
      <w:bodyDiv w:val="1"/>
      <w:marLeft w:val="0"/>
      <w:marRight w:val="0"/>
      <w:marTop w:val="0"/>
      <w:marBottom w:val="0"/>
      <w:divBdr>
        <w:top w:val="none" w:sz="0" w:space="0" w:color="auto"/>
        <w:left w:val="none" w:sz="0" w:space="0" w:color="auto"/>
        <w:bottom w:val="none" w:sz="0" w:space="0" w:color="auto"/>
        <w:right w:val="none" w:sz="0" w:space="0" w:color="auto"/>
      </w:divBdr>
    </w:div>
    <w:div w:id="929241343">
      <w:bodyDiv w:val="1"/>
      <w:marLeft w:val="0"/>
      <w:marRight w:val="0"/>
      <w:marTop w:val="0"/>
      <w:marBottom w:val="0"/>
      <w:divBdr>
        <w:top w:val="none" w:sz="0" w:space="0" w:color="auto"/>
        <w:left w:val="none" w:sz="0" w:space="0" w:color="auto"/>
        <w:bottom w:val="none" w:sz="0" w:space="0" w:color="auto"/>
        <w:right w:val="none" w:sz="0" w:space="0" w:color="auto"/>
      </w:divBdr>
    </w:div>
    <w:div w:id="929392393">
      <w:bodyDiv w:val="1"/>
      <w:marLeft w:val="0"/>
      <w:marRight w:val="0"/>
      <w:marTop w:val="0"/>
      <w:marBottom w:val="0"/>
      <w:divBdr>
        <w:top w:val="none" w:sz="0" w:space="0" w:color="auto"/>
        <w:left w:val="none" w:sz="0" w:space="0" w:color="auto"/>
        <w:bottom w:val="none" w:sz="0" w:space="0" w:color="auto"/>
        <w:right w:val="none" w:sz="0" w:space="0" w:color="auto"/>
      </w:divBdr>
    </w:div>
    <w:div w:id="929586455">
      <w:bodyDiv w:val="1"/>
      <w:marLeft w:val="0"/>
      <w:marRight w:val="0"/>
      <w:marTop w:val="0"/>
      <w:marBottom w:val="0"/>
      <w:divBdr>
        <w:top w:val="none" w:sz="0" w:space="0" w:color="auto"/>
        <w:left w:val="none" w:sz="0" w:space="0" w:color="auto"/>
        <w:bottom w:val="none" w:sz="0" w:space="0" w:color="auto"/>
        <w:right w:val="none" w:sz="0" w:space="0" w:color="auto"/>
      </w:divBdr>
    </w:div>
    <w:div w:id="930969206">
      <w:bodyDiv w:val="1"/>
      <w:marLeft w:val="0"/>
      <w:marRight w:val="0"/>
      <w:marTop w:val="0"/>
      <w:marBottom w:val="0"/>
      <w:divBdr>
        <w:top w:val="none" w:sz="0" w:space="0" w:color="auto"/>
        <w:left w:val="none" w:sz="0" w:space="0" w:color="auto"/>
        <w:bottom w:val="none" w:sz="0" w:space="0" w:color="auto"/>
        <w:right w:val="none" w:sz="0" w:space="0" w:color="auto"/>
      </w:divBdr>
    </w:div>
    <w:div w:id="931357806">
      <w:bodyDiv w:val="1"/>
      <w:marLeft w:val="0"/>
      <w:marRight w:val="0"/>
      <w:marTop w:val="0"/>
      <w:marBottom w:val="0"/>
      <w:divBdr>
        <w:top w:val="none" w:sz="0" w:space="0" w:color="auto"/>
        <w:left w:val="none" w:sz="0" w:space="0" w:color="auto"/>
        <w:bottom w:val="none" w:sz="0" w:space="0" w:color="auto"/>
        <w:right w:val="none" w:sz="0" w:space="0" w:color="auto"/>
      </w:divBdr>
    </w:div>
    <w:div w:id="931931256">
      <w:bodyDiv w:val="1"/>
      <w:marLeft w:val="0"/>
      <w:marRight w:val="0"/>
      <w:marTop w:val="0"/>
      <w:marBottom w:val="0"/>
      <w:divBdr>
        <w:top w:val="none" w:sz="0" w:space="0" w:color="auto"/>
        <w:left w:val="none" w:sz="0" w:space="0" w:color="auto"/>
        <w:bottom w:val="none" w:sz="0" w:space="0" w:color="auto"/>
        <w:right w:val="none" w:sz="0" w:space="0" w:color="auto"/>
      </w:divBdr>
    </w:div>
    <w:div w:id="932322504">
      <w:bodyDiv w:val="1"/>
      <w:marLeft w:val="0"/>
      <w:marRight w:val="0"/>
      <w:marTop w:val="0"/>
      <w:marBottom w:val="0"/>
      <w:divBdr>
        <w:top w:val="none" w:sz="0" w:space="0" w:color="auto"/>
        <w:left w:val="none" w:sz="0" w:space="0" w:color="auto"/>
        <w:bottom w:val="none" w:sz="0" w:space="0" w:color="auto"/>
        <w:right w:val="none" w:sz="0" w:space="0" w:color="auto"/>
      </w:divBdr>
    </w:div>
    <w:div w:id="933365594">
      <w:bodyDiv w:val="1"/>
      <w:marLeft w:val="0"/>
      <w:marRight w:val="0"/>
      <w:marTop w:val="0"/>
      <w:marBottom w:val="0"/>
      <w:divBdr>
        <w:top w:val="none" w:sz="0" w:space="0" w:color="auto"/>
        <w:left w:val="none" w:sz="0" w:space="0" w:color="auto"/>
        <w:bottom w:val="none" w:sz="0" w:space="0" w:color="auto"/>
        <w:right w:val="none" w:sz="0" w:space="0" w:color="auto"/>
      </w:divBdr>
    </w:div>
    <w:div w:id="933706990">
      <w:bodyDiv w:val="1"/>
      <w:marLeft w:val="0"/>
      <w:marRight w:val="0"/>
      <w:marTop w:val="0"/>
      <w:marBottom w:val="0"/>
      <w:divBdr>
        <w:top w:val="none" w:sz="0" w:space="0" w:color="auto"/>
        <w:left w:val="none" w:sz="0" w:space="0" w:color="auto"/>
        <w:bottom w:val="none" w:sz="0" w:space="0" w:color="auto"/>
        <w:right w:val="none" w:sz="0" w:space="0" w:color="auto"/>
      </w:divBdr>
    </w:div>
    <w:div w:id="933978392">
      <w:bodyDiv w:val="1"/>
      <w:marLeft w:val="0"/>
      <w:marRight w:val="0"/>
      <w:marTop w:val="0"/>
      <w:marBottom w:val="0"/>
      <w:divBdr>
        <w:top w:val="none" w:sz="0" w:space="0" w:color="auto"/>
        <w:left w:val="none" w:sz="0" w:space="0" w:color="auto"/>
        <w:bottom w:val="none" w:sz="0" w:space="0" w:color="auto"/>
        <w:right w:val="none" w:sz="0" w:space="0" w:color="auto"/>
      </w:divBdr>
    </w:div>
    <w:div w:id="934050561">
      <w:bodyDiv w:val="1"/>
      <w:marLeft w:val="0"/>
      <w:marRight w:val="0"/>
      <w:marTop w:val="0"/>
      <w:marBottom w:val="0"/>
      <w:divBdr>
        <w:top w:val="none" w:sz="0" w:space="0" w:color="auto"/>
        <w:left w:val="none" w:sz="0" w:space="0" w:color="auto"/>
        <w:bottom w:val="none" w:sz="0" w:space="0" w:color="auto"/>
        <w:right w:val="none" w:sz="0" w:space="0" w:color="auto"/>
      </w:divBdr>
    </w:div>
    <w:div w:id="934247338">
      <w:bodyDiv w:val="1"/>
      <w:marLeft w:val="0"/>
      <w:marRight w:val="0"/>
      <w:marTop w:val="0"/>
      <w:marBottom w:val="0"/>
      <w:divBdr>
        <w:top w:val="none" w:sz="0" w:space="0" w:color="auto"/>
        <w:left w:val="none" w:sz="0" w:space="0" w:color="auto"/>
        <w:bottom w:val="none" w:sz="0" w:space="0" w:color="auto"/>
        <w:right w:val="none" w:sz="0" w:space="0" w:color="auto"/>
      </w:divBdr>
    </w:div>
    <w:div w:id="935094236">
      <w:bodyDiv w:val="1"/>
      <w:marLeft w:val="0"/>
      <w:marRight w:val="0"/>
      <w:marTop w:val="0"/>
      <w:marBottom w:val="0"/>
      <w:divBdr>
        <w:top w:val="none" w:sz="0" w:space="0" w:color="auto"/>
        <w:left w:val="none" w:sz="0" w:space="0" w:color="auto"/>
        <w:bottom w:val="none" w:sz="0" w:space="0" w:color="auto"/>
        <w:right w:val="none" w:sz="0" w:space="0" w:color="auto"/>
      </w:divBdr>
    </w:div>
    <w:div w:id="935792065">
      <w:bodyDiv w:val="1"/>
      <w:marLeft w:val="0"/>
      <w:marRight w:val="0"/>
      <w:marTop w:val="0"/>
      <w:marBottom w:val="0"/>
      <w:divBdr>
        <w:top w:val="none" w:sz="0" w:space="0" w:color="auto"/>
        <w:left w:val="none" w:sz="0" w:space="0" w:color="auto"/>
        <w:bottom w:val="none" w:sz="0" w:space="0" w:color="auto"/>
        <w:right w:val="none" w:sz="0" w:space="0" w:color="auto"/>
      </w:divBdr>
    </w:div>
    <w:div w:id="936213853">
      <w:bodyDiv w:val="1"/>
      <w:marLeft w:val="0"/>
      <w:marRight w:val="0"/>
      <w:marTop w:val="0"/>
      <w:marBottom w:val="0"/>
      <w:divBdr>
        <w:top w:val="none" w:sz="0" w:space="0" w:color="auto"/>
        <w:left w:val="none" w:sz="0" w:space="0" w:color="auto"/>
        <w:bottom w:val="none" w:sz="0" w:space="0" w:color="auto"/>
        <w:right w:val="none" w:sz="0" w:space="0" w:color="auto"/>
      </w:divBdr>
    </w:div>
    <w:div w:id="937256829">
      <w:bodyDiv w:val="1"/>
      <w:marLeft w:val="0"/>
      <w:marRight w:val="0"/>
      <w:marTop w:val="0"/>
      <w:marBottom w:val="0"/>
      <w:divBdr>
        <w:top w:val="none" w:sz="0" w:space="0" w:color="auto"/>
        <w:left w:val="none" w:sz="0" w:space="0" w:color="auto"/>
        <w:bottom w:val="none" w:sz="0" w:space="0" w:color="auto"/>
        <w:right w:val="none" w:sz="0" w:space="0" w:color="auto"/>
      </w:divBdr>
    </w:div>
    <w:div w:id="938606817">
      <w:bodyDiv w:val="1"/>
      <w:marLeft w:val="0"/>
      <w:marRight w:val="0"/>
      <w:marTop w:val="0"/>
      <w:marBottom w:val="0"/>
      <w:divBdr>
        <w:top w:val="none" w:sz="0" w:space="0" w:color="auto"/>
        <w:left w:val="none" w:sz="0" w:space="0" w:color="auto"/>
        <w:bottom w:val="none" w:sz="0" w:space="0" w:color="auto"/>
        <w:right w:val="none" w:sz="0" w:space="0" w:color="auto"/>
      </w:divBdr>
    </w:div>
    <w:div w:id="939335680">
      <w:bodyDiv w:val="1"/>
      <w:marLeft w:val="0"/>
      <w:marRight w:val="0"/>
      <w:marTop w:val="0"/>
      <w:marBottom w:val="0"/>
      <w:divBdr>
        <w:top w:val="none" w:sz="0" w:space="0" w:color="auto"/>
        <w:left w:val="none" w:sz="0" w:space="0" w:color="auto"/>
        <w:bottom w:val="none" w:sz="0" w:space="0" w:color="auto"/>
        <w:right w:val="none" w:sz="0" w:space="0" w:color="auto"/>
      </w:divBdr>
    </w:div>
    <w:div w:id="939528278">
      <w:bodyDiv w:val="1"/>
      <w:marLeft w:val="0"/>
      <w:marRight w:val="0"/>
      <w:marTop w:val="0"/>
      <w:marBottom w:val="0"/>
      <w:divBdr>
        <w:top w:val="none" w:sz="0" w:space="0" w:color="auto"/>
        <w:left w:val="none" w:sz="0" w:space="0" w:color="auto"/>
        <w:bottom w:val="none" w:sz="0" w:space="0" w:color="auto"/>
        <w:right w:val="none" w:sz="0" w:space="0" w:color="auto"/>
      </w:divBdr>
    </w:div>
    <w:div w:id="940574504">
      <w:bodyDiv w:val="1"/>
      <w:marLeft w:val="0"/>
      <w:marRight w:val="0"/>
      <w:marTop w:val="0"/>
      <w:marBottom w:val="0"/>
      <w:divBdr>
        <w:top w:val="none" w:sz="0" w:space="0" w:color="auto"/>
        <w:left w:val="none" w:sz="0" w:space="0" w:color="auto"/>
        <w:bottom w:val="none" w:sz="0" w:space="0" w:color="auto"/>
        <w:right w:val="none" w:sz="0" w:space="0" w:color="auto"/>
      </w:divBdr>
    </w:div>
    <w:div w:id="940645719">
      <w:bodyDiv w:val="1"/>
      <w:marLeft w:val="0"/>
      <w:marRight w:val="0"/>
      <w:marTop w:val="0"/>
      <w:marBottom w:val="0"/>
      <w:divBdr>
        <w:top w:val="none" w:sz="0" w:space="0" w:color="auto"/>
        <w:left w:val="none" w:sz="0" w:space="0" w:color="auto"/>
        <w:bottom w:val="none" w:sz="0" w:space="0" w:color="auto"/>
        <w:right w:val="none" w:sz="0" w:space="0" w:color="auto"/>
      </w:divBdr>
    </w:div>
    <w:div w:id="940840612">
      <w:bodyDiv w:val="1"/>
      <w:marLeft w:val="0"/>
      <w:marRight w:val="0"/>
      <w:marTop w:val="0"/>
      <w:marBottom w:val="0"/>
      <w:divBdr>
        <w:top w:val="none" w:sz="0" w:space="0" w:color="auto"/>
        <w:left w:val="none" w:sz="0" w:space="0" w:color="auto"/>
        <w:bottom w:val="none" w:sz="0" w:space="0" w:color="auto"/>
        <w:right w:val="none" w:sz="0" w:space="0" w:color="auto"/>
      </w:divBdr>
    </w:div>
    <w:div w:id="941456210">
      <w:bodyDiv w:val="1"/>
      <w:marLeft w:val="0"/>
      <w:marRight w:val="0"/>
      <w:marTop w:val="0"/>
      <w:marBottom w:val="0"/>
      <w:divBdr>
        <w:top w:val="none" w:sz="0" w:space="0" w:color="auto"/>
        <w:left w:val="none" w:sz="0" w:space="0" w:color="auto"/>
        <w:bottom w:val="none" w:sz="0" w:space="0" w:color="auto"/>
        <w:right w:val="none" w:sz="0" w:space="0" w:color="auto"/>
      </w:divBdr>
    </w:div>
    <w:div w:id="942029428">
      <w:bodyDiv w:val="1"/>
      <w:marLeft w:val="0"/>
      <w:marRight w:val="0"/>
      <w:marTop w:val="0"/>
      <w:marBottom w:val="0"/>
      <w:divBdr>
        <w:top w:val="none" w:sz="0" w:space="0" w:color="auto"/>
        <w:left w:val="none" w:sz="0" w:space="0" w:color="auto"/>
        <w:bottom w:val="none" w:sz="0" w:space="0" w:color="auto"/>
        <w:right w:val="none" w:sz="0" w:space="0" w:color="auto"/>
      </w:divBdr>
    </w:div>
    <w:div w:id="942539266">
      <w:bodyDiv w:val="1"/>
      <w:marLeft w:val="0"/>
      <w:marRight w:val="0"/>
      <w:marTop w:val="0"/>
      <w:marBottom w:val="0"/>
      <w:divBdr>
        <w:top w:val="none" w:sz="0" w:space="0" w:color="auto"/>
        <w:left w:val="none" w:sz="0" w:space="0" w:color="auto"/>
        <w:bottom w:val="none" w:sz="0" w:space="0" w:color="auto"/>
        <w:right w:val="none" w:sz="0" w:space="0" w:color="auto"/>
      </w:divBdr>
    </w:div>
    <w:div w:id="942568640">
      <w:bodyDiv w:val="1"/>
      <w:marLeft w:val="0"/>
      <w:marRight w:val="0"/>
      <w:marTop w:val="0"/>
      <w:marBottom w:val="0"/>
      <w:divBdr>
        <w:top w:val="none" w:sz="0" w:space="0" w:color="auto"/>
        <w:left w:val="none" w:sz="0" w:space="0" w:color="auto"/>
        <w:bottom w:val="none" w:sz="0" w:space="0" w:color="auto"/>
        <w:right w:val="none" w:sz="0" w:space="0" w:color="auto"/>
      </w:divBdr>
    </w:div>
    <w:div w:id="943196128">
      <w:bodyDiv w:val="1"/>
      <w:marLeft w:val="0"/>
      <w:marRight w:val="0"/>
      <w:marTop w:val="0"/>
      <w:marBottom w:val="0"/>
      <w:divBdr>
        <w:top w:val="none" w:sz="0" w:space="0" w:color="auto"/>
        <w:left w:val="none" w:sz="0" w:space="0" w:color="auto"/>
        <w:bottom w:val="none" w:sz="0" w:space="0" w:color="auto"/>
        <w:right w:val="none" w:sz="0" w:space="0" w:color="auto"/>
      </w:divBdr>
    </w:div>
    <w:div w:id="945036098">
      <w:bodyDiv w:val="1"/>
      <w:marLeft w:val="0"/>
      <w:marRight w:val="0"/>
      <w:marTop w:val="0"/>
      <w:marBottom w:val="0"/>
      <w:divBdr>
        <w:top w:val="none" w:sz="0" w:space="0" w:color="auto"/>
        <w:left w:val="none" w:sz="0" w:space="0" w:color="auto"/>
        <w:bottom w:val="none" w:sz="0" w:space="0" w:color="auto"/>
        <w:right w:val="none" w:sz="0" w:space="0" w:color="auto"/>
      </w:divBdr>
    </w:div>
    <w:div w:id="946233138">
      <w:bodyDiv w:val="1"/>
      <w:marLeft w:val="0"/>
      <w:marRight w:val="0"/>
      <w:marTop w:val="0"/>
      <w:marBottom w:val="0"/>
      <w:divBdr>
        <w:top w:val="none" w:sz="0" w:space="0" w:color="auto"/>
        <w:left w:val="none" w:sz="0" w:space="0" w:color="auto"/>
        <w:bottom w:val="none" w:sz="0" w:space="0" w:color="auto"/>
        <w:right w:val="none" w:sz="0" w:space="0" w:color="auto"/>
      </w:divBdr>
    </w:div>
    <w:div w:id="946933429">
      <w:bodyDiv w:val="1"/>
      <w:marLeft w:val="0"/>
      <w:marRight w:val="0"/>
      <w:marTop w:val="0"/>
      <w:marBottom w:val="0"/>
      <w:divBdr>
        <w:top w:val="none" w:sz="0" w:space="0" w:color="auto"/>
        <w:left w:val="none" w:sz="0" w:space="0" w:color="auto"/>
        <w:bottom w:val="none" w:sz="0" w:space="0" w:color="auto"/>
        <w:right w:val="none" w:sz="0" w:space="0" w:color="auto"/>
      </w:divBdr>
    </w:div>
    <w:div w:id="947856268">
      <w:bodyDiv w:val="1"/>
      <w:marLeft w:val="0"/>
      <w:marRight w:val="0"/>
      <w:marTop w:val="0"/>
      <w:marBottom w:val="0"/>
      <w:divBdr>
        <w:top w:val="none" w:sz="0" w:space="0" w:color="auto"/>
        <w:left w:val="none" w:sz="0" w:space="0" w:color="auto"/>
        <w:bottom w:val="none" w:sz="0" w:space="0" w:color="auto"/>
        <w:right w:val="none" w:sz="0" w:space="0" w:color="auto"/>
      </w:divBdr>
    </w:div>
    <w:div w:id="949820041">
      <w:bodyDiv w:val="1"/>
      <w:marLeft w:val="0"/>
      <w:marRight w:val="0"/>
      <w:marTop w:val="0"/>
      <w:marBottom w:val="0"/>
      <w:divBdr>
        <w:top w:val="none" w:sz="0" w:space="0" w:color="auto"/>
        <w:left w:val="none" w:sz="0" w:space="0" w:color="auto"/>
        <w:bottom w:val="none" w:sz="0" w:space="0" w:color="auto"/>
        <w:right w:val="none" w:sz="0" w:space="0" w:color="auto"/>
      </w:divBdr>
    </w:div>
    <w:div w:id="950355498">
      <w:bodyDiv w:val="1"/>
      <w:marLeft w:val="0"/>
      <w:marRight w:val="0"/>
      <w:marTop w:val="0"/>
      <w:marBottom w:val="0"/>
      <w:divBdr>
        <w:top w:val="none" w:sz="0" w:space="0" w:color="auto"/>
        <w:left w:val="none" w:sz="0" w:space="0" w:color="auto"/>
        <w:bottom w:val="none" w:sz="0" w:space="0" w:color="auto"/>
        <w:right w:val="none" w:sz="0" w:space="0" w:color="auto"/>
      </w:divBdr>
    </w:div>
    <w:div w:id="950471537">
      <w:bodyDiv w:val="1"/>
      <w:marLeft w:val="0"/>
      <w:marRight w:val="0"/>
      <w:marTop w:val="0"/>
      <w:marBottom w:val="0"/>
      <w:divBdr>
        <w:top w:val="none" w:sz="0" w:space="0" w:color="auto"/>
        <w:left w:val="none" w:sz="0" w:space="0" w:color="auto"/>
        <w:bottom w:val="none" w:sz="0" w:space="0" w:color="auto"/>
        <w:right w:val="none" w:sz="0" w:space="0" w:color="auto"/>
      </w:divBdr>
    </w:div>
    <w:div w:id="952832142">
      <w:bodyDiv w:val="1"/>
      <w:marLeft w:val="0"/>
      <w:marRight w:val="0"/>
      <w:marTop w:val="0"/>
      <w:marBottom w:val="0"/>
      <w:divBdr>
        <w:top w:val="none" w:sz="0" w:space="0" w:color="auto"/>
        <w:left w:val="none" w:sz="0" w:space="0" w:color="auto"/>
        <w:bottom w:val="none" w:sz="0" w:space="0" w:color="auto"/>
        <w:right w:val="none" w:sz="0" w:space="0" w:color="auto"/>
      </w:divBdr>
    </w:div>
    <w:div w:id="953288417">
      <w:bodyDiv w:val="1"/>
      <w:marLeft w:val="0"/>
      <w:marRight w:val="0"/>
      <w:marTop w:val="0"/>
      <w:marBottom w:val="0"/>
      <w:divBdr>
        <w:top w:val="none" w:sz="0" w:space="0" w:color="auto"/>
        <w:left w:val="none" w:sz="0" w:space="0" w:color="auto"/>
        <w:bottom w:val="none" w:sz="0" w:space="0" w:color="auto"/>
        <w:right w:val="none" w:sz="0" w:space="0" w:color="auto"/>
      </w:divBdr>
    </w:div>
    <w:div w:id="954169776">
      <w:bodyDiv w:val="1"/>
      <w:marLeft w:val="0"/>
      <w:marRight w:val="0"/>
      <w:marTop w:val="0"/>
      <w:marBottom w:val="0"/>
      <w:divBdr>
        <w:top w:val="none" w:sz="0" w:space="0" w:color="auto"/>
        <w:left w:val="none" w:sz="0" w:space="0" w:color="auto"/>
        <w:bottom w:val="none" w:sz="0" w:space="0" w:color="auto"/>
        <w:right w:val="none" w:sz="0" w:space="0" w:color="auto"/>
      </w:divBdr>
    </w:div>
    <w:div w:id="955210193">
      <w:bodyDiv w:val="1"/>
      <w:marLeft w:val="0"/>
      <w:marRight w:val="0"/>
      <w:marTop w:val="0"/>
      <w:marBottom w:val="0"/>
      <w:divBdr>
        <w:top w:val="none" w:sz="0" w:space="0" w:color="auto"/>
        <w:left w:val="none" w:sz="0" w:space="0" w:color="auto"/>
        <w:bottom w:val="none" w:sz="0" w:space="0" w:color="auto"/>
        <w:right w:val="none" w:sz="0" w:space="0" w:color="auto"/>
      </w:divBdr>
    </w:div>
    <w:div w:id="955797624">
      <w:bodyDiv w:val="1"/>
      <w:marLeft w:val="0"/>
      <w:marRight w:val="0"/>
      <w:marTop w:val="0"/>
      <w:marBottom w:val="0"/>
      <w:divBdr>
        <w:top w:val="none" w:sz="0" w:space="0" w:color="auto"/>
        <w:left w:val="none" w:sz="0" w:space="0" w:color="auto"/>
        <w:bottom w:val="none" w:sz="0" w:space="0" w:color="auto"/>
        <w:right w:val="none" w:sz="0" w:space="0" w:color="auto"/>
      </w:divBdr>
    </w:div>
    <w:div w:id="955988692">
      <w:bodyDiv w:val="1"/>
      <w:marLeft w:val="0"/>
      <w:marRight w:val="0"/>
      <w:marTop w:val="0"/>
      <w:marBottom w:val="0"/>
      <w:divBdr>
        <w:top w:val="none" w:sz="0" w:space="0" w:color="auto"/>
        <w:left w:val="none" w:sz="0" w:space="0" w:color="auto"/>
        <w:bottom w:val="none" w:sz="0" w:space="0" w:color="auto"/>
        <w:right w:val="none" w:sz="0" w:space="0" w:color="auto"/>
      </w:divBdr>
    </w:div>
    <w:div w:id="956106442">
      <w:bodyDiv w:val="1"/>
      <w:marLeft w:val="0"/>
      <w:marRight w:val="0"/>
      <w:marTop w:val="0"/>
      <w:marBottom w:val="0"/>
      <w:divBdr>
        <w:top w:val="none" w:sz="0" w:space="0" w:color="auto"/>
        <w:left w:val="none" w:sz="0" w:space="0" w:color="auto"/>
        <w:bottom w:val="none" w:sz="0" w:space="0" w:color="auto"/>
        <w:right w:val="none" w:sz="0" w:space="0" w:color="auto"/>
      </w:divBdr>
    </w:div>
    <w:div w:id="956254637">
      <w:bodyDiv w:val="1"/>
      <w:marLeft w:val="0"/>
      <w:marRight w:val="0"/>
      <w:marTop w:val="0"/>
      <w:marBottom w:val="0"/>
      <w:divBdr>
        <w:top w:val="none" w:sz="0" w:space="0" w:color="auto"/>
        <w:left w:val="none" w:sz="0" w:space="0" w:color="auto"/>
        <w:bottom w:val="none" w:sz="0" w:space="0" w:color="auto"/>
        <w:right w:val="none" w:sz="0" w:space="0" w:color="auto"/>
      </w:divBdr>
    </w:div>
    <w:div w:id="957488846">
      <w:bodyDiv w:val="1"/>
      <w:marLeft w:val="0"/>
      <w:marRight w:val="0"/>
      <w:marTop w:val="0"/>
      <w:marBottom w:val="0"/>
      <w:divBdr>
        <w:top w:val="none" w:sz="0" w:space="0" w:color="auto"/>
        <w:left w:val="none" w:sz="0" w:space="0" w:color="auto"/>
        <w:bottom w:val="none" w:sz="0" w:space="0" w:color="auto"/>
        <w:right w:val="none" w:sz="0" w:space="0" w:color="auto"/>
      </w:divBdr>
    </w:div>
    <w:div w:id="957562326">
      <w:bodyDiv w:val="1"/>
      <w:marLeft w:val="0"/>
      <w:marRight w:val="0"/>
      <w:marTop w:val="0"/>
      <w:marBottom w:val="0"/>
      <w:divBdr>
        <w:top w:val="none" w:sz="0" w:space="0" w:color="auto"/>
        <w:left w:val="none" w:sz="0" w:space="0" w:color="auto"/>
        <w:bottom w:val="none" w:sz="0" w:space="0" w:color="auto"/>
        <w:right w:val="none" w:sz="0" w:space="0" w:color="auto"/>
      </w:divBdr>
    </w:div>
    <w:div w:id="957948206">
      <w:bodyDiv w:val="1"/>
      <w:marLeft w:val="0"/>
      <w:marRight w:val="0"/>
      <w:marTop w:val="0"/>
      <w:marBottom w:val="0"/>
      <w:divBdr>
        <w:top w:val="none" w:sz="0" w:space="0" w:color="auto"/>
        <w:left w:val="none" w:sz="0" w:space="0" w:color="auto"/>
        <w:bottom w:val="none" w:sz="0" w:space="0" w:color="auto"/>
        <w:right w:val="none" w:sz="0" w:space="0" w:color="auto"/>
      </w:divBdr>
    </w:div>
    <w:div w:id="958074332">
      <w:bodyDiv w:val="1"/>
      <w:marLeft w:val="0"/>
      <w:marRight w:val="0"/>
      <w:marTop w:val="0"/>
      <w:marBottom w:val="0"/>
      <w:divBdr>
        <w:top w:val="none" w:sz="0" w:space="0" w:color="auto"/>
        <w:left w:val="none" w:sz="0" w:space="0" w:color="auto"/>
        <w:bottom w:val="none" w:sz="0" w:space="0" w:color="auto"/>
        <w:right w:val="none" w:sz="0" w:space="0" w:color="auto"/>
      </w:divBdr>
    </w:div>
    <w:div w:id="958099836">
      <w:bodyDiv w:val="1"/>
      <w:marLeft w:val="0"/>
      <w:marRight w:val="0"/>
      <w:marTop w:val="0"/>
      <w:marBottom w:val="0"/>
      <w:divBdr>
        <w:top w:val="none" w:sz="0" w:space="0" w:color="auto"/>
        <w:left w:val="none" w:sz="0" w:space="0" w:color="auto"/>
        <w:bottom w:val="none" w:sz="0" w:space="0" w:color="auto"/>
        <w:right w:val="none" w:sz="0" w:space="0" w:color="auto"/>
      </w:divBdr>
    </w:div>
    <w:div w:id="958799151">
      <w:bodyDiv w:val="1"/>
      <w:marLeft w:val="0"/>
      <w:marRight w:val="0"/>
      <w:marTop w:val="0"/>
      <w:marBottom w:val="0"/>
      <w:divBdr>
        <w:top w:val="none" w:sz="0" w:space="0" w:color="auto"/>
        <w:left w:val="none" w:sz="0" w:space="0" w:color="auto"/>
        <w:bottom w:val="none" w:sz="0" w:space="0" w:color="auto"/>
        <w:right w:val="none" w:sz="0" w:space="0" w:color="auto"/>
      </w:divBdr>
    </w:div>
    <w:div w:id="959730284">
      <w:bodyDiv w:val="1"/>
      <w:marLeft w:val="0"/>
      <w:marRight w:val="0"/>
      <w:marTop w:val="0"/>
      <w:marBottom w:val="0"/>
      <w:divBdr>
        <w:top w:val="none" w:sz="0" w:space="0" w:color="auto"/>
        <w:left w:val="none" w:sz="0" w:space="0" w:color="auto"/>
        <w:bottom w:val="none" w:sz="0" w:space="0" w:color="auto"/>
        <w:right w:val="none" w:sz="0" w:space="0" w:color="auto"/>
      </w:divBdr>
    </w:div>
    <w:div w:id="959990467">
      <w:bodyDiv w:val="1"/>
      <w:marLeft w:val="0"/>
      <w:marRight w:val="0"/>
      <w:marTop w:val="0"/>
      <w:marBottom w:val="0"/>
      <w:divBdr>
        <w:top w:val="none" w:sz="0" w:space="0" w:color="auto"/>
        <w:left w:val="none" w:sz="0" w:space="0" w:color="auto"/>
        <w:bottom w:val="none" w:sz="0" w:space="0" w:color="auto"/>
        <w:right w:val="none" w:sz="0" w:space="0" w:color="auto"/>
      </w:divBdr>
    </w:div>
    <w:div w:id="960457525">
      <w:bodyDiv w:val="1"/>
      <w:marLeft w:val="0"/>
      <w:marRight w:val="0"/>
      <w:marTop w:val="0"/>
      <w:marBottom w:val="0"/>
      <w:divBdr>
        <w:top w:val="none" w:sz="0" w:space="0" w:color="auto"/>
        <w:left w:val="none" w:sz="0" w:space="0" w:color="auto"/>
        <w:bottom w:val="none" w:sz="0" w:space="0" w:color="auto"/>
        <w:right w:val="none" w:sz="0" w:space="0" w:color="auto"/>
      </w:divBdr>
    </w:div>
    <w:div w:id="963316975">
      <w:bodyDiv w:val="1"/>
      <w:marLeft w:val="0"/>
      <w:marRight w:val="0"/>
      <w:marTop w:val="0"/>
      <w:marBottom w:val="0"/>
      <w:divBdr>
        <w:top w:val="none" w:sz="0" w:space="0" w:color="auto"/>
        <w:left w:val="none" w:sz="0" w:space="0" w:color="auto"/>
        <w:bottom w:val="none" w:sz="0" w:space="0" w:color="auto"/>
        <w:right w:val="none" w:sz="0" w:space="0" w:color="auto"/>
      </w:divBdr>
    </w:div>
    <w:div w:id="963341809">
      <w:bodyDiv w:val="1"/>
      <w:marLeft w:val="0"/>
      <w:marRight w:val="0"/>
      <w:marTop w:val="0"/>
      <w:marBottom w:val="0"/>
      <w:divBdr>
        <w:top w:val="none" w:sz="0" w:space="0" w:color="auto"/>
        <w:left w:val="none" w:sz="0" w:space="0" w:color="auto"/>
        <w:bottom w:val="none" w:sz="0" w:space="0" w:color="auto"/>
        <w:right w:val="none" w:sz="0" w:space="0" w:color="auto"/>
      </w:divBdr>
    </w:div>
    <w:div w:id="963929686">
      <w:bodyDiv w:val="1"/>
      <w:marLeft w:val="0"/>
      <w:marRight w:val="0"/>
      <w:marTop w:val="0"/>
      <w:marBottom w:val="0"/>
      <w:divBdr>
        <w:top w:val="none" w:sz="0" w:space="0" w:color="auto"/>
        <w:left w:val="none" w:sz="0" w:space="0" w:color="auto"/>
        <w:bottom w:val="none" w:sz="0" w:space="0" w:color="auto"/>
        <w:right w:val="none" w:sz="0" w:space="0" w:color="auto"/>
      </w:divBdr>
    </w:div>
    <w:div w:id="964122524">
      <w:bodyDiv w:val="1"/>
      <w:marLeft w:val="0"/>
      <w:marRight w:val="0"/>
      <w:marTop w:val="0"/>
      <w:marBottom w:val="0"/>
      <w:divBdr>
        <w:top w:val="none" w:sz="0" w:space="0" w:color="auto"/>
        <w:left w:val="none" w:sz="0" w:space="0" w:color="auto"/>
        <w:bottom w:val="none" w:sz="0" w:space="0" w:color="auto"/>
        <w:right w:val="none" w:sz="0" w:space="0" w:color="auto"/>
      </w:divBdr>
    </w:div>
    <w:div w:id="966279216">
      <w:bodyDiv w:val="1"/>
      <w:marLeft w:val="0"/>
      <w:marRight w:val="0"/>
      <w:marTop w:val="0"/>
      <w:marBottom w:val="0"/>
      <w:divBdr>
        <w:top w:val="none" w:sz="0" w:space="0" w:color="auto"/>
        <w:left w:val="none" w:sz="0" w:space="0" w:color="auto"/>
        <w:bottom w:val="none" w:sz="0" w:space="0" w:color="auto"/>
        <w:right w:val="none" w:sz="0" w:space="0" w:color="auto"/>
      </w:divBdr>
    </w:div>
    <w:div w:id="966933422">
      <w:bodyDiv w:val="1"/>
      <w:marLeft w:val="0"/>
      <w:marRight w:val="0"/>
      <w:marTop w:val="0"/>
      <w:marBottom w:val="0"/>
      <w:divBdr>
        <w:top w:val="none" w:sz="0" w:space="0" w:color="auto"/>
        <w:left w:val="none" w:sz="0" w:space="0" w:color="auto"/>
        <w:bottom w:val="none" w:sz="0" w:space="0" w:color="auto"/>
        <w:right w:val="none" w:sz="0" w:space="0" w:color="auto"/>
      </w:divBdr>
    </w:div>
    <w:div w:id="967473407">
      <w:bodyDiv w:val="1"/>
      <w:marLeft w:val="0"/>
      <w:marRight w:val="0"/>
      <w:marTop w:val="0"/>
      <w:marBottom w:val="0"/>
      <w:divBdr>
        <w:top w:val="none" w:sz="0" w:space="0" w:color="auto"/>
        <w:left w:val="none" w:sz="0" w:space="0" w:color="auto"/>
        <w:bottom w:val="none" w:sz="0" w:space="0" w:color="auto"/>
        <w:right w:val="none" w:sz="0" w:space="0" w:color="auto"/>
      </w:divBdr>
    </w:div>
    <w:div w:id="967668726">
      <w:bodyDiv w:val="1"/>
      <w:marLeft w:val="0"/>
      <w:marRight w:val="0"/>
      <w:marTop w:val="0"/>
      <w:marBottom w:val="0"/>
      <w:divBdr>
        <w:top w:val="none" w:sz="0" w:space="0" w:color="auto"/>
        <w:left w:val="none" w:sz="0" w:space="0" w:color="auto"/>
        <w:bottom w:val="none" w:sz="0" w:space="0" w:color="auto"/>
        <w:right w:val="none" w:sz="0" w:space="0" w:color="auto"/>
      </w:divBdr>
    </w:div>
    <w:div w:id="969475572">
      <w:bodyDiv w:val="1"/>
      <w:marLeft w:val="0"/>
      <w:marRight w:val="0"/>
      <w:marTop w:val="0"/>
      <w:marBottom w:val="0"/>
      <w:divBdr>
        <w:top w:val="none" w:sz="0" w:space="0" w:color="auto"/>
        <w:left w:val="none" w:sz="0" w:space="0" w:color="auto"/>
        <w:bottom w:val="none" w:sz="0" w:space="0" w:color="auto"/>
        <w:right w:val="none" w:sz="0" w:space="0" w:color="auto"/>
      </w:divBdr>
    </w:div>
    <w:div w:id="970214041">
      <w:bodyDiv w:val="1"/>
      <w:marLeft w:val="0"/>
      <w:marRight w:val="0"/>
      <w:marTop w:val="0"/>
      <w:marBottom w:val="0"/>
      <w:divBdr>
        <w:top w:val="none" w:sz="0" w:space="0" w:color="auto"/>
        <w:left w:val="none" w:sz="0" w:space="0" w:color="auto"/>
        <w:bottom w:val="none" w:sz="0" w:space="0" w:color="auto"/>
        <w:right w:val="none" w:sz="0" w:space="0" w:color="auto"/>
      </w:divBdr>
    </w:div>
    <w:div w:id="970937223">
      <w:bodyDiv w:val="1"/>
      <w:marLeft w:val="0"/>
      <w:marRight w:val="0"/>
      <w:marTop w:val="0"/>
      <w:marBottom w:val="0"/>
      <w:divBdr>
        <w:top w:val="none" w:sz="0" w:space="0" w:color="auto"/>
        <w:left w:val="none" w:sz="0" w:space="0" w:color="auto"/>
        <w:bottom w:val="none" w:sz="0" w:space="0" w:color="auto"/>
        <w:right w:val="none" w:sz="0" w:space="0" w:color="auto"/>
      </w:divBdr>
    </w:div>
    <w:div w:id="972323736">
      <w:bodyDiv w:val="1"/>
      <w:marLeft w:val="0"/>
      <w:marRight w:val="0"/>
      <w:marTop w:val="0"/>
      <w:marBottom w:val="0"/>
      <w:divBdr>
        <w:top w:val="none" w:sz="0" w:space="0" w:color="auto"/>
        <w:left w:val="none" w:sz="0" w:space="0" w:color="auto"/>
        <w:bottom w:val="none" w:sz="0" w:space="0" w:color="auto"/>
        <w:right w:val="none" w:sz="0" w:space="0" w:color="auto"/>
      </w:divBdr>
    </w:div>
    <w:div w:id="973217641">
      <w:bodyDiv w:val="1"/>
      <w:marLeft w:val="0"/>
      <w:marRight w:val="0"/>
      <w:marTop w:val="0"/>
      <w:marBottom w:val="0"/>
      <w:divBdr>
        <w:top w:val="none" w:sz="0" w:space="0" w:color="auto"/>
        <w:left w:val="none" w:sz="0" w:space="0" w:color="auto"/>
        <w:bottom w:val="none" w:sz="0" w:space="0" w:color="auto"/>
        <w:right w:val="none" w:sz="0" w:space="0" w:color="auto"/>
      </w:divBdr>
    </w:div>
    <w:div w:id="973634585">
      <w:bodyDiv w:val="1"/>
      <w:marLeft w:val="0"/>
      <w:marRight w:val="0"/>
      <w:marTop w:val="0"/>
      <w:marBottom w:val="0"/>
      <w:divBdr>
        <w:top w:val="none" w:sz="0" w:space="0" w:color="auto"/>
        <w:left w:val="none" w:sz="0" w:space="0" w:color="auto"/>
        <w:bottom w:val="none" w:sz="0" w:space="0" w:color="auto"/>
        <w:right w:val="none" w:sz="0" w:space="0" w:color="auto"/>
      </w:divBdr>
    </w:div>
    <w:div w:id="973756391">
      <w:bodyDiv w:val="1"/>
      <w:marLeft w:val="0"/>
      <w:marRight w:val="0"/>
      <w:marTop w:val="0"/>
      <w:marBottom w:val="0"/>
      <w:divBdr>
        <w:top w:val="none" w:sz="0" w:space="0" w:color="auto"/>
        <w:left w:val="none" w:sz="0" w:space="0" w:color="auto"/>
        <w:bottom w:val="none" w:sz="0" w:space="0" w:color="auto"/>
        <w:right w:val="none" w:sz="0" w:space="0" w:color="auto"/>
      </w:divBdr>
    </w:div>
    <w:div w:id="974526386">
      <w:bodyDiv w:val="1"/>
      <w:marLeft w:val="0"/>
      <w:marRight w:val="0"/>
      <w:marTop w:val="0"/>
      <w:marBottom w:val="0"/>
      <w:divBdr>
        <w:top w:val="none" w:sz="0" w:space="0" w:color="auto"/>
        <w:left w:val="none" w:sz="0" w:space="0" w:color="auto"/>
        <w:bottom w:val="none" w:sz="0" w:space="0" w:color="auto"/>
        <w:right w:val="none" w:sz="0" w:space="0" w:color="auto"/>
      </w:divBdr>
    </w:div>
    <w:div w:id="976952278">
      <w:bodyDiv w:val="1"/>
      <w:marLeft w:val="0"/>
      <w:marRight w:val="0"/>
      <w:marTop w:val="0"/>
      <w:marBottom w:val="0"/>
      <w:divBdr>
        <w:top w:val="none" w:sz="0" w:space="0" w:color="auto"/>
        <w:left w:val="none" w:sz="0" w:space="0" w:color="auto"/>
        <w:bottom w:val="none" w:sz="0" w:space="0" w:color="auto"/>
        <w:right w:val="none" w:sz="0" w:space="0" w:color="auto"/>
      </w:divBdr>
    </w:div>
    <w:div w:id="976957305">
      <w:bodyDiv w:val="1"/>
      <w:marLeft w:val="0"/>
      <w:marRight w:val="0"/>
      <w:marTop w:val="0"/>
      <w:marBottom w:val="0"/>
      <w:divBdr>
        <w:top w:val="none" w:sz="0" w:space="0" w:color="auto"/>
        <w:left w:val="none" w:sz="0" w:space="0" w:color="auto"/>
        <w:bottom w:val="none" w:sz="0" w:space="0" w:color="auto"/>
        <w:right w:val="none" w:sz="0" w:space="0" w:color="auto"/>
      </w:divBdr>
    </w:div>
    <w:div w:id="977338574">
      <w:bodyDiv w:val="1"/>
      <w:marLeft w:val="0"/>
      <w:marRight w:val="0"/>
      <w:marTop w:val="0"/>
      <w:marBottom w:val="0"/>
      <w:divBdr>
        <w:top w:val="none" w:sz="0" w:space="0" w:color="auto"/>
        <w:left w:val="none" w:sz="0" w:space="0" w:color="auto"/>
        <w:bottom w:val="none" w:sz="0" w:space="0" w:color="auto"/>
        <w:right w:val="none" w:sz="0" w:space="0" w:color="auto"/>
      </w:divBdr>
    </w:div>
    <w:div w:id="977413120">
      <w:bodyDiv w:val="1"/>
      <w:marLeft w:val="0"/>
      <w:marRight w:val="0"/>
      <w:marTop w:val="0"/>
      <w:marBottom w:val="0"/>
      <w:divBdr>
        <w:top w:val="none" w:sz="0" w:space="0" w:color="auto"/>
        <w:left w:val="none" w:sz="0" w:space="0" w:color="auto"/>
        <w:bottom w:val="none" w:sz="0" w:space="0" w:color="auto"/>
        <w:right w:val="none" w:sz="0" w:space="0" w:color="auto"/>
      </w:divBdr>
    </w:div>
    <w:div w:id="977878439">
      <w:bodyDiv w:val="1"/>
      <w:marLeft w:val="0"/>
      <w:marRight w:val="0"/>
      <w:marTop w:val="0"/>
      <w:marBottom w:val="0"/>
      <w:divBdr>
        <w:top w:val="none" w:sz="0" w:space="0" w:color="auto"/>
        <w:left w:val="none" w:sz="0" w:space="0" w:color="auto"/>
        <w:bottom w:val="none" w:sz="0" w:space="0" w:color="auto"/>
        <w:right w:val="none" w:sz="0" w:space="0" w:color="auto"/>
      </w:divBdr>
    </w:div>
    <w:div w:id="978002457">
      <w:bodyDiv w:val="1"/>
      <w:marLeft w:val="0"/>
      <w:marRight w:val="0"/>
      <w:marTop w:val="0"/>
      <w:marBottom w:val="0"/>
      <w:divBdr>
        <w:top w:val="none" w:sz="0" w:space="0" w:color="auto"/>
        <w:left w:val="none" w:sz="0" w:space="0" w:color="auto"/>
        <w:bottom w:val="none" w:sz="0" w:space="0" w:color="auto"/>
        <w:right w:val="none" w:sz="0" w:space="0" w:color="auto"/>
      </w:divBdr>
    </w:div>
    <w:div w:id="980353960">
      <w:bodyDiv w:val="1"/>
      <w:marLeft w:val="0"/>
      <w:marRight w:val="0"/>
      <w:marTop w:val="0"/>
      <w:marBottom w:val="0"/>
      <w:divBdr>
        <w:top w:val="none" w:sz="0" w:space="0" w:color="auto"/>
        <w:left w:val="none" w:sz="0" w:space="0" w:color="auto"/>
        <w:bottom w:val="none" w:sz="0" w:space="0" w:color="auto"/>
        <w:right w:val="none" w:sz="0" w:space="0" w:color="auto"/>
      </w:divBdr>
    </w:div>
    <w:div w:id="980844257">
      <w:bodyDiv w:val="1"/>
      <w:marLeft w:val="0"/>
      <w:marRight w:val="0"/>
      <w:marTop w:val="0"/>
      <w:marBottom w:val="0"/>
      <w:divBdr>
        <w:top w:val="none" w:sz="0" w:space="0" w:color="auto"/>
        <w:left w:val="none" w:sz="0" w:space="0" w:color="auto"/>
        <w:bottom w:val="none" w:sz="0" w:space="0" w:color="auto"/>
        <w:right w:val="none" w:sz="0" w:space="0" w:color="auto"/>
      </w:divBdr>
    </w:div>
    <w:div w:id="981422329">
      <w:bodyDiv w:val="1"/>
      <w:marLeft w:val="0"/>
      <w:marRight w:val="0"/>
      <w:marTop w:val="0"/>
      <w:marBottom w:val="0"/>
      <w:divBdr>
        <w:top w:val="none" w:sz="0" w:space="0" w:color="auto"/>
        <w:left w:val="none" w:sz="0" w:space="0" w:color="auto"/>
        <w:bottom w:val="none" w:sz="0" w:space="0" w:color="auto"/>
        <w:right w:val="none" w:sz="0" w:space="0" w:color="auto"/>
      </w:divBdr>
    </w:div>
    <w:div w:id="981885237">
      <w:bodyDiv w:val="1"/>
      <w:marLeft w:val="0"/>
      <w:marRight w:val="0"/>
      <w:marTop w:val="0"/>
      <w:marBottom w:val="0"/>
      <w:divBdr>
        <w:top w:val="none" w:sz="0" w:space="0" w:color="auto"/>
        <w:left w:val="none" w:sz="0" w:space="0" w:color="auto"/>
        <w:bottom w:val="none" w:sz="0" w:space="0" w:color="auto"/>
        <w:right w:val="none" w:sz="0" w:space="0" w:color="auto"/>
      </w:divBdr>
    </w:div>
    <w:div w:id="982083849">
      <w:bodyDiv w:val="1"/>
      <w:marLeft w:val="0"/>
      <w:marRight w:val="0"/>
      <w:marTop w:val="0"/>
      <w:marBottom w:val="0"/>
      <w:divBdr>
        <w:top w:val="none" w:sz="0" w:space="0" w:color="auto"/>
        <w:left w:val="none" w:sz="0" w:space="0" w:color="auto"/>
        <w:bottom w:val="none" w:sz="0" w:space="0" w:color="auto"/>
        <w:right w:val="none" w:sz="0" w:space="0" w:color="auto"/>
      </w:divBdr>
    </w:div>
    <w:div w:id="982585822">
      <w:bodyDiv w:val="1"/>
      <w:marLeft w:val="0"/>
      <w:marRight w:val="0"/>
      <w:marTop w:val="0"/>
      <w:marBottom w:val="0"/>
      <w:divBdr>
        <w:top w:val="none" w:sz="0" w:space="0" w:color="auto"/>
        <w:left w:val="none" w:sz="0" w:space="0" w:color="auto"/>
        <w:bottom w:val="none" w:sz="0" w:space="0" w:color="auto"/>
        <w:right w:val="none" w:sz="0" w:space="0" w:color="auto"/>
      </w:divBdr>
    </w:div>
    <w:div w:id="983194249">
      <w:bodyDiv w:val="1"/>
      <w:marLeft w:val="0"/>
      <w:marRight w:val="0"/>
      <w:marTop w:val="0"/>
      <w:marBottom w:val="0"/>
      <w:divBdr>
        <w:top w:val="none" w:sz="0" w:space="0" w:color="auto"/>
        <w:left w:val="none" w:sz="0" w:space="0" w:color="auto"/>
        <w:bottom w:val="none" w:sz="0" w:space="0" w:color="auto"/>
        <w:right w:val="none" w:sz="0" w:space="0" w:color="auto"/>
      </w:divBdr>
    </w:div>
    <w:div w:id="984047734">
      <w:bodyDiv w:val="1"/>
      <w:marLeft w:val="0"/>
      <w:marRight w:val="0"/>
      <w:marTop w:val="0"/>
      <w:marBottom w:val="0"/>
      <w:divBdr>
        <w:top w:val="none" w:sz="0" w:space="0" w:color="auto"/>
        <w:left w:val="none" w:sz="0" w:space="0" w:color="auto"/>
        <w:bottom w:val="none" w:sz="0" w:space="0" w:color="auto"/>
        <w:right w:val="none" w:sz="0" w:space="0" w:color="auto"/>
      </w:divBdr>
    </w:div>
    <w:div w:id="985470865">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7898826">
      <w:bodyDiv w:val="1"/>
      <w:marLeft w:val="0"/>
      <w:marRight w:val="0"/>
      <w:marTop w:val="0"/>
      <w:marBottom w:val="0"/>
      <w:divBdr>
        <w:top w:val="none" w:sz="0" w:space="0" w:color="auto"/>
        <w:left w:val="none" w:sz="0" w:space="0" w:color="auto"/>
        <w:bottom w:val="none" w:sz="0" w:space="0" w:color="auto"/>
        <w:right w:val="none" w:sz="0" w:space="0" w:color="auto"/>
      </w:divBdr>
    </w:div>
    <w:div w:id="988749266">
      <w:bodyDiv w:val="1"/>
      <w:marLeft w:val="0"/>
      <w:marRight w:val="0"/>
      <w:marTop w:val="0"/>
      <w:marBottom w:val="0"/>
      <w:divBdr>
        <w:top w:val="none" w:sz="0" w:space="0" w:color="auto"/>
        <w:left w:val="none" w:sz="0" w:space="0" w:color="auto"/>
        <w:bottom w:val="none" w:sz="0" w:space="0" w:color="auto"/>
        <w:right w:val="none" w:sz="0" w:space="0" w:color="auto"/>
      </w:divBdr>
    </w:div>
    <w:div w:id="989480522">
      <w:bodyDiv w:val="1"/>
      <w:marLeft w:val="0"/>
      <w:marRight w:val="0"/>
      <w:marTop w:val="0"/>
      <w:marBottom w:val="0"/>
      <w:divBdr>
        <w:top w:val="none" w:sz="0" w:space="0" w:color="auto"/>
        <w:left w:val="none" w:sz="0" w:space="0" w:color="auto"/>
        <w:bottom w:val="none" w:sz="0" w:space="0" w:color="auto"/>
        <w:right w:val="none" w:sz="0" w:space="0" w:color="auto"/>
      </w:divBdr>
    </w:div>
    <w:div w:id="990523023">
      <w:bodyDiv w:val="1"/>
      <w:marLeft w:val="0"/>
      <w:marRight w:val="0"/>
      <w:marTop w:val="0"/>
      <w:marBottom w:val="0"/>
      <w:divBdr>
        <w:top w:val="none" w:sz="0" w:space="0" w:color="auto"/>
        <w:left w:val="none" w:sz="0" w:space="0" w:color="auto"/>
        <w:bottom w:val="none" w:sz="0" w:space="0" w:color="auto"/>
        <w:right w:val="none" w:sz="0" w:space="0" w:color="auto"/>
      </w:divBdr>
    </w:div>
    <w:div w:id="990671092">
      <w:bodyDiv w:val="1"/>
      <w:marLeft w:val="0"/>
      <w:marRight w:val="0"/>
      <w:marTop w:val="0"/>
      <w:marBottom w:val="0"/>
      <w:divBdr>
        <w:top w:val="none" w:sz="0" w:space="0" w:color="auto"/>
        <w:left w:val="none" w:sz="0" w:space="0" w:color="auto"/>
        <w:bottom w:val="none" w:sz="0" w:space="0" w:color="auto"/>
        <w:right w:val="none" w:sz="0" w:space="0" w:color="auto"/>
      </w:divBdr>
    </w:div>
    <w:div w:id="991644661">
      <w:bodyDiv w:val="1"/>
      <w:marLeft w:val="0"/>
      <w:marRight w:val="0"/>
      <w:marTop w:val="0"/>
      <w:marBottom w:val="0"/>
      <w:divBdr>
        <w:top w:val="none" w:sz="0" w:space="0" w:color="auto"/>
        <w:left w:val="none" w:sz="0" w:space="0" w:color="auto"/>
        <w:bottom w:val="none" w:sz="0" w:space="0" w:color="auto"/>
        <w:right w:val="none" w:sz="0" w:space="0" w:color="auto"/>
      </w:divBdr>
    </w:div>
    <w:div w:id="992873954">
      <w:bodyDiv w:val="1"/>
      <w:marLeft w:val="0"/>
      <w:marRight w:val="0"/>
      <w:marTop w:val="0"/>
      <w:marBottom w:val="0"/>
      <w:divBdr>
        <w:top w:val="none" w:sz="0" w:space="0" w:color="auto"/>
        <w:left w:val="none" w:sz="0" w:space="0" w:color="auto"/>
        <w:bottom w:val="none" w:sz="0" w:space="0" w:color="auto"/>
        <w:right w:val="none" w:sz="0" w:space="0" w:color="auto"/>
      </w:divBdr>
    </w:div>
    <w:div w:id="993222550">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
    <w:div w:id="994383246">
      <w:bodyDiv w:val="1"/>
      <w:marLeft w:val="0"/>
      <w:marRight w:val="0"/>
      <w:marTop w:val="0"/>
      <w:marBottom w:val="0"/>
      <w:divBdr>
        <w:top w:val="none" w:sz="0" w:space="0" w:color="auto"/>
        <w:left w:val="none" w:sz="0" w:space="0" w:color="auto"/>
        <w:bottom w:val="none" w:sz="0" w:space="0" w:color="auto"/>
        <w:right w:val="none" w:sz="0" w:space="0" w:color="auto"/>
      </w:divBdr>
    </w:div>
    <w:div w:id="995375643">
      <w:bodyDiv w:val="1"/>
      <w:marLeft w:val="0"/>
      <w:marRight w:val="0"/>
      <w:marTop w:val="0"/>
      <w:marBottom w:val="0"/>
      <w:divBdr>
        <w:top w:val="none" w:sz="0" w:space="0" w:color="auto"/>
        <w:left w:val="none" w:sz="0" w:space="0" w:color="auto"/>
        <w:bottom w:val="none" w:sz="0" w:space="0" w:color="auto"/>
        <w:right w:val="none" w:sz="0" w:space="0" w:color="auto"/>
      </w:divBdr>
    </w:div>
    <w:div w:id="995651852">
      <w:bodyDiv w:val="1"/>
      <w:marLeft w:val="0"/>
      <w:marRight w:val="0"/>
      <w:marTop w:val="0"/>
      <w:marBottom w:val="0"/>
      <w:divBdr>
        <w:top w:val="none" w:sz="0" w:space="0" w:color="auto"/>
        <w:left w:val="none" w:sz="0" w:space="0" w:color="auto"/>
        <w:bottom w:val="none" w:sz="0" w:space="0" w:color="auto"/>
        <w:right w:val="none" w:sz="0" w:space="0" w:color="auto"/>
      </w:divBdr>
    </w:div>
    <w:div w:id="997879037">
      <w:bodyDiv w:val="1"/>
      <w:marLeft w:val="0"/>
      <w:marRight w:val="0"/>
      <w:marTop w:val="0"/>
      <w:marBottom w:val="0"/>
      <w:divBdr>
        <w:top w:val="none" w:sz="0" w:space="0" w:color="auto"/>
        <w:left w:val="none" w:sz="0" w:space="0" w:color="auto"/>
        <w:bottom w:val="none" w:sz="0" w:space="0" w:color="auto"/>
        <w:right w:val="none" w:sz="0" w:space="0" w:color="auto"/>
      </w:divBdr>
    </w:div>
    <w:div w:id="999505715">
      <w:bodyDiv w:val="1"/>
      <w:marLeft w:val="0"/>
      <w:marRight w:val="0"/>
      <w:marTop w:val="0"/>
      <w:marBottom w:val="0"/>
      <w:divBdr>
        <w:top w:val="none" w:sz="0" w:space="0" w:color="auto"/>
        <w:left w:val="none" w:sz="0" w:space="0" w:color="auto"/>
        <w:bottom w:val="none" w:sz="0" w:space="0" w:color="auto"/>
        <w:right w:val="none" w:sz="0" w:space="0" w:color="auto"/>
      </w:divBdr>
    </w:div>
    <w:div w:id="1000079852">
      <w:bodyDiv w:val="1"/>
      <w:marLeft w:val="0"/>
      <w:marRight w:val="0"/>
      <w:marTop w:val="0"/>
      <w:marBottom w:val="0"/>
      <w:divBdr>
        <w:top w:val="none" w:sz="0" w:space="0" w:color="auto"/>
        <w:left w:val="none" w:sz="0" w:space="0" w:color="auto"/>
        <w:bottom w:val="none" w:sz="0" w:space="0" w:color="auto"/>
        <w:right w:val="none" w:sz="0" w:space="0" w:color="auto"/>
      </w:divBdr>
    </w:div>
    <w:div w:id="1000081805">
      <w:bodyDiv w:val="1"/>
      <w:marLeft w:val="0"/>
      <w:marRight w:val="0"/>
      <w:marTop w:val="0"/>
      <w:marBottom w:val="0"/>
      <w:divBdr>
        <w:top w:val="none" w:sz="0" w:space="0" w:color="auto"/>
        <w:left w:val="none" w:sz="0" w:space="0" w:color="auto"/>
        <w:bottom w:val="none" w:sz="0" w:space="0" w:color="auto"/>
        <w:right w:val="none" w:sz="0" w:space="0" w:color="auto"/>
      </w:divBdr>
    </w:div>
    <w:div w:id="1001082743">
      <w:bodyDiv w:val="1"/>
      <w:marLeft w:val="0"/>
      <w:marRight w:val="0"/>
      <w:marTop w:val="0"/>
      <w:marBottom w:val="0"/>
      <w:divBdr>
        <w:top w:val="none" w:sz="0" w:space="0" w:color="auto"/>
        <w:left w:val="none" w:sz="0" w:space="0" w:color="auto"/>
        <w:bottom w:val="none" w:sz="0" w:space="0" w:color="auto"/>
        <w:right w:val="none" w:sz="0" w:space="0" w:color="auto"/>
      </w:divBdr>
    </w:div>
    <w:div w:id="1001468694">
      <w:bodyDiv w:val="1"/>
      <w:marLeft w:val="0"/>
      <w:marRight w:val="0"/>
      <w:marTop w:val="0"/>
      <w:marBottom w:val="0"/>
      <w:divBdr>
        <w:top w:val="none" w:sz="0" w:space="0" w:color="auto"/>
        <w:left w:val="none" w:sz="0" w:space="0" w:color="auto"/>
        <w:bottom w:val="none" w:sz="0" w:space="0" w:color="auto"/>
        <w:right w:val="none" w:sz="0" w:space="0" w:color="auto"/>
      </w:divBdr>
    </w:div>
    <w:div w:id="1001616423">
      <w:bodyDiv w:val="1"/>
      <w:marLeft w:val="0"/>
      <w:marRight w:val="0"/>
      <w:marTop w:val="0"/>
      <w:marBottom w:val="0"/>
      <w:divBdr>
        <w:top w:val="none" w:sz="0" w:space="0" w:color="auto"/>
        <w:left w:val="none" w:sz="0" w:space="0" w:color="auto"/>
        <w:bottom w:val="none" w:sz="0" w:space="0" w:color="auto"/>
        <w:right w:val="none" w:sz="0" w:space="0" w:color="auto"/>
      </w:divBdr>
    </w:div>
    <w:div w:id="1001926469">
      <w:bodyDiv w:val="1"/>
      <w:marLeft w:val="0"/>
      <w:marRight w:val="0"/>
      <w:marTop w:val="0"/>
      <w:marBottom w:val="0"/>
      <w:divBdr>
        <w:top w:val="none" w:sz="0" w:space="0" w:color="auto"/>
        <w:left w:val="none" w:sz="0" w:space="0" w:color="auto"/>
        <w:bottom w:val="none" w:sz="0" w:space="0" w:color="auto"/>
        <w:right w:val="none" w:sz="0" w:space="0" w:color="auto"/>
      </w:divBdr>
    </w:div>
    <w:div w:id="1004210045">
      <w:bodyDiv w:val="1"/>
      <w:marLeft w:val="0"/>
      <w:marRight w:val="0"/>
      <w:marTop w:val="0"/>
      <w:marBottom w:val="0"/>
      <w:divBdr>
        <w:top w:val="none" w:sz="0" w:space="0" w:color="auto"/>
        <w:left w:val="none" w:sz="0" w:space="0" w:color="auto"/>
        <w:bottom w:val="none" w:sz="0" w:space="0" w:color="auto"/>
        <w:right w:val="none" w:sz="0" w:space="0" w:color="auto"/>
      </w:divBdr>
    </w:div>
    <w:div w:id="1004213064">
      <w:bodyDiv w:val="1"/>
      <w:marLeft w:val="0"/>
      <w:marRight w:val="0"/>
      <w:marTop w:val="0"/>
      <w:marBottom w:val="0"/>
      <w:divBdr>
        <w:top w:val="none" w:sz="0" w:space="0" w:color="auto"/>
        <w:left w:val="none" w:sz="0" w:space="0" w:color="auto"/>
        <w:bottom w:val="none" w:sz="0" w:space="0" w:color="auto"/>
        <w:right w:val="none" w:sz="0" w:space="0" w:color="auto"/>
      </w:divBdr>
    </w:div>
    <w:div w:id="1004936738">
      <w:bodyDiv w:val="1"/>
      <w:marLeft w:val="0"/>
      <w:marRight w:val="0"/>
      <w:marTop w:val="0"/>
      <w:marBottom w:val="0"/>
      <w:divBdr>
        <w:top w:val="none" w:sz="0" w:space="0" w:color="auto"/>
        <w:left w:val="none" w:sz="0" w:space="0" w:color="auto"/>
        <w:bottom w:val="none" w:sz="0" w:space="0" w:color="auto"/>
        <w:right w:val="none" w:sz="0" w:space="0" w:color="auto"/>
      </w:divBdr>
    </w:div>
    <w:div w:id="1007099906">
      <w:bodyDiv w:val="1"/>
      <w:marLeft w:val="0"/>
      <w:marRight w:val="0"/>
      <w:marTop w:val="0"/>
      <w:marBottom w:val="0"/>
      <w:divBdr>
        <w:top w:val="none" w:sz="0" w:space="0" w:color="auto"/>
        <w:left w:val="none" w:sz="0" w:space="0" w:color="auto"/>
        <w:bottom w:val="none" w:sz="0" w:space="0" w:color="auto"/>
        <w:right w:val="none" w:sz="0" w:space="0" w:color="auto"/>
      </w:divBdr>
    </w:div>
    <w:div w:id="1007251370">
      <w:bodyDiv w:val="1"/>
      <w:marLeft w:val="0"/>
      <w:marRight w:val="0"/>
      <w:marTop w:val="0"/>
      <w:marBottom w:val="0"/>
      <w:divBdr>
        <w:top w:val="none" w:sz="0" w:space="0" w:color="auto"/>
        <w:left w:val="none" w:sz="0" w:space="0" w:color="auto"/>
        <w:bottom w:val="none" w:sz="0" w:space="0" w:color="auto"/>
        <w:right w:val="none" w:sz="0" w:space="0" w:color="auto"/>
      </w:divBdr>
    </w:div>
    <w:div w:id="1007367110">
      <w:bodyDiv w:val="1"/>
      <w:marLeft w:val="0"/>
      <w:marRight w:val="0"/>
      <w:marTop w:val="0"/>
      <w:marBottom w:val="0"/>
      <w:divBdr>
        <w:top w:val="none" w:sz="0" w:space="0" w:color="auto"/>
        <w:left w:val="none" w:sz="0" w:space="0" w:color="auto"/>
        <w:bottom w:val="none" w:sz="0" w:space="0" w:color="auto"/>
        <w:right w:val="none" w:sz="0" w:space="0" w:color="auto"/>
      </w:divBdr>
    </w:div>
    <w:div w:id="1007556395">
      <w:bodyDiv w:val="1"/>
      <w:marLeft w:val="0"/>
      <w:marRight w:val="0"/>
      <w:marTop w:val="0"/>
      <w:marBottom w:val="0"/>
      <w:divBdr>
        <w:top w:val="none" w:sz="0" w:space="0" w:color="auto"/>
        <w:left w:val="none" w:sz="0" w:space="0" w:color="auto"/>
        <w:bottom w:val="none" w:sz="0" w:space="0" w:color="auto"/>
        <w:right w:val="none" w:sz="0" w:space="0" w:color="auto"/>
      </w:divBdr>
    </w:div>
    <w:div w:id="1009984922">
      <w:bodyDiv w:val="1"/>
      <w:marLeft w:val="0"/>
      <w:marRight w:val="0"/>
      <w:marTop w:val="0"/>
      <w:marBottom w:val="0"/>
      <w:divBdr>
        <w:top w:val="none" w:sz="0" w:space="0" w:color="auto"/>
        <w:left w:val="none" w:sz="0" w:space="0" w:color="auto"/>
        <w:bottom w:val="none" w:sz="0" w:space="0" w:color="auto"/>
        <w:right w:val="none" w:sz="0" w:space="0" w:color="auto"/>
      </w:divBdr>
    </w:div>
    <w:div w:id="1010261216">
      <w:bodyDiv w:val="1"/>
      <w:marLeft w:val="0"/>
      <w:marRight w:val="0"/>
      <w:marTop w:val="0"/>
      <w:marBottom w:val="0"/>
      <w:divBdr>
        <w:top w:val="none" w:sz="0" w:space="0" w:color="auto"/>
        <w:left w:val="none" w:sz="0" w:space="0" w:color="auto"/>
        <w:bottom w:val="none" w:sz="0" w:space="0" w:color="auto"/>
        <w:right w:val="none" w:sz="0" w:space="0" w:color="auto"/>
      </w:divBdr>
    </w:div>
    <w:div w:id="1010984846">
      <w:bodyDiv w:val="1"/>
      <w:marLeft w:val="0"/>
      <w:marRight w:val="0"/>
      <w:marTop w:val="0"/>
      <w:marBottom w:val="0"/>
      <w:divBdr>
        <w:top w:val="none" w:sz="0" w:space="0" w:color="auto"/>
        <w:left w:val="none" w:sz="0" w:space="0" w:color="auto"/>
        <w:bottom w:val="none" w:sz="0" w:space="0" w:color="auto"/>
        <w:right w:val="none" w:sz="0" w:space="0" w:color="auto"/>
      </w:divBdr>
    </w:div>
    <w:div w:id="1011762694">
      <w:bodyDiv w:val="1"/>
      <w:marLeft w:val="0"/>
      <w:marRight w:val="0"/>
      <w:marTop w:val="0"/>
      <w:marBottom w:val="0"/>
      <w:divBdr>
        <w:top w:val="none" w:sz="0" w:space="0" w:color="auto"/>
        <w:left w:val="none" w:sz="0" w:space="0" w:color="auto"/>
        <w:bottom w:val="none" w:sz="0" w:space="0" w:color="auto"/>
        <w:right w:val="none" w:sz="0" w:space="0" w:color="auto"/>
      </w:divBdr>
    </w:div>
    <w:div w:id="1011831584">
      <w:bodyDiv w:val="1"/>
      <w:marLeft w:val="0"/>
      <w:marRight w:val="0"/>
      <w:marTop w:val="0"/>
      <w:marBottom w:val="0"/>
      <w:divBdr>
        <w:top w:val="none" w:sz="0" w:space="0" w:color="auto"/>
        <w:left w:val="none" w:sz="0" w:space="0" w:color="auto"/>
        <w:bottom w:val="none" w:sz="0" w:space="0" w:color="auto"/>
        <w:right w:val="none" w:sz="0" w:space="0" w:color="auto"/>
      </w:divBdr>
    </w:div>
    <w:div w:id="1013606509">
      <w:bodyDiv w:val="1"/>
      <w:marLeft w:val="0"/>
      <w:marRight w:val="0"/>
      <w:marTop w:val="0"/>
      <w:marBottom w:val="0"/>
      <w:divBdr>
        <w:top w:val="none" w:sz="0" w:space="0" w:color="auto"/>
        <w:left w:val="none" w:sz="0" w:space="0" w:color="auto"/>
        <w:bottom w:val="none" w:sz="0" w:space="0" w:color="auto"/>
        <w:right w:val="none" w:sz="0" w:space="0" w:color="auto"/>
      </w:divBdr>
    </w:div>
    <w:div w:id="1013846615">
      <w:bodyDiv w:val="1"/>
      <w:marLeft w:val="0"/>
      <w:marRight w:val="0"/>
      <w:marTop w:val="0"/>
      <w:marBottom w:val="0"/>
      <w:divBdr>
        <w:top w:val="none" w:sz="0" w:space="0" w:color="auto"/>
        <w:left w:val="none" w:sz="0" w:space="0" w:color="auto"/>
        <w:bottom w:val="none" w:sz="0" w:space="0" w:color="auto"/>
        <w:right w:val="none" w:sz="0" w:space="0" w:color="auto"/>
      </w:divBdr>
    </w:div>
    <w:div w:id="1014116625">
      <w:bodyDiv w:val="1"/>
      <w:marLeft w:val="0"/>
      <w:marRight w:val="0"/>
      <w:marTop w:val="0"/>
      <w:marBottom w:val="0"/>
      <w:divBdr>
        <w:top w:val="none" w:sz="0" w:space="0" w:color="auto"/>
        <w:left w:val="none" w:sz="0" w:space="0" w:color="auto"/>
        <w:bottom w:val="none" w:sz="0" w:space="0" w:color="auto"/>
        <w:right w:val="none" w:sz="0" w:space="0" w:color="auto"/>
      </w:divBdr>
    </w:div>
    <w:div w:id="1014302724">
      <w:bodyDiv w:val="1"/>
      <w:marLeft w:val="0"/>
      <w:marRight w:val="0"/>
      <w:marTop w:val="0"/>
      <w:marBottom w:val="0"/>
      <w:divBdr>
        <w:top w:val="none" w:sz="0" w:space="0" w:color="auto"/>
        <w:left w:val="none" w:sz="0" w:space="0" w:color="auto"/>
        <w:bottom w:val="none" w:sz="0" w:space="0" w:color="auto"/>
        <w:right w:val="none" w:sz="0" w:space="0" w:color="auto"/>
      </w:divBdr>
    </w:div>
    <w:div w:id="1014499502">
      <w:bodyDiv w:val="1"/>
      <w:marLeft w:val="0"/>
      <w:marRight w:val="0"/>
      <w:marTop w:val="0"/>
      <w:marBottom w:val="0"/>
      <w:divBdr>
        <w:top w:val="none" w:sz="0" w:space="0" w:color="auto"/>
        <w:left w:val="none" w:sz="0" w:space="0" w:color="auto"/>
        <w:bottom w:val="none" w:sz="0" w:space="0" w:color="auto"/>
        <w:right w:val="none" w:sz="0" w:space="0" w:color="auto"/>
      </w:divBdr>
    </w:div>
    <w:div w:id="1014501619">
      <w:bodyDiv w:val="1"/>
      <w:marLeft w:val="0"/>
      <w:marRight w:val="0"/>
      <w:marTop w:val="0"/>
      <w:marBottom w:val="0"/>
      <w:divBdr>
        <w:top w:val="none" w:sz="0" w:space="0" w:color="auto"/>
        <w:left w:val="none" w:sz="0" w:space="0" w:color="auto"/>
        <w:bottom w:val="none" w:sz="0" w:space="0" w:color="auto"/>
        <w:right w:val="none" w:sz="0" w:space="0" w:color="auto"/>
      </w:divBdr>
    </w:div>
    <w:div w:id="1015960470">
      <w:bodyDiv w:val="1"/>
      <w:marLeft w:val="0"/>
      <w:marRight w:val="0"/>
      <w:marTop w:val="0"/>
      <w:marBottom w:val="0"/>
      <w:divBdr>
        <w:top w:val="none" w:sz="0" w:space="0" w:color="auto"/>
        <w:left w:val="none" w:sz="0" w:space="0" w:color="auto"/>
        <w:bottom w:val="none" w:sz="0" w:space="0" w:color="auto"/>
        <w:right w:val="none" w:sz="0" w:space="0" w:color="auto"/>
      </w:divBdr>
    </w:div>
    <w:div w:id="1018704334">
      <w:bodyDiv w:val="1"/>
      <w:marLeft w:val="0"/>
      <w:marRight w:val="0"/>
      <w:marTop w:val="0"/>
      <w:marBottom w:val="0"/>
      <w:divBdr>
        <w:top w:val="none" w:sz="0" w:space="0" w:color="auto"/>
        <w:left w:val="none" w:sz="0" w:space="0" w:color="auto"/>
        <w:bottom w:val="none" w:sz="0" w:space="0" w:color="auto"/>
        <w:right w:val="none" w:sz="0" w:space="0" w:color="auto"/>
      </w:divBdr>
    </w:div>
    <w:div w:id="1018854540">
      <w:bodyDiv w:val="1"/>
      <w:marLeft w:val="0"/>
      <w:marRight w:val="0"/>
      <w:marTop w:val="0"/>
      <w:marBottom w:val="0"/>
      <w:divBdr>
        <w:top w:val="none" w:sz="0" w:space="0" w:color="auto"/>
        <w:left w:val="none" w:sz="0" w:space="0" w:color="auto"/>
        <w:bottom w:val="none" w:sz="0" w:space="0" w:color="auto"/>
        <w:right w:val="none" w:sz="0" w:space="0" w:color="auto"/>
      </w:divBdr>
    </w:div>
    <w:div w:id="1019740994">
      <w:bodyDiv w:val="1"/>
      <w:marLeft w:val="0"/>
      <w:marRight w:val="0"/>
      <w:marTop w:val="0"/>
      <w:marBottom w:val="0"/>
      <w:divBdr>
        <w:top w:val="none" w:sz="0" w:space="0" w:color="auto"/>
        <w:left w:val="none" w:sz="0" w:space="0" w:color="auto"/>
        <w:bottom w:val="none" w:sz="0" w:space="0" w:color="auto"/>
        <w:right w:val="none" w:sz="0" w:space="0" w:color="auto"/>
      </w:divBdr>
    </w:div>
    <w:div w:id="1020619922">
      <w:bodyDiv w:val="1"/>
      <w:marLeft w:val="0"/>
      <w:marRight w:val="0"/>
      <w:marTop w:val="0"/>
      <w:marBottom w:val="0"/>
      <w:divBdr>
        <w:top w:val="none" w:sz="0" w:space="0" w:color="auto"/>
        <w:left w:val="none" w:sz="0" w:space="0" w:color="auto"/>
        <w:bottom w:val="none" w:sz="0" w:space="0" w:color="auto"/>
        <w:right w:val="none" w:sz="0" w:space="0" w:color="auto"/>
      </w:divBdr>
    </w:div>
    <w:div w:id="1021473748">
      <w:bodyDiv w:val="1"/>
      <w:marLeft w:val="0"/>
      <w:marRight w:val="0"/>
      <w:marTop w:val="0"/>
      <w:marBottom w:val="0"/>
      <w:divBdr>
        <w:top w:val="none" w:sz="0" w:space="0" w:color="auto"/>
        <w:left w:val="none" w:sz="0" w:space="0" w:color="auto"/>
        <w:bottom w:val="none" w:sz="0" w:space="0" w:color="auto"/>
        <w:right w:val="none" w:sz="0" w:space="0" w:color="auto"/>
      </w:divBdr>
    </w:div>
    <w:div w:id="1021585558">
      <w:bodyDiv w:val="1"/>
      <w:marLeft w:val="0"/>
      <w:marRight w:val="0"/>
      <w:marTop w:val="0"/>
      <w:marBottom w:val="0"/>
      <w:divBdr>
        <w:top w:val="none" w:sz="0" w:space="0" w:color="auto"/>
        <w:left w:val="none" w:sz="0" w:space="0" w:color="auto"/>
        <w:bottom w:val="none" w:sz="0" w:space="0" w:color="auto"/>
        <w:right w:val="none" w:sz="0" w:space="0" w:color="auto"/>
      </w:divBdr>
    </w:div>
    <w:div w:id="1022197632">
      <w:bodyDiv w:val="1"/>
      <w:marLeft w:val="0"/>
      <w:marRight w:val="0"/>
      <w:marTop w:val="0"/>
      <w:marBottom w:val="0"/>
      <w:divBdr>
        <w:top w:val="none" w:sz="0" w:space="0" w:color="auto"/>
        <w:left w:val="none" w:sz="0" w:space="0" w:color="auto"/>
        <w:bottom w:val="none" w:sz="0" w:space="0" w:color="auto"/>
        <w:right w:val="none" w:sz="0" w:space="0" w:color="auto"/>
      </w:divBdr>
    </w:div>
    <w:div w:id="1022901912">
      <w:bodyDiv w:val="1"/>
      <w:marLeft w:val="0"/>
      <w:marRight w:val="0"/>
      <w:marTop w:val="0"/>
      <w:marBottom w:val="0"/>
      <w:divBdr>
        <w:top w:val="none" w:sz="0" w:space="0" w:color="auto"/>
        <w:left w:val="none" w:sz="0" w:space="0" w:color="auto"/>
        <w:bottom w:val="none" w:sz="0" w:space="0" w:color="auto"/>
        <w:right w:val="none" w:sz="0" w:space="0" w:color="auto"/>
      </w:divBdr>
    </w:div>
    <w:div w:id="1024601522">
      <w:bodyDiv w:val="1"/>
      <w:marLeft w:val="0"/>
      <w:marRight w:val="0"/>
      <w:marTop w:val="0"/>
      <w:marBottom w:val="0"/>
      <w:divBdr>
        <w:top w:val="none" w:sz="0" w:space="0" w:color="auto"/>
        <w:left w:val="none" w:sz="0" w:space="0" w:color="auto"/>
        <w:bottom w:val="none" w:sz="0" w:space="0" w:color="auto"/>
        <w:right w:val="none" w:sz="0" w:space="0" w:color="auto"/>
      </w:divBdr>
    </w:div>
    <w:div w:id="1024793150">
      <w:bodyDiv w:val="1"/>
      <w:marLeft w:val="0"/>
      <w:marRight w:val="0"/>
      <w:marTop w:val="0"/>
      <w:marBottom w:val="0"/>
      <w:divBdr>
        <w:top w:val="none" w:sz="0" w:space="0" w:color="auto"/>
        <w:left w:val="none" w:sz="0" w:space="0" w:color="auto"/>
        <w:bottom w:val="none" w:sz="0" w:space="0" w:color="auto"/>
        <w:right w:val="none" w:sz="0" w:space="0" w:color="auto"/>
      </w:divBdr>
    </w:div>
    <w:div w:id="1024936826">
      <w:bodyDiv w:val="1"/>
      <w:marLeft w:val="0"/>
      <w:marRight w:val="0"/>
      <w:marTop w:val="0"/>
      <w:marBottom w:val="0"/>
      <w:divBdr>
        <w:top w:val="none" w:sz="0" w:space="0" w:color="auto"/>
        <w:left w:val="none" w:sz="0" w:space="0" w:color="auto"/>
        <w:bottom w:val="none" w:sz="0" w:space="0" w:color="auto"/>
        <w:right w:val="none" w:sz="0" w:space="0" w:color="auto"/>
      </w:divBdr>
    </w:div>
    <w:div w:id="1025521956">
      <w:bodyDiv w:val="1"/>
      <w:marLeft w:val="0"/>
      <w:marRight w:val="0"/>
      <w:marTop w:val="0"/>
      <w:marBottom w:val="0"/>
      <w:divBdr>
        <w:top w:val="none" w:sz="0" w:space="0" w:color="auto"/>
        <w:left w:val="none" w:sz="0" w:space="0" w:color="auto"/>
        <w:bottom w:val="none" w:sz="0" w:space="0" w:color="auto"/>
        <w:right w:val="none" w:sz="0" w:space="0" w:color="auto"/>
      </w:divBdr>
    </w:div>
    <w:div w:id="1026759658">
      <w:bodyDiv w:val="1"/>
      <w:marLeft w:val="0"/>
      <w:marRight w:val="0"/>
      <w:marTop w:val="0"/>
      <w:marBottom w:val="0"/>
      <w:divBdr>
        <w:top w:val="none" w:sz="0" w:space="0" w:color="auto"/>
        <w:left w:val="none" w:sz="0" w:space="0" w:color="auto"/>
        <w:bottom w:val="none" w:sz="0" w:space="0" w:color="auto"/>
        <w:right w:val="none" w:sz="0" w:space="0" w:color="auto"/>
      </w:divBdr>
    </w:div>
    <w:div w:id="1027489539">
      <w:bodyDiv w:val="1"/>
      <w:marLeft w:val="0"/>
      <w:marRight w:val="0"/>
      <w:marTop w:val="0"/>
      <w:marBottom w:val="0"/>
      <w:divBdr>
        <w:top w:val="none" w:sz="0" w:space="0" w:color="auto"/>
        <w:left w:val="none" w:sz="0" w:space="0" w:color="auto"/>
        <w:bottom w:val="none" w:sz="0" w:space="0" w:color="auto"/>
        <w:right w:val="none" w:sz="0" w:space="0" w:color="auto"/>
      </w:divBdr>
    </w:div>
    <w:div w:id="1028216367">
      <w:bodyDiv w:val="1"/>
      <w:marLeft w:val="0"/>
      <w:marRight w:val="0"/>
      <w:marTop w:val="0"/>
      <w:marBottom w:val="0"/>
      <w:divBdr>
        <w:top w:val="none" w:sz="0" w:space="0" w:color="auto"/>
        <w:left w:val="none" w:sz="0" w:space="0" w:color="auto"/>
        <w:bottom w:val="none" w:sz="0" w:space="0" w:color="auto"/>
        <w:right w:val="none" w:sz="0" w:space="0" w:color="auto"/>
      </w:divBdr>
    </w:div>
    <w:div w:id="1031615652">
      <w:bodyDiv w:val="1"/>
      <w:marLeft w:val="0"/>
      <w:marRight w:val="0"/>
      <w:marTop w:val="0"/>
      <w:marBottom w:val="0"/>
      <w:divBdr>
        <w:top w:val="none" w:sz="0" w:space="0" w:color="auto"/>
        <w:left w:val="none" w:sz="0" w:space="0" w:color="auto"/>
        <w:bottom w:val="none" w:sz="0" w:space="0" w:color="auto"/>
        <w:right w:val="none" w:sz="0" w:space="0" w:color="auto"/>
      </w:divBdr>
    </w:div>
    <w:div w:id="1032266259">
      <w:bodyDiv w:val="1"/>
      <w:marLeft w:val="0"/>
      <w:marRight w:val="0"/>
      <w:marTop w:val="0"/>
      <w:marBottom w:val="0"/>
      <w:divBdr>
        <w:top w:val="none" w:sz="0" w:space="0" w:color="auto"/>
        <w:left w:val="none" w:sz="0" w:space="0" w:color="auto"/>
        <w:bottom w:val="none" w:sz="0" w:space="0" w:color="auto"/>
        <w:right w:val="none" w:sz="0" w:space="0" w:color="auto"/>
      </w:divBdr>
    </w:div>
    <w:div w:id="1032271396">
      <w:bodyDiv w:val="1"/>
      <w:marLeft w:val="0"/>
      <w:marRight w:val="0"/>
      <w:marTop w:val="0"/>
      <w:marBottom w:val="0"/>
      <w:divBdr>
        <w:top w:val="none" w:sz="0" w:space="0" w:color="auto"/>
        <w:left w:val="none" w:sz="0" w:space="0" w:color="auto"/>
        <w:bottom w:val="none" w:sz="0" w:space="0" w:color="auto"/>
        <w:right w:val="none" w:sz="0" w:space="0" w:color="auto"/>
      </w:divBdr>
    </w:div>
    <w:div w:id="1033379368">
      <w:bodyDiv w:val="1"/>
      <w:marLeft w:val="0"/>
      <w:marRight w:val="0"/>
      <w:marTop w:val="0"/>
      <w:marBottom w:val="0"/>
      <w:divBdr>
        <w:top w:val="none" w:sz="0" w:space="0" w:color="auto"/>
        <w:left w:val="none" w:sz="0" w:space="0" w:color="auto"/>
        <w:bottom w:val="none" w:sz="0" w:space="0" w:color="auto"/>
        <w:right w:val="none" w:sz="0" w:space="0" w:color="auto"/>
      </w:divBdr>
    </w:div>
    <w:div w:id="1033458677">
      <w:bodyDiv w:val="1"/>
      <w:marLeft w:val="0"/>
      <w:marRight w:val="0"/>
      <w:marTop w:val="0"/>
      <w:marBottom w:val="0"/>
      <w:divBdr>
        <w:top w:val="none" w:sz="0" w:space="0" w:color="auto"/>
        <w:left w:val="none" w:sz="0" w:space="0" w:color="auto"/>
        <w:bottom w:val="none" w:sz="0" w:space="0" w:color="auto"/>
        <w:right w:val="none" w:sz="0" w:space="0" w:color="auto"/>
      </w:divBdr>
    </w:div>
    <w:div w:id="1033699501">
      <w:bodyDiv w:val="1"/>
      <w:marLeft w:val="0"/>
      <w:marRight w:val="0"/>
      <w:marTop w:val="0"/>
      <w:marBottom w:val="0"/>
      <w:divBdr>
        <w:top w:val="none" w:sz="0" w:space="0" w:color="auto"/>
        <w:left w:val="none" w:sz="0" w:space="0" w:color="auto"/>
        <w:bottom w:val="none" w:sz="0" w:space="0" w:color="auto"/>
        <w:right w:val="none" w:sz="0" w:space="0" w:color="auto"/>
      </w:divBdr>
    </w:div>
    <w:div w:id="1033924132">
      <w:bodyDiv w:val="1"/>
      <w:marLeft w:val="0"/>
      <w:marRight w:val="0"/>
      <w:marTop w:val="0"/>
      <w:marBottom w:val="0"/>
      <w:divBdr>
        <w:top w:val="none" w:sz="0" w:space="0" w:color="auto"/>
        <w:left w:val="none" w:sz="0" w:space="0" w:color="auto"/>
        <w:bottom w:val="none" w:sz="0" w:space="0" w:color="auto"/>
        <w:right w:val="none" w:sz="0" w:space="0" w:color="auto"/>
      </w:divBdr>
    </w:div>
    <w:div w:id="1034231598">
      <w:bodyDiv w:val="1"/>
      <w:marLeft w:val="0"/>
      <w:marRight w:val="0"/>
      <w:marTop w:val="0"/>
      <w:marBottom w:val="0"/>
      <w:divBdr>
        <w:top w:val="none" w:sz="0" w:space="0" w:color="auto"/>
        <w:left w:val="none" w:sz="0" w:space="0" w:color="auto"/>
        <w:bottom w:val="none" w:sz="0" w:space="0" w:color="auto"/>
        <w:right w:val="none" w:sz="0" w:space="0" w:color="auto"/>
      </w:divBdr>
    </w:div>
    <w:div w:id="1034427417">
      <w:bodyDiv w:val="1"/>
      <w:marLeft w:val="0"/>
      <w:marRight w:val="0"/>
      <w:marTop w:val="0"/>
      <w:marBottom w:val="0"/>
      <w:divBdr>
        <w:top w:val="none" w:sz="0" w:space="0" w:color="auto"/>
        <w:left w:val="none" w:sz="0" w:space="0" w:color="auto"/>
        <w:bottom w:val="none" w:sz="0" w:space="0" w:color="auto"/>
        <w:right w:val="none" w:sz="0" w:space="0" w:color="auto"/>
      </w:divBdr>
    </w:div>
    <w:div w:id="1034964716">
      <w:bodyDiv w:val="1"/>
      <w:marLeft w:val="0"/>
      <w:marRight w:val="0"/>
      <w:marTop w:val="0"/>
      <w:marBottom w:val="0"/>
      <w:divBdr>
        <w:top w:val="none" w:sz="0" w:space="0" w:color="auto"/>
        <w:left w:val="none" w:sz="0" w:space="0" w:color="auto"/>
        <w:bottom w:val="none" w:sz="0" w:space="0" w:color="auto"/>
        <w:right w:val="none" w:sz="0" w:space="0" w:color="auto"/>
      </w:divBdr>
    </w:div>
    <w:div w:id="1035883329">
      <w:bodyDiv w:val="1"/>
      <w:marLeft w:val="0"/>
      <w:marRight w:val="0"/>
      <w:marTop w:val="0"/>
      <w:marBottom w:val="0"/>
      <w:divBdr>
        <w:top w:val="none" w:sz="0" w:space="0" w:color="auto"/>
        <w:left w:val="none" w:sz="0" w:space="0" w:color="auto"/>
        <w:bottom w:val="none" w:sz="0" w:space="0" w:color="auto"/>
        <w:right w:val="none" w:sz="0" w:space="0" w:color="auto"/>
      </w:divBdr>
    </w:div>
    <w:div w:id="1036540152">
      <w:bodyDiv w:val="1"/>
      <w:marLeft w:val="0"/>
      <w:marRight w:val="0"/>
      <w:marTop w:val="0"/>
      <w:marBottom w:val="0"/>
      <w:divBdr>
        <w:top w:val="none" w:sz="0" w:space="0" w:color="auto"/>
        <w:left w:val="none" w:sz="0" w:space="0" w:color="auto"/>
        <w:bottom w:val="none" w:sz="0" w:space="0" w:color="auto"/>
        <w:right w:val="none" w:sz="0" w:space="0" w:color="auto"/>
      </w:divBdr>
    </w:div>
    <w:div w:id="1037579543">
      <w:bodyDiv w:val="1"/>
      <w:marLeft w:val="0"/>
      <w:marRight w:val="0"/>
      <w:marTop w:val="0"/>
      <w:marBottom w:val="0"/>
      <w:divBdr>
        <w:top w:val="none" w:sz="0" w:space="0" w:color="auto"/>
        <w:left w:val="none" w:sz="0" w:space="0" w:color="auto"/>
        <w:bottom w:val="none" w:sz="0" w:space="0" w:color="auto"/>
        <w:right w:val="none" w:sz="0" w:space="0" w:color="auto"/>
      </w:divBdr>
    </w:div>
    <w:div w:id="1037853418">
      <w:bodyDiv w:val="1"/>
      <w:marLeft w:val="0"/>
      <w:marRight w:val="0"/>
      <w:marTop w:val="0"/>
      <w:marBottom w:val="0"/>
      <w:divBdr>
        <w:top w:val="none" w:sz="0" w:space="0" w:color="auto"/>
        <w:left w:val="none" w:sz="0" w:space="0" w:color="auto"/>
        <w:bottom w:val="none" w:sz="0" w:space="0" w:color="auto"/>
        <w:right w:val="none" w:sz="0" w:space="0" w:color="auto"/>
      </w:divBdr>
    </w:div>
    <w:div w:id="1037974465">
      <w:bodyDiv w:val="1"/>
      <w:marLeft w:val="0"/>
      <w:marRight w:val="0"/>
      <w:marTop w:val="0"/>
      <w:marBottom w:val="0"/>
      <w:divBdr>
        <w:top w:val="none" w:sz="0" w:space="0" w:color="auto"/>
        <w:left w:val="none" w:sz="0" w:space="0" w:color="auto"/>
        <w:bottom w:val="none" w:sz="0" w:space="0" w:color="auto"/>
        <w:right w:val="none" w:sz="0" w:space="0" w:color="auto"/>
      </w:divBdr>
    </w:div>
    <w:div w:id="1038428127">
      <w:bodyDiv w:val="1"/>
      <w:marLeft w:val="0"/>
      <w:marRight w:val="0"/>
      <w:marTop w:val="0"/>
      <w:marBottom w:val="0"/>
      <w:divBdr>
        <w:top w:val="none" w:sz="0" w:space="0" w:color="auto"/>
        <w:left w:val="none" w:sz="0" w:space="0" w:color="auto"/>
        <w:bottom w:val="none" w:sz="0" w:space="0" w:color="auto"/>
        <w:right w:val="none" w:sz="0" w:space="0" w:color="auto"/>
      </w:divBdr>
    </w:div>
    <w:div w:id="1040399577">
      <w:bodyDiv w:val="1"/>
      <w:marLeft w:val="0"/>
      <w:marRight w:val="0"/>
      <w:marTop w:val="0"/>
      <w:marBottom w:val="0"/>
      <w:divBdr>
        <w:top w:val="none" w:sz="0" w:space="0" w:color="auto"/>
        <w:left w:val="none" w:sz="0" w:space="0" w:color="auto"/>
        <w:bottom w:val="none" w:sz="0" w:space="0" w:color="auto"/>
        <w:right w:val="none" w:sz="0" w:space="0" w:color="auto"/>
      </w:divBdr>
    </w:div>
    <w:div w:id="1040590161">
      <w:bodyDiv w:val="1"/>
      <w:marLeft w:val="0"/>
      <w:marRight w:val="0"/>
      <w:marTop w:val="0"/>
      <w:marBottom w:val="0"/>
      <w:divBdr>
        <w:top w:val="none" w:sz="0" w:space="0" w:color="auto"/>
        <w:left w:val="none" w:sz="0" w:space="0" w:color="auto"/>
        <w:bottom w:val="none" w:sz="0" w:space="0" w:color="auto"/>
        <w:right w:val="none" w:sz="0" w:space="0" w:color="auto"/>
      </w:divBdr>
    </w:div>
    <w:div w:id="1041518129">
      <w:bodyDiv w:val="1"/>
      <w:marLeft w:val="0"/>
      <w:marRight w:val="0"/>
      <w:marTop w:val="0"/>
      <w:marBottom w:val="0"/>
      <w:divBdr>
        <w:top w:val="none" w:sz="0" w:space="0" w:color="auto"/>
        <w:left w:val="none" w:sz="0" w:space="0" w:color="auto"/>
        <w:bottom w:val="none" w:sz="0" w:space="0" w:color="auto"/>
        <w:right w:val="none" w:sz="0" w:space="0" w:color="auto"/>
      </w:divBdr>
    </w:div>
    <w:div w:id="1043091007">
      <w:bodyDiv w:val="1"/>
      <w:marLeft w:val="0"/>
      <w:marRight w:val="0"/>
      <w:marTop w:val="0"/>
      <w:marBottom w:val="0"/>
      <w:divBdr>
        <w:top w:val="none" w:sz="0" w:space="0" w:color="auto"/>
        <w:left w:val="none" w:sz="0" w:space="0" w:color="auto"/>
        <w:bottom w:val="none" w:sz="0" w:space="0" w:color="auto"/>
        <w:right w:val="none" w:sz="0" w:space="0" w:color="auto"/>
      </w:divBdr>
    </w:div>
    <w:div w:id="1043209496">
      <w:bodyDiv w:val="1"/>
      <w:marLeft w:val="0"/>
      <w:marRight w:val="0"/>
      <w:marTop w:val="0"/>
      <w:marBottom w:val="0"/>
      <w:divBdr>
        <w:top w:val="none" w:sz="0" w:space="0" w:color="auto"/>
        <w:left w:val="none" w:sz="0" w:space="0" w:color="auto"/>
        <w:bottom w:val="none" w:sz="0" w:space="0" w:color="auto"/>
        <w:right w:val="none" w:sz="0" w:space="0" w:color="auto"/>
      </w:divBdr>
    </w:div>
    <w:div w:id="1043679343">
      <w:bodyDiv w:val="1"/>
      <w:marLeft w:val="0"/>
      <w:marRight w:val="0"/>
      <w:marTop w:val="0"/>
      <w:marBottom w:val="0"/>
      <w:divBdr>
        <w:top w:val="none" w:sz="0" w:space="0" w:color="auto"/>
        <w:left w:val="none" w:sz="0" w:space="0" w:color="auto"/>
        <w:bottom w:val="none" w:sz="0" w:space="0" w:color="auto"/>
        <w:right w:val="none" w:sz="0" w:space="0" w:color="auto"/>
      </w:divBdr>
    </w:div>
    <w:div w:id="1044140236">
      <w:bodyDiv w:val="1"/>
      <w:marLeft w:val="0"/>
      <w:marRight w:val="0"/>
      <w:marTop w:val="0"/>
      <w:marBottom w:val="0"/>
      <w:divBdr>
        <w:top w:val="none" w:sz="0" w:space="0" w:color="auto"/>
        <w:left w:val="none" w:sz="0" w:space="0" w:color="auto"/>
        <w:bottom w:val="none" w:sz="0" w:space="0" w:color="auto"/>
        <w:right w:val="none" w:sz="0" w:space="0" w:color="auto"/>
      </w:divBdr>
    </w:div>
    <w:div w:id="1045907355">
      <w:bodyDiv w:val="1"/>
      <w:marLeft w:val="0"/>
      <w:marRight w:val="0"/>
      <w:marTop w:val="0"/>
      <w:marBottom w:val="0"/>
      <w:divBdr>
        <w:top w:val="none" w:sz="0" w:space="0" w:color="auto"/>
        <w:left w:val="none" w:sz="0" w:space="0" w:color="auto"/>
        <w:bottom w:val="none" w:sz="0" w:space="0" w:color="auto"/>
        <w:right w:val="none" w:sz="0" w:space="0" w:color="auto"/>
      </w:divBdr>
    </w:div>
    <w:div w:id="1046567660">
      <w:bodyDiv w:val="1"/>
      <w:marLeft w:val="0"/>
      <w:marRight w:val="0"/>
      <w:marTop w:val="0"/>
      <w:marBottom w:val="0"/>
      <w:divBdr>
        <w:top w:val="none" w:sz="0" w:space="0" w:color="auto"/>
        <w:left w:val="none" w:sz="0" w:space="0" w:color="auto"/>
        <w:bottom w:val="none" w:sz="0" w:space="0" w:color="auto"/>
        <w:right w:val="none" w:sz="0" w:space="0" w:color="auto"/>
      </w:divBdr>
    </w:div>
    <w:div w:id="1047267322">
      <w:bodyDiv w:val="1"/>
      <w:marLeft w:val="0"/>
      <w:marRight w:val="0"/>
      <w:marTop w:val="0"/>
      <w:marBottom w:val="0"/>
      <w:divBdr>
        <w:top w:val="none" w:sz="0" w:space="0" w:color="auto"/>
        <w:left w:val="none" w:sz="0" w:space="0" w:color="auto"/>
        <w:bottom w:val="none" w:sz="0" w:space="0" w:color="auto"/>
        <w:right w:val="none" w:sz="0" w:space="0" w:color="auto"/>
      </w:divBdr>
    </w:div>
    <w:div w:id="1047610601">
      <w:bodyDiv w:val="1"/>
      <w:marLeft w:val="0"/>
      <w:marRight w:val="0"/>
      <w:marTop w:val="0"/>
      <w:marBottom w:val="0"/>
      <w:divBdr>
        <w:top w:val="none" w:sz="0" w:space="0" w:color="auto"/>
        <w:left w:val="none" w:sz="0" w:space="0" w:color="auto"/>
        <w:bottom w:val="none" w:sz="0" w:space="0" w:color="auto"/>
        <w:right w:val="none" w:sz="0" w:space="0" w:color="auto"/>
      </w:divBdr>
    </w:div>
    <w:div w:id="1048190964">
      <w:bodyDiv w:val="1"/>
      <w:marLeft w:val="0"/>
      <w:marRight w:val="0"/>
      <w:marTop w:val="0"/>
      <w:marBottom w:val="0"/>
      <w:divBdr>
        <w:top w:val="none" w:sz="0" w:space="0" w:color="auto"/>
        <w:left w:val="none" w:sz="0" w:space="0" w:color="auto"/>
        <w:bottom w:val="none" w:sz="0" w:space="0" w:color="auto"/>
        <w:right w:val="none" w:sz="0" w:space="0" w:color="auto"/>
      </w:divBdr>
    </w:div>
    <w:div w:id="1048725277">
      <w:bodyDiv w:val="1"/>
      <w:marLeft w:val="0"/>
      <w:marRight w:val="0"/>
      <w:marTop w:val="0"/>
      <w:marBottom w:val="0"/>
      <w:divBdr>
        <w:top w:val="none" w:sz="0" w:space="0" w:color="auto"/>
        <w:left w:val="none" w:sz="0" w:space="0" w:color="auto"/>
        <w:bottom w:val="none" w:sz="0" w:space="0" w:color="auto"/>
        <w:right w:val="none" w:sz="0" w:space="0" w:color="auto"/>
      </w:divBdr>
    </w:div>
    <w:div w:id="1049299419">
      <w:bodyDiv w:val="1"/>
      <w:marLeft w:val="0"/>
      <w:marRight w:val="0"/>
      <w:marTop w:val="0"/>
      <w:marBottom w:val="0"/>
      <w:divBdr>
        <w:top w:val="none" w:sz="0" w:space="0" w:color="auto"/>
        <w:left w:val="none" w:sz="0" w:space="0" w:color="auto"/>
        <w:bottom w:val="none" w:sz="0" w:space="0" w:color="auto"/>
        <w:right w:val="none" w:sz="0" w:space="0" w:color="auto"/>
      </w:divBdr>
    </w:div>
    <w:div w:id="1051153524">
      <w:bodyDiv w:val="1"/>
      <w:marLeft w:val="0"/>
      <w:marRight w:val="0"/>
      <w:marTop w:val="0"/>
      <w:marBottom w:val="0"/>
      <w:divBdr>
        <w:top w:val="none" w:sz="0" w:space="0" w:color="auto"/>
        <w:left w:val="none" w:sz="0" w:space="0" w:color="auto"/>
        <w:bottom w:val="none" w:sz="0" w:space="0" w:color="auto"/>
        <w:right w:val="none" w:sz="0" w:space="0" w:color="auto"/>
      </w:divBdr>
    </w:div>
    <w:div w:id="1052580688">
      <w:bodyDiv w:val="1"/>
      <w:marLeft w:val="0"/>
      <w:marRight w:val="0"/>
      <w:marTop w:val="0"/>
      <w:marBottom w:val="0"/>
      <w:divBdr>
        <w:top w:val="none" w:sz="0" w:space="0" w:color="auto"/>
        <w:left w:val="none" w:sz="0" w:space="0" w:color="auto"/>
        <w:bottom w:val="none" w:sz="0" w:space="0" w:color="auto"/>
        <w:right w:val="none" w:sz="0" w:space="0" w:color="auto"/>
      </w:divBdr>
    </w:div>
    <w:div w:id="1052851761">
      <w:bodyDiv w:val="1"/>
      <w:marLeft w:val="0"/>
      <w:marRight w:val="0"/>
      <w:marTop w:val="0"/>
      <w:marBottom w:val="0"/>
      <w:divBdr>
        <w:top w:val="none" w:sz="0" w:space="0" w:color="auto"/>
        <w:left w:val="none" w:sz="0" w:space="0" w:color="auto"/>
        <w:bottom w:val="none" w:sz="0" w:space="0" w:color="auto"/>
        <w:right w:val="none" w:sz="0" w:space="0" w:color="auto"/>
      </w:divBdr>
    </w:div>
    <w:div w:id="1053457716">
      <w:bodyDiv w:val="1"/>
      <w:marLeft w:val="0"/>
      <w:marRight w:val="0"/>
      <w:marTop w:val="0"/>
      <w:marBottom w:val="0"/>
      <w:divBdr>
        <w:top w:val="none" w:sz="0" w:space="0" w:color="auto"/>
        <w:left w:val="none" w:sz="0" w:space="0" w:color="auto"/>
        <w:bottom w:val="none" w:sz="0" w:space="0" w:color="auto"/>
        <w:right w:val="none" w:sz="0" w:space="0" w:color="auto"/>
      </w:divBdr>
    </w:div>
    <w:div w:id="1053622808">
      <w:bodyDiv w:val="1"/>
      <w:marLeft w:val="0"/>
      <w:marRight w:val="0"/>
      <w:marTop w:val="0"/>
      <w:marBottom w:val="0"/>
      <w:divBdr>
        <w:top w:val="none" w:sz="0" w:space="0" w:color="auto"/>
        <w:left w:val="none" w:sz="0" w:space="0" w:color="auto"/>
        <w:bottom w:val="none" w:sz="0" w:space="0" w:color="auto"/>
        <w:right w:val="none" w:sz="0" w:space="0" w:color="auto"/>
      </w:divBdr>
    </w:div>
    <w:div w:id="1054348199">
      <w:bodyDiv w:val="1"/>
      <w:marLeft w:val="0"/>
      <w:marRight w:val="0"/>
      <w:marTop w:val="0"/>
      <w:marBottom w:val="0"/>
      <w:divBdr>
        <w:top w:val="none" w:sz="0" w:space="0" w:color="auto"/>
        <w:left w:val="none" w:sz="0" w:space="0" w:color="auto"/>
        <w:bottom w:val="none" w:sz="0" w:space="0" w:color="auto"/>
        <w:right w:val="none" w:sz="0" w:space="0" w:color="auto"/>
      </w:divBdr>
    </w:div>
    <w:div w:id="1056004054">
      <w:bodyDiv w:val="1"/>
      <w:marLeft w:val="0"/>
      <w:marRight w:val="0"/>
      <w:marTop w:val="0"/>
      <w:marBottom w:val="0"/>
      <w:divBdr>
        <w:top w:val="none" w:sz="0" w:space="0" w:color="auto"/>
        <w:left w:val="none" w:sz="0" w:space="0" w:color="auto"/>
        <w:bottom w:val="none" w:sz="0" w:space="0" w:color="auto"/>
        <w:right w:val="none" w:sz="0" w:space="0" w:color="auto"/>
      </w:divBdr>
    </w:div>
    <w:div w:id="1056466079">
      <w:bodyDiv w:val="1"/>
      <w:marLeft w:val="0"/>
      <w:marRight w:val="0"/>
      <w:marTop w:val="0"/>
      <w:marBottom w:val="0"/>
      <w:divBdr>
        <w:top w:val="none" w:sz="0" w:space="0" w:color="auto"/>
        <w:left w:val="none" w:sz="0" w:space="0" w:color="auto"/>
        <w:bottom w:val="none" w:sz="0" w:space="0" w:color="auto"/>
        <w:right w:val="none" w:sz="0" w:space="0" w:color="auto"/>
      </w:divBdr>
    </w:div>
    <w:div w:id="1057364381">
      <w:bodyDiv w:val="1"/>
      <w:marLeft w:val="0"/>
      <w:marRight w:val="0"/>
      <w:marTop w:val="0"/>
      <w:marBottom w:val="0"/>
      <w:divBdr>
        <w:top w:val="none" w:sz="0" w:space="0" w:color="auto"/>
        <w:left w:val="none" w:sz="0" w:space="0" w:color="auto"/>
        <w:bottom w:val="none" w:sz="0" w:space="0" w:color="auto"/>
        <w:right w:val="none" w:sz="0" w:space="0" w:color="auto"/>
      </w:divBdr>
    </w:div>
    <w:div w:id="1057436504">
      <w:bodyDiv w:val="1"/>
      <w:marLeft w:val="0"/>
      <w:marRight w:val="0"/>
      <w:marTop w:val="0"/>
      <w:marBottom w:val="0"/>
      <w:divBdr>
        <w:top w:val="none" w:sz="0" w:space="0" w:color="auto"/>
        <w:left w:val="none" w:sz="0" w:space="0" w:color="auto"/>
        <w:bottom w:val="none" w:sz="0" w:space="0" w:color="auto"/>
        <w:right w:val="none" w:sz="0" w:space="0" w:color="auto"/>
      </w:divBdr>
    </w:div>
    <w:div w:id="1057775259">
      <w:bodyDiv w:val="1"/>
      <w:marLeft w:val="0"/>
      <w:marRight w:val="0"/>
      <w:marTop w:val="0"/>
      <w:marBottom w:val="0"/>
      <w:divBdr>
        <w:top w:val="none" w:sz="0" w:space="0" w:color="auto"/>
        <w:left w:val="none" w:sz="0" w:space="0" w:color="auto"/>
        <w:bottom w:val="none" w:sz="0" w:space="0" w:color="auto"/>
        <w:right w:val="none" w:sz="0" w:space="0" w:color="auto"/>
      </w:divBdr>
    </w:div>
    <w:div w:id="1059018723">
      <w:bodyDiv w:val="1"/>
      <w:marLeft w:val="0"/>
      <w:marRight w:val="0"/>
      <w:marTop w:val="0"/>
      <w:marBottom w:val="0"/>
      <w:divBdr>
        <w:top w:val="none" w:sz="0" w:space="0" w:color="auto"/>
        <w:left w:val="none" w:sz="0" w:space="0" w:color="auto"/>
        <w:bottom w:val="none" w:sz="0" w:space="0" w:color="auto"/>
        <w:right w:val="none" w:sz="0" w:space="0" w:color="auto"/>
      </w:divBdr>
    </w:div>
    <w:div w:id="1059746170">
      <w:bodyDiv w:val="1"/>
      <w:marLeft w:val="0"/>
      <w:marRight w:val="0"/>
      <w:marTop w:val="0"/>
      <w:marBottom w:val="0"/>
      <w:divBdr>
        <w:top w:val="none" w:sz="0" w:space="0" w:color="auto"/>
        <w:left w:val="none" w:sz="0" w:space="0" w:color="auto"/>
        <w:bottom w:val="none" w:sz="0" w:space="0" w:color="auto"/>
        <w:right w:val="none" w:sz="0" w:space="0" w:color="auto"/>
      </w:divBdr>
    </w:div>
    <w:div w:id="1060397365">
      <w:bodyDiv w:val="1"/>
      <w:marLeft w:val="0"/>
      <w:marRight w:val="0"/>
      <w:marTop w:val="0"/>
      <w:marBottom w:val="0"/>
      <w:divBdr>
        <w:top w:val="none" w:sz="0" w:space="0" w:color="auto"/>
        <w:left w:val="none" w:sz="0" w:space="0" w:color="auto"/>
        <w:bottom w:val="none" w:sz="0" w:space="0" w:color="auto"/>
        <w:right w:val="none" w:sz="0" w:space="0" w:color="auto"/>
      </w:divBdr>
    </w:div>
    <w:div w:id="1060403111">
      <w:bodyDiv w:val="1"/>
      <w:marLeft w:val="0"/>
      <w:marRight w:val="0"/>
      <w:marTop w:val="0"/>
      <w:marBottom w:val="0"/>
      <w:divBdr>
        <w:top w:val="none" w:sz="0" w:space="0" w:color="auto"/>
        <w:left w:val="none" w:sz="0" w:space="0" w:color="auto"/>
        <w:bottom w:val="none" w:sz="0" w:space="0" w:color="auto"/>
        <w:right w:val="none" w:sz="0" w:space="0" w:color="auto"/>
      </w:divBdr>
    </w:div>
    <w:div w:id="1061292764">
      <w:bodyDiv w:val="1"/>
      <w:marLeft w:val="0"/>
      <w:marRight w:val="0"/>
      <w:marTop w:val="0"/>
      <w:marBottom w:val="0"/>
      <w:divBdr>
        <w:top w:val="none" w:sz="0" w:space="0" w:color="auto"/>
        <w:left w:val="none" w:sz="0" w:space="0" w:color="auto"/>
        <w:bottom w:val="none" w:sz="0" w:space="0" w:color="auto"/>
        <w:right w:val="none" w:sz="0" w:space="0" w:color="auto"/>
      </w:divBdr>
    </w:div>
    <w:div w:id="1063218960">
      <w:bodyDiv w:val="1"/>
      <w:marLeft w:val="0"/>
      <w:marRight w:val="0"/>
      <w:marTop w:val="0"/>
      <w:marBottom w:val="0"/>
      <w:divBdr>
        <w:top w:val="none" w:sz="0" w:space="0" w:color="auto"/>
        <w:left w:val="none" w:sz="0" w:space="0" w:color="auto"/>
        <w:bottom w:val="none" w:sz="0" w:space="0" w:color="auto"/>
        <w:right w:val="none" w:sz="0" w:space="0" w:color="auto"/>
      </w:divBdr>
    </w:div>
    <w:div w:id="1063332637">
      <w:bodyDiv w:val="1"/>
      <w:marLeft w:val="0"/>
      <w:marRight w:val="0"/>
      <w:marTop w:val="0"/>
      <w:marBottom w:val="0"/>
      <w:divBdr>
        <w:top w:val="none" w:sz="0" w:space="0" w:color="auto"/>
        <w:left w:val="none" w:sz="0" w:space="0" w:color="auto"/>
        <w:bottom w:val="none" w:sz="0" w:space="0" w:color="auto"/>
        <w:right w:val="none" w:sz="0" w:space="0" w:color="auto"/>
      </w:divBdr>
    </w:div>
    <w:div w:id="1063871347">
      <w:bodyDiv w:val="1"/>
      <w:marLeft w:val="0"/>
      <w:marRight w:val="0"/>
      <w:marTop w:val="0"/>
      <w:marBottom w:val="0"/>
      <w:divBdr>
        <w:top w:val="none" w:sz="0" w:space="0" w:color="auto"/>
        <w:left w:val="none" w:sz="0" w:space="0" w:color="auto"/>
        <w:bottom w:val="none" w:sz="0" w:space="0" w:color="auto"/>
        <w:right w:val="none" w:sz="0" w:space="0" w:color="auto"/>
      </w:divBdr>
    </w:div>
    <w:div w:id="1065375623">
      <w:bodyDiv w:val="1"/>
      <w:marLeft w:val="0"/>
      <w:marRight w:val="0"/>
      <w:marTop w:val="0"/>
      <w:marBottom w:val="0"/>
      <w:divBdr>
        <w:top w:val="none" w:sz="0" w:space="0" w:color="auto"/>
        <w:left w:val="none" w:sz="0" w:space="0" w:color="auto"/>
        <w:bottom w:val="none" w:sz="0" w:space="0" w:color="auto"/>
        <w:right w:val="none" w:sz="0" w:space="0" w:color="auto"/>
      </w:divBdr>
    </w:div>
    <w:div w:id="1066301356">
      <w:bodyDiv w:val="1"/>
      <w:marLeft w:val="0"/>
      <w:marRight w:val="0"/>
      <w:marTop w:val="0"/>
      <w:marBottom w:val="0"/>
      <w:divBdr>
        <w:top w:val="none" w:sz="0" w:space="0" w:color="auto"/>
        <w:left w:val="none" w:sz="0" w:space="0" w:color="auto"/>
        <w:bottom w:val="none" w:sz="0" w:space="0" w:color="auto"/>
        <w:right w:val="none" w:sz="0" w:space="0" w:color="auto"/>
      </w:divBdr>
    </w:div>
    <w:div w:id="1066563745">
      <w:bodyDiv w:val="1"/>
      <w:marLeft w:val="0"/>
      <w:marRight w:val="0"/>
      <w:marTop w:val="0"/>
      <w:marBottom w:val="0"/>
      <w:divBdr>
        <w:top w:val="none" w:sz="0" w:space="0" w:color="auto"/>
        <w:left w:val="none" w:sz="0" w:space="0" w:color="auto"/>
        <w:bottom w:val="none" w:sz="0" w:space="0" w:color="auto"/>
        <w:right w:val="none" w:sz="0" w:space="0" w:color="auto"/>
      </w:divBdr>
    </w:div>
    <w:div w:id="1069961540">
      <w:bodyDiv w:val="1"/>
      <w:marLeft w:val="0"/>
      <w:marRight w:val="0"/>
      <w:marTop w:val="0"/>
      <w:marBottom w:val="0"/>
      <w:divBdr>
        <w:top w:val="none" w:sz="0" w:space="0" w:color="auto"/>
        <w:left w:val="none" w:sz="0" w:space="0" w:color="auto"/>
        <w:bottom w:val="none" w:sz="0" w:space="0" w:color="auto"/>
        <w:right w:val="none" w:sz="0" w:space="0" w:color="auto"/>
      </w:divBdr>
    </w:div>
    <w:div w:id="1070229413">
      <w:bodyDiv w:val="1"/>
      <w:marLeft w:val="0"/>
      <w:marRight w:val="0"/>
      <w:marTop w:val="0"/>
      <w:marBottom w:val="0"/>
      <w:divBdr>
        <w:top w:val="none" w:sz="0" w:space="0" w:color="auto"/>
        <w:left w:val="none" w:sz="0" w:space="0" w:color="auto"/>
        <w:bottom w:val="none" w:sz="0" w:space="0" w:color="auto"/>
        <w:right w:val="none" w:sz="0" w:space="0" w:color="auto"/>
      </w:divBdr>
    </w:div>
    <w:div w:id="1070272952">
      <w:bodyDiv w:val="1"/>
      <w:marLeft w:val="0"/>
      <w:marRight w:val="0"/>
      <w:marTop w:val="0"/>
      <w:marBottom w:val="0"/>
      <w:divBdr>
        <w:top w:val="none" w:sz="0" w:space="0" w:color="auto"/>
        <w:left w:val="none" w:sz="0" w:space="0" w:color="auto"/>
        <w:bottom w:val="none" w:sz="0" w:space="0" w:color="auto"/>
        <w:right w:val="none" w:sz="0" w:space="0" w:color="auto"/>
      </w:divBdr>
    </w:div>
    <w:div w:id="1070469343">
      <w:bodyDiv w:val="1"/>
      <w:marLeft w:val="0"/>
      <w:marRight w:val="0"/>
      <w:marTop w:val="0"/>
      <w:marBottom w:val="0"/>
      <w:divBdr>
        <w:top w:val="none" w:sz="0" w:space="0" w:color="auto"/>
        <w:left w:val="none" w:sz="0" w:space="0" w:color="auto"/>
        <w:bottom w:val="none" w:sz="0" w:space="0" w:color="auto"/>
        <w:right w:val="none" w:sz="0" w:space="0" w:color="auto"/>
      </w:divBdr>
    </w:div>
    <w:div w:id="1071076874">
      <w:bodyDiv w:val="1"/>
      <w:marLeft w:val="0"/>
      <w:marRight w:val="0"/>
      <w:marTop w:val="0"/>
      <w:marBottom w:val="0"/>
      <w:divBdr>
        <w:top w:val="none" w:sz="0" w:space="0" w:color="auto"/>
        <w:left w:val="none" w:sz="0" w:space="0" w:color="auto"/>
        <w:bottom w:val="none" w:sz="0" w:space="0" w:color="auto"/>
        <w:right w:val="none" w:sz="0" w:space="0" w:color="auto"/>
      </w:divBdr>
    </w:div>
    <w:div w:id="1071317177">
      <w:bodyDiv w:val="1"/>
      <w:marLeft w:val="0"/>
      <w:marRight w:val="0"/>
      <w:marTop w:val="0"/>
      <w:marBottom w:val="0"/>
      <w:divBdr>
        <w:top w:val="none" w:sz="0" w:space="0" w:color="auto"/>
        <w:left w:val="none" w:sz="0" w:space="0" w:color="auto"/>
        <w:bottom w:val="none" w:sz="0" w:space="0" w:color="auto"/>
        <w:right w:val="none" w:sz="0" w:space="0" w:color="auto"/>
      </w:divBdr>
    </w:div>
    <w:div w:id="1072659992">
      <w:bodyDiv w:val="1"/>
      <w:marLeft w:val="0"/>
      <w:marRight w:val="0"/>
      <w:marTop w:val="0"/>
      <w:marBottom w:val="0"/>
      <w:divBdr>
        <w:top w:val="none" w:sz="0" w:space="0" w:color="auto"/>
        <w:left w:val="none" w:sz="0" w:space="0" w:color="auto"/>
        <w:bottom w:val="none" w:sz="0" w:space="0" w:color="auto"/>
        <w:right w:val="none" w:sz="0" w:space="0" w:color="auto"/>
      </w:divBdr>
    </w:div>
    <w:div w:id="1073704233">
      <w:bodyDiv w:val="1"/>
      <w:marLeft w:val="0"/>
      <w:marRight w:val="0"/>
      <w:marTop w:val="0"/>
      <w:marBottom w:val="0"/>
      <w:divBdr>
        <w:top w:val="none" w:sz="0" w:space="0" w:color="auto"/>
        <w:left w:val="none" w:sz="0" w:space="0" w:color="auto"/>
        <w:bottom w:val="none" w:sz="0" w:space="0" w:color="auto"/>
        <w:right w:val="none" w:sz="0" w:space="0" w:color="auto"/>
      </w:divBdr>
    </w:div>
    <w:div w:id="1073893016">
      <w:bodyDiv w:val="1"/>
      <w:marLeft w:val="0"/>
      <w:marRight w:val="0"/>
      <w:marTop w:val="0"/>
      <w:marBottom w:val="0"/>
      <w:divBdr>
        <w:top w:val="none" w:sz="0" w:space="0" w:color="auto"/>
        <w:left w:val="none" w:sz="0" w:space="0" w:color="auto"/>
        <w:bottom w:val="none" w:sz="0" w:space="0" w:color="auto"/>
        <w:right w:val="none" w:sz="0" w:space="0" w:color="auto"/>
      </w:divBdr>
    </w:div>
    <w:div w:id="1074551847">
      <w:bodyDiv w:val="1"/>
      <w:marLeft w:val="0"/>
      <w:marRight w:val="0"/>
      <w:marTop w:val="0"/>
      <w:marBottom w:val="0"/>
      <w:divBdr>
        <w:top w:val="none" w:sz="0" w:space="0" w:color="auto"/>
        <w:left w:val="none" w:sz="0" w:space="0" w:color="auto"/>
        <w:bottom w:val="none" w:sz="0" w:space="0" w:color="auto"/>
        <w:right w:val="none" w:sz="0" w:space="0" w:color="auto"/>
      </w:divBdr>
    </w:div>
    <w:div w:id="1075394903">
      <w:bodyDiv w:val="1"/>
      <w:marLeft w:val="0"/>
      <w:marRight w:val="0"/>
      <w:marTop w:val="0"/>
      <w:marBottom w:val="0"/>
      <w:divBdr>
        <w:top w:val="none" w:sz="0" w:space="0" w:color="auto"/>
        <w:left w:val="none" w:sz="0" w:space="0" w:color="auto"/>
        <w:bottom w:val="none" w:sz="0" w:space="0" w:color="auto"/>
        <w:right w:val="none" w:sz="0" w:space="0" w:color="auto"/>
      </w:divBdr>
    </w:div>
    <w:div w:id="1075587447">
      <w:bodyDiv w:val="1"/>
      <w:marLeft w:val="0"/>
      <w:marRight w:val="0"/>
      <w:marTop w:val="0"/>
      <w:marBottom w:val="0"/>
      <w:divBdr>
        <w:top w:val="none" w:sz="0" w:space="0" w:color="auto"/>
        <w:left w:val="none" w:sz="0" w:space="0" w:color="auto"/>
        <w:bottom w:val="none" w:sz="0" w:space="0" w:color="auto"/>
        <w:right w:val="none" w:sz="0" w:space="0" w:color="auto"/>
      </w:divBdr>
    </w:div>
    <w:div w:id="1077048537">
      <w:bodyDiv w:val="1"/>
      <w:marLeft w:val="0"/>
      <w:marRight w:val="0"/>
      <w:marTop w:val="0"/>
      <w:marBottom w:val="0"/>
      <w:divBdr>
        <w:top w:val="none" w:sz="0" w:space="0" w:color="auto"/>
        <w:left w:val="none" w:sz="0" w:space="0" w:color="auto"/>
        <w:bottom w:val="none" w:sz="0" w:space="0" w:color="auto"/>
        <w:right w:val="none" w:sz="0" w:space="0" w:color="auto"/>
      </w:divBdr>
    </w:div>
    <w:div w:id="1077825079">
      <w:bodyDiv w:val="1"/>
      <w:marLeft w:val="0"/>
      <w:marRight w:val="0"/>
      <w:marTop w:val="0"/>
      <w:marBottom w:val="0"/>
      <w:divBdr>
        <w:top w:val="none" w:sz="0" w:space="0" w:color="auto"/>
        <w:left w:val="none" w:sz="0" w:space="0" w:color="auto"/>
        <w:bottom w:val="none" w:sz="0" w:space="0" w:color="auto"/>
        <w:right w:val="none" w:sz="0" w:space="0" w:color="auto"/>
      </w:divBdr>
    </w:div>
    <w:div w:id="1079251063">
      <w:bodyDiv w:val="1"/>
      <w:marLeft w:val="0"/>
      <w:marRight w:val="0"/>
      <w:marTop w:val="0"/>
      <w:marBottom w:val="0"/>
      <w:divBdr>
        <w:top w:val="none" w:sz="0" w:space="0" w:color="auto"/>
        <w:left w:val="none" w:sz="0" w:space="0" w:color="auto"/>
        <w:bottom w:val="none" w:sz="0" w:space="0" w:color="auto"/>
        <w:right w:val="none" w:sz="0" w:space="0" w:color="auto"/>
      </w:divBdr>
    </w:div>
    <w:div w:id="1079324075">
      <w:bodyDiv w:val="1"/>
      <w:marLeft w:val="0"/>
      <w:marRight w:val="0"/>
      <w:marTop w:val="0"/>
      <w:marBottom w:val="0"/>
      <w:divBdr>
        <w:top w:val="none" w:sz="0" w:space="0" w:color="auto"/>
        <w:left w:val="none" w:sz="0" w:space="0" w:color="auto"/>
        <w:bottom w:val="none" w:sz="0" w:space="0" w:color="auto"/>
        <w:right w:val="none" w:sz="0" w:space="0" w:color="auto"/>
      </w:divBdr>
    </w:div>
    <w:div w:id="1079444506">
      <w:bodyDiv w:val="1"/>
      <w:marLeft w:val="0"/>
      <w:marRight w:val="0"/>
      <w:marTop w:val="0"/>
      <w:marBottom w:val="0"/>
      <w:divBdr>
        <w:top w:val="none" w:sz="0" w:space="0" w:color="auto"/>
        <w:left w:val="none" w:sz="0" w:space="0" w:color="auto"/>
        <w:bottom w:val="none" w:sz="0" w:space="0" w:color="auto"/>
        <w:right w:val="none" w:sz="0" w:space="0" w:color="auto"/>
      </w:divBdr>
    </w:div>
    <w:div w:id="1079869059">
      <w:bodyDiv w:val="1"/>
      <w:marLeft w:val="0"/>
      <w:marRight w:val="0"/>
      <w:marTop w:val="0"/>
      <w:marBottom w:val="0"/>
      <w:divBdr>
        <w:top w:val="none" w:sz="0" w:space="0" w:color="auto"/>
        <w:left w:val="none" w:sz="0" w:space="0" w:color="auto"/>
        <w:bottom w:val="none" w:sz="0" w:space="0" w:color="auto"/>
        <w:right w:val="none" w:sz="0" w:space="0" w:color="auto"/>
      </w:divBdr>
    </w:div>
    <w:div w:id="1080326607">
      <w:bodyDiv w:val="1"/>
      <w:marLeft w:val="0"/>
      <w:marRight w:val="0"/>
      <w:marTop w:val="0"/>
      <w:marBottom w:val="0"/>
      <w:divBdr>
        <w:top w:val="none" w:sz="0" w:space="0" w:color="auto"/>
        <w:left w:val="none" w:sz="0" w:space="0" w:color="auto"/>
        <w:bottom w:val="none" w:sz="0" w:space="0" w:color="auto"/>
        <w:right w:val="none" w:sz="0" w:space="0" w:color="auto"/>
      </w:divBdr>
    </w:div>
    <w:div w:id="1081020605">
      <w:bodyDiv w:val="1"/>
      <w:marLeft w:val="0"/>
      <w:marRight w:val="0"/>
      <w:marTop w:val="0"/>
      <w:marBottom w:val="0"/>
      <w:divBdr>
        <w:top w:val="none" w:sz="0" w:space="0" w:color="auto"/>
        <w:left w:val="none" w:sz="0" w:space="0" w:color="auto"/>
        <w:bottom w:val="none" w:sz="0" w:space="0" w:color="auto"/>
        <w:right w:val="none" w:sz="0" w:space="0" w:color="auto"/>
      </w:divBdr>
    </w:div>
    <w:div w:id="1082142136">
      <w:bodyDiv w:val="1"/>
      <w:marLeft w:val="0"/>
      <w:marRight w:val="0"/>
      <w:marTop w:val="0"/>
      <w:marBottom w:val="0"/>
      <w:divBdr>
        <w:top w:val="none" w:sz="0" w:space="0" w:color="auto"/>
        <w:left w:val="none" w:sz="0" w:space="0" w:color="auto"/>
        <w:bottom w:val="none" w:sz="0" w:space="0" w:color="auto"/>
        <w:right w:val="none" w:sz="0" w:space="0" w:color="auto"/>
      </w:divBdr>
    </w:div>
    <w:div w:id="1082602651">
      <w:bodyDiv w:val="1"/>
      <w:marLeft w:val="0"/>
      <w:marRight w:val="0"/>
      <w:marTop w:val="0"/>
      <w:marBottom w:val="0"/>
      <w:divBdr>
        <w:top w:val="none" w:sz="0" w:space="0" w:color="auto"/>
        <w:left w:val="none" w:sz="0" w:space="0" w:color="auto"/>
        <w:bottom w:val="none" w:sz="0" w:space="0" w:color="auto"/>
        <w:right w:val="none" w:sz="0" w:space="0" w:color="auto"/>
      </w:divBdr>
    </w:div>
    <w:div w:id="1083337432">
      <w:bodyDiv w:val="1"/>
      <w:marLeft w:val="0"/>
      <w:marRight w:val="0"/>
      <w:marTop w:val="0"/>
      <w:marBottom w:val="0"/>
      <w:divBdr>
        <w:top w:val="none" w:sz="0" w:space="0" w:color="auto"/>
        <w:left w:val="none" w:sz="0" w:space="0" w:color="auto"/>
        <w:bottom w:val="none" w:sz="0" w:space="0" w:color="auto"/>
        <w:right w:val="none" w:sz="0" w:space="0" w:color="auto"/>
      </w:divBdr>
    </w:div>
    <w:div w:id="1083380932">
      <w:bodyDiv w:val="1"/>
      <w:marLeft w:val="0"/>
      <w:marRight w:val="0"/>
      <w:marTop w:val="0"/>
      <w:marBottom w:val="0"/>
      <w:divBdr>
        <w:top w:val="none" w:sz="0" w:space="0" w:color="auto"/>
        <w:left w:val="none" w:sz="0" w:space="0" w:color="auto"/>
        <w:bottom w:val="none" w:sz="0" w:space="0" w:color="auto"/>
        <w:right w:val="none" w:sz="0" w:space="0" w:color="auto"/>
      </w:divBdr>
    </w:div>
    <w:div w:id="1084304338">
      <w:bodyDiv w:val="1"/>
      <w:marLeft w:val="0"/>
      <w:marRight w:val="0"/>
      <w:marTop w:val="0"/>
      <w:marBottom w:val="0"/>
      <w:divBdr>
        <w:top w:val="none" w:sz="0" w:space="0" w:color="auto"/>
        <w:left w:val="none" w:sz="0" w:space="0" w:color="auto"/>
        <w:bottom w:val="none" w:sz="0" w:space="0" w:color="auto"/>
        <w:right w:val="none" w:sz="0" w:space="0" w:color="auto"/>
      </w:divBdr>
    </w:div>
    <w:div w:id="1084380450">
      <w:bodyDiv w:val="1"/>
      <w:marLeft w:val="0"/>
      <w:marRight w:val="0"/>
      <w:marTop w:val="0"/>
      <w:marBottom w:val="0"/>
      <w:divBdr>
        <w:top w:val="none" w:sz="0" w:space="0" w:color="auto"/>
        <w:left w:val="none" w:sz="0" w:space="0" w:color="auto"/>
        <w:bottom w:val="none" w:sz="0" w:space="0" w:color="auto"/>
        <w:right w:val="none" w:sz="0" w:space="0" w:color="auto"/>
      </w:divBdr>
    </w:div>
    <w:div w:id="1085111988">
      <w:bodyDiv w:val="1"/>
      <w:marLeft w:val="0"/>
      <w:marRight w:val="0"/>
      <w:marTop w:val="0"/>
      <w:marBottom w:val="0"/>
      <w:divBdr>
        <w:top w:val="none" w:sz="0" w:space="0" w:color="auto"/>
        <w:left w:val="none" w:sz="0" w:space="0" w:color="auto"/>
        <w:bottom w:val="none" w:sz="0" w:space="0" w:color="auto"/>
        <w:right w:val="none" w:sz="0" w:space="0" w:color="auto"/>
      </w:divBdr>
    </w:div>
    <w:div w:id="1085149497">
      <w:bodyDiv w:val="1"/>
      <w:marLeft w:val="0"/>
      <w:marRight w:val="0"/>
      <w:marTop w:val="0"/>
      <w:marBottom w:val="0"/>
      <w:divBdr>
        <w:top w:val="none" w:sz="0" w:space="0" w:color="auto"/>
        <w:left w:val="none" w:sz="0" w:space="0" w:color="auto"/>
        <w:bottom w:val="none" w:sz="0" w:space="0" w:color="auto"/>
        <w:right w:val="none" w:sz="0" w:space="0" w:color="auto"/>
      </w:divBdr>
    </w:div>
    <w:div w:id="1085303626">
      <w:bodyDiv w:val="1"/>
      <w:marLeft w:val="0"/>
      <w:marRight w:val="0"/>
      <w:marTop w:val="0"/>
      <w:marBottom w:val="0"/>
      <w:divBdr>
        <w:top w:val="none" w:sz="0" w:space="0" w:color="auto"/>
        <w:left w:val="none" w:sz="0" w:space="0" w:color="auto"/>
        <w:bottom w:val="none" w:sz="0" w:space="0" w:color="auto"/>
        <w:right w:val="none" w:sz="0" w:space="0" w:color="auto"/>
      </w:divBdr>
    </w:div>
    <w:div w:id="1085418777">
      <w:bodyDiv w:val="1"/>
      <w:marLeft w:val="0"/>
      <w:marRight w:val="0"/>
      <w:marTop w:val="0"/>
      <w:marBottom w:val="0"/>
      <w:divBdr>
        <w:top w:val="none" w:sz="0" w:space="0" w:color="auto"/>
        <w:left w:val="none" w:sz="0" w:space="0" w:color="auto"/>
        <w:bottom w:val="none" w:sz="0" w:space="0" w:color="auto"/>
        <w:right w:val="none" w:sz="0" w:space="0" w:color="auto"/>
      </w:divBdr>
    </w:div>
    <w:div w:id="1085691097">
      <w:bodyDiv w:val="1"/>
      <w:marLeft w:val="0"/>
      <w:marRight w:val="0"/>
      <w:marTop w:val="0"/>
      <w:marBottom w:val="0"/>
      <w:divBdr>
        <w:top w:val="none" w:sz="0" w:space="0" w:color="auto"/>
        <w:left w:val="none" w:sz="0" w:space="0" w:color="auto"/>
        <w:bottom w:val="none" w:sz="0" w:space="0" w:color="auto"/>
        <w:right w:val="none" w:sz="0" w:space="0" w:color="auto"/>
      </w:divBdr>
    </w:div>
    <w:div w:id="1086345613">
      <w:bodyDiv w:val="1"/>
      <w:marLeft w:val="0"/>
      <w:marRight w:val="0"/>
      <w:marTop w:val="0"/>
      <w:marBottom w:val="0"/>
      <w:divBdr>
        <w:top w:val="none" w:sz="0" w:space="0" w:color="auto"/>
        <w:left w:val="none" w:sz="0" w:space="0" w:color="auto"/>
        <w:bottom w:val="none" w:sz="0" w:space="0" w:color="auto"/>
        <w:right w:val="none" w:sz="0" w:space="0" w:color="auto"/>
      </w:divBdr>
    </w:div>
    <w:div w:id="1087111874">
      <w:bodyDiv w:val="1"/>
      <w:marLeft w:val="0"/>
      <w:marRight w:val="0"/>
      <w:marTop w:val="0"/>
      <w:marBottom w:val="0"/>
      <w:divBdr>
        <w:top w:val="none" w:sz="0" w:space="0" w:color="auto"/>
        <w:left w:val="none" w:sz="0" w:space="0" w:color="auto"/>
        <w:bottom w:val="none" w:sz="0" w:space="0" w:color="auto"/>
        <w:right w:val="none" w:sz="0" w:space="0" w:color="auto"/>
      </w:divBdr>
    </w:div>
    <w:div w:id="1087191544">
      <w:bodyDiv w:val="1"/>
      <w:marLeft w:val="0"/>
      <w:marRight w:val="0"/>
      <w:marTop w:val="0"/>
      <w:marBottom w:val="0"/>
      <w:divBdr>
        <w:top w:val="none" w:sz="0" w:space="0" w:color="auto"/>
        <w:left w:val="none" w:sz="0" w:space="0" w:color="auto"/>
        <w:bottom w:val="none" w:sz="0" w:space="0" w:color="auto"/>
        <w:right w:val="none" w:sz="0" w:space="0" w:color="auto"/>
      </w:divBdr>
    </w:div>
    <w:div w:id="1089615425">
      <w:bodyDiv w:val="1"/>
      <w:marLeft w:val="0"/>
      <w:marRight w:val="0"/>
      <w:marTop w:val="0"/>
      <w:marBottom w:val="0"/>
      <w:divBdr>
        <w:top w:val="none" w:sz="0" w:space="0" w:color="auto"/>
        <w:left w:val="none" w:sz="0" w:space="0" w:color="auto"/>
        <w:bottom w:val="none" w:sz="0" w:space="0" w:color="auto"/>
        <w:right w:val="none" w:sz="0" w:space="0" w:color="auto"/>
      </w:divBdr>
    </w:div>
    <w:div w:id="1091312493">
      <w:bodyDiv w:val="1"/>
      <w:marLeft w:val="0"/>
      <w:marRight w:val="0"/>
      <w:marTop w:val="0"/>
      <w:marBottom w:val="0"/>
      <w:divBdr>
        <w:top w:val="none" w:sz="0" w:space="0" w:color="auto"/>
        <w:left w:val="none" w:sz="0" w:space="0" w:color="auto"/>
        <w:bottom w:val="none" w:sz="0" w:space="0" w:color="auto"/>
        <w:right w:val="none" w:sz="0" w:space="0" w:color="auto"/>
      </w:divBdr>
    </w:div>
    <w:div w:id="1091463770">
      <w:bodyDiv w:val="1"/>
      <w:marLeft w:val="0"/>
      <w:marRight w:val="0"/>
      <w:marTop w:val="0"/>
      <w:marBottom w:val="0"/>
      <w:divBdr>
        <w:top w:val="none" w:sz="0" w:space="0" w:color="auto"/>
        <w:left w:val="none" w:sz="0" w:space="0" w:color="auto"/>
        <w:bottom w:val="none" w:sz="0" w:space="0" w:color="auto"/>
        <w:right w:val="none" w:sz="0" w:space="0" w:color="auto"/>
      </w:divBdr>
    </w:div>
    <w:div w:id="1092043298">
      <w:bodyDiv w:val="1"/>
      <w:marLeft w:val="0"/>
      <w:marRight w:val="0"/>
      <w:marTop w:val="0"/>
      <w:marBottom w:val="0"/>
      <w:divBdr>
        <w:top w:val="none" w:sz="0" w:space="0" w:color="auto"/>
        <w:left w:val="none" w:sz="0" w:space="0" w:color="auto"/>
        <w:bottom w:val="none" w:sz="0" w:space="0" w:color="auto"/>
        <w:right w:val="none" w:sz="0" w:space="0" w:color="auto"/>
      </w:divBdr>
    </w:div>
    <w:div w:id="1092119570">
      <w:bodyDiv w:val="1"/>
      <w:marLeft w:val="0"/>
      <w:marRight w:val="0"/>
      <w:marTop w:val="0"/>
      <w:marBottom w:val="0"/>
      <w:divBdr>
        <w:top w:val="none" w:sz="0" w:space="0" w:color="auto"/>
        <w:left w:val="none" w:sz="0" w:space="0" w:color="auto"/>
        <w:bottom w:val="none" w:sz="0" w:space="0" w:color="auto"/>
        <w:right w:val="none" w:sz="0" w:space="0" w:color="auto"/>
      </w:divBdr>
    </w:div>
    <w:div w:id="1092244963">
      <w:bodyDiv w:val="1"/>
      <w:marLeft w:val="0"/>
      <w:marRight w:val="0"/>
      <w:marTop w:val="0"/>
      <w:marBottom w:val="0"/>
      <w:divBdr>
        <w:top w:val="none" w:sz="0" w:space="0" w:color="auto"/>
        <w:left w:val="none" w:sz="0" w:space="0" w:color="auto"/>
        <w:bottom w:val="none" w:sz="0" w:space="0" w:color="auto"/>
        <w:right w:val="none" w:sz="0" w:space="0" w:color="auto"/>
      </w:divBdr>
    </w:div>
    <w:div w:id="1092704756">
      <w:bodyDiv w:val="1"/>
      <w:marLeft w:val="0"/>
      <w:marRight w:val="0"/>
      <w:marTop w:val="0"/>
      <w:marBottom w:val="0"/>
      <w:divBdr>
        <w:top w:val="none" w:sz="0" w:space="0" w:color="auto"/>
        <w:left w:val="none" w:sz="0" w:space="0" w:color="auto"/>
        <w:bottom w:val="none" w:sz="0" w:space="0" w:color="auto"/>
        <w:right w:val="none" w:sz="0" w:space="0" w:color="auto"/>
      </w:divBdr>
    </w:div>
    <w:div w:id="1093822318">
      <w:bodyDiv w:val="1"/>
      <w:marLeft w:val="0"/>
      <w:marRight w:val="0"/>
      <w:marTop w:val="0"/>
      <w:marBottom w:val="0"/>
      <w:divBdr>
        <w:top w:val="none" w:sz="0" w:space="0" w:color="auto"/>
        <w:left w:val="none" w:sz="0" w:space="0" w:color="auto"/>
        <w:bottom w:val="none" w:sz="0" w:space="0" w:color="auto"/>
        <w:right w:val="none" w:sz="0" w:space="0" w:color="auto"/>
      </w:divBdr>
    </w:div>
    <w:div w:id="1093936466">
      <w:bodyDiv w:val="1"/>
      <w:marLeft w:val="0"/>
      <w:marRight w:val="0"/>
      <w:marTop w:val="0"/>
      <w:marBottom w:val="0"/>
      <w:divBdr>
        <w:top w:val="none" w:sz="0" w:space="0" w:color="auto"/>
        <w:left w:val="none" w:sz="0" w:space="0" w:color="auto"/>
        <w:bottom w:val="none" w:sz="0" w:space="0" w:color="auto"/>
        <w:right w:val="none" w:sz="0" w:space="0" w:color="auto"/>
      </w:divBdr>
    </w:div>
    <w:div w:id="1094790455">
      <w:bodyDiv w:val="1"/>
      <w:marLeft w:val="0"/>
      <w:marRight w:val="0"/>
      <w:marTop w:val="0"/>
      <w:marBottom w:val="0"/>
      <w:divBdr>
        <w:top w:val="none" w:sz="0" w:space="0" w:color="auto"/>
        <w:left w:val="none" w:sz="0" w:space="0" w:color="auto"/>
        <w:bottom w:val="none" w:sz="0" w:space="0" w:color="auto"/>
        <w:right w:val="none" w:sz="0" w:space="0" w:color="auto"/>
      </w:divBdr>
    </w:div>
    <w:div w:id="1095204150">
      <w:bodyDiv w:val="1"/>
      <w:marLeft w:val="0"/>
      <w:marRight w:val="0"/>
      <w:marTop w:val="0"/>
      <w:marBottom w:val="0"/>
      <w:divBdr>
        <w:top w:val="none" w:sz="0" w:space="0" w:color="auto"/>
        <w:left w:val="none" w:sz="0" w:space="0" w:color="auto"/>
        <w:bottom w:val="none" w:sz="0" w:space="0" w:color="auto"/>
        <w:right w:val="none" w:sz="0" w:space="0" w:color="auto"/>
      </w:divBdr>
    </w:div>
    <w:div w:id="1095782458">
      <w:bodyDiv w:val="1"/>
      <w:marLeft w:val="0"/>
      <w:marRight w:val="0"/>
      <w:marTop w:val="0"/>
      <w:marBottom w:val="0"/>
      <w:divBdr>
        <w:top w:val="none" w:sz="0" w:space="0" w:color="auto"/>
        <w:left w:val="none" w:sz="0" w:space="0" w:color="auto"/>
        <w:bottom w:val="none" w:sz="0" w:space="0" w:color="auto"/>
        <w:right w:val="none" w:sz="0" w:space="0" w:color="auto"/>
      </w:divBdr>
    </w:div>
    <w:div w:id="1096631370">
      <w:bodyDiv w:val="1"/>
      <w:marLeft w:val="0"/>
      <w:marRight w:val="0"/>
      <w:marTop w:val="0"/>
      <w:marBottom w:val="0"/>
      <w:divBdr>
        <w:top w:val="none" w:sz="0" w:space="0" w:color="auto"/>
        <w:left w:val="none" w:sz="0" w:space="0" w:color="auto"/>
        <w:bottom w:val="none" w:sz="0" w:space="0" w:color="auto"/>
        <w:right w:val="none" w:sz="0" w:space="0" w:color="auto"/>
      </w:divBdr>
    </w:div>
    <w:div w:id="1097407852">
      <w:bodyDiv w:val="1"/>
      <w:marLeft w:val="0"/>
      <w:marRight w:val="0"/>
      <w:marTop w:val="0"/>
      <w:marBottom w:val="0"/>
      <w:divBdr>
        <w:top w:val="none" w:sz="0" w:space="0" w:color="auto"/>
        <w:left w:val="none" w:sz="0" w:space="0" w:color="auto"/>
        <w:bottom w:val="none" w:sz="0" w:space="0" w:color="auto"/>
        <w:right w:val="none" w:sz="0" w:space="0" w:color="auto"/>
      </w:divBdr>
    </w:div>
    <w:div w:id="1097673600">
      <w:bodyDiv w:val="1"/>
      <w:marLeft w:val="0"/>
      <w:marRight w:val="0"/>
      <w:marTop w:val="0"/>
      <w:marBottom w:val="0"/>
      <w:divBdr>
        <w:top w:val="none" w:sz="0" w:space="0" w:color="auto"/>
        <w:left w:val="none" w:sz="0" w:space="0" w:color="auto"/>
        <w:bottom w:val="none" w:sz="0" w:space="0" w:color="auto"/>
        <w:right w:val="none" w:sz="0" w:space="0" w:color="auto"/>
      </w:divBdr>
    </w:div>
    <w:div w:id="1097795313">
      <w:bodyDiv w:val="1"/>
      <w:marLeft w:val="0"/>
      <w:marRight w:val="0"/>
      <w:marTop w:val="0"/>
      <w:marBottom w:val="0"/>
      <w:divBdr>
        <w:top w:val="none" w:sz="0" w:space="0" w:color="auto"/>
        <w:left w:val="none" w:sz="0" w:space="0" w:color="auto"/>
        <w:bottom w:val="none" w:sz="0" w:space="0" w:color="auto"/>
        <w:right w:val="none" w:sz="0" w:space="0" w:color="auto"/>
      </w:divBdr>
    </w:div>
    <w:div w:id="1098792377">
      <w:bodyDiv w:val="1"/>
      <w:marLeft w:val="0"/>
      <w:marRight w:val="0"/>
      <w:marTop w:val="0"/>
      <w:marBottom w:val="0"/>
      <w:divBdr>
        <w:top w:val="none" w:sz="0" w:space="0" w:color="auto"/>
        <w:left w:val="none" w:sz="0" w:space="0" w:color="auto"/>
        <w:bottom w:val="none" w:sz="0" w:space="0" w:color="auto"/>
        <w:right w:val="none" w:sz="0" w:space="0" w:color="auto"/>
      </w:divBdr>
    </w:div>
    <w:div w:id="1099372540">
      <w:bodyDiv w:val="1"/>
      <w:marLeft w:val="0"/>
      <w:marRight w:val="0"/>
      <w:marTop w:val="0"/>
      <w:marBottom w:val="0"/>
      <w:divBdr>
        <w:top w:val="none" w:sz="0" w:space="0" w:color="auto"/>
        <w:left w:val="none" w:sz="0" w:space="0" w:color="auto"/>
        <w:bottom w:val="none" w:sz="0" w:space="0" w:color="auto"/>
        <w:right w:val="none" w:sz="0" w:space="0" w:color="auto"/>
      </w:divBdr>
    </w:div>
    <w:div w:id="1099519504">
      <w:bodyDiv w:val="1"/>
      <w:marLeft w:val="0"/>
      <w:marRight w:val="0"/>
      <w:marTop w:val="0"/>
      <w:marBottom w:val="0"/>
      <w:divBdr>
        <w:top w:val="none" w:sz="0" w:space="0" w:color="auto"/>
        <w:left w:val="none" w:sz="0" w:space="0" w:color="auto"/>
        <w:bottom w:val="none" w:sz="0" w:space="0" w:color="auto"/>
        <w:right w:val="none" w:sz="0" w:space="0" w:color="auto"/>
      </w:divBdr>
    </w:div>
    <w:div w:id="1101342629">
      <w:bodyDiv w:val="1"/>
      <w:marLeft w:val="0"/>
      <w:marRight w:val="0"/>
      <w:marTop w:val="0"/>
      <w:marBottom w:val="0"/>
      <w:divBdr>
        <w:top w:val="none" w:sz="0" w:space="0" w:color="auto"/>
        <w:left w:val="none" w:sz="0" w:space="0" w:color="auto"/>
        <w:bottom w:val="none" w:sz="0" w:space="0" w:color="auto"/>
        <w:right w:val="none" w:sz="0" w:space="0" w:color="auto"/>
      </w:divBdr>
    </w:div>
    <w:div w:id="1103067222">
      <w:bodyDiv w:val="1"/>
      <w:marLeft w:val="0"/>
      <w:marRight w:val="0"/>
      <w:marTop w:val="0"/>
      <w:marBottom w:val="0"/>
      <w:divBdr>
        <w:top w:val="none" w:sz="0" w:space="0" w:color="auto"/>
        <w:left w:val="none" w:sz="0" w:space="0" w:color="auto"/>
        <w:bottom w:val="none" w:sz="0" w:space="0" w:color="auto"/>
        <w:right w:val="none" w:sz="0" w:space="0" w:color="auto"/>
      </w:divBdr>
    </w:div>
    <w:div w:id="1104572721">
      <w:bodyDiv w:val="1"/>
      <w:marLeft w:val="0"/>
      <w:marRight w:val="0"/>
      <w:marTop w:val="0"/>
      <w:marBottom w:val="0"/>
      <w:divBdr>
        <w:top w:val="none" w:sz="0" w:space="0" w:color="auto"/>
        <w:left w:val="none" w:sz="0" w:space="0" w:color="auto"/>
        <w:bottom w:val="none" w:sz="0" w:space="0" w:color="auto"/>
        <w:right w:val="none" w:sz="0" w:space="0" w:color="auto"/>
      </w:divBdr>
    </w:div>
    <w:div w:id="1104765471">
      <w:bodyDiv w:val="1"/>
      <w:marLeft w:val="0"/>
      <w:marRight w:val="0"/>
      <w:marTop w:val="0"/>
      <w:marBottom w:val="0"/>
      <w:divBdr>
        <w:top w:val="none" w:sz="0" w:space="0" w:color="auto"/>
        <w:left w:val="none" w:sz="0" w:space="0" w:color="auto"/>
        <w:bottom w:val="none" w:sz="0" w:space="0" w:color="auto"/>
        <w:right w:val="none" w:sz="0" w:space="0" w:color="auto"/>
      </w:divBdr>
    </w:div>
    <w:div w:id="1104810778">
      <w:bodyDiv w:val="1"/>
      <w:marLeft w:val="0"/>
      <w:marRight w:val="0"/>
      <w:marTop w:val="0"/>
      <w:marBottom w:val="0"/>
      <w:divBdr>
        <w:top w:val="none" w:sz="0" w:space="0" w:color="auto"/>
        <w:left w:val="none" w:sz="0" w:space="0" w:color="auto"/>
        <w:bottom w:val="none" w:sz="0" w:space="0" w:color="auto"/>
        <w:right w:val="none" w:sz="0" w:space="0" w:color="auto"/>
      </w:divBdr>
    </w:div>
    <w:div w:id="1105077859">
      <w:bodyDiv w:val="1"/>
      <w:marLeft w:val="0"/>
      <w:marRight w:val="0"/>
      <w:marTop w:val="0"/>
      <w:marBottom w:val="0"/>
      <w:divBdr>
        <w:top w:val="none" w:sz="0" w:space="0" w:color="auto"/>
        <w:left w:val="none" w:sz="0" w:space="0" w:color="auto"/>
        <w:bottom w:val="none" w:sz="0" w:space="0" w:color="auto"/>
        <w:right w:val="none" w:sz="0" w:space="0" w:color="auto"/>
      </w:divBdr>
    </w:div>
    <w:div w:id="1107237443">
      <w:bodyDiv w:val="1"/>
      <w:marLeft w:val="0"/>
      <w:marRight w:val="0"/>
      <w:marTop w:val="0"/>
      <w:marBottom w:val="0"/>
      <w:divBdr>
        <w:top w:val="none" w:sz="0" w:space="0" w:color="auto"/>
        <w:left w:val="none" w:sz="0" w:space="0" w:color="auto"/>
        <w:bottom w:val="none" w:sz="0" w:space="0" w:color="auto"/>
        <w:right w:val="none" w:sz="0" w:space="0" w:color="auto"/>
      </w:divBdr>
    </w:div>
    <w:div w:id="1107427915">
      <w:bodyDiv w:val="1"/>
      <w:marLeft w:val="0"/>
      <w:marRight w:val="0"/>
      <w:marTop w:val="0"/>
      <w:marBottom w:val="0"/>
      <w:divBdr>
        <w:top w:val="none" w:sz="0" w:space="0" w:color="auto"/>
        <w:left w:val="none" w:sz="0" w:space="0" w:color="auto"/>
        <w:bottom w:val="none" w:sz="0" w:space="0" w:color="auto"/>
        <w:right w:val="none" w:sz="0" w:space="0" w:color="auto"/>
      </w:divBdr>
    </w:div>
    <w:div w:id="1107889713">
      <w:bodyDiv w:val="1"/>
      <w:marLeft w:val="0"/>
      <w:marRight w:val="0"/>
      <w:marTop w:val="0"/>
      <w:marBottom w:val="0"/>
      <w:divBdr>
        <w:top w:val="none" w:sz="0" w:space="0" w:color="auto"/>
        <w:left w:val="none" w:sz="0" w:space="0" w:color="auto"/>
        <w:bottom w:val="none" w:sz="0" w:space="0" w:color="auto"/>
        <w:right w:val="none" w:sz="0" w:space="0" w:color="auto"/>
      </w:divBdr>
    </w:div>
    <w:div w:id="1109739569">
      <w:bodyDiv w:val="1"/>
      <w:marLeft w:val="0"/>
      <w:marRight w:val="0"/>
      <w:marTop w:val="0"/>
      <w:marBottom w:val="0"/>
      <w:divBdr>
        <w:top w:val="none" w:sz="0" w:space="0" w:color="auto"/>
        <w:left w:val="none" w:sz="0" w:space="0" w:color="auto"/>
        <w:bottom w:val="none" w:sz="0" w:space="0" w:color="auto"/>
        <w:right w:val="none" w:sz="0" w:space="0" w:color="auto"/>
      </w:divBdr>
    </w:div>
    <w:div w:id="1110005227">
      <w:bodyDiv w:val="1"/>
      <w:marLeft w:val="0"/>
      <w:marRight w:val="0"/>
      <w:marTop w:val="0"/>
      <w:marBottom w:val="0"/>
      <w:divBdr>
        <w:top w:val="none" w:sz="0" w:space="0" w:color="auto"/>
        <w:left w:val="none" w:sz="0" w:space="0" w:color="auto"/>
        <w:bottom w:val="none" w:sz="0" w:space="0" w:color="auto"/>
        <w:right w:val="none" w:sz="0" w:space="0" w:color="auto"/>
      </w:divBdr>
    </w:div>
    <w:div w:id="1110052272">
      <w:bodyDiv w:val="1"/>
      <w:marLeft w:val="0"/>
      <w:marRight w:val="0"/>
      <w:marTop w:val="0"/>
      <w:marBottom w:val="0"/>
      <w:divBdr>
        <w:top w:val="none" w:sz="0" w:space="0" w:color="auto"/>
        <w:left w:val="none" w:sz="0" w:space="0" w:color="auto"/>
        <w:bottom w:val="none" w:sz="0" w:space="0" w:color="auto"/>
        <w:right w:val="none" w:sz="0" w:space="0" w:color="auto"/>
      </w:divBdr>
    </w:div>
    <w:div w:id="1110666877">
      <w:bodyDiv w:val="1"/>
      <w:marLeft w:val="0"/>
      <w:marRight w:val="0"/>
      <w:marTop w:val="0"/>
      <w:marBottom w:val="0"/>
      <w:divBdr>
        <w:top w:val="none" w:sz="0" w:space="0" w:color="auto"/>
        <w:left w:val="none" w:sz="0" w:space="0" w:color="auto"/>
        <w:bottom w:val="none" w:sz="0" w:space="0" w:color="auto"/>
        <w:right w:val="none" w:sz="0" w:space="0" w:color="auto"/>
      </w:divBdr>
    </w:div>
    <w:div w:id="1113481445">
      <w:bodyDiv w:val="1"/>
      <w:marLeft w:val="0"/>
      <w:marRight w:val="0"/>
      <w:marTop w:val="0"/>
      <w:marBottom w:val="0"/>
      <w:divBdr>
        <w:top w:val="none" w:sz="0" w:space="0" w:color="auto"/>
        <w:left w:val="none" w:sz="0" w:space="0" w:color="auto"/>
        <w:bottom w:val="none" w:sz="0" w:space="0" w:color="auto"/>
        <w:right w:val="none" w:sz="0" w:space="0" w:color="auto"/>
      </w:divBdr>
    </w:div>
    <w:div w:id="1114442329">
      <w:bodyDiv w:val="1"/>
      <w:marLeft w:val="0"/>
      <w:marRight w:val="0"/>
      <w:marTop w:val="0"/>
      <w:marBottom w:val="0"/>
      <w:divBdr>
        <w:top w:val="none" w:sz="0" w:space="0" w:color="auto"/>
        <w:left w:val="none" w:sz="0" w:space="0" w:color="auto"/>
        <w:bottom w:val="none" w:sz="0" w:space="0" w:color="auto"/>
        <w:right w:val="none" w:sz="0" w:space="0" w:color="auto"/>
      </w:divBdr>
    </w:div>
    <w:div w:id="1114591650">
      <w:bodyDiv w:val="1"/>
      <w:marLeft w:val="0"/>
      <w:marRight w:val="0"/>
      <w:marTop w:val="0"/>
      <w:marBottom w:val="0"/>
      <w:divBdr>
        <w:top w:val="none" w:sz="0" w:space="0" w:color="auto"/>
        <w:left w:val="none" w:sz="0" w:space="0" w:color="auto"/>
        <w:bottom w:val="none" w:sz="0" w:space="0" w:color="auto"/>
        <w:right w:val="none" w:sz="0" w:space="0" w:color="auto"/>
      </w:divBdr>
    </w:div>
    <w:div w:id="1115363852">
      <w:bodyDiv w:val="1"/>
      <w:marLeft w:val="0"/>
      <w:marRight w:val="0"/>
      <w:marTop w:val="0"/>
      <w:marBottom w:val="0"/>
      <w:divBdr>
        <w:top w:val="none" w:sz="0" w:space="0" w:color="auto"/>
        <w:left w:val="none" w:sz="0" w:space="0" w:color="auto"/>
        <w:bottom w:val="none" w:sz="0" w:space="0" w:color="auto"/>
        <w:right w:val="none" w:sz="0" w:space="0" w:color="auto"/>
      </w:divBdr>
    </w:div>
    <w:div w:id="1115366601">
      <w:bodyDiv w:val="1"/>
      <w:marLeft w:val="0"/>
      <w:marRight w:val="0"/>
      <w:marTop w:val="0"/>
      <w:marBottom w:val="0"/>
      <w:divBdr>
        <w:top w:val="none" w:sz="0" w:space="0" w:color="auto"/>
        <w:left w:val="none" w:sz="0" w:space="0" w:color="auto"/>
        <w:bottom w:val="none" w:sz="0" w:space="0" w:color="auto"/>
        <w:right w:val="none" w:sz="0" w:space="0" w:color="auto"/>
      </w:divBdr>
    </w:div>
    <w:div w:id="1115825304">
      <w:bodyDiv w:val="1"/>
      <w:marLeft w:val="0"/>
      <w:marRight w:val="0"/>
      <w:marTop w:val="0"/>
      <w:marBottom w:val="0"/>
      <w:divBdr>
        <w:top w:val="none" w:sz="0" w:space="0" w:color="auto"/>
        <w:left w:val="none" w:sz="0" w:space="0" w:color="auto"/>
        <w:bottom w:val="none" w:sz="0" w:space="0" w:color="auto"/>
        <w:right w:val="none" w:sz="0" w:space="0" w:color="auto"/>
      </w:divBdr>
    </w:div>
    <w:div w:id="1116558754">
      <w:bodyDiv w:val="1"/>
      <w:marLeft w:val="0"/>
      <w:marRight w:val="0"/>
      <w:marTop w:val="0"/>
      <w:marBottom w:val="0"/>
      <w:divBdr>
        <w:top w:val="none" w:sz="0" w:space="0" w:color="auto"/>
        <w:left w:val="none" w:sz="0" w:space="0" w:color="auto"/>
        <w:bottom w:val="none" w:sz="0" w:space="0" w:color="auto"/>
        <w:right w:val="none" w:sz="0" w:space="0" w:color="auto"/>
      </w:divBdr>
    </w:div>
    <w:div w:id="1116564891">
      <w:bodyDiv w:val="1"/>
      <w:marLeft w:val="0"/>
      <w:marRight w:val="0"/>
      <w:marTop w:val="0"/>
      <w:marBottom w:val="0"/>
      <w:divBdr>
        <w:top w:val="none" w:sz="0" w:space="0" w:color="auto"/>
        <w:left w:val="none" w:sz="0" w:space="0" w:color="auto"/>
        <w:bottom w:val="none" w:sz="0" w:space="0" w:color="auto"/>
        <w:right w:val="none" w:sz="0" w:space="0" w:color="auto"/>
      </w:divBdr>
    </w:div>
    <w:div w:id="1117138171">
      <w:bodyDiv w:val="1"/>
      <w:marLeft w:val="0"/>
      <w:marRight w:val="0"/>
      <w:marTop w:val="0"/>
      <w:marBottom w:val="0"/>
      <w:divBdr>
        <w:top w:val="none" w:sz="0" w:space="0" w:color="auto"/>
        <w:left w:val="none" w:sz="0" w:space="0" w:color="auto"/>
        <w:bottom w:val="none" w:sz="0" w:space="0" w:color="auto"/>
        <w:right w:val="none" w:sz="0" w:space="0" w:color="auto"/>
      </w:divBdr>
    </w:div>
    <w:div w:id="1117720679">
      <w:bodyDiv w:val="1"/>
      <w:marLeft w:val="0"/>
      <w:marRight w:val="0"/>
      <w:marTop w:val="0"/>
      <w:marBottom w:val="0"/>
      <w:divBdr>
        <w:top w:val="none" w:sz="0" w:space="0" w:color="auto"/>
        <w:left w:val="none" w:sz="0" w:space="0" w:color="auto"/>
        <w:bottom w:val="none" w:sz="0" w:space="0" w:color="auto"/>
        <w:right w:val="none" w:sz="0" w:space="0" w:color="auto"/>
      </w:divBdr>
    </w:div>
    <w:div w:id="1118135708">
      <w:bodyDiv w:val="1"/>
      <w:marLeft w:val="0"/>
      <w:marRight w:val="0"/>
      <w:marTop w:val="0"/>
      <w:marBottom w:val="0"/>
      <w:divBdr>
        <w:top w:val="none" w:sz="0" w:space="0" w:color="auto"/>
        <w:left w:val="none" w:sz="0" w:space="0" w:color="auto"/>
        <w:bottom w:val="none" w:sz="0" w:space="0" w:color="auto"/>
        <w:right w:val="none" w:sz="0" w:space="0" w:color="auto"/>
      </w:divBdr>
    </w:div>
    <w:div w:id="1118723084">
      <w:bodyDiv w:val="1"/>
      <w:marLeft w:val="0"/>
      <w:marRight w:val="0"/>
      <w:marTop w:val="0"/>
      <w:marBottom w:val="0"/>
      <w:divBdr>
        <w:top w:val="none" w:sz="0" w:space="0" w:color="auto"/>
        <w:left w:val="none" w:sz="0" w:space="0" w:color="auto"/>
        <w:bottom w:val="none" w:sz="0" w:space="0" w:color="auto"/>
        <w:right w:val="none" w:sz="0" w:space="0" w:color="auto"/>
      </w:divBdr>
    </w:div>
    <w:div w:id="1118988206">
      <w:bodyDiv w:val="1"/>
      <w:marLeft w:val="0"/>
      <w:marRight w:val="0"/>
      <w:marTop w:val="0"/>
      <w:marBottom w:val="0"/>
      <w:divBdr>
        <w:top w:val="none" w:sz="0" w:space="0" w:color="auto"/>
        <w:left w:val="none" w:sz="0" w:space="0" w:color="auto"/>
        <w:bottom w:val="none" w:sz="0" w:space="0" w:color="auto"/>
        <w:right w:val="none" w:sz="0" w:space="0" w:color="auto"/>
      </w:divBdr>
    </w:div>
    <w:div w:id="1121416791">
      <w:bodyDiv w:val="1"/>
      <w:marLeft w:val="0"/>
      <w:marRight w:val="0"/>
      <w:marTop w:val="0"/>
      <w:marBottom w:val="0"/>
      <w:divBdr>
        <w:top w:val="none" w:sz="0" w:space="0" w:color="auto"/>
        <w:left w:val="none" w:sz="0" w:space="0" w:color="auto"/>
        <w:bottom w:val="none" w:sz="0" w:space="0" w:color="auto"/>
        <w:right w:val="none" w:sz="0" w:space="0" w:color="auto"/>
      </w:divBdr>
    </w:div>
    <w:div w:id="1123842689">
      <w:bodyDiv w:val="1"/>
      <w:marLeft w:val="0"/>
      <w:marRight w:val="0"/>
      <w:marTop w:val="0"/>
      <w:marBottom w:val="0"/>
      <w:divBdr>
        <w:top w:val="none" w:sz="0" w:space="0" w:color="auto"/>
        <w:left w:val="none" w:sz="0" w:space="0" w:color="auto"/>
        <w:bottom w:val="none" w:sz="0" w:space="0" w:color="auto"/>
        <w:right w:val="none" w:sz="0" w:space="0" w:color="auto"/>
      </w:divBdr>
    </w:div>
    <w:div w:id="1124541577">
      <w:bodyDiv w:val="1"/>
      <w:marLeft w:val="0"/>
      <w:marRight w:val="0"/>
      <w:marTop w:val="0"/>
      <w:marBottom w:val="0"/>
      <w:divBdr>
        <w:top w:val="none" w:sz="0" w:space="0" w:color="auto"/>
        <w:left w:val="none" w:sz="0" w:space="0" w:color="auto"/>
        <w:bottom w:val="none" w:sz="0" w:space="0" w:color="auto"/>
        <w:right w:val="none" w:sz="0" w:space="0" w:color="auto"/>
      </w:divBdr>
    </w:div>
    <w:div w:id="1124881797">
      <w:bodyDiv w:val="1"/>
      <w:marLeft w:val="0"/>
      <w:marRight w:val="0"/>
      <w:marTop w:val="0"/>
      <w:marBottom w:val="0"/>
      <w:divBdr>
        <w:top w:val="none" w:sz="0" w:space="0" w:color="auto"/>
        <w:left w:val="none" w:sz="0" w:space="0" w:color="auto"/>
        <w:bottom w:val="none" w:sz="0" w:space="0" w:color="auto"/>
        <w:right w:val="none" w:sz="0" w:space="0" w:color="auto"/>
      </w:divBdr>
    </w:div>
    <w:div w:id="1126389675">
      <w:bodyDiv w:val="1"/>
      <w:marLeft w:val="0"/>
      <w:marRight w:val="0"/>
      <w:marTop w:val="0"/>
      <w:marBottom w:val="0"/>
      <w:divBdr>
        <w:top w:val="none" w:sz="0" w:space="0" w:color="auto"/>
        <w:left w:val="none" w:sz="0" w:space="0" w:color="auto"/>
        <w:bottom w:val="none" w:sz="0" w:space="0" w:color="auto"/>
        <w:right w:val="none" w:sz="0" w:space="0" w:color="auto"/>
      </w:divBdr>
    </w:div>
    <w:div w:id="1126891780">
      <w:bodyDiv w:val="1"/>
      <w:marLeft w:val="0"/>
      <w:marRight w:val="0"/>
      <w:marTop w:val="0"/>
      <w:marBottom w:val="0"/>
      <w:divBdr>
        <w:top w:val="none" w:sz="0" w:space="0" w:color="auto"/>
        <w:left w:val="none" w:sz="0" w:space="0" w:color="auto"/>
        <w:bottom w:val="none" w:sz="0" w:space="0" w:color="auto"/>
        <w:right w:val="none" w:sz="0" w:space="0" w:color="auto"/>
      </w:divBdr>
    </w:div>
    <w:div w:id="1127164457">
      <w:bodyDiv w:val="1"/>
      <w:marLeft w:val="0"/>
      <w:marRight w:val="0"/>
      <w:marTop w:val="0"/>
      <w:marBottom w:val="0"/>
      <w:divBdr>
        <w:top w:val="none" w:sz="0" w:space="0" w:color="auto"/>
        <w:left w:val="none" w:sz="0" w:space="0" w:color="auto"/>
        <w:bottom w:val="none" w:sz="0" w:space="0" w:color="auto"/>
        <w:right w:val="none" w:sz="0" w:space="0" w:color="auto"/>
      </w:divBdr>
    </w:div>
    <w:div w:id="1128284614">
      <w:bodyDiv w:val="1"/>
      <w:marLeft w:val="0"/>
      <w:marRight w:val="0"/>
      <w:marTop w:val="0"/>
      <w:marBottom w:val="0"/>
      <w:divBdr>
        <w:top w:val="none" w:sz="0" w:space="0" w:color="auto"/>
        <w:left w:val="none" w:sz="0" w:space="0" w:color="auto"/>
        <w:bottom w:val="none" w:sz="0" w:space="0" w:color="auto"/>
        <w:right w:val="none" w:sz="0" w:space="0" w:color="auto"/>
      </w:divBdr>
    </w:div>
    <w:div w:id="1128429305">
      <w:bodyDiv w:val="1"/>
      <w:marLeft w:val="0"/>
      <w:marRight w:val="0"/>
      <w:marTop w:val="0"/>
      <w:marBottom w:val="0"/>
      <w:divBdr>
        <w:top w:val="none" w:sz="0" w:space="0" w:color="auto"/>
        <w:left w:val="none" w:sz="0" w:space="0" w:color="auto"/>
        <w:bottom w:val="none" w:sz="0" w:space="0" w:color="auto"/>
        <w:right w:val="none" w:sz="0" w:space="0" w:color="auto"/>
      </w:divBdr>
    </w:div>
    <w:div w:id="1129321003">
      <w:bodyDiv w:val="1"/>
      <w:marLeft w:val="0"/>
      <w:marRight w:val="0"/>
      <w:marTop w:val="0"/>
      <w:marBottom w:val="0"/>
      <w:divBdr>
        <w:top w:val="none" w:sz="0" w:space="0" w:color="auto"/>
        <w:left w:val="none" w:sz="0" w:space="0" w:color="auto"/>
        <w:bottom w:val="none" w:sz="0" w:space="0" w:color="auto"/>
        <w:right w:val="none" w:sz="0" w:space="0" w:color="auto"/>
      </w:divBdr>
    </w:div>
    <w:div w:id="1129587371">
      <w:bodyDiv w:val="1"/>
      <w:marLeft w:val="0"/>
      <w:marRight w:val="0"/>
      <w:marTop w:val="0"/>
      <w:marBottom w:val="0"/>
      <w:divBdr>
        <w:top w:val="none" w:sz="0" w:space="0" w:color="auto"/>
        <w:left w:val="none" w:sz="0" w:space="0" w:color="auto"/>
        <w:bottom w:val="none" w:sz="0" w:space="0" w:color="auto"/>
        <w:right w:val="none" w:sz="0" w:space="0" w:color="auto"/>
      </w:divBdr>
    </w:div>
    <w:div w:id="1130516009">
      <w:bodyDiv w:val="1"/>
      <w:marLeft w:val="0"/>
      <w:marRight w:val="0"/>
      <w:marTop w:val="0"/>
      <w:marBottom w:val="0"/>
      <w:divBdr>
        <w:top w:val="none" w:sz="0" w:space="0" w:color="auto"/>
        <w:left w:val="none" w:sz="0" w:space="0" w:color="auto"/>
        <w:bottom w:val="none" w:sz="0" w:space="0" w:color="auto"/>
        <w:right w:val="none" w:sz="0" w:space="0" w:color="auto"/>
      </w:divBdr>
    </w:div>
    <w:div w:id="1130901073">
      <w:bodyDiv w:val="1"/>
      <w:marLeft w:val="0"/>
      <w:marRight w:val="0"/>
      <w:marTop w:val="0"/>
      <w:marBottom w:val="0"/>
      <w:divBdr>
        <w:top w:val="none" w:sz="0" w:space="0" w:color="auto"/>
        <w:left w:val="none" w:sz="0" w:space="0" w:color="auto"/>
        <w:bottom w:val="none" w:sz="0" w:space="0" w:color="auto"/>
        <w:right w:val="none" w:sz="0" w:space="0" w:color="auto"/>
      </w:divBdr>
    </w:div>
    <w:div w:id="1131635247">
      <w:bodyDiv w:val="1"/>
      <w:marLeft w:val="0"/>
      <w:marRight w:val="0"/>
      <w:marTop w:val="0"/>
      <w:marBottom w:val="0"/>
      <w:divBdr>
        <w:top w:val="none" w:sz="0" w:space="0" w:color="auto"/>
        <w:left w:val="none" w:sz="0" w:space="0" w:color="auto"/>
        <w:bottom w:val="none" w:sz="0" w:space="0" w:color="auto"/>
        <w:right w:val="none" w:sz="0" w:space="0" w:color="auto"/>
      </w:divBdr>
    </w:div>
    <w:div w:id="1131747188">
      <w:bodyDiv w:val="1"/>
      <w:marLeft w:val="0"/>
      <w:marRight w:val="0"/>
      <w:marTop w:val="0"/>
      <w:marBottom w:val="0"/>
      <w:divBdr>
        <w:top w:val="none" w:sz="0" w:space="0" w:color="auto"/>
        <w:left w:val="none" w:sz="0" w:space="0" w:color="auto"/>
        <w:bottom w:val="none" w:sz="0" w:space="0" w:color="auto"/>
        <w:right w:val="none" w:sz="0" w:space="0" w:color="auto"/>
      </w:divBdr>
    </w:div>
    <w:div w:id="1133517649">
      <w:bodyDiv w:val="1"/>
      <w:marLeft w:val="0"/>
      <w:marRight w:val="0"/>
      <w:marTop w:val="0"/>
      <w:marBottom w:val="0"/>
      <w:divBdr>
        <w:top w:val="none" w:sz="0" w:space="0" w:color="auto"/>
        <w:left w:val="none" w:sz="0" w:space="0" w:color="auto"/>
        <w:bottom w:val="none" w:sz="0" w:space="0" w:color="auto"/>
        <w:right w:val="none" w:sz="0" w:space="0" w:color="auto"/>
      </w:divBdr>
    </w:div>
    <w:div w:id="1133671742">
      <w:bodyDiv w:val="1"/>
      <w:marLeft w:val="0"/>
      <w:marRight w:val="0"/>
      <w:marTop w:val="0"/>
      <w:marBottom w:val="0"/>
      <w:divBdr>
        <w:top w:val="none" w:sz="0" w:space="0" w:color="auto"/>
        <w:left w:val="none" w:sz="0" w:space="0" w:color="auto"/>
        <w:bottom w:val="none" w:sz="0" w:space="0" w:color="auto"/>
        <w:right w:val="none" w:sz="0" w:space="0" w:color="auto"/>
      </w:divBdr>
    </w:div>
    <w:div w:id="1135559242">
      <w:bodyDiv w:val="1"/>
      <w:marLeft w:val="0"/>
      <w:marRight w:val="0"/>
      <w:marTop w:val="0"/>
      <w:marBottom w:val="0"/>
      <w:divBdr>
        <w:top w:val="none" w:sz="0" w:space="0" w:color="auto"/>
        <w:left w:val="none" w:sz="0" w:space="0" w:color="auto"/>
        <w:bottom w:val="none" w:sz="0" w:space="0" w:color="auto"/>
        <w:right w:val="none" w:sz="0" w:space="0" w:color="auto"/>
      </w:divBdr>
    </w:div>
    <w:div w:id="1135566846">
      <w:bodyDiv w:val="1"/>
      <w:marLeft w:val="0"/>
      <w:marRight w:val="0"/>
      <w:marTop w:val="0"/>
      <w:marBottom w:val="0"/>
      <w:divBdr>
        <w:top w:val="none" w:sz="0" w:space="0" w:color="auto"/>
        <w:left w:val="none" w:sz="0" w:space="0" w:color="auto"/>
        <w:bottom w:val="none" w:sz="0" w:space="0" w:color="auto"/>
        <w:right w:val="none" w:sz="0" w:space="0" w:color="auto"/>
      </w:divBdr>
    </w:div>
    <w:div w:id="1135640408">
      <w:bodyDiv w:val="1"/>
      <w:marLeft w:val="0"/>
      <w:marRight w:val="0"/>
      <w:marTop w:val="0"/>
      <w:marBottom w:val="0"/>
      <w:divBdr>
        <w:top w:val="none" w:sz="0" w:space="0" w:color="auto"/>
        <w:left w:val="none" w:sz="0" w:space="0" w:color="auto"/>
        <w:bottom w:val="none" w:sz="0" w:space="0" w:color="auto"/>
        <w:right w:val="none" w:sz="0" w:space="0" w:color="auto"/>
      </w:divBdr>
    </w:div>
    <w:div w:id="1137452814">
      <w:bodyDiv w:val="1"/>
      <w:marLeft w:val="0"/>
      <w:marRight w:val="0"/>
      <w:marTop w:val="0"/>
      <w:marBottom w:val="0"/>
      <w:divBdr>
        <w:top w:val="none" w:sz="0" w:space="0" w:color="auto"/>
        <w:left w:val="none" w:sz="0" w:space="0" w:color="auto"/>
        <w:bottom w:val="none" w:sz="0" w:space="0" w:color="auto"/>
        <w:right w:val="none" w:sz="0" w:space="0" w:color="auto"/>
      </w:divBdr>
    </w:div>
    <w:div w:id="1137836667">
      <w:bodyDiv w:val="1"/>
      <w:marLeft w:val="0"/>
      <w:marRight w:val="0"/>
      <w:marTop w:val="0"/>
      <w:marBottom w:val="0"/>
      <w:divBdr>
        <w:top w:val="none" w:sz="0" w:space="0" w:color="auto"/>
        <w:left w:val="none" w:sz="0" w:space="0" w:color="auto"/>
        <w:bottom w:val="none" w:sz="0" w:space="0" w:color="auto"/>
        <w:right w:val="none" w:sz="0" w:space="0" w:color="auto"/>
      </w:divBdr>
    </w:div>
    <w:div w:id="1139155254">
      <w:bodyDiv w:val="1"/>
      <w:marLeft w:val="0"/>
      <w:marRight w:val="0"/>
      <w:marTop w:val="0"/>
      <w:marBottom w:val="0"/>
      <w:divBdr>
        <w:top w:val="none" w:sz="0" w:space="0" w:color="auto"/>
        <w:left w:val="none" w:sz="0" w:space="0" w:color="auto"/>
        <w:bottom w:val="none" w:sz="0" w:space="0" w:color="auto"/>
        <w:right w:val="none" w:sz="0" w:space="0" w:color="auto"/>
      </w:divBdr>
    </w:div>
    <w:div w:id="1139224789">
      <w:bodyDiv w:val="1"/>
      <w:marLeft w:val="0"/>
      <w:marRight w:val="0"/>
      <w:marTop w:val="0"/>
      <w:marBottom w:val="0"/>
      <w:divBdr>
        <w:top w:val="none" w:sz="0" w:space="0" w:color="auto"/>
        <w:left w:val="none" w:sz="0" w:space="0" w:color="auto"/>
        <w:bottom w:val="none" w:sz="0" w:space="0" w:color="auto"/>
        <w:right w:val="none" w:sz="0" w:space="0" w:color="auto"/>
      </w:divBdr>
    </w:div>
    <w:div w:id="1139955073">
      <w:bodyDiv w:val="1"/>
      <w:marLeft w:val="0"/>
      <w:marRight w:val="0"/>
      <w:marTop w:val="0"/>
      <w:marBottom w:val="0"/>
      <w:divBdr>
        <w:top w:val="none" w:sz="0" w:space="0" w:color="auto"/>
        <w:left w:val="none" w:sz="0" w:space="0" w:color="auto"/>
        <w:bottom w:val="none" w:sz="0" w:space="0" w:color="auto"/>
        <w:right w:val="none" w:sz="0" w:space="0" w:color="auto"/>
      </w:divBdr>
    </w:div>
    <w:div w:id="1140075984">
      <w:bodyDiv w:val="1"/>
      <w:marLeft w:val="0"/>
      <w:marRight w:val="0"/>
      <w:marTop w:val="0"/>
      <w:marBottom w:val="0"/>
      <w:divBdr>
        <w:top w:val="none" w:sz="0" w:space="0" w:color="auto"/>
        <w:left w:val="none" w:sz="0" w:space="0" w:color="auto"/>
        <w:bottom w:val="none" w:sz="0" w:space="0" w:color="auto"/>
        <w:right w:val="none" w:sz="0" w:space="0" w:color="auto"/>
      </w:divBdr>
    </w:div>
    <w:div w:id="1140346888">
      <w:bodyDiv w:val="1"/>
      <w:marLeft w:val="0"/>
      <w:marRight w:val="0"/>
      <w:marTop w:val="0"/>
      <w:marBottom w:val="0"/>
      <w:divBdr>
        <w:top w:val="none" w:sz="0" w:space="0" w:color="auto"/>
        <w:left w:val="none" w:sz="0" w:space="0" w:color="auto"/>
        <w:bottom w:val="none" w:sz="0" w:space="0" w:color="auto"/>
        <w:right w:val="none" w:sz="0" w:space="0" w:color="auto"/>
      </w:divBdr>
    </w:div>
    <w:div w:id="1140611460">
      <w:bodyDiv w:val="1"/>
      <w:marLeft w:val="0"/>
      <w:marRight w:val="0"/>
      <w:marTop w:val="0"/>
      <w:marBottom w:val="0"/>
      <w:divBdr>
        <w:top w:val="none" w:sz="0" w:space="0" w:color="auto"/>
        <w:left w:val="none" w:sz="0" w:space="0" w:color="auto"/>
        <w:bottom w:val="none" w:sz="0" w:space="0" w:color="auto"/>
        <w:right w:val="none" w:sz="0" w:space="0" w:color="auto"/>
      </w:divBdr>
    </w:div>
    <w:div w:id="1140996279">
      <w:bodyDiv w:val="1"/>
      <w:marLeft w:val="0"/>
      <w:marRight w:val="0"/>
      <w:marTop w:val="0"/>
      <w:marBottom w:val="0"/>
      <w:divBdr>
        <w:top w:val="none" w:sz="0" w:space="0" w:color="auto"/>
        <w:left w:val="none" w:sz="0" w:space="0" w:color="auto"/>
        <w:bottom w:val="none" w:sz="0" w:space="0" w:color="auto"/>
        <w:right w:val="none" w:sz="0" w:space="0" w:color="auto"/>
      </w:divBdr>
    </w:div>
    <w:div w:id="1141456619">
      <w:bodyDiv w:val="1"/>
      <w:marLeft w:val="0"/>
      <w:marRight w:val="0"/>
      <w:marTop w:val="0"/>
      <w:marBottom w:val="0"/>
      <w:divBdr>
        <w:top w:val="none" w:sz="0" w:space="0" w:color="auto"/>
        <w:left w:val="none" w:sz="0" w:space="0" w:color="auto"/>
        <w:bottom w:val="none" w:sz="0" w:space="0" w:color="auto"/>
        <w:right w:val="none" w:sz="0" w:space="0" w:color="auto"/>
      </w:divBdr>
    </w:div>
    <w:div w:id="1143696399">
      <w:bodyDiv w:val="1"/>
      <w:marLeft w:val="0"/>
      <w:marRight w:val="0"/>
      <w:marTop w:val="0"/>
      <w:marBottom w:val="0"/>
      <w:divBdr>
        <w:top w:val="none" w:sz="0" w:space="0" w:color="auto"/>
        <w:left w:val="none" w:sz="0" w:space="0" w:color="auto"/>
        <w:bottom w:val="none" w:sz="0" w:space="0" w:color="auto"/>
        <w:right w:val="none" w:sz="0" w:space="0" w:color="auto"/>
      </w:divBdr>
    </w:div>
    <w:div w:id="1144740659">
      <w:bodyDiv w:val="1"/>
      <w:marLeft w:val="0"/>
      <w:marRight w:val="0"/>
      <w:marTop w:val="0"/>
      <w:marBottom w:val="0"/>
      <w:divBdr>
        <w:top w:val="none" w:sz="0" w:space="0" w:color="auto"/>
        <w:left w:val="none" w:sz="0" w:space="0" w:color="auto"/>
        <w:bottom w:val="none" w:sz="0" w:space="0" w:color="auto"/>
        <w:right w:val="none" w:sz="0" w:space="0" w:color="auto"/>
      </w:divBdr>
    </w:div>
    <w:div w:id="1146625800">
      <w:bodyDiv w:val="1"/>
      <w:marLeft w:val="0"/>
      <w:marRight w:val="0"/>
      <w:marTop w:val="0"/>
      <w:marBottom w:val="0"/>
      <w:divBdr>
        <w:top w:val="none" w:sz="0" w:space="0" w:color="auto"/>
        <w:left w:val="none" w:sz="0" w:space="0" w:color="auto"/>
        <w:bottom w:val="none" w:sz="0" w:space="0" w:color="auto"/>
        <w:right w:val="none" w:sz="0" w:space="0" w:color="auto"/>
      </w:divBdr>
    </w:div>
    <w:div w:id="1146967537">
      <w:bodyDiv w:val="1"/>
      <w:marLeft w:val="0"/>
      <w:marRight w:val="0"/>
      <w:marTop w:val="0"/>
      <w:marBottom w:val="0"/>
      <w:divBdr>
        <w:top w:val="none" w:sz="0" w:space="0" w:color="auto"/>
        <w:left w:val="none" w:sz="0" w:space="0" w:color="auto"/>
        <w:bottom w:val="none" w:sz="0" w:space="0" w:color="auto"/>
        <w:right w:val="none" w:sz="0" w:space="0" w:color="auto"/>
      </w:divBdr>
    </w:div>
    <w:div w:id="1147552968">
      <w:bodyDiv w:val="1"/>
      <w:marLeft w:val="0"/>
      <w:marRight w:val="0"/>
      <w:marTop w:val="0"/>
      <w:marBottom w:val="0"/>
      <w:divBdr>
        <w:top w:val="none" w:sz="0" w:space="0" w:color="auto"/>
        <w:left w:val="none" w:sz="0" w:space="0" w:color="auto"/>
        <w:bottom w:val="none" w:sz="0" w:space="0" w:color="auto"/>
        <w:right w:val="none" w:sz="0" w:space="0" w:color="auto"/>
      </w:divBdr>
    </w:div>
    <w:div w:id="1147629141">
      <w:bodyDiv w:val="1"/>
      <w:marLeft w:val="0"/>
      <w:marRight w:val="0"/>
      <w:marTop w:val="0"/>
      <w:marBottom w:val="0"/>
      <w:divBdr>
        <w:top w:val="none" w:sz="0" w:space="0" w:color="auto"/>
        <w:left w:val="none" w:sz="0" w:space="0" w:color="auto"/>
        <w:bottom w:val="none" w:sz="0" w:space="0" w:color="auto"/>
        <w:right w:val="none" w:sz="0" w:space="0" w:color="auto"/>
      </w:divBdr>
    </w:div>
    <w:div w:id="1147673865">
      <w:bodyDiv w:val="1"/>
      <w:marLeft w:val="0"/>
      <w:marRight w:val="0"/>
      <w:marTop w:val="0"/>
      <w:marBottom w:val="0"/>
      <w:divBdr>
        <w:top w:val="none" w:sz="0" w:space="0" w:color="auto"/>
        <w:left w:val="none" w:sz="0" w:space="0" w:color="auto"/>
        <w:bottom w:val="none" w:sz="0" w:space="0" w:color="auto"/>
        <w:right w:val="none" w:sz="0" w:space="0" w:color="auto"/>
      </w:divBdr>
    </w:div>
    <w:div w:id="1147746329">
      <w:bodyDiv w:val="1"/>
      <w:marLeft w:val="0"/>
      <w:marRight w:val="0"/>
      <w:marTop w:val="0"/>
      <w:marBottom w:val="0"/>
      <w:divBdr>
        <w:top w:val="none" w:sz="0" w:space="0" w:color="auto"/>
        <w:left w:val="none" w:sz="0" w:space="0" w:color="auto"/>
        <w:bottom w:val="none" w:sz="0" w:space="0" w:color="auto"/>
        <w:right w:val="none" w:sz="0" w:space="0" w:color="auto"/>
      </w:divBdr>
    </w:div>
    <w:div w:id="1148282979">
      <w:bodyDiv w:val="1"/>
      <w:marLeft w:val="0"/>
      <w:marRight w:val="0"/>
      <w:marTop w:val="0"/>
      <w:marBottom w:val="0"/>
      <w:divBdr>
        <w:top w:val="none" w:sz="0" w:space="0" w:color="auto"/>
        <w:left w:val="none" w:sz="0" w:space="0" w:color="auto"/>
        <w:bottom w:val="none" w:sz="0" w:space="0" w:color="auto"/>
        <w:right w:val="none" w:sz="0" w:space="0" w:color="auto"/>
      </w:divBdr>
    </w:div>
    <w:div w:id="1148352884">
      <w:bodyDiv w:val="1"/>
      <w:marLeft w:val="0"/>
      <w:marRight w:val="0"/>
      <w:marTop w:val="0"/>
      <w:marBottom w:val="0"/>
      <w:divBdr>
        <w:top w:val="none" w:sz="0" w:space="0" w:color="auto"/>
        <w:left w:val="none" w:sz="0" w:space="0" w:color="auto"/>
        <w:bottom w:val="none" w:sz="0" w:space="0" w:color="auto"/>
        <w:right w:val="none" w:sz="0" w:space="0" w:color="auto"/>
      </w:divBdr>
    </w:div>
    <w:div w:id="1148475181">
      <w:bodyDiv w:val="1"/>
      <w:marLeft w:val="0"/>
      <w:marRight w:val="0"/>
      <w:marTop w:val="0"/>
      <w:marBottom w:val="0"/>
      <w:divBdr>
        <w:top w:val="none" w:sz="0" w:space="0" w:color="auto"/>
        <w:left w:val="none" w:sz="0" w:space="0" w:color="auto"/>
        <w:bottom w:val="none" w:sz="0" w:space="0" w:color="auto"/>
        <w:right w:val="none" w:sz="0" w:space="0" w:color="auto"/>
      </w:divBdr>
    </w:div>
    <w:div w:id="1149785546">
      <w:bodyDiv w:val="1"/>
      <w:marLeft w:val="0"/>
      <w:marRight w:val="0"/>
      <w:marTop w:val="0"/>
      <w:marBottom w:val="0"/>
      <w:divBdr>
        <w:top w:val="none" w:sz="0" w:space="0" w:color="auto"/>
        <w:left w:val="none" w:sz="0" w:space="0" w:color="auto"/>
        <w:bottom w:val="none" w:sz="0" w:space="0" w:color="auto"/>
        <w:right w:val="none" w:sz="0" w:space="0" w:color="auto"/>
      </w:divBdr>
    </w:div>
    <w:div w:id="1149788549">
      <w:bodyDiv w:val="1"/>
      <w:marLeft w:val="0"/>
      <w:marRight w:val="0"/>
      <w:marTop w:val="0"/>
      <w:marBottom w:val="0"/>
      <w:divBdr>
        <w:top w:val="none" w:sz="0" w:space="0" w:color="auto"/>
        <w:left w:val="none" w:sz="0" w:space="0" w:color="auto"/>
        <w:bottom w:val="none" w:sz="0" w:space="0" w:color="auto"/>
        <w:right w:val="none" w:sz="0" w:space="0" w:color="auto"/>
      </w:divBdr>
    </w:div>
    <w:div w:id="1149899792">
      <w:bodyDiv w:val="1"/>
      <w:marLeft w:val="0"/>
      <w:marRight w:val="0"/>
      <w:marTop w:val="0"/>
      <w:marBottom w:val="0"/>
      <w:divBdr>
        <w:top w:val="none" w:sz="0" w:space="0" w:color="auto"/>
        <w:left w:val="none" w:sz="0" w:space="0" w:color="auto"/>
        <w:bottom w:val="none" w:sz="0" w:space="0" w:color="auto"/>
        <w:right w:val="none" w:sz="0" w:space="0" w:color="auto"/>
      </w:divBdr>
    </w:div>
    <w:div w:id="1150748923">
      <w:bodyDiv w:val="1"/>
      <w:marLeft w:val="0"/>
      <w:marRight w:val="0"/>
      <w:marTop w:val="0"/>
      <w:marBottom w:val="0"/>
      <w:divBdr>
        <w:top w:val="none" w:sz="0" w:space="0" w:color="auto"/>
        <w:left w:val="none" w:sz="0" w:space="0" w:color="auto"/>
        <w:bottom w:val="none" w:sz="0" w:space="0" w:color="auto"/>
        <w:right w:val="none" w:sz="0" w:space="0" w:color="auto"/>
      </w:divBdr>
    </w:div>
    <w:div w:id="1151218072">
      <w:bodyDiv w:val="1"/>
      <w:marLeft w:val="0"/>
      <w:marRight w:val="0"/>
      <w:marTop w:val="0"/>
      <w:marBottom w:val="0"/>
      <w:divBdr>
        <w:top w:val="none" w:sz="0" w:space="0" w:color="auto"/>
        <w:left w:val="none" w:sz="0" w:space="0" w:color="auto"/>
        <w:bottom w:val="none" w:sz="0" w:space="0" w:color="auto"/>
        <w:right w:val="none" w:sz="0" w:space="0" w:color="auto"/>
      </w:divBdr>
    </w:div>
    <w:div w:id="1152064363">
      <w:bodyDiv w:val="1"/>
      <w:marLeft w:val="0"/>
      <w:marRight w:val="0"/>
      <w:marTop w:val="0"/>
      <w:marBottom w:val="0"/>
      <w:divBdr>
        <w:top w:val="none" w:sz="0" w:space="0" w:color="auto"/>
        <w:left w:val="none" w:sz="0" w:space="0" w:color="auto"/>
        <w:bottom w:val="none" w:sz="0" w:space="0" w:color="auto"/>
        <w:right w:val="none" w:sz="0" w:space="0" w:color="auto"/>
      </w:divBdr>
    </w:div>
    <w:div w:id="1152138127">
      <w:bodyDiv w:val="1"/>
      <w:marLeft w:val="0"/>
      <w:marRight w:val="0"/>
      <w:marTop w:val="0"/>
      <w:marBottom w:val="0"/>
      <w:divBdr>
        <w:top w:val="none" w:sz="0" w:space="0" w:color="auto"/>
        <w:left w:val="none" w:sz="0" w:space="0" w:color="auto"/>
        <w:bottom w:val="none" w:sz="0" w:space="0" w:color="auto"/>
        <w:right w:val="none" w:sz="0" w:space="0" w:color="auto"/>
      </w:divBdr>
    </w:div>
    <w:div w:id="1152255370">
      <w:bodyDiv w:val="1"/>
      <w:marLeft w:val="0"/>
      <w:marRight w:val="0"/>
      <w:marTop w:val="0"/>
      <w:marBottom w:val="0"/>
      <w:divBdr>
        <w:top w:val="none" w:sz="0" w:space="0" w:color="auto"/>
        <w:left w:val="none" w:sz="0" w:space="0" w:color="auto"/>
        <w:bottom w:val="none" w:sz="0" w:space="0" w:color="auto"/>
        <w:right w:val="none" w:sz="0" w:space="0" w:color="auto"/>
      </w:divBdr>
    </w:div>
    <w:div w:id="1152983202">
      <w:bodyDiv w:val="1"/>
      <w:marLeft w:val="0"/>
      <w:marRight w:val="0"/>
      <w:marTop w:val="0"/>
      <w:marBottom w:val="0"/>
      <w:divBdr>
        <w:top w:val="none" w:sz="0" w:space="0" w:color="auto"/>
        <w:left w:val="none" w:sz="0" w:space="0" w:color="auto"/>
        <w:bottom w:val="none" w:sz="0" w:space="0" w:color="auto"/>
        <w:right w:val="none" w:sz="0" w:space="0" w:color="auto"/>
      </w:divBdr>
    </w:div>
    <w:div w:id="1153642256">
      <w:bodyDiv w:val="1"/>
      <w:marLeft w:val="0"/>
      <w:marRight w:val="0"/>
      <w:marTop w:val="0"/>
      <w:marBottom w:val="0"/>
      <w:divBdr>
        <w:top w:val="none" w:sz="0" w:space="0" w:color="auto"/>
        <w:left w:val="none" w:sz="0" w:space="0" w:color="auto"/>
        <w:bottom w:val="none" w:sz="0" w:space="0" w:color="auto"/>
        <w:right w:val="none" w:sz="0" w:space="0" w:color="auto"/>
      </w:divBdr>
    </w:div>
    <w:div w:id="1155221053">
      <w:bodyDiv w:val="1"/>
      <w:marLeft w:val="0"/>
      <w:marRight w:val="0"/>
      <w:marTop w:val="0"/>
      <w:marBottom w:val="0"/>
      <w:divBdr>
        <w:top w:val="none" w:sz="0" w:space="0" w:color="auto"/>
        <w:left w:val="none" w:sz="0" w:space="0" w:color="auto"/>
        <w:bottom w:val="none" w:sz="0" w:space="0" w:color="auto"/>
        <w:right w:val="none" w:sz="0" w:space="0" w:color="auto"/>
      </w:divBdr>
    </w:div>
    <w:div w:id="1156068290">
      <w:bodyDiv w:val="1"/>
      <w:marLeft w:val="0"/>
      <w:marRight w:val="0"/>
      <w:marTop w:val="0"/>
      <w:marBottom w:val="0"/>
      <w:divBdr>
        <w:top w:val="none" w:sz="0" w:space="0" w:color="auto"/>
        <w:left w:val="none" w:sz="0" w:space="0" w:color="auto"/>
        <w:bottom w:val="none" w:sz="0" w:space="0" w:color="auto"/>
        <w:right w:val="none" w:sz="0" w:space="0" w:color="auto"/>
      </w:divBdr>
    </w:div>
    <w:div w:id="1156339094">
      <w:bodyDiv w:val="1"/>
      <w:marLeft w:val="0"/>
      <w:marRight w:val="0"/>
      <w:marTop w:val="0"/>
      <w:marBottom w:val="0"/>
      <w:divBdr>
        <w:top w:val="none" w:sz="0" w:space="0" w:color="auto"/>
        <w:left w:val="none" w:sz="0" w:space="0" w:color="auto"/>
        <w:bottom w:val="none" w:sz="0" w:space="0" w:color="auto"/>
        <w:right w:val="none" w:sz="0" w:space="0" w:color="auto"/>
      </w:divBdr>
    </w:div>
    <w:div w:id="1156340070">
      <w:bodyDiv w:val="1"/>
      <w:marLeft w:val="0"/>
      <w:marRight w:val="0"/>
      <w:marTop w:val="0"/>
      <w:marBottom w:val="0"/>
      <w:divBdr>
        <w:top w:val="none" w:sz="0" w:space="0" w:color="auto"/>
        <w:left w:val="none" w:sz="0" w:space="0" w:color="auto"/>
        <w:bottom w:val="none" w:sz="0" w:space="0" w:color="auto"/>
        <w:right w:val="none" w:sz="0" w:space="0" w:color="auto"/>
      </w:divBdr>
    </w:div>
    <w:div w:id="1156805091">
      <w:bodyDiv w:val="1"/>
      <w:marLeft w:val="0"/>
      <w:marRight w:val="0"/>
      <w:marTop w:val="0"/>
      <w:marBottom w:val="0"/>
      <w:divBdr>
        <w:top w:val="none" w:sz="0" w:space="0" w:color="auto"/>
        <w:left w:val="none" w:sz="0" w:space="0" w:color="auto"/>
        <w:bottom w:val="none" w:sz="0" w:space="0" w:color="auto"/>
        <w:right w:val="none" w:sz="0" w:space="0" w:color="auto"/>
      </w:divBdr>
    </w:div>
    <w:div w:id="1157264979">
      <w:bodyDiv w:val="1"/>
      <w:marLeft w:val="0"/>
      <w:marRight w:val="0"/>
      <w:marTop w:val="0"/>
      <w:marBottom w:val="0"/>
      <w:divBdr>
        <w:top w:val="none" w:sz="0" w:space="0" w:color="auto"/>
        <w:left w:val="none" w:sz="0" w:space="0" w:color="auto"/>
        <w:bottom w:val="none" w:sz="0" w:space="0" w:color="auto"/>
        <w:right w:val="none" w:sz="0" w:space="0" w:color="auto"/>
      </w:divBdr>
    </w:div>
    <w:div w:id="1157309622">
      <w:bodyDiv w:val="1"/>
      <w:marLeft w:val="0"/>
      <w:marRight w:val="0"/>
      <w:marTop w:val="0"/>
      <w:marBottom w:val="0"/>
      <w:divBdr>
        <w:top w:val="none" w:sz="0" w:space="0" w:color="auto"/>
        <w:left w:val="none" w:sz="0" w:space="0" w:color="auto"/>
        <w:bottom w:val="none" w:sz="0" w:space="0" w:color="auto"/>
        <w:right w:val="none" w:sz="0" w:space="0" w:color="auto"/>
      </w:divBdr>
    </w:div>
    <w:div w:id="1157721290">
      <w:bodyDiv w:val="1"/>
      <w:marLeft w:val="0"/>
      <w:marRight w:val="0"/>
      <w:marTop w:val="0"/>
      <w:marBottom w:val="0"/>
      <w:divBdr>
        <w:top w:val="none" w:sz="0" w:space="0" w:color="auto"/>
        <w:left w:val="none" w:sz="0" w:space="0" w:color="auto"/>
        <w:bottom w:val="none" w:sz="0" w:space="0" w:color="auto"/>
        <w:right w:val="none" w:sz="0" w:space="0" w:color="auto"/>
      </w:divBdr>
    </w:div>
    <w:div w:id="1158031796">
      <w:bodyDiv w:val="1"/>
      <w:marLeft w:val="0"/>
      <w:marRight w:val="0"/>
      <w:marTop w:val="0"/>
      <w:marBottom w:val="0"/>
      <w:divBdr>
        <w:top w:val="none" w:sz="0" w:space="0" w:color="auto"/>
        <w:left w:val="none" w:sz="0" w:space="0" w:color="auto"/>
        <w:bottom w:val="none" w:sz="0" w:space="0" w:color="auto"/>
        <w:right w:val="none" w:sz="0" w:space="0" w:color="auto"/>
      </w:divBdr>
    </w:div>
    <w:div w:id="1158037546">
      <w:bodyDiv w:val="1"/>
      <w:marLeft w:val="0"/>
      <w:marRight w:val="0"/>
      <w:marTop w:val="0"/>
      <w:marBottom w:val="0"/>
      <w:divBdr>
        <w:top w:val="none" w:sz="0" w:space="0" w:color="auto"/>
        <w:left w:val="none" w:sz="0" w:space="0" w:color="auto"/>
        <w:bottom w:val="none" w:sz="0" w:space="0" w:color="auto"/>
        <w:right w:val="none" w:sz="0" w:space="0" w:color="auto"/>
      </w:divBdr>
    </w:div>
    <w:div w:id="1158689265">
      <w:bodyDiv w:val="1"/>
      <w:marLeft w:val="0"/>
      <w:marRight w:val="0"/>
      <w:marTop w:val="0"/>
      <w:marBottom w:val="0"/>
      <w:divBdr>
        <w:top w:val="none" w:sz="0" w:space="0" w:color="auto"/>
        <w:left w:val="none" w:sz="0" w:space="0" w:color="auto"/>
        <w:bottom w:val="none" w:sz="0" w:space="0" w:color="auto"/>
        <w:right w:val="none" w:sz="0" w:space="0" w:color="auto"/>
      </w:divBdr>
    </w:div>
    <w:div w:id="1159036666">
      <w:bodyDiv w:val="1"/>
      <w:marLeft w:val="0"/>
      <w:marRight w:val="0"/>
      <w:marTop w:val="0"/>
      <w:marBottom w:val="0"/>
      <w:divBdr>
        <w:top w:val="none" w:sz="0" w:space="0" w:color="auto"/>
        <w:left w:val="none" w:sz="0" w:space="0" w:color="auto"/>
        <w:bottom w:val="none" w:sz="0" w:space="0" w:color="auto"/>
        <w:right w:val="none" w:sz="0" w:space="0" w:color="auto"/>
      </w:divBdr>
    </w:div>
    <w:div w:id="1159271311">
      <w:bodyDiv w:val="1"/>
      <w:marLeft w:val="0"/>
      <w:marRight w:val="0"/>
      <w:marTop w:val="0"/>
      <w:marBottom w:val="0"/>
      <w:divBdr>
        <w:top w:val="none" w:sz="0" w:space="0" w:color="auto"/>
        <w:left w:val="none" w:sz="0" w:space="0" w:color="auto"/>
        <w:bottom w:val="none" w:sz="0" w:space="0" w:color="auto"/>
        <w:right w:val="none" w:sz="0" w:space="0" w:color="auto"/>
      </w:divBdr>
    </w:div>
    <w:div w:id="1159536417">
      <w:bodyDiv w:val="1"/>
      <w:marLeft w:val="0"/>
      <w:marRight w:val="0"/>
      <w:marTop w:val="0"/>
      <w:marBottom w:val="0"/>
      <w:divBdr>
        <w:top w:val="none" w:sz="0" w:space="0" w:color="auto"/>
        <w:left w:val="none" w:sz="0" w:space="0" w:color="auto"/>
        <w:bottom w:val="none" w:sz="0" w:space="0" w:color="auto"/>
        <w:right w:val="none" w:sz="0" w:space="0" w:color="auto"/>
      </w:divBdr>
    </w:div>
    <w:div w:id="1159690974">
      <w:bodyDiv w:val="1"/>
      <w:marLeft w:val="0"/>
      <w:marRight w:val="0"/>
      <w:marTop w:val="0"/>
      <w:marBottom w:val="0"/>
      <w:divBdr>
        <w:top w:val="none" w:sz="0" w:space="0" w:color="auto"/>
        <w:left w:val="none" w:sz="0" w:space="0" w:color="auto"/>
        <w:bottom w:val="none" w:sz="0" w:space="0" w:color="auto"/>
        <w:right w:val="none" w:sz="0" w:space="0" w:color="auto"/>
      </w:divBdr>
    </w:div>
    <w:div w:id="1161314466">
      <w:bodyDiv w:val="1"/>
      <w:marLeft w:val="0"/>
      <w:marRight w:val="0"/>
      <w:marTop w:val="0"/>
      <w:marBottom w:val="0"/>
      <w:divBdr>
        <w:top w:val="none" w:sz="0" w:space="0" w:color="auto"/>
        <w:left w:val="none" w:sz="0" w:space="0" w:color="auto"/>
        <w:bottom w:val="none" w:sz="0" w:space="0" w:color="auto"/>
        <w:right w:val="none" w:sz="0" w:space="0" w:color="auto"/>
      </w:divBdr>
    </w:div>
    <w:div w:id="1161847107">
      <w:bodyDiv w:val="1"/>
      <w:marLeft w:val="0"/>
      <w:marRight w:val="0"/>
      <w:marTop w:val="0"/>
      <w:marBottom w:val="0"/>
      <w:divBdr>
        <w:top w:val="none" w:sz="0" w:space="0" w:color="auto"/>
        <w:left w:val="none" w:sz="0" w:space="0" w:color="auto"/>
        <w:bottom w:val="none" w:sz="0" w:space="0" w:color="auto"/>
        <w:right w:val="none" w:sz="0" w:space="0" w:color="auto"/>
      </w:divBdr>
    </w:div>
    <w:div w:id="1161894617">
      <w:bodyDiv w:val="1"/>
      <w:marLeft w:val="0"/>
      <w:marRight w:val="0"/>
      <w:marTop w:val="0"/>
      <w:marBottom w:val="0"/>
      <w:divBdr>
        <w:top w:val="none" w:sz="0" w:space="0" w:color="auto"/>
        <w:left w:val="none" w:sz="0" w:space="0" w:color="auto"/>
        <w:bottom w:val="none" w:sz="0" w:space="0" w:color="auto"/>
        <w:right w:val="none" w:sz="0" w:space="0" w:color="auto"/>
      </w:divBdr>
    </w:div>
    <w:div w:id="1162349710">
      <w:bodyDiv w:val="1"/>
      <w:marLeft w:val="0"/>
      <w:marRight w:val="0"/>
      <w:marTop w:val="0"/>
      <w:marBottom w:val="0"/>
      <w:divBdr>
        <w:top w:val="none" w:sz="0" w:space="0" w:color="auto"/>
        <w:left w:val="none" w:sz="0" w:space="0" w:color="auto"/>
        <w:bottom w:val="none" w:sz="0" w:space="0" w:color="auto"/>
        <w:right w:val="none" w:sz="0" w:space="0" w:color="auto"/>
      </w:divBdr>
    </w:div>
    <w:div w:id="1163087245">
      <w:bodyDiv w:val="1"/>
      <w:marLeft w:val="0"/>
      <w:marRight w:val="0"/>
      <w:marTop w:val="0"/>
      <w:marBottom w:val="0"/>
      <w:divBdr>
        <w:top w:val="none" w:sz="0" w:space="0" w:color="auto"/>
        <w:left w:val="none" w:sz="0" w:space="0" w:color="auto"/>
        <w:bottom w:val="none" w:sz="0" w:space="0" w:color="auto"/>
        <w:right w:val="none" w:sz="0" w:space="0" w:color="auto"/>
      </w:divBdr>
    </w:div>
    <w:div w:id="1163856190">
      <w:bodyDiv w:val="1"/>
      <w:marLeft w:val="0"/>
      <w:marRight w:val="0"/>
      <w:marTop w:val="0"/>
      <w:marBottom w:val="0"/>
      <w:divBdr>
        <w:top w:val="none" w:sz="0" w:space="0" w:color="auto"/>
        <w:left w:val="none" w:sz="0" w:space="0" w:color="auto"/>
        <w:bottom w:val="none" w:sz="0" w:space="0" w:color="auto"/>
        <w:right w:val="none" w:sz="0" w:space="0" w:color="auto"/>
      </w:divBdr>
    </w:div>
    <w:div w:id="1163929898">
      <w:bodyDiv w:val="1"/>
      <w:marLeft w:val="0"/>
      <w:marRight w:val="0"/>
      <w:marTop w:val="0"/>
      <w:marBottom w:val="0"/>
      <w:divBdr>
        <w:top w:val="none" w:sz="0" w:space="0" w:color="auto"/>
        <w:left w:val="none" w:sz="0" w:space="0" w:color="auto"/>
        <w:bottom w:val="none" w:sz="0" w:space="0" w:color="auto"/>
        <w:right w:val="none" w:sz="0" w:space="0" w:color="auto"/>
      </w:divBdr>
    </w:div>
    <w:div w:id="1164248796">
      <w:bodyDiv w:val="1"/>
      <w:marLeft w:val="0"/>
      <w:marRight w:val="0"/>
      <w:marTop w:val="0"/>
      <w:marBottom w:val="0"/>
      <w:divBdr>
        <w:top w:val="none" w:sz="0" w:space="0" w:color="auto"/>
        <w:left w:val="none" w:sz="0" w:space="0" w:color="auto"/>
        <w:bottom w:val="none" w:sz="0" w:space="0" w:color="auto"/>
        <w:right w:val="none" w:sz="0" w:space="0" w:color="auto"/>
      </w:divBdr>
    </w:div>
    <w:div w:id="1164665919">
      <w:bodyDiv w:val="1"/>
      <w:marLeft w:val="0"/>
      <w:marRight w:val="0"/>
      <w:marTop w:val="0"/>
      <w:marBottom w:val="0"/>
      <w:divBdr>
        <w:top w:val="none" w:sz="0" w:space="0" w:color="auto"/>
        <w:left w:val="none" w:sz="0" w:space="0" w:color="auto"/>
        <w:bottom w:val="none" w:sz="0" w:space="0" w:color="auto"/>
        <w:right w:val="none" w:sz="0" w:space="0" w:color="auto"/>
      </w:divBdr>
    </w:div>
    <w:div w:id="1166280971">
      <w:bodyDiv w:val="1"/>
      <w:marLeft w:val="0"/>
      <w:marRight w:val="0"/>
      <w:marTop w:val="0"/>
      <w:marBottom w:val="0"/>
      <w:divBdr>
        <w:top w:val="none" w:sz="0" w:space="0" w:color="auto"/>
        <w:left w:val="none" w:sz="0" w:space="0" w:color="auto"/>
        <w:bottom w:val="none" w:sz="0" w:space="0" w:color="auto"/>
        <w:right w:val="none" w:sz="0" w:space="0" w:color="auto"/>
      </w:divBdr>
    </w:div>
    <w:div w:id="1166285533">
      <w:bodyDiv w:val="1"/>
      <w:marLeft w:val="0"/>
      <w:marRight w:val="0"/>
      <w:marTop w:val="0"/>
      <w:marBottom w:val="0"/>
      <w:divBdr>
        <w:top w:val="none" w:sz="0" w:space="0" w:color="auto"/>
        <w:left w:val="none" w:sz="0" w:space="0" w:color="auto"/>
        <w:bottom w:val="none" w:sz="0" w:space="0" w:color="auto"/>
        <w:right w:val="none" w:sz="0" w:space="0" w:color="auto"/>
      </w:divBdr>
    </w:div>
    <w:div w:id="1167331137">
      <w:bodyDiv w:val="1"/>
      <w:marLeft w:val="0"/>
      <w:marRight w:val="0"/>
      <w:marTop w:val="0"/>
      <w:marBottom w:val="0"/>
      <w:divBdr>
        <w:top w:val="none" w:sz="0" w:space="0" w:color="auto"/>
        <w:left w:val="none" w:sz="0" w:space="0" w:color="auto"/>
        <w:bottom w:val="none" w:sz="0" w:space="0" w:color="auto"/>
        <w:right w:val="none" w:sz="0" w:space="0" w:color="auto"/>
      </w:divBdr>
    </w:div>
    <w:div w:id="1168253611">
      <w:bodyDiv w:val="1"/>
      <w:marLeft w:val="0"/>
      <w:marRight w:val="0"/>
      <w:marTop w:val="0"/>
      <w:marBottom w:val="0"/>
      <w:divBdr>
        <w:top w:val="none" w:sz="0" w:space="0" w:color="auto"/>
        <w:left w:val="none" w:sz="0" w:space="0" w:color="auto"/>
        <w:bottom w:val="none" w:sz="0" w:space="0" w:color="auto"/>
        <w:right w:val="none" w:sz="0" w:space="0" w:color="auto"/>
      </w:divBdr>
    </w:div>
    <w:div w:id="1168399524">
      <w:bodyDiv w:val="1"/>
      <w:marLeft w:val="0"/>
      <w:marRight w:val="0"/>
      <w:marTop w:val="0"/>
      <w:marBottom w:val="0"/>
      <w:divBdr>
        <w:top w:val="none" w:sz="0" w:space="0" w:color="auto"/>
        <w:left w:val="none" w:sz="0" w:space="0" w:color="auto"/>
        <w:bottom w:val="none" w:sz="0" w:space="0" w:color="auto"/>
        <w:right w:val="none" w:sz="0" w:space="0" w:color="auto"/>
      </w:divBdr>
    </w:div>
    <w:div w:id="1169249361">
      <w:bodyDiv w:val="1"/>
      <w:marLeft w:val="0"/>
      <w:marRight w:val="0"/>
      <w:marTop w:val="0"/>
      <w:marBottom w:val="0"/>
      <w:divBdr>
        <w:top w:val="none" w:sz="0" w:space="0" w:color="auto"/>
        <w:left w:val="none" w:sz="0" w:space="0" w:color="auto"/>
        <w:bottom w:val="none" w:sz="0" w:space="0" w:color="auto"/>
        <w:right w:val="none" w:sz="0" w:space="0" w:color="auto"/>
      </w:divBdr>
    </w:div>
    <w:div w:id="1169636108">
      <w:bodyDiv w:val="1"/>
      <w:marLeft w:val="0"/>
      <w:marRight w:val="0"/>
      <w:marTop w:val="0"/>
      <w:marBottom w:val="0"/>
      <w:divBdr>
        <w:top w:val="none" w:sz="0" w:space="0" w:color="auto"/>
        <w:left w:val="none" w:sz="0" w:space="0" w:color="auto"/>
        <w:bottom w:val="none" w:sz="0" w:space="0" w:color="auto"/>
        <w:right w:val="none" w:sz="0" w:space="0" w:color="auto"/>
      </w:divBdr>
    </w:div>
    <w:div w:id="1169708594">
      <w:bodyDiv w:val="1"/>
      <w:marLeft w:val="0"/>
      <w:marRight w:val="0"/>
      <w:marTop w:val="0"/>
      <w:marBottom w:val="0"/>
      <w:divBdr>
        <w:top w:val="none" w:sz="0" w:space="0" w:color="auto"/>
        <w:left w:val="none" w:sz="0" w:space="0" w:color="auto"/>
        <w:bottom w:val="none" w:sz="0" w:space="0" w:color="auto"/>
        <w:right w:val="none" w:sz="0" w:space="0" w:color="auto"/>
      </w:divBdr>
    </w:div>
    <w:div w:id="1169906333">
      <w:bodyDiv w:val="1"/>
      <w:marLeft w:val="0"/>
      <w:marRight w:val="0"/>
      <w:marTop w:val="0"/>
      <w:marBottom w:val="0"/>
      <w:divBdr>
        <w:top w:val="none" w:sz="0" w:space="0" w:color="auto"/>
        <w:left w:val="none" w:sz="0" w:space="0" w:color="auto"/>
        <w:bottom w:val="none" w:sz="0" w:space="0" w:color="auto"/>
        <w:right w:val="none" w:sz="0" w:space="0" w:color="auto"/>
      </w:divBdr>
    </w:div>
    <w:div w:id="1170170135">
      <w:bodyDiv w:val="1"/>
      <w:marLeft w:val="0"/>
      <w:marRight w:val="0"/>
      <w:marTop w:val="0"/>
      <w:marBottom w:val="0"/>
      <w:divBdr>
        <w:top w:val="none" w:sz="0" w:space="0" w:color="auto"/>
        <w:left w:val="none" w:sz="0" w:space="0" w:color="auto"/>
        <w:bottom w:val="none" w:sz="0" w:space="0" w:color="auto"/>
        <w:right w:val="none" w:sz="0" w:space="0" w:color="auto"/>
      </w:divBdr>
    </w:div>
    <w:div w:id="1170415233">
      <w:bodyDiv w:val="1"/>
      <w:marLeft w:val="0"/>
      <w:marRight w:val="0"/>
      <w:marTop w:val="0"/>
      <w:marBottom w:val="0"/>
      <w:divBdr>
        <w:top w:val="none" w:sz="0" w:space="0" w:color="auto"/>
        <w:left w:val="none" w:sz="0" w:space="0" w:color="auto"/>
        <w:bottom w:val="none" w:sz="0" w:space="0" w:color="auto"/>
        <w:right w:val="none" w:sz="0" w:space="0" w:color="auto"/>
      </w:divBdr>
    </w:div>
    <w:div w:id="1171019875">
      <w:bodyDiv w:val="1"/>
      <w:marLeft w:val="0"/>
      <w:marRight w:val="0"/>
      <w:marTop w:val="0"/>
      <w:marBottom w:val="0"/>
      <w:divBdr>
        <w:top w:val="none" w:sz="0" w:space="0" w:color="auto"/>
        <w:left w:val="none" w:sz="0" w:space="0" w:color="auto"/>
        <w:bottom w:val="none" w:sz="0" w:space="0" w:color="auto"/>
        <w:right w:val="none" w:sz="0" w:space="0" w:color="auto"/>
      </w:divBdr>
    </w:div>
    <w:div w:id="1171674570">
      <w:bodyDiv w:val="1"/>
      <w:marLeft w:val="0"/>
      <w:marRight w:val="0"/>
      <w:marTop w:val="0"/>
      <w:marBottom w:val="0"/>
      <w:divBdr>
        <w:top w:val="none" w:sz="0" w:space="0" w:color="auto"/>
        <w:left w:val="none" w:sz="0" w:space="0" w:color="auto"/>
        <w:bottom w:val="none" w:sz="0" w:space="0" w:color="auto"/>
        <w:right w:val="none" w:sz="0" w:space="0" w:color="auto"/>
      </w:divBdr>
    </w:div>
    <w:div w:id="1171723083">
      <w:bodyDiv w:val="1"/>
      <w:marLeft w:val="0"/>
      <w:marRight w:val="0"/>
      <w:marTop w:val="0"/>
      <w:marBottom w:val="0"/>
      <w:divBdr>
        <w:top w:val="none" w:sz="0" w:space="0" w:color="auto"/>
        <w:left w:val="none" w:sz="0" w:space="0" w:color="auto"/>
        <w:bottom w:val="none" w:sz="0" w:space="0" w:color="auto"/>
        <w:right w:val="none" w:sz="0" w:space="0" w:color="auto"/>
      </w:divBdr>
    </w:div>
    <w:div w:id="1172574228">
      <w:bodyDiv w:val="1"/>
      <w:marLeft w:val="0"/>
      <w:marRight w:val="0"/>
      <w:marTop w:val="0"/>
      <w:marBottom w:val="0"/>
      <w:divBdr>
        <w:top w:val="none" w:sz="0" w:space="0" w:color="auto"/>
        <w:left w:val="none" w:sz="0" w:space="0" w:color="auto"/>
        <w:bottom w:val="none" w:sz="0" w:space="0" w:color="auto"/>
        <w:right w:val="none" w:sz="0" w:space="0" w:color="auto"/>
      </w:divBdr>
    </w:div>
    <w:div w:id="1172918023">
      <w:bodyDiv w:val="1"/>
      <w:marLeft w:val="0"/>
      <w:marRight w:val="0"/>
      <w:marTop w:val="0"/>
      <w:marBottom w:val="0"/>
      <w:divBdr>
        <w:top w:val="none" w:sz="0" w:space="0" w:color="auto"/>
        <w:left w:val="none" w:sz="0" w:space="0" w:color="auto"/>
        <w:bottom w:val="none" w:sz="0" w:space="0" w:color="auto"/>
        <w:right w:val="none" w:sz="0" w:space="0" w:color="auto"/>
      </w:divBdr>
    </w:div>
    <w:div w:id="1174030341">
      <w:bodyDiv w:val="1"/>
      <w:marLeft w:val="0"/>
      <w:marRight w:val="0"/>
      <w:marTop w:val="0"/>
      <w:marBottom w:val="0"/>
      <w:divBdr>
        <w:top w:val="none" w:sz="0" w:space="0" w:color="auto"/>
        <w:left w:val="none" w:sz="0" w:space="0" w:color="auto"/>
        <w:bottom w:val="none" w:sz="0" w:space="0" w:color="auto"/>
        <w:right w:val="none" w:sz="0" w:space="0" w:color="auto"/>
      </w:divBdr>
    </w:div>
    <w:div w:id="1174689773">
      <w:bodyDiv w:val="1"/>
      <w:marLeft w:val="0"/>
      <w:marRight w:val="0"/>
      <w:marTop w:val="0"/>
      <w:marBottom w:val="0"/>
      <w:divBdr>
        <w:top w:val="none" w:sz="0" w:space="0" w:color="auto"/>
        <w:left w:val="none" w:sz="0" w:space="0" w:color="auto"/>
        <w:bottom w:val="none" w:sz="0" w:space="0" w:color="auto"/>
        <w:right w:val="none" w:sz="0" w:space="0" w:color="auto"/>
      </w:divBdr>
    </w:div>
    <w:div w:id="1176650416">
      <w:bodyDiv w:val="1"/>
      <w:marLeft w:val="0"/>
      <w:marRight w:val="0"/>
      <w:marTop w:val="0"/>
      <w:marBottom w:val="0"/>
      <w:divBdr>
        <w:top w:val="none" w:sz="0" w:space="0" w:color="auto"/>
        <w:left w:val="none" w:sz="0" w:space="0" w:color="auto"/>
        <w:bottom w:val="none" w:sz="0" w:space="0" w:color="auto"/>
        <w:right w:val="none" w:sz="0" w:space="0" w:color="auto"/>
      </w:divBdr>
    </w:div>
    <w:div w:id="1177816748">
      <w:bodyDiv w:val="1"/>
      <w:marLeft w:val="0"/>
      <w:marRight w:val="0"/>
      <w:marTop w:val="0"/>
      <w:marBottom w:val="0"/>
      <w:divBdr>
        <w:top w:val="none" w:sz="0" w:space="0" w:color="auto"/>
        <w:left w:val="none" w:sz="0" w:space="0" w:color="auto"/>
        <w:bottom w:val="none" w:sz="0" w:space="0" w:color="auto"/>
        <w:right w:val="none" w:sz="0" w:space="0" w:color="auto"/>
      </w:divBdr>
    </w:div>
    <w:div w:id="1178732758">
      <w:bodyDiv w:val="1"/>
      <w:marLeft w:val="0"/>
      <w:marRight w:val="0"/>
      <w:marTop w:val="0"/>
      <w:marBottom w:val="0"/>
      <w:divBdr>
        <w:top w:val="none" w:sz="0" w:space="0" w:color="auto"/>
        <w:left w:val="none" w:sz="0" w:space="0" w:color="auto"/>
        <w:bottom w:val="none" w:sz="0" w:space="0" w:color="auto"/>
        <w:right w:val="none" w:sz="0" w:space="0" w:color="auto"/>
      </w:divBdr>
    </w:div>
    <w:div w:id="1178891252">
      <w:bodyDiv w:val="1"/>
      <w:marLeft w:val="0"/>
      <w:marRight w:val="0"/>
      <w:marTop w:val="0"/>
      <w:marBottom w:val="0"/>
      <w:divBdr>
        <w:top w:val="none" w:sz="0" w:space="0" w:color="auto"/>
        <w:left w:val="none" w:sz="0" w:space="0" w:color="auto"/>
        <w:bottom w:val="none" w:sz="0" w:space="0" w:color="auto"/>
        <w:right w:val="none" w:sz="0" w:space="0" w:color="auto"/>
      </w:divBdr>
    </w:div>
    <w:div w:id="1179806701">
      <w:bodyDiv w:val="1"/>
      <w:marLeft w:val="0"/>
      <w:marRight w:val="0"/>
      <w:marTop w:val="0"/>
      <w:marBottom w:val="0"/>
      <w:divBdr>
        <w:top w:val="none" w:sz="0" w:space="0" w:color="auto"/>
        <w:left w:val="none" w:sz="0" w:space="0" w:color="auto"/>
        <w:bottom w:val="none" w:sz="0" w:space="0" w:color="auto"/>
        <w:right w:val="none" w:sz="0" w:space="0" w:color="auto"/>
      </w:divBdr>
    </w:div>
    <w:div w:id="1180462698">
      <w:bodyDiv w:val="1"/>
      <w:marLeft w:val="0"/>
      <w:marRight w:val="0"/>
      <w:marTop w:val="0"/>
      <w:marBottom w:val="0"/>
      <w:divBdr>
        <w:top w:val="none" w:sz="0" w:space="0" w:color="auto"/>
        <w:left w:val="none" w:sz="0" w:space="0" w:color="auto"/>
        <w:bottom w:val="none" w:sz="0" w:space="0" w:color="auto"/>
        <w:right w:val="none" w:sz="0" w:space="0" w:color="auto"/>
      </w:divBdr>
    </w:div>
    <w:div w:id="1181965378">
      <w:bodyDiv w:val="1"/>
      <w:marLeft w:val="0"/>
      <w:marRight w:val="0"/>
      <w:marTop w:val="0"/>
      <w:marBottom w:val="0"/>
      <w:divBdr>
        <w:top w:val="none" w:sz="0" w:space="0" w:color="auto"/>
        <w:left w:val="none" w:sz="0" w:space="0" w:color="auto"/>
        <w:bottom w:val="none" w:sz="0" w:space="0" w:color="auto"/>
        <w:right w:val="none" w:sz="0" w:space="0" w:color="auto"/>
      </w:divBdr>
    </w:div>
    <w:div w:id="1183012588">
      <w:bodyDiv w:val="1"/>
      <w:marLeft w:val="0"/>
      <w:marRight w:val="0"/>
      <w:marTop w:val="0"/>
      <w:marBottom w:val="0"/>
      <w:divBdr>
        <w:top w:val="none" w:sz="0" w:space="0" w:color="auto"/>
        <w:left w:val="none" w:sz="0" w:space="0" w:color="auto"/>
        <w:bottom w:val="none" w:sz="0" w:space="0" w:color="auto"/>
        <w:right w:val="none" w:sz="0" w:space="0" w:color="auto"/>
      </w:divBdr>
    </w:div>
    <w:div w:id="1183281586">
      <w:bodyDiv w:val="1"/>
      <w:marLeft w:val="0"/>
      <w:marRight w:val="0"/>
      <w:marTop w:val="0"/>
      <w:marBottom w:val="0"/>
      <w:divBdr>
        <w:top w:val="none" w:sz="0" w:space="0" w:color="auto"/>
        <w:left w:val="none" w:sz="0" w:space="0" w:color="auto"/>
        <w:bottom w:val="none" w:sz="0" w:space="0" w:color="auto"/>
        <w:right w:val="none" w:sz="0" w:space="0" w:color="auto"/>
      </w:divBdr>
    </w:div>
    <w:div w:id="1186484705">
      <w:bodyDiv w:val="1"/>
      <w:marLeft w:val="0"/>
      <w:marRight w:val="0"/>
      <w:marTop w:val="0"/>
      <w:marBottom w:val="0"/>
      <w:divBdr>
        <w:top w:val="none" w:sz="0" w:space="0" w:color="auto"/>
        <w:left w:val="none" w:sz="0" w:space="0" w:color="auto"/>
        <w:bottom w:val="none" w:sz="0" w:space="0" w:color="auto"/>
        <w:right w:val="none" w:sz="0" w:space="0" w:color="auto"/>
      </w:divBdr>
    </w:div>
    <w:div w:id="1186552054">
      <w:bodyDiv w:val="1"/>
      <w:marLeft w:val="0"/>
      <w:marRight w:val="0"/>
      <w:marTop w:val="0"/>
      <w:marBottom w:val="0"/>
      <w:divBdr>
        <w:top w:val="none" w:sz="0" w:space="0" w:color="auto"/>
        <w:left w:val="none" w:sz="0" w:space="0" w:color="auto"/>
        <w:bottom w:val="none" w:sz="0" w:space="0" w:color="auto"/>
        <w:right w:val="none" w:sz="0" w:space="0" w:color="auto"/>
      </w:divBdr>
    </w:div>
    <w:div w:id="1186600823">
      <w:bodyDiv w:val="1"/>
      <w:marLeft w:val="0"/>
      <w:marRight w:val="0"/>
      <w:marTop w:val="0"/>
      <w:marBottom w:val="0"/>
      <w:divBdr>
        <w:top w:val="none" w:sz="0" w:space="0" w:color="auto"/>
        <w:left w:val="none" w:sz="0" w:space="0" w:color="auto"/>
        <w:bottom w:val="none" w:sz="0" w:space="0" w:color="auto"/>
        <w:right w:val="none" w:sz="0" w:space="0" w:color="auto"/>
      </w:divBdr>
    </w:div>
    <w:div w:id="1186602007">
      <w:bodyDiv w:val="1"/>
      <w:marLeft w:val="0"/>
      <w:marRight w:val="0"/>
      <w:marTop w:val="0"/>
      <w:marBottom w:val="0"/>
      <w:divBdr>
        <w:top w:val="none" w:sz="0" w:space="0" w:color="auto"/>
        <w:left w:val="none" w:sz="0" w:space="0" w:color="auto"/>
        <w:bottom w:val="none" w:sz="0" w:space="0" w:color="auto"/>
        <w:right w:val="none" w:sz="0" w:space="0" w:color="auto"/>
      </w:divBdr>
    </w:div>
    <w:div w:id="1188179958">
      <w:bodyDiv w:val="1"/>
      <w:marLeft w:val="0"/>
      <w:marRight w:val="0"/>
      <w:marTop w:val="0"/>
      <w:marBottom w:val="0"/>
      <w:divBdr>
        <w:top w:val="none" w:sz="0" w:space="0" w:color="auto"/>
        <w:left w:val="none" w:sz="0" w:space="0" w:color="auto"/>
        <w:bottom w:val="none" w:sz="0" w:space="0" w:color="auto"/>
        <w:right w:val="none" w:sz="0" w:space="0" w:color="auto"/>
      </w:divBdr>
    </w:div>
    <w:div w:id="1189562821">
      <w:bodyDiv w:val="1"/>
      <w:marLeft w:val="0"/>
      <w:marRight w:val="0"/>
      <w:marTop w:val="0"/>
      <w:marBottom w:val="0"/>
      <w:divBdr>
        <w:top w:val="none" w:sz="0" w:space="0" w:color="auto"/>
        <w:left w:val="none" w:sz="0" w:space="0" w:color="auto"/>
        <w:bottom w:val="none" w:sz="0" w:space="0" w:color="auto"/>
        <w:right w:val="none" w:sz="0" w:space="0" w:color="auto"/>
      </w:divBdr>
    </w:div>
    <w:div w:id="1190725458">
      <w:bodyDiv w:val="1"/>
      <w:marLeft w:val="0"/>
      <w:marRight w:val="0"/>
      <w:marTop w:val="0"/>
      <w:marBottom w:val="0"/>
      <w:divBdr>
        <w:top w:val="none" w:sz="0" w:space="0" w:color="auto"/>
        <w:left w:val="none" w:sz="0" w:space="0" w:color="auto"/>
        <w:bottom w:val="none" w:sz="0" w:space="0" w:color="auto"/>
        <w:right w:val="none" w:sz="0" w:space="0" w:color="auto"/>
      </w:divBdr>
    </w:div>
    <w:div w:id="1190920250">
      <w:bodyDiv w:val="1"/>
      <w:marLeft w:val="0"/>
      <w:marRight w:val="0"/>
      <w:marTop w:val="0"/>
      <w:marBottom w:val="0"/>
      <w:divBdr>
        <w:top w:val="none" w:sz="0" w:space="0" w:color="auto"/>
        <w:left w:val="none" w:sz="0" w:space="0" w:color="auto"/>
        <w:bottom w:val="none" w:sz="0" w:space="0" w:color="auto"/>
        <w:right w:val="none" w:sz="0" w:space="0" w:color="auto"/>
      </w:divBdr>
    </w:div>
    <w:div w:id="1191602768">
      <w:bodyDiv w:val="1"/>
      <w:marLeft w:val="0"/>
      <w:marRight w:val="0"/>
      <w:marTop w:val="0"/>
      <w:marBottom w:val="0"/>
      <w:divBdr>
        <w:top w:val="none" w:sz="0" w:space="0" w:color="auto"/>
        <w:left w:val="none" w:sz="0" w:space="0" w:color="auto"/>
        <w:bottom w:val="none" w:sz="0" w:space="0" w:color="auto"/>
        <w:right w:val="none" w:sz="0" w:space="0" w:color="auto"/>
      </w:divBdr>
    </w:div>
    <w:div w:id="1192572940">
      <w:bodyDiv w:val="1"/>
      <w:marLeft w:val="0"/>
      <w:marRight w:val="0"/>
      <w:marTop w:val="0"/>
      <w:marBottom w:val="0"/>
      <w:divBdr>
        <w:top w:val="none" w:sz="0" w:space="0" w:color="auto"/>
        <w:left w:val="none" w:sz="0" w:space="0" w:color="auto"/>
        <w:bottom w:val="none" w:sz="0" w:space="0" w:color="auto"/>
        <w:right w:val="none" w:sz="0" w:space="0" w:color="auto"/>
      </w:divBdr>
    </w:div>
    <w:div w:id="1193299542">
      <w:bodyDiv w:val="1"/>
      <w:marLeft w:val="0"/>
      <w:marRight w:val="0"/>
      <w:marTop w:val="0"/>
      <w:marBottom w:val="0"/>
      <w:divBdr>
        <w:top w:val="none" w:sz="0" w:space="0" w:color="auto"/>
        <w:left w:val="none" w:sz="0" w:space="0" w:color="auto"/>
        <w:bottom w:val="none" w:sz="0" w:space="0" w:color="auto"/>
        <w:right w:val="none" w:sz="0" w:space="0" w:color="auto"/>
      </w:divBdr>
    </w:div>
    <w:div w:id="1194995296">
      <w:bodyDiv w:val="1"/>
      <w:marLeft w:val="0"/>
      <w:marRight w:val="0"/>
      <w:marTop w:val="0"/>
      <w:marBottom w:val="0"/>
      <w:divBdr>
        <w:top w:val="none" w:sz="0" w:space="0" w:color="auto"/>
        <w:left w:val="none" w:sz="0" w:space="0" w:color="auto"/>
        <w:bottom w:val="none" w:sz="0" w:space="0" w:color="auto"/>
        <w:right w:val="none" w:sz="0" w:space="0" w:color="auto"/>
      </w:divBdr>
    </w:div>
    <w:div w:id="1195387905">
      <w:bodyDiv w:val="1"/>
      <w:marLeft w:val="0"/>
      <w:marRight w:val="0"/>
      <w:marTop w:val="0"/>
      <w:marBottom w:val="0"/>
      <w:divBdr>
        <w:top w:val="none" w:sz="0" w:space="0" w:color="auto"/>
        <w:left w:val="none" w:sz="0" w:space="0" w:color="auto"/>
        <w:bottom w:val="none" w:sz="0" w:space="0" w:color="auto"/>
        <w:right w:val="none" w:sz="0" w:space="0" w:color="auto"/>
      </w:divBdr>
    </w:div>
    <w:div w:id="1197429981">
      <w:bodyDiv w:val="1"/>
      <w:marLeft w:val="0"/>
      <w:marRight w:val="0"/>
      <w:marTop w:val="0"/>
      <w:marBottom w:val="0"/>
      <w:divBdr>
        <w:top w:val="none" w:sz="0" w:space="0" w:color="auto"/>
        <w:left w:val="none" w:sz="0" w:space="0" w:color="auto"/>
        <w:bottom w:val="none" w:sz="0" w:space="0" w:color="auto"/>
        <w:right w:val="none" w:sz="0" w:space="0" w:color="auto"/>
      </w:divBdr>
    </w:div>
    <w:div w:id="1197617549">
      <w:bodyDiv w:val="1"/>
      <w:marLeft w:val="0"/>
      <w:marRight w:val="0"/>
      <w:marTop w:val="0"/>
      <w:marBottom w:val="0"/>
      <w:divBdr>
        <w:top w:val="none" w:sz="0" w:space="0" w:color="auto"/>
        <w:left w:val="none" w:sz="0" w:space="0" w:color="auto"/>
        <w:bottom w:val="none" w:sz="0" w:space="0" w:color="auto"/>
        <w:right w:val="none" w:sz="0" w:space="0" w:color="auto"/>
      </w:divBdr>
    </w:div>
    <w:div w:id="1197768264">
      <w:bodyDiv w:val="1"/>
      <w:marLeft w:val="0"/>
      <w:marRight w:val="0"/>
      <w:marTop w:val="0"/>
      <w:marBottom w:val="0"/>
      <w:divBdr>
        <w:top w:val="none" w:sz="0" w:space="0" w:color="auto"/>
        <w:left w:val="none" w:sz="0" w:space="0" w:color="auto"/>
        <w:bottom w:val="none" w:sz="0" w:space="0" w:color="auto"/>
        <w:right w:val="none" w:sz="0" w:space="0" w:color="auto"/>
      </w:divBdr>
    </w:div>
    <w:div w:id="1198006620">
      <w:bodyDiv w:val="1"/>
      <w:marLeft w:val="0"/>
      <w:marRight w:val="0"/>
      <w:marTop w:val="0"/>
      <w:marBottom w:val="0"/>
      <w:divBdr>
        <w:top w:val="none" w:sz="0" w:space="0" w:color="auto"/>
        <w:left w:val="none" w:sz="0" w:space="0" w:color="auto"/>
        <w:bottom w:val="none" w:sz="0" w:space="0" w:color="auto"/>
        <w:right w:val="none" w:sz="0" w:space="0" w:color="auto"/>
      </w:divBdr>
    </w:div>
    <w:div w:id="1198276182">
      <w:bodyDiv w:val="1"/>
      <w:marLeft w:val="0"/>
      <w:marRight w:val="0"/>
      <w:marTop w:val="0"/>
      <w:marBottom w:val="0"/>
      <w:divBdr>
        <w:top w:val="none" w:sz="0" w:space="0" w:color="auto"/>
        <w:left w:val="none" w:sz="0" w:space="0" w:color="auto"/>
        <w:bottom w:val="none" w:sz="0" w:space="0" w:color="auto"/>
        <w:right w:val="none" w:sz="0" w:space="0" w:color="auto"/>
      </w:divBdr>
    </w:div>
    <w:div w:id="1198466341">
      <w:bodyDiv w:val="1"/>
      <w:marLeft w:val="0"/>
      <w:marRight w:val="0"/>
      <w:marTop w:val="0"/>
      <w:marBottom w:val="0"/>
      <w:divBdr>
        <w:top w:val="none" w:sz="0" w:space="0" w:color="auto"/>
        <w:left w:val="none" w:sz="0" w:space="0" w:color="auto"/>
        <w:bottom w:val="none" w:sz="0" w:space="0" w:color="auto"/>
        <w:right w:val="none" w:sz="0" w:space="0" w:color="auto"/>
      </w:divBdr>
    </w:div>
    <w:div w:id="1199320287">
      <w:bodyDiv w:val="1"/>
      <w:marLeft w:val="0"/>
      <w:marRight w:val="0"/>
      <w:marTop w:val="0"/>
      <w:marBottom w:val="0"/>
      <w:divBdr>
        <w:top w:val="none" w:sz="0" w:space="0" w:color="auto"/>
        <w:left w:val="none" w:sz="0" w:space="0" w:color="auto"/>
        <w:bottom w:val="none" w:sz="0" w:space="0" w:color="auto"/>
        <w:right w:val="none" w:sz="0" w:space="0" w:color="auto"/>
      </w:divBdr>
    </w:div>
    <w:div w:id="1199509171">
      <w:bodyDiv w:val="1"/>
      <w:marLeft w:val="0"/>
      <w:marRight w:val="0"/>
      <w:marTop w:val="0"/>
      <w:marBottom w:val="0"/>
      <w:divBdr>
        <w:top w:val="none" w:sz="0" w:space="0" w:color="auto"/>
        <w:left w:val="none" w:sz="0" w:space="0" w:color="auto"/>
        <w:bottom w:val="none" w:sz="0" w:space="0" w:color="auto"/>
        <w:right w:val="none" w:sz="0" w:space="0" w:color="auto"/>
      </w:divBdr>
    </w:div>
    <w:div w:id="1202862219">
      <w:bodyDiv w:val="1"/>
      <w:marLeft w:val="0"/>
      <w:marRight w:val="0"/>
      <w:marTop w:val="0"/>
      <w:marBottom w:val="0"/>
      <w:divBdr>
        <w:top w:val="none" w:sz="0" w:space="0" w:color="auto"/>
        <w:left w:val="none" w:sz="0" w:space="0" w:color="auto"/>
        <w:bottom w:val="none" w:sz="0" w:space="0" w:color="auto"/>
        <w:right w:val="none" w:sz="0" w:space="0" w:color="auto"/>
      </w:divBdr>
    </w:div>
    <w:div w:id="1202862254">
      <w:bodyDiv w:val="1"/>
      <w:marLeft w:val="0"/>
      <w:marRight w:val="0"/>
      <w:marTop w:val="0"/>
      <w:marBottom w:val="0"/>
      <w:divBdr>
        <w:top w:val="none" w:sz="0" w:space="0" w:color="auto"/>
        <w:left w:val="none" w:sz="0" w:space="0" w:color="auto"/>
        <w:bottom w:val="none" w:sz="0" w:space="0" w:color="auto"/>
        <w:right w:val="none" w:sz="0" w:space="0" w:color="auto"/>
      </w:divBdr>
    </w:div>
    <w:div w:id="1203591878">
      <w:bodyDiv w:val="1"/>
      <w:marLeft w:val="0"/>
      <w:marRight w:val="0"/>
      <w:marTop w:val="0"/>
      <w:marBottom w:val="0"/>
      <w:divBdr>
        <w:top w:val="none" w:sz="0" w:space="0" w:color="auto"/>
        <w:left w:val="none" w:sz="0" w:space="0" w:color="auto"/>
        <w:bottom w:val="none" w:sz="0" w:space="0" w:color="auto"/>
        <w:right w:val="none" w:sz="0" w:space="0" w:color="auto"/>
      </w:divBdr>
    </w:div>
    <w:div w:id="1204171608">
      <w:bodyDiv w:val="1"/>
      <w:marLeft w:val="0"/>
      <w:marRight w:val="0"/>
      <w:marTop w:val="0"/>
      <w:marBottom w:val="0"/>
      <w:divBdr>
        <w:top w:val="none" w:sz="0" w:space="0" w:color="auto"/>
        <w:left w:val="none" w:sz="0" w:space="0" w:color="auto"/>
        <w:bottom w:val="none" w:sz="0" w:space="0" w:color="auto"/>
        <w:right w:val="none" w:sz="0" w:space="0" w:color="auto"/>
      </w:divBdr>
    </w:div>
    <w:div w:id="1204252605">
      <w:bodyDiv w:val="1"/>
      <w:marLeft w:val="0"/>
      <w:marRight w:val="0"/>
      <w:marTop w:val="0"/>
      <w:marBottom w:val="0"/>
      <w:divBdr>
        <w:top w:val="none" w:sz="0" w:space="0" w:color="auto"/>
        <w:left w:val="none" w:sz="0" w:space="0" w:color="auto"/>
        <w:bottom w:val="none" w:sz="0" w:space="0" w:color="auto"/>
        <w:right w:val="none" w:sz="0" w:space="0" w:color="auto"/>
      </w:divBdr>
    </w:div>
    <w:div w:id="1206140955">
      <w:bodyDiv w:val="1"/>
      <w:marLeft w:val="0"/>
      <w:marRight w:val="0"/>
      <w:marTop w:val="0"/>
      <w:marBottom w:val="0"/>
      <w:divBdr>
        <w:top w:val="none" w:sz="0" w:space="0" w:color="auto"/>
        <w:left w:val="none" w:sz="0" w:space="0" w:color="auto"/>
        <w:bottom w:val="none" w:sz="0" w:space="0" w:color="auto"/>
        <w:right w:val="none" w:sz="0" w:space="0" w:color="auto"/>
      </w:divBdr>
    </w:div>
    <w:div w:id="1206255989">
      <w:bodyDiv w:val="1"/>
      <w:marLeft w:val="0"/>
      <w:marRight w:val="0"/>
      <w:marTop w:val="0"/>
      <w:marBottom w:val="0"/>
      <w:divBdr>
        <w:top w:val="none" w:sz="0" w:space="0" w:color="auto"/>
        <w:left w:val="none" w:sz="0" w:space="0" w:color="auto"/>
        <w:bottom w:val="none" w:sz="0" w:space="0" w:color="auto"/>
        <w:right w:val="none" w:sz="0" w:space="0" w:color="auto"/>
      </w:divBdr>
    </w:div>
    <w:div w:id="1206529207">
      <w:bodyDiv w:val="1"/>
      <w:marLeft w:val="0"/>
      <w:marRight w:val="0"/>
      <w:marTop w:val="0"/>
      <w:marBottom w:val="0"/>
      <w:divBdr>
        <w:top w:val="none" w:sz="0" w:space="0" w:color="auto"/>
        <w:left w:val="none" w:sz="0" w:space="0" w:color="auto"/>
        <w:bottom w:val="none" w:sz="0" w:space="0" w:color="auto"/>
        <w:right w:val="none" w:sz="0" w:space="0" w:color="auto"/>
      </w:divBdr>
    </w:div>
    <w:div w:id="1207839738">
      <w:bodyDiv w:val="1"/>
      <w:marLeft w:val="0"/>
      <w:marRight w:val="0"/>
      <w:marTop w:val="0"/>
      <w:marBottom w:val="0"/>
      <w:divBdr>
        <w:top w:val="none" w:sz="0" w:space="0" w:color="auto"/>
        <w:left w:val="none" w:sz="0" w:space="0" w:color="auto"/>
        <w:bottom w:val="none" w:sz="0" w:space="0" w:color="auto"/>
        <w:right w:val="none" w:sz="0" w:space="0" w:color="auto"/>
      </w:divBdr>
    </w:div>
    <w:div w:id="1208033343">
      <w:bodyDiv w:val="1"/>
      <w:marLeft w:val="0"/>
      <w:marRight w:val="0"/>
      <w:marTop w:val="0"/>
      <w:marBottom w:val="0"/>
      <w:divBdr>
        <w:top w:val="none" w:sz="0" w:space="0" w:color="auto"/>
        <w:left w:val="none" w:sz="0" w:space="0" w:color="auto"/>
        <w:bottom w:val="none" w:sz="0" w:space="0" w:color="auto"/>
        <w:right w:val="none" w:sz="0" w:space="0" w:color="auto"/>
      </w:divBdr>
    </w:div>
    <w:div w:id="1208643711">
      <w:bodyDiv w:val="1"/>
      <w:marLeft w:val="0"/>
      <w:marRight w:val="0"/>
      <w:marTop w:val="0"/>
      <w:marBottom w:val="0"/>
      <w:divBdr>
        <w:top w:val="none" w:sz="0" w:space="0" w:color="auto"/>
        <w:left w:val="none" w:sz="0" w:space="0" w:color="auto"/>
        <w:bottom w:val="none" w:sz="0" w:space="0" w:color="auto"/>
        <w:right w:val="none" w:sz="0" w:space="0" w:color="auto"/>
      </w:divBdr>
    </w:div>
    <w:div w:id="1212421264">
      <w:bodyDiv w:val="1"/>
      <w:marLeft w:val="0"/>
      <w:marRight w:val="0"/>
      <w:marTop w:val="0"/>
      <w:marBottom w:val="0"/>
      <w:divBdr>
        <w:top w:val="none" w:sz="0" w:space="0" w:color="auto"/>
        <w:left w:val="none" w:sz="0" w:space="0" w:color="auto"/>
        <w:bottom w:val="none" w:sz="0" w:space="0" w:color="auto"/>
        <w:right w:val="none" w:sz="0" w:space="0" w:color="auto"/>
      </w:divBdr>
    </w:div>
    <w:div w:id="1212573434">
      <w:bodyDiv w:val="1"/>
      <w:marLeft w:val="0"/>
      <w:marRight w:val="0"/>
      <w:marTop w:val="0"/>
      <w:marBottom w:val="0"/>
      <w:divBdr>
        <w:top w:val="none" w:sz="0" w:space="0" w:color="auto"/>
        <w:left w:val="none" w:sz="0" w:space="0" w:color="auto"/>
        <w:bottom w:val="none" w:sz="0" w:space="0" w:color="auto"/>
        <w:right w:val="none" w:sz="0" w:space="0" w:color="auto"/>
      </w:divBdr>
    </w:div>
    <w:div w:id="1212688571">
      <w:bodyDiv w:val="1"/>
      <w:marLeft w:val="0"/>
      <w:marRight w:val="0"/>
      <w:marTop w:val="0"/>
      <w:marBottom w:val="0"/>
      <w:divBdr>
        <w:top w:val="none" w:sz="0" w:space="0" w:color="auto"/>
        <w:left w:val="none" w:sz="0" w:space="0" w:color="auto"/>
        <w:bottom w:val="none" w:sz="0" w:space="0" w:color="auto"/>
        <w:right w:val="none" w:sz="0" w:space="0" w:color="auto"/>
      </w:divBdr>
    </w:div>
    <w:div w:id="1213542825">
      <w:bodyDiv w:val="1"/>
      <w:marLeft w:val="0"/>
      <w:marRight w:val="0"/>
      <w:marTop w:val="0"/>
      <w:marBottom w:val="0"/>
      <w:divBdr>
        <w:top w:val="none" w:sz="0" w:space="0" w:color="auto"/>
        <w:left w:val="none" w:sz="0" w:space="0" w:color="auto"/>
        <w:bottom w:val="none" w:sz="0" w:space="0" w:color="auto"/>
        <w:right w:val="none" w:sz="0" w:space="0" w:color="auto"/>
      </w:divBdr>
    </w:div>
    <w:div w:id="1213690467">
      <w:bodyDiv w:val="1"/>
      <w:marLeft w:val="0"/>
      <w:marRight w:val="0"/>
      <w:marTop w:val="0"/>
      <w:marBottom w:val="0"/>
      <w:divBdr>
        <w:top w:val="none" w:sz="0" w:space="0" w:color="auto"/>
        <w:left w:val="none" w:sz="0" w:space="0" w:color="auto"/>
        <w:bottom w:val="none" w:sz="0" w:space="0" w:color="auto"/>
        <w:right w:val="none" w:sz="0" w:space="0" w:color="auto"/>
      </w:divBdr>
    </w:div>
    <w:div w:id="1213734652">
      <w:bodyDiv w:val="1"/>
      <w:marLeft w:val="0"/>
      <w:marRight w:val="0"/>
      <w:marTop w:val="0"/>
      <w:marBottom w:val="0"/>
      <w:divBdr>
        <w:top w:val="none" w:sz="0" w:space="0" w:color="auto"/>
        <w:left w:val="none" w:sz="0" w:space="0" w:color="auto"/>
        <w:bottom w:val="none" w:sz="0" w:space="0" w:color="auto"/>
        <w:right w:val="none" w:sz="0" w:space="0" w:color="auto"/>
      </w:divBdr>
    </w:div>
    <w:div w:id="1215390326">
      <w:bodyDiv w:val="1"/>
      <w:marLeft w:val="0"/>
      <w:marRight w:val="0"/>
      <w:marTop w:val="0"/>
      <w:marBottom w:val="0"/>
      <w:divBdr>
        <w:top w:val="none" w:sz="0" w:space="0" w:color="auto"/>
        <w:left w:val="none" w:sz="0" w:space="0" w:color="auto"/>
        <w:bottom w:val="none" w:sz="0" w:space="0" w:color="auto"/>
        <w:right w:val="none" w:sz="0" w:space="0" w:color="auto"/>
      </w:divBdr>
    </w:div>
    <w:div w:id="1216813023">
      <w:bodyDiv w:val="1"/>
      <w:marLeft w:val="0"/>
      <w:marRight w:val="0"/>
      <w:marTop w:val="0"/>
      <w:marBottom w:val="0"/>
      <w:divBdr>
        <w:top w:val="none" w:sz="0" w:space="0" w:color="auto"/>
        <w:left w:val="none" w:sz="0" w:space="0" w:color="auto"/>
        <w:bottom w:val="none" w:sz="0" w:space="0" w:color="auto"/>
        <w:right w:val="none" w:sz="0" w:space="0" w:color="auto"/>
      </w:divBdr>
    </w:div>
    <w:div w:id="1217476556">
      <w:bodyDiv w:val="1"/>
      <w:marLeft w:val="0"/>
      <w:marRight w:val="0"/>
      <w:marTop w:val="0"/>
      <w:marBottom w:val="0"/>
      <w:divBdr>
        <w:top w:val="none" w:sz="0" w:space="0" w:color="auto"/>
        <w:left w:val="none" w:sz="0" w:space="0" w:color="auto"/>
        <w:bottom w:val="none" w:sz="0" w:space="0" w:color="auto"/>
        <w:right w:val="none" w:sz="0" w:space="0" w:color="auto"/>
      </w:divBdr>
    </w:div>
    <w:div w:id="1217543476">
      <w:bodyDiv w:val="1"/>
      <w:marLeft w:val="0"/>
      <w:marRight w:val="0"/>
      <w:marTop w:val="0"/>
      <w:marBottom w:val="0"/>
      <w:divBdr>
        <w:top w:val="none" w:sz="0" w:space="0" w:color="auto"/>
        <w:left w:val="none" w:sz="0" w:space="0" w:color="auto"/>
        <w:bottom w:val="none" w:sz="0" w:space="0" w:color="auto"/>
        <w:right w:val="none" w:sz="0" w:space="0" w:color="auto"/>
      </w:divBdr>
    </w:div>
    <w:div w:id="1219124246">
      <w:bodyDiv w:val="1"/>
      <w:marLeft w:val="0"/>
      <w:marRight w:val="0"/>
      <w:marTop w:val="0"/>
      <w:marBottom w:val="0"/>
      <w:divBdr>
        <w:top w:val="none" w:sz="0" w:space="0" w:color="auto"/>
        <w:left w:val="none" w:sz="0" w:space="0" w:color="auto"/>
        <w:bottom w:val="none" w:sz="0" w:space="0" w:color="auto"/>
        <w:right w:val="none" w:sz="0" w:space="0" w:color="auto"/>
      </w:divBdr>
    </w:div>
    <w:div w:id="1219324530">
      <w:bodyDiv w:val="1"/>
      <w:marLeft w:val="0"/>
      <w:marRight w:val="0"/>
      <w:marTop w:val="0"/>
      <w:marBottom w:val="0"/>
      <w:divBdr>
        <w:top w:val="none" w:sz="0" w:space="0" w:color="auto"/>
        <w:left w:val="none" w:sz="0" w:space="0" w:color="auto"/>
        <w:bottom w:val="none" w:sz="0" w:space="0" w:color="auto"/>
        <w:right w:val="none" w:sz="0" w:space="0" w:color="auto"/>
      </w:divBdr>
    </w:div>
    <w:div w:id="1221870261">
      <w:bodyDiv w:val="1"/>
      <w:marLeft w:val="0"/>
      <w:marRight w:val="0"/>
      <w:marTop w:val="0"/>
      <w:marBottom w:val="0"/>
      <w:divBdr>
        <w:top w:val="none" w:sz="0" w:space="0" w:color="auto"/>
        <w:left w:val="none" w:sz="0" w:space="0" w:color="auto"/>
        <w:bottom w:val="none" w:sz="0" w:space="0" w:color="auto"/>
        <w:right w:val="none" w:sz="0" w:space="0" w:color="auto"/>
      </w:divBdr>
    </w:div>
    <w:div w:id="1223831561">
      <w:bodyDiv w:val="1"/>
      <w:marLeft w:val="0"/>
      <w:marRight w:val="0"/>
      <w:marTop w:val="0"/>
      <w:marBottom w:val="0"/>
      <w:divBdr>
        <w:top w:val="none" w:sz="0" w:space="0" w:color="auto"/>
        <w:left w:val="none" w:sz="0" w:space="0" w:color="auto"/>
        <w:bottom w:val="none" w:sz="0" w:space="0" w:color="auto"/>
        <w:right w:val="none" w:sz="0" w:space="0" w:color="auto"/>
      </w:divBdr>
    </w:div>
    <w:div w:id="1225796542">
      <w:bodyDiv w:val="1"/>
      <w:marLeft w:val="0"/>
      <w:marRight w:val="0"/>
      <w:marTop w:val="0"/>
      <w:marBottom w:val="0"/>
      <w:divBdr>
        <w:top w:val="none" w:sz="0" w:space="0" w:color="auto"/>
        <w:left w:val="none" w:sz="0" w:space="0" w:color="auto"/>
        <w:bottom w:val="none" w:sz="0" w:space="0" w:color="auto"/>
        <w:right w:val="none" w:sz="0" w:space="0" w:color="auto"/>
      </w:divBdr>
    </w:div>
    <w:div w:id="1225801115">
      <w:bodyDiv w:val="1"/>
      <w:marLeft w:val="0"/>
      <w:marRight w:val="0"/>
      <w:marTop w:val="0"/>
      <w:marBottom w:val="0"/>
      <w:divBdr>
        <w:top w:val="none" w:sz="0" w:space="0" w:color="auto"/>
        <w:left w:val="none" w:sz="0" w:space="0" w:color="auto"/>
        <w:bottom w:val="none" w:sz="0" w:space="0" w:color="auto"/>
        <w:right w:val="none" w:sz="0" w:space="0" w:color="auto"/>
      </w:divBdr>
    </w:div>
    <w:div w:id="1226455139">
      <w:bodyDiv w:val="1"/>
      <w:marLeft w:val="0"/>
      <w:marRight w:val="0"/>
      <w:marTop w:val="0"/>
      <w:marBottom w:val="0"/>
      <w:divBdr>
        <w:top w:val="none" w:sz="0" w:space="0" w:color="auto"/>
        <w:left w:val="none" w:sz="0" w:space="0" w:color="auto"/>
        <w:bottom w:val="none" w:sz="0" w:space="0" w:color="auto"/>
        <w:right w:val="none" w:sz="0" w:space="0" w:color="auto"/>
      </w:divBdr>
    </w:div>
    <w:div w:id="1228105251">
      <w:bodyDiv w:val="1"/>
      <w:marLeft w:val="0"/>
      <w:marRight w:val="0"/>
      <w:marTop w:val="0"/>
      <w:marBottom w:val="0"/>
      <w:divBdr>
        <w:top w:val="none" w:sz="0" w:space="0" w:color="auto"/>
        <w:left w:val="none" w:sz="0" w:space="0" w:color="auto"/>
        <w:bottom w:val="none" w:sz="0" w:space="0" w:color="auto"/>
        <w:right w:val="none" w:sz="0" w:space="0" w:color="auto"/>
      </w:divBdr>
    </w:div>
    <w:div w:id="1228371609">
      <w:bodyDiv w:val="1"/>
      <w:marLeft w:val="0"/>
      <w:marRight w:val="0"/>
      <w:marTop w:val="0"/>
      <w:marBottom w:val="0"/>
      <w:divBdr>
        <w:top w:val="none" w:sz="0" w:space="0" w:color="auto"/>
        <w:left w:val="none" w:sz="0" w:space="0" w:color="auto"/>
        <w:bottom w:val="none" w:sz="0" w:space="0" w:color="auto"/>
        <w:right w:val="none" w:sz="0" w:space="0" w:color="auto"/>
      </w:divBdr>
    </w:div>
    <w:div w:id="1228959518">
      <w:bodyDiv w:val="1"/>
      <w:marLeft w:val="0"/>
      <w:marRight w:val="0"/>
      <w:marTop w:val="0"/>
      <w:marBottom w:val="0"/>
      <w:divBdr>
        <w:top w:val="none" w:sz="0" w:space="0" w:color="auto"/>
        <w:left w:val="none" w:sz="0" w:space="0" w:color="auto"/>
        <w:bottom w:val="none" w:sz="0" w:space="0" w:color="auto"/>
        <w:right w:val="none" w:sz="0" w:space="0" w:color="auto"/>
      </w:divBdr>
    </w:div>
    <w:div w:id="1229193688">
      <w:bodyDiv w:val="1"/>
      <w:marLeft w:val="0"/>
      <w:marRight w:val="0"/>
      <w:marTop w:val="0"/>
      <w:marBottom w:val="0"/>
      <w:divBdr>
        <w:top w:val="none" w:sz="0" w:space="0" w:color="auto"/>
        <w:left w:val="none" w:sz="0" w:space="0" w:color="auto"/>
        <w:bottom w:val="none" w:sz="0" w:space="0" w:color="auto"/>
        <w:right w:val="none" w:sz="0" w:space="0" w:color="auto"/>
      </w:divBdr>
    </w:div>
    <w:div w:id="1229534918">
      <w:bodyDiv w:val="1"/>
      <w:marLeft w:val="0"/>
      <w:marRight w:val="0"/>
      <w:marTop w:val="0"/>
      <w:marBottom w:val="0"/>
      <w:divBdr>
        <w:top w:val="none" w:sz="0" w:space="0" w:color="auto"/>
        <w:left w:val="none" w:sz="0" w:space="0" w:color="auto"/>
        <w:bottom w:val="none" w:sz="0" w:space="0" w:color="auto"/>
        <w:right w:val="none" w:sz="0" w:space="0" w:color="auto"/>
      </w:divBdr>
    </w:div>
    <w:div w:id="1232353539">
      <w:bodyDiv w:val="1"/>
      <w:marLeft w:val="0"/>
      <w:marRight w:val="0"/>
      <w:marTop w:val="0"/>
      <w:marBottom w:val="0"/>
      <w:divBdr>
        <w:top w:val="none" w:sz="0" w:space="0" w:color="auto"/>
        <w:left w:val="none" w:sz="0" w:space="0" w:color="auto"/>
        <w:bottom w:val="none" w:sz="0" w:space="0" w:color="auto"/>
        <w:right w:val="none" w:sz="0" w:space="0" w:color="auto"/>
      </w:divBdr>
    </w:div>
    <w:div w:id="1232691597">
      <w:bodyDiv w:val="1"/>
      <w:marLeft w:val="0"/>
      <w:marRight w:val="0"/>
      <w:marTop w:val="0"/>
      <w:marBottom w:val="0"/>
      <w:divBdr>
        <w:top w:val="none" w:sz="0" w:space="0" w:color="auto"/>
        <w:left w:val="none" w:sz="0" w:space="0" w:color="auto"/>
        <w:bottom w:val="none" w:sz="0" w:space="0" w:color="auto"/>
        <w:right w:val="none" w:sz="0" w:space="0" w:color="auto"/>
      </w:divBdr>
    </w:div>
    <w:div w:id="1232813338">
      <w:bodyDiv w:val="1"/>
      <w:marLeft w:val="0"/>
      <w:marRight w:val="0"/>
      <w:marTop w:val="0"/>
      <w:marBottom w:val="0"/>
      <w:divBdr>
        <w:top w:val="none" w:sz="0" w:space="0" w:color="auto"/>
        <w:left w:val="none" w:sz="0" w:space="0" w:color="auto"/>
        <w:bottom w:val="none" w:sz="0" w:space="0" w:color="auto"/>
        <w:right w:val="none" w:sz="0" w:space="0" w:color="auto"/>
      </w:divBdr>
    </w:div>
    <w:div w:id="1234200037">
      <w:bodyDiv w:val="1"/>
      <w:marLeft w:val="0"/>
      <w:marRight w:val="0"/>
      <w:marTop w:val="0"/>
      <w:marBottom w:val="0"/>
      <w:divBdr>
        <w:top w:val="none" w:sz="0" w:space="0" w:color="auto"/>
        <w:left w:val="none" w:sz="0" w:space="0" w:color="auto"/>
        <w:bottom w:val="none" w:sz="0" w:space="0" w:color="auto"/>
        <w:right w:val="none" w:sz="0" w:space="0" w:color="auto"/>
      </w:divBdr>
    </w:div>
    <w:div w:id="1234312276">
      <w:bodyDiv w:val="1"/>
      <w:marLeft w:val="0"/>
      <w:marRight w:val="0"/>
      <w:marTop w:val="0"/>
      <w:marBottom w:val="0"/>
      <w:divBdr>
        <w:top w:val="none" w:sz="0" w:space="0" w:color="auto"/>
        <w:left w:val="none" w:sz="0" w:space="0" w:color="auto"/>
        <w:bottom w:val="none" w:sz="0" w:space="0" w:color="auto"/>
        <w:right w:val="none" w:sz="0" w:space="0" w:color="auto"/>
      </w:divBdr>
    </w:div>
    <w:div w:id="1235044225">
      <w:bodyDiv w:val="1"/>
      <w:marLeft w:val="0"/>
      <w:marRight w:val="0"/>
      <w:marTop w:val="0"/>
      <w:marBottom w:val="0"/>
      <w:divBdr>
        <w:top w:val="none" w:sz="0" w:space="0" w:color="auto"/>
        <w:left w:val="none" w:sz="0" w:space="0" w:color="auto"/>
        <w:bottom w:val="none" w:sz="0" w:space="0" w:color="auto"/>
        <w:right w:val="none" w:sz="0" w:space="0" w:color="auto"/>
      </w:divBdr>
    </w:div>
    <w:div w:id="1235120288">
      <w:bodyDiv w:val="1"/>
      <w:marLeft w:val="0"/>
      <w:marRight w:val="0"/>
      <w:marTop w:val="0"/>
      <w:marBottom w:val="0"/>
      <w:divBdr>
        <w:top w:val="none" w:sz="0" w:space="0" w:color="auto"/>
        <w:left w:val="none" w:sz="0" w:space="0" w:color="auto"/>
        <w:bottom w:val="none" w:sz="0" w:space="0" w:color="auto"/>
        <w:right w:val="none" w:sz="0" w:space="0" w:color="auto"/>
      </w:divBdr>
    </w:div>
    <w:div w:id="1235239499">
      <w:bodyDiv w:val="1"/>
      <w:marLeft w:val="0"/>
      <w:marRight w:val="0"/>
      <w:marTop w:val="0"/>
      <w:marBottom w:val="0"/>
      <w:divBdr>
        <w:top w:val="none" w:sz="0" w:space="0" w:color="auto"/>
        <w:left w:val="none" w:sz="0" w:space="0" w:color="auto"/>
        <w:bottom w:val="none" w:sz="0" w:space="0" w:color="auto"/>
        <w:right w:val="none" w:sz="0" w:space="0" w:color="auto"/>
      </w:divBdr>
    </w:div>
    <w:div w:id="1237397350">
      <w:bodyDiv w:val="1"/>
      <w:marLeft w:val="0"/>
      <w:marRight w:val="0"/>
      <w:marTop w:val="0"/>
      <w:marBottom w:val="0"/>
      <w:divBdr>
        <w:top w:val="none" w:sz="0" w:space="0" w:color="auto"/>
        <w:left w:val="none" w:sz="0" w:space="0" w:color="auto"/>
        <w:bottom w:val="none" w:sz="0" w:space="0" w:color="auto"/>
        <w:right w:val="none" w:sz="0" w:space="0" w:color="auto"/>
      </w:divBdr>
    </w:div>
    <w:div w:id="1238326067">
      <w:bodyDiv w:val="1"/>
      <w:marLeft w:val="0"/>
      <w:marRight w:val="0"/>
      <w:marTop w:val="0"/>
      <w:marBottom w:val="0"/>
      <w:divBdr>
        <w:top w:val="none" w:sz="0" w:space="0" w:color="auto"/>
        <w:left w:val="none" w:sz="0" w:space="0" w:color="auto"/>
        <w:bottom w:val="none" w:sz="0" w:space="0" w:color="auto"/>
        <w:right w:val="none" w:sz="0" w:space="0" w:color="auto"/>
      </w:divBdr>
    </w:div>
    <w:div w:id="1239099927">
      <w:bodyDiv w:val="1"/>
      <w:marLeft w:val="0"/>
      <w:marRight w:val="0"/>
      <w:marTop w:val="0"/>
      <w:marBottom w:val="0"/>
      <w:divBdr>
        <w:top w:val="none" w:sz="0" w:space="0" w:color="auto"/>
        <w:left w:val="none" w:sz="0" w:space="0" w:color="auto"/>
        <w:bottom w:val="none" w:sz="0" w:space="0" w:color="auto"/>
        <w:right w:val="none" w:sz="0" w:space="0" w:color="auto"/>
      </w:divBdr>
    </w:div>
    <w:div w:id="1239368682">
      <w:bodyDiv w:val="1"/>
      <w:marLeft w:val="0"/>
      <w:marRight w:val="0"/>
      <w:marTop w:val="0"/>
      <w:marBottom w:val="0"/>
      <w:divBdr>
        <w:top w:val="none" w:sz="0" w:space="0" w:color="auto"/>
        <w:left w:val="none" w:sz="0" w:space="0" w:color="auto"/>
        <w:bottom w:val="none" w:sz="0" w:space="0" w:color="auto"/>
        <w:right w:val="none" w:sz="0" w:space="0" w:color="auto"/>
      </w:divBdr>
    </w:div>
    <w:div w:id="1239441000">
      <w:bodyDiv w:val="1"/>
      <w:marLeft w:val="0"/>
      <w:marRight w:val="0"/>
      <w:marTop w:val="0"/>
      <w:marBottom w:val="0"/>
      <w:divBdr>
        <w:top w:val="none" w:sz="0" w:space="0" w:color="auto"/>
        <w:left w:val="none" w:sz="0" w:space="0" w:color="auto"/>
        <w:bottom w:val="none" w:sz="0" w:space="0" w:color="auto"/>
        <w:right w:val="none" w:sz="0" w:space="0" w:color="auto"/>
      </w:divBdr>
    </w:div>
    <w:div w:id="1240866594">
      <w:bodyDiv w:val="1"/>
      <w:marLeft w:val="0"/>
      <w:marRight w:val="0"/>
      <w:marTop w:val="0"/>
      <w:marBottom w:val="0"/>
      <w:divBdr>
        <w:top w:val="none" w:sz="0" w:space="0" w:color="auto"/>
        <w:left w:val="none" w:sz="0" w:space="0" w:color="auto"/>
        <w:bottom w:val="none" w:sz="0" w:space="0" w:color="auto"/>
        <w:right w:val="none" w:sz="0" w:space="0" w:color="auto"/>
      </w:divBdr>
    </w:div>
    <w:div w:id="1240941941">
      <w:bodyDiv w:val="1"/>
      <w:marLeft w:val="0"/>
      <w:marRight w:val="0"/>
      <w:marTop w:val="0"/>
      <w:marBottom w:val="0"/>
      <w:divBdr>
        <w:top w:val="none" w:sz="0" w:space="0" w:color="auto"/>
        <w:left w:val="none" w:sz="0" w:space="0" w:color="auto"/>
        <w:bottom w:val="none" w:sz="0" w:space="0" w:color="auto"/>
        <w:right w:val="none" w:sz="0" w:space="0" w:color="auto"/>
      </w:divBdr>
    </w:div>
    <w:div w:id="1242371247">
      <w:bodyDiv w:val="1"/>
      <w:marLeft w:val="0"/>
      <w:marRight w:val="0"/>
      <w:marTop w:val="0"/>
      <w:marBottom w:val="0"/>
      <w:divBdr>
        <w:top w:val="none" w:sz="0" w:space="0" w:color="auto"/>
        <w:left w:val="none" w:sz="0" w:space="0" w:color="auto"/>
        <w:bottom w:val="none" w:sz="0" w:space="0" w:color="auto"/>
        <w:right w:val="none" w:sz="0" w:space="0" w:color="auto"/>
      </w:divBdr>
    </w:div>
    <w:div w:id="1242566008">
      <w:bodyDiv w:val="1"/>
      <w:marLeft w:val="0"/>
      <w:marRight w:val="0"/>
      <w:marTop w:val="0"/>
      <w:marBottom w:val="0"/>
      <w:divBdr>
        <w:top w:val="none" w:sz="0" w:space="0" w:color="auto"/>
        <w:left w:val="none" w:sz="0" w:space="0" w:color="auto"/>
        <w:bottom w:val="none" w:sz="0" w:space="0" w:color="auto"/>
        <w:right w:val="none" w:sz="0" w:space="0" w:color="auto"/>
      </w:divBdr>
    </w:div>
    <w:div w:id="1242761421">
      <w:bodyDiv w:val="1"/>
      <w:marLeft w:val="0"/>
      <w:marRight w:val="0"/>
      <w:marTop w:val="0"/>
      <w:marBottom w:val="0"/>
      <w:divBdr>
        <w:top w:val="none" w:sz="0" w:space="0" w:color="auto"/>
        <w:left w:val="none" w:sz="0" w:space="0" w:color="auto"/>
        <w:bottom w:val="none" w:sz="0" w:space="0" w:color="auto"/>
        <w:right w:val="none" w:sz="0" w:space="0" w:color="auto"/>
      </w:divBdr>
    </w:div>
    <w:div w:id="1243948631">
      <w:bodyDiv w:val="1"/>
      <w:marLeft w:val="0"/>
      <w:marRight w:val="0"/>
      <w:marTop w:val="0"/>
      <w:marBottom w:val="0"/>
      <w:divBdr>
        <w:top w:val="none" w:sz="0" w:space="0" w:color="auto"/>
        <w:left w:val="none" w:sz="0" w:space="0" w:color="auto"/>
        <w:bottom w:val="none" w:sz="0" w:space="0" w:color="auto"/>
        <w:right w:val="none" w:sz="0" w:space="0" w:color="auto"/>
      </w:divBdr>
    </w:div>
    <w:div w:id="1244415927">
      <w:bodyDiv w:val="1"/>
      <w:marLeft w:val="0"/>
      <w:marRight w:val="0"/>
      <w:marTop w:val="0"/>
      <w:marBottom w:val="0"/>
      <w:divBdr>
        <w:top w:val="none" w:sz="0" w:space="0" w:color="auto"/>
        <w:left w:val="none" w:sz="0" w:space="0" w:color="auto"/>
        <w:bottom w:val="none" w:sz="0" w:space="0" w:color="auto"/>
        <w:right w:val="none" w:sz="0" w:space="0" w:color="auto"/>
      </w:divBdr>
    </w:div>
    <w:div w:id="1244602936">
      <w:bodyDiv w:val="1"/>
      <w:marLeft w:val="0"/>
      <w:marRight w:val="0"/>
      <w:marTop w:val="0"/>
      <w:marBottom w:val="0"/>
      <w:divBdr>
        <w:top w:val="none" w:sz="0" w:space="0" w:color="auto"/>
        <w:left w:val="none" w:sz="0" w:space="0" w:color="auto"/>
        <w:bottom w:val="none" w:sz="0" w:space="0" w:color="auto"/>
        <w:right w:val="none" w:sz="0" w:space="0" w:color="auto"/>
      </w:divBdr>
    </w:div>
    <w:div w:id="1245069497">
      <w:bodyDiv w:val="1"/>
      <w:marLeft w:val="0"/>
      <w:marRight w:val="0"/>
      <w:marTop w:val="0"/>
      <w:marBottom w:val="0"/>
      <w:divBdr>
        <w:top w:val="none" w:sz="0" w:space="0" w:color="auto"/>
        <w:left w:val="none" w:sz="0" w:space="0" w:color="auto"/>
        <w:bottom w:val="none" w:sz="0" w:space="0" w:color="auto"/>
        <w:right w:val="none" w:sz="0" w:space="0" w:color="auto"/>
      </w:divBdr>
    </w:div>
    <w:div w:id="1245266156">
      <w:bodyDiv w:val="1"/>
      <w:marLeft w:val="0"/>
      <w:marRight w:val="0"/>
      <w:marTop w:val="0"/>
      <w:marBottom w:val="0"/>
      <w:divBdr>
        <w:top w:val="none" w:sz="0" w:space="0" w:color="auto"/>
        <w:left w:val="none" w:sz="0" w:space="0" w:color="auto"/>
        <w:bottom w:val="none" w:sz="0" w:space="0" w:color="auto"/>
        <w:right w:val="none" w:sz="0" w:space="0" w:color="auto"/>
      </w:divBdr>
    </w:div>
    <w:div w:id="1246265143">
      <w:bodyDiv w:val="1"/>
      <w:marLeft w:val="0"/>
      <w:marRight w:val="0"/>
      <w:marTop w:val="0"/>
      <w:marBottom w:val="0"/>
      <w:divBdr>
        <w:top w:val="none" w:sz="0" w:space="0" w:color="auto"/>
        <w:left w:val="none" w:sz="0" w:space="0" w:color="auto"/>
        <w:bottom w:val="none" w:sz="0" w:space="0" w:color="auto"/>
        <w:right w:val="none" w:sz="0" w:space="0" w:color="auto"/>
      </w:divBdr>
    </w:div>
    <w:div w:id="1246916086">
      <w:bodyDiv w:val="1"/>
      <w:marLeft w:val="0"/>
      <w:marRight w:val="0"/>
      <w:marTop w:val="0"/>
      <w:marBottom w:val="0"/>
      <w:divBdr>
        <w:top w:val="none" w:sz="0" w:space="0" w:color="auto"/>
        <w:left w:val="none" w:sz="0" w:space="0" w:color="auto"/>
        <w:bottom w:val="none" w:sz="0" w:space="0" w:color="auto"/>
        <w:right w:val="none" w:sz="0" w:space="0" w:color="auto"/>
      </w:divBdr>
    </w:div>
    <w:div w:id="1246963650">
      <w:bodyDiv w:val="1"/>
      <w:marLeft w:val="0"/>
      <w:marRight w:val="0"/>
      <w:marTop w:val="0"/>
      <w:marBottom w:val="0"/>
      <w:divBdr>
        <w:top w:val="none" w:sz="0" w:space="0" w:color="auto"/>
        <w:left w:val="none" w:sz="0" w:space="0" w:color="auto"/>
        <w:bottom w:val="none" w:sz="0" w:space="0" w:color="auto"/>
        <w:right w:val="none" w:sz="0" w:space="0" w:color="auto"/>
      </w:divBdr>
    </w:div>
    <w:div w:id="1247113957">
      <w:bodyDiv w:val="1"/>
      <w:marLeft w:val="0"/>
      <w:marRight w:val="0"/>
      <w:marTop w:val="0"/>
      <w:marBottom w:val="0"/>
      <w:divBdr>
        <w:top w:val="none" w:sz="0" w:space="0" w:color="auto"/>
        <w:left w:val="none" w:sz="0" w:space="0" w:color="auto"/>
        <w:bottom w:val="none" w:sz="0" w:space="0" w:color="auto"/>
        <w:right w:val="none" w:sz="0" w:space="0" w:color="auto"/>
      </w:divBdr>
    </w:div>
    <w:div w:id="1247182553">
      <w:bodyDiv w:val="1"/>
      <w:marLeft w:val="0"/>
      <w:marRight w:val="0"/>
      <w:marTop w:val="0"/>
      <w:marBottom w:val="0"/>
      <w:divBdr>
        <w:top w:val="none" w:sz="0" w:space="0" w:color="auto"/>
        <w:left w:val="none" w:sz="0" w:space="0" w:color="auto"/>
        <w:bottom w:val="none" w:sz="0" w:space="0" w:color="auto"/>
        <w:right w:val="none" w:sz="0" w:space="0" w:color="auto"/>
      </w:divBdr>
    </w:div>
    <w:div w:id="1249584704">
      <w:bodyDiv w:val="1"/>
      <w:marLeft w:val="0"/>
      <w:marRight w:val="0"/>
      <w:marTop w:val="0"/>
      <w:marBottom w:val="0"/>
      <w:divBdr>
        <w:top w:val="none" w:sz="0" w:space="0" w:color="auto"/>
        <w:left w:val="none" w:sz="0" w:space="0" w:color="auto"/>
        <w:bottom w:val="none" w:sz="0" w:space="0" w:color="auto"/>
        <w:right w:val="none" w:sz="0" w:space="0" w:color="auto"/>
      </w:divBdr>
    </w:div>
    <w:div w:id="1250237024">
      <w:bodyDiv w:val="1"/>
      <w:marLeft w:val="0"/>
      <w:marRight w:val="0"/>
      <w:marTop w:val="0"/>
      <w:marBottom w:val="0"/>
      <w:divBdr>
        <w:top w:val="none" w:sz="0" w:space="0" w:color="auto"/>
        <w:left w:val="none" w:sz="0" w:space="0" w:color="auto"/>
        <w:bottom w:val="none" w:sz="0" w:space="0" w:color="auto"/>
        <w:right w:val="none" w:sz="0" w:space="0" w:color="auto"/>
      </w:divBdr>
    </w:div>
    <w:div w:id="1251231562">
      <w:bodyDiv w:val="1"/>
      <w:marLeft w:val="0"/>
      <w:marRight w:val="0"/>
      <w:marTop w:val="0"/>
      <w:marBottom w:val="0"/>
      <w:divBdr>
        <w:top w:val="none" w:sz="0" w:space="0" w:color="auto"/>
        <w:left w:val="none" w:sz="0" w:space="0" w:color="auto"/>
        <w:bottom w:val="none" w:sz="0" w:space="0" w:color="auto"/>
        <w:right w:val="none" w:sz="0" w:space="0" w:color="auto"/>
      </w:divBdr>
    </w:div>
    <w:div w:id="1252158219">
      <w:bodyDiv w:val="1"/>
      <w:marLeft w:val="0"/>
      <w:marRight w:val="0"/>
      <w:marTop w:val="0"/>
      <w:marBottom w:val="0"/>
      <w:divBdr>
        <w:top w:val="none" w:sz="0" w:space="0" w:color="auto"/>
        <w:left w:val="none" w:sz="0" w:space="0" w:color="auto"/>
        <w:bottom w:val="none" w:sz="0" w:space="0" w:color="auto"/>
        <w:right w:val="none" w:sz="0" w:space="0" w:color="auto"/>
      </w:divBdr>
    </w:div>
    <w:div w:id="1252353885">
      <w:bodyDiv w:val="1"/>
      <w:marLeft w:val="0"/>
      <w:marRight w:val="0"/>
      <w:marTop w:val="0"/>
      <w:marBottom w:val="0"/>
      <w:divBdr>
        <w:top w:val="none" w:sz="0" w:space="0" w:color="auto"/>
        <w:left w:val="none" w:sz="0" w:space="0" w:color="auto"/>
        <w:bottom w:val="none" w:sz="0" w:space="0" w:color="auto"/>
        <w:right w:val="none" w:sz="0" w:space="0" w:color="auto"/>
      </w:divBdr>
    </w:div>
    <w:div w:id="1252658913">
      <w:bodyDiv w:val="1"/>
      <w:marLeft w:val="0"/>
      <w:marRight w:val="0"/>
      <w:marTop w:val="0"/>
      <w:marBottom w:val="0"/>
      <w:divBdr>
        <w:top w:val="none" w:sz="0" w:space="0" w:color="auto"/>
        <w:left w:val="none" w:sz="0" w:space="0" w:color="auto"/>
        <w:bottom w:val="none" w:sz="0" w:space="0" w:color="auto"/>
        <w:right w:val="none" w:sz="0" w:space="0" w:color="auto"/>
      </w:divBdr>
    </w:div>
    <w:div w:id="1253127183">
      <w:bodyDiv w:val="1"/>
      <w:marLeft w:val="0"/>
      <w:marRight w:val="0"/>
      <w:marTop w:val="0"/>
      <w:marBottom w:val="0"/>
      <w:divBdr>
        <w:top w:val="none" w:sz="0" w:space="0" w:color="auto"/>
        <w:left w:val="none" w:sz="0" w:space="0" w:color="auto"/>
        <w:bottom w:val="none" w:sz="0" w:space="0" w:color="auto"/>
        <w:right w:val="none" w:sz="0" w:space="0" w:color="auto"/>
      </w:divBdr>
    </w:div>
    <w:div w:id="1254122183">
      <w:bodyDiv w:val="1"/>
      <w:marLeft w:val="0"/>
      <w:marRight w:val="0"/>
      <w:marTop w:val="0"/>
      <w:marBottom w:val="0"/>
      <w:divBdr>
        <w:top w:val="none" w:sz="0" w:space="0" w:color="auto"/>
        <w:left w:val="none" w:sz="0" w:space="0" w:color="auto"/>
        <w:bottom w:val="none" w:sz="0" w:space="0" w:color="auto"/>
        <w:right w:val="none" w:sz="0" w:space="0" w:color="auto"/>
      </w:divBdr>
    </w:div>
    <w:div w:id="1254977200">
      <w:bodyDiv w:val="1"/>
      <w:marLeft w:val="0"/>
      <w:marRight w:val="0"/>
      <w:marTop w:val="0"/>
      <w:marBottom w:val="0"/>
      <w:divBdr>
        <w:top w:val="none" w:sz="0" w:space="0" w:color="auto"/>
        <w:left w:val="none" w:sz="0" w:space="0" w:color="auto"/>
        <w:bottom w:val="none" w:sz="0" w:space="0" w:color="auto"/>
        <w:right w:val="none" w:sz="0" w:space="0" w:color="auto"/>
      </w:divBdr>
    </w:div>
    <w:div w:id="1255505657">
      <w:bodyDiv w:val="1"/>
      <w:marLeft w:val="0"/>
      <w:marRight w:val="0"/>
      <w:marTop w:val="0"/>
      <w:marBottom w:val="0"/>
      <w:divBdr>
        <w:top w:val="none" w:sz="0" w:space="0" w:color="auto"/>
        <w:left w:val="none" w:sz="0" w:space="0" w:color="auto"/>
        <w:bottom w:val="none" w:sz="0" w:space="0" w:color="auto"/>
        <w:right w:val="none" w:sz="0" w:space="0" w:color="auto"/>
      </w:divBdr>
    </w:div>
    <w:div w:id="1257439838">
      <w:bodyDiv w:val="1"/>
      <w:marLeft w:val="0"/>
      <w:marRight w:val="0"/>
      <w:marTop w:val="0"/>
      <w:marBottom w:val="0"/>
      <w:divBdr>
        <w:top w:val="none" w:sz="0" w:space="0" w:color="auto"/>
        <w:left w:val="none" w:sz="0" w:space="0" w:color="auto"/>
        <w:bottom w:val="none" w:sz="0" w:space="0" w:color="auto"/>
        <w:right w:val="none" w:sz="0" w:space="0" w:color="auto"/>
      </w:divBdr>
    </w:div>
    <w:div w:id="1257979348">
      <w:bodyDiv w:val="1"/>
      <w:marLeft w:val="0"/>
      <w:marRight w:val="0"/>
      <w:marTop w:val="0"/>
      <w:marBottom w:val="0"/>
      <w:divBdr>
        <w:top w:val="none" w:sz="0" w:space="0" w:color="auto"/>
        <w:left w:val="none" w:sz="0" w:space="0" w:color="auto"/>
        <w:bottom w:val="none" w:sz="0" w:space="0" w:color="auto"/>
        <w:right w:val="none" w:sz="0" w:space="0" w:color="auto"/>
      </w:divBdr>
    </w:div>
    <w:div w:id="1258176964">
      <w:bodyDiv w:val="1"/>
      <w:marLeft w:val="0"/>
      <w:marRight w:val="0"/>
      <w:marTop w:val="0"/>
      <w:marBottom w:val="0"/>
      <w:divBdr>
        <w:top w:val="none" w:sz="0" w:space="0" w:color="auto"/>
        <w:left w:val="none" w:sz="0" w:space="0" w:color="auto"/>
        <w:bottom w:val="none" w:sz="0" w:space="0" w:color="auto"/>
        <w:right w:val="none" w:sz="0" w:space="0" w:color="auto"/>
      </w:divBdr>
    </w:div>
    <w:div w:id="1258177274">
      <w:bodyDiv w:val="1"/>
      <w:marLeft w:val="0"/>
      <w:marRight w:val="0"/>
      <w:marTop w:val="0"/>
      <w:marBottom w:val="0"/>
      <w:divBdr>
        <w:top w:val="none" w:sz="0" w:space="0" w:color="auto"/>
        <w:left w:val="none" w:sz="0" w:space="0" w:color="auto"/>
        <w:bottom w:val="none" w:sz="0" w:space="0" w:color="auto"/>
        <w:right w:val="none" w:sz="0" w:space="0" w:color="auto"/>
      </w:divBdr>
    </w:div>
    <w:div w:id="1258710060">
      <w:bodyDiv w:val="1"/>
      <w:marLeft w:val="0"/>
      <w:marRight w:val="0"/>
      <w:marTop w:val="0"/>
      <w:marBottom w:val="0"/>
      <w:divBdr>
        <w:top w:val="none" w:sz="0" w:space="0" w:color="auto"/>
        <w:left w:val="none" w:sz="0" w:space="0" w:color="auto"/>
        <w:bottom w:val="none" w:sz="0" w:space="0" w:color="auto"/>
        <w:right w:val="none" w:sz="0" w:space="0" w:color="auto"/>
      </w:divBdr>
    </w:div>
    <w:div w:id="1259022641">
      <w:bodyDiv w:val="1"/>
      <w:marLeft w:val="0"/>
      <w:marRight w:val="0"/>
      <w:marTop w:val="0"/>
      <w:marBottom w:val="0"/>
      <w:divBdr>
        <w:top w:val="none" w:sz="0" w:space="0" w:color="auto"/>
        <w:left w:val="none" w:sz="0" w:space="0" w:color="auto"/>
        <w:bottom w:val="none" w:sz="0" w:space="0" w:color="auto"/>
        <w:right w:val="none" w:sz="0" w:space="0" w:color="auto"/>
      </w:divBdr>
    </w:div>
    <w:div w:id="1259026704">
      <w:bodyDiv w:val="1"/>
      <w:marLeft w:val="0"/>
      <w:marRight w:val="0"/>
      <w:marTop w:val="0"/>
      <w:marBottom w:val="0"/>
      <w:divBdr>
        <w:top w:val="none" w:sz="0" w:space="0" w:color="auto"/>
        <w:left w:val="none" w:sz="0" w:space="0" w:color="auto"/>
        <w:bottom w:val="none" w:sz="0" w:space="0" w:color="auto"/>
        <w:right w:val="none" w:sz="0" w:space="0" w:color="auto"/>
      </w:divBdr>
    </w:div>
    <w:div w:id="1259867163">
      <w:bodyDiv w:val="1"/>
      <w:marLeft w:val="0"/>
      <w:marRight w:val="0"/>
      <w:marTop w:val="0"/>
      <w:marBottom w:val="0"/>
      <w:divBdr>
        <w:top w:val="none" w:sz="0" w:space="0" w:color="auto"/>
        <w:left w:val="none" w:sz="0" w:space="0" w:color="auto"/>
        <w:bottom w:val="none" w:sz="0" w:space="0" w:color="auto"/>
        <w:right w:val="none" w:sz="0" w:space="0" w:color="auto"/>
      </w:divBdr>
    </w:div>
    <w:div w:id="1260018536">
      <w:bodyDiv w:val="1"/>
      <w:marLeft w:val="0"/>
      <w:marRight w:val="0"/>
      <w:marTop w:val="0"/>
      <w:marBottom w:val="0"/>
      <w:divBdr>
        <w:top w:val="none" w:sz="0" w:space="0" w:color="auto"/>
        <w:left w:val="none" w:sz="0" w:space="0" w:color="auto"/>
        <w:bottom w:val="none" w:sz="0" w:space="0" w:color="auto"/>
        <w:right w:val="none" w:sz="0" w:space="0" w:color="auto"/>
      </w:divBdr>
    </w:div>
    <w:div w:id="1260332225">
      <w:bodyDiv w:val="1"/>
      <w:marLeft w:val="0"/>
      <w:marRight w:val="0"/>
      <w:marTop w:val="0"/>
      <w:marBottom w:val="0"/>
      <w:divBdr>
        <w:top w:val="none" w:sz="0" w:space="0" w:color="auto"/>
        <w:left w:val="none" w:sz="0" w:space="0" w:color="auto"/>
        <w:bottom w:val="none" w:sz="0" w:space="0" w:color="auto"/>
        <w:right w:val="none" w:sz="0" w:space="0" w:color="auto"/>
      </w:divBdr>
    </w:div>
    <w:div w:id="1260523962">
      <w:bodyDiv w:val="1"/>
      <w:marLeft w:val="0"/>
      <w:marRight w:val="0"/>
      <w:marTop w:val="0"/>
      <w:marBottom w:val="0"/>
      <w:divBdr>
        <w:top w:val="none" w:sz="0" w:space="0" w:color="auto"/>
        <w:left w:val="none" w:sz="0" w:space="0" w:color="auto"/>
        <w:bottom w:val="none" w:sz="0" w:space="0" w:color="auto"/>
        <w:right w:val="none" w:sz="0" w:space="0" w:color="auto"/>
      </w:divBdr>
    </w:div>
    <w:div w:id="1262759741">
      <w:bodyDiv w:val="1"/>
      <w:marLeft w:val="0"/>
      <w:marRight w:val="0"/>
      <w:marTop w:val="0"/>
      <w:marBottom w:val="0"/>
      <w:divBdr>
        <w:top w:val="none" w:sz="0" w:space="0" w:color="auto"/>
        <w:left w:val="none" w:sz="0" w:space="0" w:color="auto"/>
        <w:bottom w:val="none" w:sz="0" w:space="0" w:color="auto"/>
        <w:right w:val="none" w:sz="0" w:space="0" w:color="auto"/>
      </w:divBdr>
    </w:div>
    <w:div w:id="1263682518">
      <w:bodyDiv w:val="1"/>
      <w:marLeft w:val="0"/>
      <w:marRight w:val="0"/>
      <w:marTop w:val="0"/>
      <w:marBottom w:val="0"/>
      <w:divBdr>
        <w:top w:val="none" w:sz="0" w:space="0" w:color="auto"/>
        <w:left w:val="none" w:sz="0" w:space="0" w:color="auto"/>
        <w:bottom w:val="none" w:sz="0" w:space="0" w:color="auto"/>
        <w:right w:val="none" w:sz="0" w:space="0" w:color="auto"/>
      </w:divBdr>
    </w:div>
    <w:div w:id="1263874733">
      <w:bodyDiv w:val="1"/>
      <w:marLeft w:val="0"/>
      <w:marRight w:val="0"/>
      <w:marTop w:val="0"/>
      <w:marBottom w:val="0"/>
      <w:divBdr>
        <w:top w:val="none" w:sz="0" w:space="0" w:color="auto"/>
        <w:left w:val="none" w:sz="0" w:space="0" w:color="auto"/>
        <w:bottom w:val="none" w:sz="0" w:space="0" w:color="auto"/>
        <w:right w:val="none" w:sz="0" w:space="0" w:color="auto"/>
      </w:divBdr>
    </w:div>
    <w:div w:id="1264606025">
      <w:bodyDiv w:val="1"/>
      <w:marLeft w:val="0"/>
      <w:marRight w:val="0"/>
      <w:marTop w:val="0"/>
      <w:marBottom w:val="0"/>
      <w:divBdr>
        <w:top w:val="none" w:sz="0" w:space="0" w:color="auto"/>
        <w:left w:val="none" w:sz="0" w:space="0" w:color="auto"/>
        <w:bottom w:val="none" w:sz="0" w:space="0" w:color="auto"/>
        <w:right w:val="none" w:sz="0" w:space="0" w:color="auto"/>
      </w:divBdr>
    </w:div>
    <w:div w:id="1264995687">
      <w:bodyDiv w:val="1"/>
      <w:marLeft w:val="0"/>
      <w:marRight w:val="0"/>
      <w:marTop w:val="0"/>
      <w:marBottom w:val="0"/>
      <w:divBdr>
        <w:top w:val="none" w:sz="0" w:space="0" w:color="auto"/>
        <w:left w:val="none" w:sz="0" w:space="0" w:color="auto"/>
        <w:bottom w:val="none" w:sz="0" w:space="0" w:color="auto"/>
        <w:right w:val="none" w:sz="0" w:space="0" w:color="auto"/>
      </w:divBdr>
    </w:div>
    <w:div w:id="1266353160">
      <w:bodyDiv w:val="1"/>
      <w:marLeft w:val="0"/>
      <w:marRight w:val="0"/>
      <w:marTop w:val="0"/>
      <w:marBottom w:val="0"/>
      <w:divBdr>
        <w:top w:val="none" w:sz="0" w:space="0" w:color="auto"/>
        <w:left w:val="none" w:sz="0" w:space="0" w:color="auto"/>
        <w:bottom w:val="none" w:sz="0" w:space="0" w:color="auto"/>
        <w:right w:val="none" w:sz="0" w:space="0" w:color="auto"/>
      </w:divBdr>
    </w:div>
    <w:div w:id="1270701199">
      <w:bodyDiv w:val="1"/>
      <w:marLeft w:val="0"/>
      <w:marRight w:val="0"/>
      <w:marTop w:val="0"/>
      <w:marBottom w:val="0"/>
      <w:divBdr>
        <w:top w:val="none" w:sz="0" w:space="0" w:color="auto"/>
        <w:left w:val="none" w:sz="0" w:space="0" w:color="auto"/>
        <w:bottom w:val="none" w:sz="0" w:space="0" w:color="auto"/>
        <w:right w:val="none" w:sz="0" w:space="0" w:color="auto"/>
      </w:divBdr>
    </w:div>
    <w:div w:id="1270774999">
      <w:bodyDiv w:val="1"/>
      <w:marLeft w:val="0"/>
      <w:marRight w:val="0"/>
      <w:marTop w:val="0"/>
      <w:marBottom w:val="0"/>
      <w:divBdr>
        <w:top w:val="none" w:sz="0" w:space="0" w:color="auto"/>
        <w:left w:val="none" w:sz="0" w:space="0" w:color="auto"/>
        <w:bottom w:val="none" w:sz="0" w:space="0" w:color="auto"/>
        <w:right w:val="none" w:sz="0" w:space="0" w:color="auto"/>
      </w:divBdr>
    </w:div>
    <w:div w:id="1271477772">
      <w:bodyDiv w:val="1"/>
      <w:marLeft w:val="0"/>
      <w:marRight w:val="0"/>
      <w:marTop w:val="0"/>
      <w:marBottom w:val="0"/>
      <w:divBdr>
        <w:top w:val="none" w:sz="0" w:space="0" w:color="auto"/>
        <w:left w:val="none" w:sz="0" w:space="0" w:color="auto"/>
        <w:bottom w:val="none" w:sz="0" w:space="0" w:color="auto"/>
        <w:right w:val="none" w:sz="0" w:space="0" w:color="auto"/>
      </w:divBdr>
    </w:div>
    <w:div w:id="1271665872">
      <w:bodyDiv w:val="1"/>
      <w:marLeft w:val="0"/>
      <w:marRight w:val="0"/>
      <w:marTop w:val="0"/>
      <w:marBottom w:val="0"/>
      <w:divBdr>
        <w:top w:val="none" w:sz="0" w:space="0" w:color="auto"/>
        <w:left w:val="none" w:sz="0" w:space="0" w:color="auto"/>
        <w:bottom w:val="none" w:sz="0" w:space="0" w:color="auto"/>
        <w:right w:val="none" w:sz="0" w:space="0" w:color="auto"/>
      </w:divBdr>
    </w:div>
    <w:div w:id="1271931900">
      <w:bodyDiv w:val="1"/>
      <w:marLeft w:val="0"/>
      <w:marRight w:val="0"/>
      <w:marTop w:val="0"/>
      <w:marBottom w:val="0"/>
      <w:divBdr>
        <w:top w:val="none" w:sz="0" w:space="0" w:color="auto"/>
        <w:left w:val="none" w:sz="0" w:space="0" w:color="auto"/>
        <w:bottom w:val="none" w:sz="0" w:space="0" w:color="auto"/>
        <w:right w:val="none" w:sz="0" w:space="0" w:color="auto"/>
      </w:divBdr>
    </w:div>
    <w:div w:id="1272587096">
      <w:bodyDiv w:val="1"/>
      <w:marLeft w:val="0"/>
      <w:marRight w:val="0"/>
      <w:marTop w:val="0"/>
      <w:marBottom w:val="0"/>
      <w:divBdr>
        <w:top w:val="none" w:sz="0" w:space="0" w:color="auto"/>
        <w:left w:val="none" w:sz="0" w:space="0" w:color="auto"/>
        <w:bottom w:val="none" w:sz="0" w:space="0" w:color="auto"/>
        <w:right w:val="none" w:sz="0" w:space="0" w:color="auto"/>
      </w:divBdr>
    </w:div>
    <w:div w:id="1272664648">
      <w:bodyDiv w:val="1"/>
      <w:marLeft w:val="0"/>
      <w:marRight w:val="0"/>
      <w:marTop w:val="0"/>
      <w:marBottom w:val="0"/>
      <w:divBdr>
        <w:top w:val="none" w:sz="0" w:space="0" w:color="auto"/>
        <w:left w:val="none" w:sz="0" w:space="0" w:color="auto"/>
        <w:bottom w:val="none" w:sz="0" w:space="0" w:color="auto"/>
        <w:right w:val="none" w:sz="0" w:space="0" w:color="auto"/>
      </w:divBdr>
    </w:div>
    <w:div w:id="1272788065">
      <w:bodyDiv w:val="1"/>
      <w:marLeft w:val="0"/>
      <w:marRight w:val="0"/>
      <w:marTop w:val="0"/>
      <w:marBottom w:val="0"/>
      <w:divBdr>
        <w:top w:val="none" w:sz="0" w:space="0" w:color="auto"/>
        <w:left w:val="none" w:sz="0" w:space="0" w:color="auto"/>
        <w:bottom w:val="none" w:sz="0" w:space="0" w:color="auto"/>
        <w:right w:val="none" w:sz="0" w:space="0" w:color="auto"/>
      </w:divBdr>
    </w:div>
    <w:div w:id="1274484960">
      <w:bodyDiv w:val="1"/>
      <w:marLeft w:val="0"/>
      <w:marRight w:val="0"/>
      <w:marTop w:val="0"/>
      <w:marBottom w:val="0"/>
      <w:divBdr>
        <w:top w:val="none" w:sz="0" w:space="0" w:color="auto"/>
        <w:left w:val="none" w:sz="0" w:space="0" w:color="auto"/>
        <w:bottom w:val="none" w:sz="0" w:space="0" w:color="auto"/>
        <w:right w:val="none" w:sz="0" w:space="0" w:color="auto"/>
      </w:divBdr>
    </w:div>
    <w:div w:id="1275399599">
      <w:bodyDiv w:val="1"/>
      <w:marLeft w:val="0"/>
      <w:marRight w:val="0"/>
      <w:marTop w:val="0"/>
      <w:marBottom w:val="0"/>
      <w:divBdr>
        <w:top w:val="none" w:sz="0" w:space="0" w:color="auto"/>
        <w:left w:val="none" w:sz="0" w:space="0" w:color="auto"/>
        <w:bottom w:val="none" w:sz="0" w:space="0" w:color="auto"/>
        <w:right w:val="none" w:sz="0" w:space="0" w:color="auto"/>
      </w:divBdr>
    </w:div>
    <w:div w:id="1277903903">
      <w:bodyDiv w:val="1"/>
      <w:marLeft w:val="0"/>
      <w:marRight w:val="0"/>
      <w:marTop w:val="0"/>
      <w:marBottom w:val="0"/>
      <w:divBdr>
        <w:top w:val="none" w:sz="0" w:space="0" w:color="auto"/>
        <w:left w:val="none" w:sz="0" w:space="0" w:color="auto"/>
        <w:bottom w:val="none" w:sz="0" w:space="0" w:color="auto"/>
        <w:right w:val="none" w:sz="0" w:space="0" w:color="auto"/>
      </w:divBdr>
    </w:div>
    <w:div w:id="1278836420">
      <w:bodyDiv w:val="1"/>
      <w:marLeft w:val="0"/>
      <w:marRight w:val="0"/>
      <w:marTop w:val="0"/>
      <w:marBottom w:val="0"/>
      <w:divBdr>
        <w:top w:val="none" w:sz="0" w:space="0" w:color="auto"/>
        <w:left w:val="none" w:sz="0" w:space="0" w:color="auto"/>
        <w:bottom w:val="none" w:sz="0" w:space="0" w:color="auto"/>
        <w:right w:val="none" w:sz="0" w:space="0" w:color="auto"/>
      </w:divBdr>
    </w:div>
    <w:div w:id="1281107941">
      <w:bodyDiv w:val="1"/>
      <w:marLeft w:val="0"/>
      <w:marRight w:val="0"/>
      <w:marTop w:val="0"/>
      <w:marBottom w:val="0"/>
      <w:divBdr>
        <w:top w:val="none" w:sz="0" w:space="0" w:color="auto"/>
        <w:left w:val="none" w:sz="0" w:space="0" w:color="auto"/>
        <w:bottom w:val="none" w:sz="0" w:space="0" w:color="auto"/>
        <w:right w:val="none" w:sz="0" w:space="0" w:color="auto"/>
      </w:divBdr>
    </w:div>
    <w:div w:id="1281182961">
      <w:bodyDiv w:val="1"/>
      <w:marLeft w:val="0"/>
      <w:marRight w:val="0"/>
      <w:marTop w:val="0"/>
      <w:marBottom w:val="0"/>
      <w:divBdr>
        <w:top w:val="none" w:sz="0" w:space="0" w:color="auto"/>
        <w:left w:val="none" w:sz="0" w:space="0" w:color="auto"/>
        <w:bottom w:val="none" w:sz="0" w:space="0" w:color="auto"/>
        <w:right w:val="none" w:sz="0" w:space="0" w:color="auto"/>
      </w:divBdr>
    </w:div>
    <w:div w:id="1282104770">
      <w:bodyDiv w:val="1"/>
      <w:marLeft w:val="0"/>
      <w:marRight w:val="0"/>
      <w:marTop w:val="0"/>
      <w:marBottom w:val="0"/>
      <w:divBdr>
        <w:top w:val="none" w:sz="0" w:space="0" w:color="auto"/>
        <w:left w:val="none" w:sz="0" w:space="0" w:color="auto"/>
        <w:bottom w:val="none" w:sz="0" w:space="0" w:color="auto"/>
        <w:right w:val="none" w:sz="0" w:space="0" w:color="auto"/>
      </w:divBdr>
    </w:div>
    <w:div w:id="1282151831">
      <w:bodyDiv w:val="1"/>
      <w:marLeft w:val="0"/>
      <w:marRight w:val="0"/>
      <w:marTop w:val="0"/>
      <w:marBottom w:val="0"/>
      <w:divBdr>
        <w:top w:val="none" w:sz="0" w:space="0" w:color="auto"/>
        <w:left w:val="none" w:sz="0" w:space="0" w:color="auto"/>
        <w:bottom w:val="none" w:sz="0" w:space="0" w:color="auto"/>
        <w:right w:val="none" w:sz="0" w:space="0" w:color="auto"/>
      </w:divBdr>
    </w:div>
    <w:div w:id="1282227866">
      <w:bodyDiv w:val="1"/>
      <w:marLeft w:val="0"/>
      <w:marRight w:val="0"/>
      <w:marTop w:val="0"/>
      <w:marBottom w:val="0"/>
      <w:divBdr>
        <w:top w:val="none" w:sz="0" w:space="0" w:color="auto"/>
        <w:left w:val="none" w:sz="0" w:space="0" w:color="auto"/>
        <w:bottom w:val="none" w:sz="0" w:space="0" w:color="auto"/>
        <w:right w:val="none" w:sz="0" w:space="0" w:color="auto"/>
      </w:divBdr>
    </w:div>
    <w:div w:id="1282688690">
      <w:bodyDiv w:val="1"/>
      <w:marLeft w:val="0"/>
      <w:marRight w:val="0"/>
      <w:marTop w:val="0"/>
      <w:marBottom w:val="0"/>
      <w:divBdr>
        <w:top w:val="none" w:sz="0" w:space="0" w:color="auto"/>
        <w:left w:val="none" w:sz="0" w:space="0" w:color="auto"/>
        <w:bottom w:val="none" w:sz="0" w:space="0" w:color="auto"/>
        <w:right w:val="none" w:sz="0" w:space="0" w:color="auto"/>
      </w:divBdr>
    </w:div>
    <w:div w:id="1284730046">
      <w:bodyDiv w:val="1"/>
      <w:marLeft w:val="0"/>
      <w:marRight w:val="0"/>
      <w:marTop w:val="0"/>
      <w:marBottom w:val="0"/>
      <w:divBdr>
        <w:top w:val="none" w:sz="0" w:space="0" w:color="auto"/>
        <w:left w:val="none" w:sz="0" w:space="0" w:color="auto"/>
        <w:bottom w:val="none" w:sz="0" w:space="0" w:color="auto"/>
        <w:right w:val="none" w:sz="0" w:space="0" w:color="auto"/>
      </w:divBdr>
    </w:div>
    <w:div w:id="1286696456">
      <w:bodyDiv w:val="1"/>
      <w:marLeft w:val="0"/>
      <w:marRight w:val="0"/>
      <w:marTop w:val="0"/>
      <w:marBottom w:val="0"/>
      <w:divBdr>
        <w:top w:val="none" w:sz="0" w:space="0" w:color="auto"/>
        <w:left w:val="none" w:sz="0" w:space="0" w:color="auto"/>
        <w:bottom w:val="none" w:sz="0" w:space="0" w:color="auto"/>
        <w:right w:val="none" w:sz="0" w:space="0" w:color="auto"/>
      </w:divBdr>
    </w:div>
    <w:div w:id="1286890440">
      <w:bodyDiv w:val="1"/>
      <w:marLeft w:val="0"/>
      <w:marRight w:val="0"/>
      <w:marTop w:val="0"/>
      <w:marBottom w:val="0"/>
      <w:divBdr>
        <w:top w:val="none" w:sz="0" w:space="0" w:color="auto"/>
        <w:left w:val="none" w:sz="0" w:space="0" w:color="auto"/>
        <w:bottom w:val="none" w:sz="0" w:space="0" w:color="auto"/>
        <w:right w:val="none" w:sz="0" w:space="0" w:color="auto"/>
      </w:divBdr>
    </w:div>
    <w:div w:id="1287154564">
      <w:bodyDiv w:val="1"/>
      <w:marLeft w:val="0"/>
      <w:marRight w:val="0"/>
      <w:marTop w:val="0"/>
      <w:marBottom w:val="0"/>
      <w:divBdr>
        <w:top w:val="none" w:sz="0" w:space="0" w:color="auto"/>
        <w:left w:val="none" w:sz="0" w:space="0" w:color="auto"/>
        <w:bottom w:val="none" w:sz="0" w:space="0" w:color="auto"/>
        <w:right w:val="none" w:sz="0" w:space="0" w:color="auto"/>
      </w:divBdr>
    </w:div>
    <w:div w:id="1287273473">
      <w:bodyDiv w:val="1"/>
      <w:marLeft w:val="0"/>
      <w:marRight w:val="0"/>
      <w:marTop w:val="0"/>
      <w:marBottom w:val="0"/>
      <w:divBdr>
        <w:top w:val="none" w:sz="0" w:space="0" w:color="auto"/>
        <w:left w:val="none" w:sz="0" w:space="0" w:color="auto"/>
        <w:bottom w:val="none" w:sz="0" w:space="0" w:color="auto"/>
        <w:right w:val="none" w:sz="0" w:space="0" w:color="auto"/>
      </w:divBdr>
    </w:div>
    <w:div w:id="1287394387">
      <w:bodyDiv w:val="1"/>
      <w:marLeft w:val="0"/>
      <w:marRight w:val="0"/>
      <w:marTop w:val="0"/>
      <w:marBottom w:val="0"/>
      <w:divBdr>
        <w:top w:val="none" w:sz="0" w:space="0" w:color="auto"/>
        <w:left w:val="none" w:sz="0" w:space="0" w:color="auto"/>
        <w:bottom w:val="none" w:sz="0" w:space="0" w:color="auto"/>
        <w:right w:val="none" w:sz="0" w:space="0" w:color="auto"/>
      </w:divBdr>
    </w:div>
    <w:div w:id="1289360999">
      <w:bodyDiv w:val="1"/>
      <w:marLeft w:val="0"/>
      <w:marRight w:val="0"/>
      <w:marTop w:val="0"/>
      <w:marBottom w:val="0"/>
      <w:divBdr>
        <w:top w:val="none" w:sz="0" w:space="0" w:color="auto"/>
        <w:left w:val="none" w:sz="0" w:space="0" w:color="auto"/>
        <w:bottom w:val="none" w:sz="0" w:space="0" w:color="auto"/>
        <w:right w:val="none" w:sz="0" w:space="0" w:color="auto"/>
      </w:divBdr>
    </w:div>
    <w:div w:id="1289777179">
      <w:bodyDiv w:val="1"/>
      <w:marLeft w:val="0"/>
      <w:marRight w:val="0"/>
      <w:marTop w:val="0"/>
      <w:marBottom w:val="0"/>
      <w:divBdr>
        <w:top w:val="none" w:sz="0" w:space="0" w:color="auto"/>
        <w:left w:val="none" w:sz="0" w:space="0" w:color="auto"/>
        <w:bottom w:val="none" w:sz="0" w:space="0" w:color="auto"/>
        <w:right w:val="none" w:sz="0" w:space="0" w:color="auto"/>
      </w:divBdr>
    </w:div>
    <w:div w:id="1290354386">
      <w:bodyDiv w:val="1"/>
      <w:marLeft w:val="0"/>
      <w:marRight w:val="0"/>
      <w:marTop w:val="0"/>
      <w:marBottom w:val="0"/>
      <w:divBdr>
        <w:top w:val="none" w:sz="0" w:space="0" w:color="auto"/>
        <w:left w:val="none" w:sz="0" w:space="0" w:color="auto"/>
        <w:bottom w:val="none" w:sz="0" w:space="0" w:color="auto"/>
        <w:right w:val="none" w:sz="0" w:space="0" w:color="auto"/>
      </w:divBdr>
    </w:div>
    <w:div w:id="1290471233">
      <w:bodyDiv w:val="1"/>
      <w:marLeft w:val="0"/>
      <w:marRight w:val="0"/>
      <w:marTop w:val="0"/>
      <w:marBottom w:val="0"/>
      <w:divBdr>
        <w:top w:val="none" w:sz="0" w:space="0" w:color="auto"/>
        <w:left w:val="none" w:sz="0" w:space="0" w:color="auto"/>
        <w:bottom w:val="none" w:sz="0" w:space="0" w:color="auto"/>
        <w:right w:val="none" w:sz="0" w:space="0" w:color="auto"/>
      </w:divBdr>
    </w:div>
    <w:div w:id="1291475938">
      <w:bodyDiv w:val="1"/>
      <w:marLeft w:val="0"/>
      <w:marRight w:val="0"/>
      <w:marTop w:val="0"/>
      <w:marBottom w:val="0"/>
      <w:divBdr>
        <w:top w:val="none" w:sz="0" w:space="0" w:color="auto"/>
        <w:left w:val="none" w:sz="0" w:space="0" w:color="auto"/>
        <w:bottom w:val="none" w:sz="0" w:space="0" w:color="auto"/>
        <w:right w:val="none" w:sz="0" w:space="0" w:color="auto"/>
      </w:divBdr>
    </w:div>
    <w:div w:id="1292126725">
      <w:bodyDiv w:val="1"/>
      <w:marLeft w:val="0"/>
      <w:marRight w:val="0"/>
      <w:marTop w:val="0"/>
      <w:marBottom w:val="0"/>
      <w:divBdr>
        <w:top w:val="none" w:sz="0" w:space="0" w:color="auto"/>
        <w:left w:val="none" w:sz="0" w:space="0" w:color="auto"/>
        <w:bottom w:val="none" w:sz="0" w:space="0" w:color="auto"/>
        <w:right w:val="none" w:sz="0" w:space="0" w:color="auto"/>
      </w:divBdr>
    </w:div>
    <w:div w:id="1293173969">
      <w:bodyDiv w:val="1"/>
      <w:marLeft w:val="0"/>
      <w:marRight w:val="0"/>
      <w:marTop w:val="0"/>
      <w:marBottom w:val="0"/>
      <w:divBdr>
        <w:top w:val="none" w:sz="0" w:space="0" w:color="auto"/>
        <w:left w:val="none" w:sz="0" w:space="0" w:color="auto"/>
        <w:bottom w:val="none" w:sz="0" w:space="0" w:color="auto"/>
        <w:right w:val="none" w:sz="0" w:space="0" w:color="auto"/>
      </w:divBdr>
    </w:div>
    <w:div w:id="1294018937">
      <w:bodyDiv w:val="1"/>
      <w:marLeft w:val="0"/>
      <w:marRight w:val="0"/>
      <w:marTop w:val="0"/>
      <w:marBottom w:val="0"/>
      <w:divBdr>
        <w:top w:val="none" w:sz="0" w:space="0" w:color="auto"/>
        <w:left w:val="none" w:sz="0" w:space="0" w:color="auto"/>
        <w:bottom w:val="none" w:sz="0" w:space="0" w:color="auto"/>
        <w:right w:val="none" w:sz="0" w:space="0" w:color="auto"/>
      </w:divBdr>
    </w:div>
    <w:div w:id="1294629872">
      <w:bodyDiv w:val="1"/>
      <w:marLeft w:val="0"/>
      <w:marRight w:val="0"/>
      <w:marTop w:val="0"/>
      <w:marBottom w:val="0"/>
      <w:divBdr>
        <w:top w:val="none" w:sz="0" w:space="0" w:color="auto"/>
        <w:left w:val="none" w:sz="0" w:space="0" w:color="auto"/>
        <w:bottom w:val="none" w:sz="0" w:space="0" w:color="auto"/>
        <w:right w:val="none" w:sz="0" w:space="0" w:color="auto"/>
      </w:divBdr>
    </w:div>
    <w:div w:id="1294943131">
      <w:bodyDiv w:val="1"/>
      <w:marLeft w:val="0"/>
      <w:marRight w:val="0"/>
      <w:marTop w:val="0"/>
      <w:marBottom w:val="0"/>
      <w:divBdr>
        <w:top w:val="none" w:sz="0" w:space="0" w:color="auto"/>
        <w:left w:val="none" w:sz="0" w:space="0" w:color="auto"/>
        <w:bottom w:val="none" w:sz="0" w:space="0" w:color="auto"/>
        <w:right w:val="none" w:sz="0" w:space="0" w:color="auto"/>
      </w:divBdr>
    </w:div>
    <w:div w:id="1295719806">
      <w:bodyDiv w:val="1"/>
      <w:marLeft w:val="0"/>
      <w:marRight w:val="0"/>
      <w:marTop w:val="0"/>
      <w:marBottom w:val="0"/>
      <w:divBdr>
        <w:top w:val="none" w:sz="0" w:space="0" w:color="auto"/>
        <w:left w:val="none" w:sz="0" w:space="0" w:color="auto"/>
        <w:bottom w:val="none" w:sz="0" w:space="0" w:color="auto"/>
        <w:right w:val="none" w:sz="0" w:space="0" w:color="auto"/>
      </w:divBdr>
    </w:div>
    <w:div w:id="1297179028">
      <w:bodyDiv w:val="1"/>
      <w:marLeft w:val="0"/>
      <w:marRight w:val="0"/>
      <w:marTop w:val="0"/>
      <w:marBottom w:val="0"/>
      <w:divBdr>
        <w:top w:val="none" w:sz="0" w:space="0" w:color="auto"/>
        <w:left w:val="none" w:sz="0" w:space="0" w:color="auto"/>
        <w:bottom w:val="none" w:sz="0" w:space="0" w:color="auto"/>
        <w:right w:val="none" w:sz="0" w:space="0" w:color="auto"/>
      </w:divBdr>
    </w:div>
    <w:div w:id="1297686628">
      <w:bodyDiv w:val="1"/>
      <w:marLeft w:val="0"/>
      <w:marRight w:val="0"/>
      <w:marTop w:val="0"/>
      <w:marBottom w:val="0"/>
      <w:divBdr>
        <w:top w:val="none" w:sz="0" w:space="0" w:color="auto"/>
        <w:left w:val="none" w:sz="0" w:space="0" w:color="auto"/>
        <w:bottom w:val="none" w:sz="0" w:space="0" w:color="auto"/>
        <w:right w:val="none" w:sz="0" w:space="0" w:color="auto"/>
      </w:divBdr>
    </w:div>
    <w:div w:id="1298295276">
      <w:bodyDiv w:val="1"/>
      <w:marLeft w:val="0"/>
      <w:marRight w:val="0"/>
      <w:marTop w:val="0"/>
      <w:marBottom w:val="0"/>
      <w:divBdr>
        <w:top w:val="none" w:sz="0" w:space="0" w:color="auto"/>
        <w:left w:val="none" w:sz="0" w:space="0" w:color="auto"/>
        <w:bottom w:val="none" w:sz="0" w:space="0" w:color="auto"/>
        <w:right w:val="none" w:sz="0" w:space="0" w:color="auto"/>
      </w:divBdr>
    </w:div>
    <w:div w:id="1298949070">
      <w:bodyDiv w:val="1"/>
      <w:marLeft w:val="0"/>
      <w:marRight w:val="0"/>
      <w:marTop w:val="0"/>
      <w:marBottom w:val="0"/>
      <w:divBdr>
        <w:top w:val="none" w:sz="0" w:space="0" w:color="auto"/>
        <w:left w:val="none" w:sz="0" w:space="0" w:color="auto"/>
        <w:bottom w:val="none" w:sz="0" w:space="0" w:color="auto"/>
        <w:right w:val="none" w:sz="0" w:space="0" w:color="auto"/>
      </w:divBdr>
    </w:div>
    <w:div w:id="1303996837">
      <w:bodyDiv w:val="1"/>
      <w:marLeft w:val="0"/>
      <w:marRight w:val="0"/>
      <w:marTop w:val="0"/>
      <w:marBottom w:val="0"/>
      <w:divBdr>
        <w:top w:val="none" w:sz="0" w:space="0" w:color="auto"/>
        <w:left w:val="none" w:sz="0" w:space="0" w:color="auto"/>
        <w:bottom w:val="none" w:sz="0" w:space="0" w:color="auto"/>
        <w:right w:val="none" w:sz="0" w:space="0" w:color="auto"/>
      </w:divBdr>
    </w:div>
    <w:div w:id="1304888923">
      <w:bodyDiv w:val="1"/>
      <w:marLeft w:val="0"/>
      <w:marRight w:val="0"/>
      <w:marTop w:val="0"/>
      <w:marBottom w:val="0"/>
      <w:divBdr>
        <w:top w:val="none" w:sz="0" w:space="0" w:color="auto"/>
        <w:left w:val="none" w:sz="0" w:space="0" w:color="auto"/>
        <w:bottom w:val="none" w:sz="0" w:space="0" w:color="auto"/>
        <w:right w:val="none" w:sz="0" w:space="0" w:color="auto"/>
      </w:divBdr>
    </w:div>
    <w:div w:id="1305769717">
      <w:bodyDiv w:val="1"/>
      <w:marLeft w:val="0"/>
      <w:marRight w:val="0"/>
      <w:marTop w:val="0"/>
      <w:marBottom w:val="0"/>
      <w:divBdr>
        <w:top w:val="none" w:sz="0" w:space="0" w:color="auto"/>
        <w:left w:val="none" w:sz="0" w:space="0" w:color="auto"/>
        <w:bottom w:val="none" w:sz="0" w:space="0" w:color="auto"/>
        <w:right w:val="none" w:sz="0" w:space="0" w:color="auto"/>
      </w:divBdr>
    </w:div>
    <w:div w:id="1305813680">
      <w:bodyDiv w:val="1"/>
      <w:marLeft w:val="0"/>
      <w:marRight w:val="0"/>
      <w:marTop w:val="0"/>
      <w:marBottom w:val="0"/>
      <w:divBdr>
        <w:top w:val="none" w:sz="0" w:space="0" w:color="auto"/>
        <w:left w:val="none" w:sz="0" w:space="0" w:color="auto"/>
        <w:bottom w:val="none" w:sz="0" w:space="0" w:color="auto"/>
        <w:right w:val="none" w:sz="0" w:space="0" w:color="auto"/>
      </w:divBdr>
    </w:div>
    <w:div w:id="1306817456">
      <w:bodyDiv w:val="1"/>
      <w:marLeft w:val="0"/>
      <w:marRight w:val="0"/>
      <w:marTop w:val="0"/>
      <w:marBottom w:val="0"/>
      <w:divBdr>
        <w:top w:val="none" w:sz="0" w:space="0" w:color="auto"/>
        <w:left w:val="none" w:sz="0" w:space="0" w:color="auto"/>
        <w:bottom w:val="none" w:sz="0" w:space="0" w:color="auto"/>
        <w:right w:val="none" w:sz="0" w:space="0" w:color="auto"/>
      </w:divBdr>
    </w:div>
    <w:div w:id="1307931310">
      <w:bodyDiv w:val="1"/>
      <w:marLeft w:val="0"/>
      <w:marRight w:val="0"/>
      <w:marTop w:val="0"/>
      <w:marBottom w:val="0"/>
      <w:divBdr>
        <w:top w:val="none" w:sz="0" w:space="0" w:color="auto"/>
        <w:left w:val="none" w:sz="0" w:space="0" w:color="auto"/>
        <w:bottom w:val="none" w:sz="0" w:space="0" w:color="auto"/>
        <w:right w:val="none" w:sz="0" w:space="0" w:color="auto"/>
      </w:divBdr>
    </w:div>
    <w:div w:id="1308164144">
      <w:bodyDiv w:val="1"/>
      <w:marLeft w:val="0"/>
      <w:marRight w:val="0"/>
      <w:marTop w:val="0"/>
      <w:marBottom w:val="0"/>
      <w:divBdr>
        <w:top w:val="none" w:sz="0" w:space="0" w:color="auto"/>
        <w:left w:val="none" w:sz="0" w:space="0" w:color="auto"/>
        <w:bottom w:val="none" w:sz="0" w:space="0" w:color="auto"/>
        <w:right w:val="none" w:sz="0" w:space="0" w:color="auto"/>
      </w:divBdr>
    </w:div>
    <w:div w:id="1308169270">
      <w:bodyDiv w:val="1"/>
      <w:marLeft w:val="0"/>
      <w:marRight w:val="0"/>
      <w:marTop w:val="0"/>
      <w:marBottom w:val="0"/>
      <w:divBdr>
        <w:top w:val="none" w:sz="0" w:space="0" w:color="auto"/>
        <w:left w:val="none" w:sz="0" w:space="0" w:color="auto"/>
        <w:bottom w:val="none" w:sz="0" w:space="0" w:color="auto"/>
        <w:right w:val="none" w:sz="0" w:space="0" w:color="auto"/>
      </w:divBdr>
    </w:div>
    <w:div w:id="1309096714">
      <w:bodyDiv w:val="1"/>
      <w:marLeft w:val="0"/>
      <w:marRight w:val="0"/>
      <w:marTop w:val="0"/>
      <w:marBottom w:val="0"/>
      <w:divBdr>
        <w:top w:val="none" w:sz="0" w:space="0" w:color="auto"/>
        <w:left w:val="none" w:sz="0" w:space="0" w:color="auto"/>
        <w:bottom w:val="none" w:sz="0" w:space="0" w:color="auto"/>
        <w:right w:val="none" w:sz="0" w:space="0" w:color="auto"/>
      </w:divBdr>
    </w:div>
    <w:div w:id="1309825171">
      <w:bodyDiv w:val="1"/>
      <w:marLeft w:val="0"/>
      <w:marRight w:val="0"/>
      <w:marTop w:val="0"/>
      <w:marBottom w:val="0"/>
      <w:divBdr>
        <w:top w:val="none" w:sz="0" w:space="0" w:color="auto"/>
        <w:left w:val="none" w:sz="0" w:space="0" w:color="auto"/>
        <w:bottom w:val="none" w:sz="0" w:space="0" w:color="auto"/>
        <w:right w:val="none" w:sz="0" w:space="0" w:color="auto"/>
      </w:divBdr>
    </w:div>
    <w:div w:id="1311406013">
      <w:bodyDiv w:val="1"/>
      <w:marLeft w:val="0"/>
      <w:marRight w:val="0"/>
      <w:marTop w:val="0"/>
      <w:marBottom w:val="0"/>
      <w:divBdr>
        <w:top w:val="none" w:sz="0" w:space="0" w:color="auto"/>
        <w:left w:val="none" w:sz="0" w:space="0" w:color="auto"/>
        <w:bottom w:val="none" w:sz="0" w:space="0" w:color="auto"/>
        <w:right w:val="none" w:sz="0" w:space="0" w:color="auto"/>
      </w:divBdr>
    </w:div>
    <w:div w:id="1311521583">
      <w:bodyDiv w:val="1"/>
      <w:marLeft w:val="0"/>
      <w:marRight w:val="0"/>
      <w:marTop w:val="0"/>
      <w:marBottom w:val="0"/>
      <w:divBdr>
        <w:top w:val="none" w:sz="0" w:space="0" w:color="auto"/>
        <w:left w:val="none" w:sz="0" w:space="0" w:color="auto"/>
        <w:bottom w:val="none" w:sz="0" w:space="0" w:color="auto"/>
        <w:right w:val="none" w:sz="0" w:space="0" w:color="auto"/>
      </w:divBdr>
    </w:div>
    <w:div w:id="1313101816">
      <w:bodyDiv w:val="1"/>
      <w:marLeft w:val="0"/>
      <w:marRight w:val="0"/>
      <w:marTop w:val="0"/>
      <w:marBottom w:val="0"/>
      <w:divBdr>
        <w:top w:val="none" w:sz="0" w:space="0" w:color="auto"/>
        <w:left w:val="none" w:sz="0" w:space="0" w:color="auto"/>
        <w:bottom w:val="none" w:sz="0" w:space="0" w:color="auto"/>
        <w:right w:val="none" w:sz="0" w:space="0" w:color="auto"/>
      </w:divBdr>
    </w:div>
    <w:div w:id="1314138224">
      <w:bodyDiv w:val="1"/>
      <w:marLeft w:val="0"/>
      <w:marRight w:val="0"/>
      <w:marTop w:val="0"/>
      <w:marBottom w:val="0"/>
      <w:divBdr>
        <w:top w:val="none" w:sz="0" w:space="0" w:color="auto"/>
        <w:left w:val="none" w:sz="0" w:space="0" w:color="auto"/>
        <w:bottom w:val="none" w:sz="0" w:space="0" w:color="auto"/>
        <w:right w:val="none" w:sz="0" w:space="0" w:color="auto"/>
      </w:divBdr>
    </w:div>
    <w:div w:id="1314528030">
      <w:bodyDiv w:val="1"/>
      <w:marLeft w:val="0"/>
      <w:marRight w:val="0"/>
      <w:marTop w:val="0"/>
      <w:marBottom w:val="0"/>
      <w:divBdr>
        <w:top w:val="none" w:sz="0" w:space="0" w:color="auto"/>
        <w:left w:val="none" w:sz="0" w:space="0" w:color="auto"/>
        <w:bottom w:val="none" w:sz="0" w:space="0" w:color="auto"/>
        <w:right w:val="none" w:sz="0" w:space="0" w:color="auto"/>
      </w:divBdr>
    </w:div>
    <w:div w:id="1314678378">
      <w:bodyDiv w:val="1"/>
      <w:marLeft w:val="0"/>
      <w:marRight w:val="0"/>
      <w:marTop w:val="0"/>
      <w:marBottom w:val="0"/>
      <w:divBdr>
        <w:top w:val="none" w:sz="0" w:space="0" w:color="auto"/>
        <w:left w:val="none" w:sz="0" w:space="0" w:color="auto"/>
        <w:bottom w:val="none" w:sz="0" w:space="0" w:color="auto"/>
        <w:right w:val="none" w:sz="0" w:space="0" w:color="auto"/>
      </w:divBdr>
    </w:div>
    <w:div w:id="1314942204">
      <w:bodyDiv w:val="1"/>
      <w:marLeft w:val="0"/>
      <w:marRight w:val="0"/>
      <w:marTop w:val="0"/>
      <w:marBottom w:val="0"/>
      <w:divBdr>
        <w:top w:val="none" w:sz="0" w:space="0" w:color="auto"/>
        <w:left w:val="none" w:sz="0" w:space="0" w:color="auto"/>
        <w:bottom w:val="none" w:sz="0" w:space="0" w:color="auto"/>
        <w:right w:val="none" w:sz="0" w:space="0" w:color="auto"/>
      </w:divBdr>
    </w:div>
    <w:div w:id="1314991432">
      <w:bodyDiv w:val="1"/>
      <w:marLeft w:val="0"/>
      <w:marRight w:val="0"/>
      <w:marTop w:val="0"/>
      <w:marBottom w:val="0"/>
      <w:divBdr>
        <w:top w:val="none" w:sz="0" w:space="0" w:color="auto"/>
        <w:left w:val="none" w:sz="0" w:space="0" w:color="auto"/>
        <w:bottom w:val="none" w:sz="0" w:space="0" w:color="auto"/>
        <w:right w:val="none" w:sz="0" w:space="0" w:color="auto"/>
      </w:divBdr>
    </w:div>
    <w:div w:id="1315256870">
      <w:bodyDiv w:val="1"/>
      <w:marLeft w:val="0"/>
      <w:marRight w:val="0"/>
      <w:marTop w:val="0"/>
      <w:marBottom w:val="0"/>
      <w:divBdr>
        <w:top w:val="none" w:sz="0" w:space="0" w:color="auto"/>
        <w:left w:val="none" w:sz="0" w:space="0" w:color="auto"/>
        <w:bottom w:val="none" w:sz="0" w:space="0" w:color="auto"/>
        <w:right w:val="none" w:sz="0" w:space="0" w:color="auto"/>
      </w:divBdr>
    </w:div>
    <w:div w:id="1315571701">
      <w:bodyDiv w:val="1"/>
      <w:marLeft w:val="0"/>
      <w:marRight w:val="0"/>
      <w:marTop w:val="0"/>
      <w:marBottom w:val="0"/>
      <w:divBdr>
        <w:top w:val="none" w:sz="0" w:space="0" w:color="auto"/>
        <w:left w:val="none" w:sz="0" w:space="0" w:color="auto"/>
        <w:bottom w:val="none" w:sz="0" w:space="0" w:color="auto"/>
        <w:right w:val="none" w:sz="0" w:space="0" w:color="auto"/>
      </w:divBdr>
    </w:div>
    <w:div w:id="1316370894">
      <w:bodyDiv w:val="1"/>
      <w:marLeft w:val="0"/>
      <w:marRight w:val="0"/>
      <w:marTop w:val="0"/>
      <w:marBottom w:val="0"/>
      <w:divBdr>
        <w:top w:val="none" w:sz="0" w:space="0" w:color="auto"/>
        <w:left w:val="none" w:sz="0" w:space="0" w:color="auto"/>
        <w:bottom w:val="none" w:sz="0" w:space="0" w:color="auto"/>
        <w:right w:val="none" w:sz="0" w:space="0" w:color="auto"/>
      </w:divBdr>
    </w:div>
    <w:div w:id="1316493102">
      <w:bodyDiv w:val="1"/>
      <w:marLeft w:val="0"/>
      <w:marRight w:val="0"/>
      <w:marTop w:val="0"/>
      <w:marBottom w:val="0"/>
      <w:divBdr>
        <w:top w:val="none" w:sz="0" w:space="0" w:color="auto"/>
        <w:left w:val="none" w:sz="0" w:space="0" w:color="auto"/>
        <w:bottom w:val="none" w:sz="0" w:space="0" w:color="auto"/>
        <w:right w:val="none" w:sz="0" w:space="0" w:color="auto"/>
      </w:divBdr>
    </w:div>
    <w:div w:id="1316683931">
      <w:bodyDiv w:val="1"/>
      <w:marLeft w:val="0"/>
      <w:marRight w:val="0"/>
      <w:marTop w:val="0"/>
      <w:marBottom w:val="0"/>
      <w:divBdr>
        <w:top w:val="none" w:sz="0" w:space="0" w:color="auto"/>
        <w:left w:val="none" w:sz="0" w:space="0" w:color="auto"/>
        <w:bottom w:val="none" w:sz="0" w:space="0" w:color="auto"/>
        <w:right w:val="none" w:sz="0" w:space="0" w:color="auto"/>
      </w:divBdr>
    </w:div>
    <w:div w:id="1317682709">
      <w:bodyDiv w:val="1"/>
      <w:marLeft w:val="0"/>
      <w:marRight w:val="0"/>
      <w:marTop w:val="0"/>
      <w:marBottom w:val="0"/>
      <w:divBdr>
        <w:top w:val="none" w:sz="0" w:space="0" w:color="auto"/>
        <w:left w:val="none" w:sz="0" w:space="0" w:color="auto"/>
        <w:bottom w:val="none" w:sz="0" w:space="0" w:color="auto"/>
        <w:right w:val="none" w:sz="0" w:space="0" w:color="auto"/>
      </w:divBdr>
    </w:div>
    <w:div w:id="1317799633">
      <w:bodyDiv w:val="1"/>
      <w:marLeft w:val="0"/>
      <w:marRight w:val="0"/>
      <w:marTop w:val="0"/>
      <w:marBottom w:val="0"/>
      <w:divBdr>
        <w:top w:val="none" w:sz="0" w:space="0" w:color="auto"/>
        <w:left w:val="none" w:sz="0" w:space="0" w:color="auto"/>
        <w:bottom w:val="none" w:sz="0" w:space="0" w:color="auto"/>
        <w:right w:val="none" w:sz="0" w:space="0" w:color="auto"/>
      </w:divBdr>
    </w:div>
    <w:div w:id="1317882219">
      <w:bodyDiv w:val="1"/>
      <w:marLeft w:val="0"/>
      <w:marRight w:val="0"/>
      <w:marTop w:val="0"/>
      <w:marBottom w:val="0"/>
      <w:divBdr>
        <w:top w:val="none" w:sz="0" w:space="0" w:color="auto"/>
        <w:left w:val="none" w:sz="0" w:space="0" w:color="auto"/>
        <w:bottom w:val="none" w:sz="0" w:space="0" w:color="auto"/>
        <w:right w:val="none" w:sz="0" w:space="0" w:color="auto"/>
      </w:divBdr>
    </w:div>
    <w:div w:id="1318143574">
      <w:bodyDiv w:val="1"/>
      <w:marLeft w:val="0"/>
      <w:marRight w:val="0"/>
      <w:marTop w:val="0"/>
      <w:marBottom w:val="0"/>
      <w:divBdr>
        <w:top w:val="none" w:sz="0" w:space="0" w:color="auto"/>
        <w:left w:val="none" w:sz="0" w:space="0" w:color="auto"/>
        <w:bottom w:val="none" w:sz="0" w:space="0" w:color="auto"/>
        <w:right w:val="none" w:sz="0" w:space="0" w:color="auto"/>
      </w:divBdr>
    </w:div>
    <w:div w:id="1318193611">
      <w:bodyDiv w:val="1"/>
      <w:marLeft w:val="0"/>
      <w:marRight w:val="0"/>
      <w:marTop w:val="0"/>
      <w:marBottom w:val="0"/>
      <w:divBdr>
        <w:top w:val="none" w:sz="0" w:space="0" w:color="auto"/>
        <w:left w:val="none" w:sz="0" w:space="0" w:color="auto"/>
        <w:bottom w:val="none" w:sz="0" w:space="0" w:color="auto"/>
        <w:right w:val="none" w:sz="0" w:space="0" w:color="auto"/>
      </w:divBdr>
    </w:div>
    <w:div w:id="1319530913">
      <w:bodyDiv w:val="1"/>
      <w:marLeft w:val="0"/>
      <w:marRight w:val="0"/>
      <w:marTop w:val="0"/>
      <w:marBottom w:val="0"/>
      <w:divBdr>
        <w:top w:val="none" w:sz="0" w:space="0" w:color="auto"/>
        <w:left w:val="none" w:sz="0" w:space="0" w:color="auto"/>
        <w:bottom w:val="none" w:sz="0" w:space="0" w:color="auto"/>
        <w:right w:val="none" w:sz="0" w:space="0" w:color="auto"/>
      </w:divBdr>
    </w:div>
    <w:div w:id="1321495011">
      <w:bodyDiv w:val="1"/>
      <w:marLeft w:val="0"/>
      <w:marRight w:val="0"/>
      <w:marTop w:val="0"/>
      <w:marBottom w:val="0"/>
      <w:divBdr>
        <w:top w:val="none" w:sz="0" w:space="0" w:color="auto"/>
        <w:left w:val="none" w:sz="0" w:space="0" w:color="auto"/>
        <w:bottom w:val="none" w:sz="0" w:space="0" w:color="auto"/>
        <w:right w:val="none" w:sz="0" w:space="0" w:color="auto"/>
      </w:divBdr>
    </w:div>
    <w:div w:id="1322080136">
      <w:bodyDiv w:val="1"/>
      <w:marLeft w:val="0"/>
      <w:marRight w:val="0"/>
      <w:marTop w:val="0"/>
      <w:marBottom w:val="0"/>
      <w:divBdr>
        <w:top w:val="none" w:sz="0" w:space="0" w:color="auto"/>
        <w:left w:val="none" w:sz="0" w:space="0" w:color="auto"/>
        <w:bottom w:val="none" w:sz="0" w:space="0" w:color="auto"/>
        <w:right w:val="none" w:sz="0" w:space="0" w:color="auto"/>
      </w:divBdr>
    </w:div>
    <w:div w:id="1322273368">
      <w:bodyDiv w:val="1"/>
      <w:marLeft w:val="0"/>
      <w:marRight w:val="0"/>
      <w:marTop w:val="0"/>
      <w:marBottom w:val="0"/>
      <w:divBdr>
        <w:top w:val="none" w:sz="0" w:space="0" w:color="auto"/>
        <w:left w:val="none" w:sz="0" w:space="0" w:color="auto"/>
        <w:bottom w:val="none" w:sz="0" w:space="0" w:color="auto"/>
        <w:right w:val="none" w:sz="0" w:space="0" w:color="auto"/>
      </w:divBdr>
    </w:div>
    <w:div w:id="1322349317">
      <w:bodyDiv w:val="1"/>
      <w:marLeft w:val="0"/>
      <w:marRight w:val="0"/>
      <w:marTop w:val="0"/>
      <w:marBottom w:val="0"/>
      <w:divBdr>
        <w:top w:val="none" w:sz="0" w:space="0" w:color="auto"/>
        <w:left w:val="none" w:sz="0" w:space="0" w:color="auto"/>
        <w:bottom w:val="none" w:sz="0" w:space="0" w:color="auto"/>
        <w:right w:val="none" w:sz="0" w:space="0" w:color="auto"/>
      </w:divBdr>
    </w:div>
    <w:div w:id="1322849596">
      <w:bodyDiv w:val="1"/>
      <w:marLeft w:val="0"/>
      <w:marRight w:val="0"/>
      <w:marTop w:val="0"/>
      <w:marBottom w:val="0"/>
      <w:divBdr>
        <w:top w:val="none" w:sz="0" w:space="0" w:color="auto"/>
        <w:left w:val="none" w:sz="0" w:space="0" w:color="auto"/>
        <w:bottom w:val="none" w:sz="0" w:space="0" w:color="auto"/>
        <w:right w:val="none" w:sz="0" w:space="0" w:color="auto"/>
      </w:divBdr>
    </w:div>
    <w:div w:id="1322852548">
      <w:bodyDiv w:val="1"/>
      <w:marLeft w:val="0"/>
      <w:marRight w:val="0"/>
      <w:marTop w:val="0"/>
      <w:marBottom w:val="0"/>
      <w:divBdr>
        <w:top w:val="none" w:sz="0" w:space="0" w:color="auto"/>
        <w:left w:val="none" w:sz="0" w:space="0" w:color="auto"/>
        <w:bottom w:val="none" w:sz="0" w:space="0" w:color="auto"/>
        <w:right w:val="none" w:sz="0" w:space="0" w:color="auto"/>
      </w:divBdr>
    </w:div>
    <w:div w:id="1324239182">
      <w:bodyDiv w:val="1"/>
      <w:marLeft w:val="0"/>
      <w:marRight w:val="0"/>
      <w:marTop w:val="0"/>
      <w:marBottom w:val="0"/>
      <w:divBdr>
        <w:top w:val="none" w:sz="0" w:space="0" w:color="auto"/>
        <w:left w:val="none" w:sz="0" w:space="0" w:color="auto"/>
        <w:bottom w:val="none" w:sz="0" w:space="0" w:color="auto"/>
        <w:right w:val="none" w:sz="0" w:space="0" w:color="auto"/>
      </w:divBdr>
    </w:div>
    <w:div w:id="1324625764">
      <w:bodyDiv w:val="1"/>
      <w:marLeft w:val="0"/>
      <w:marRight w:val="0"/>
      <w:marTop w:val="0"/>
      <w:marBottom w:val="0"/>
      <w:divBdr>
        <w:top w:val="none" w:sz="0" w:space="0" w:color="auto"/>
        <w:left w:val="none" w:sz="0" w:space="0" w:color="auto"/>
        <w:bottom w:val="none" w:sz="0" w:space="0" w:color="auto"/>
        <w:right w:val="none" w:sz="0" w:space="0" w:color="auto"/>
      </w:divBdr>
    </w:div>
    <w:div w:id="1325813400">
      <w:bodyDiv w:val="1"/>
      <w:marLeft w:val="0"/>
      <w:marRight w:val="0"/>
      <w:marTop w:val="0"/>
      <w:marBottom w:val="0"/>
      <w:divBdr>
        <w:top w:val="none" w:sz="0" w:space="0" w:color="auto"/>
        <w:left w:val="none" w:sz="0" w:space="0" w:color="auto"/>
        <w:bottom w:val="none" w:sz="0" w:space="0" w:color="auto"/>
        <w:right w:val="none" w:sz="0" w:space="0" w:color="auto"/>
      </w:divBdr>
    </w:div>
    <w:div w:id="1325819428">
      <w:bodyDiv w:val="1"/>
      <w:marLeft w:val="0"/>
      <w:marRight w:val="0"/>
      <w:marTop w:val="0"/>
      <w:marBottom w:val="0"/>
      <w:divBdr>
        <w:top w:val="none" w:sz="0" w:space="0" w:color="auto"/>
        <w:left w:val="none" w:sz="0" w:space="0" w:color="auto"/>
        <w:bottom w:val="none" w:sz="0" w:space="0" w:color="auto"/>
        <w:right w:val="none" w:sz="0" w:space="0" w:color="auto"/>
      </w:divBdr>
    </w:div>
    <w:div w:id="1326083895">
      <w:bodyDiv w:val="1"/>
      <w:marLeft w:val="0"/>
      <w:marRight w:val="0"/>
      <w:marTop w:val="0"/>
      <w:marBottom w:val="0"/>
      <w:divBdr>
        <w:top w:val="none" w:sz="0" w:space="0" w:color="auto"/>
        <w:left w:val="none" w:sz="0" w:space="0" w:color="auto"/>
        <w:bottom w:val="none" w:sz="0" w:space="0" w:color="auto"/>
        <w:right w:val="none" w:sz="0" w:space="0" w:color="auto"/>
      </w:divBdr>
    </w:div>
    <w:div w:id="1326132932">
      <w:bodyDiv w:val="1"/>
      <w:marLeft w:val="0"/>
      <w:marRight w:val="0"/>
      <w:marTop w:val="0"/>
      <w:marBottom w:val="0"/>
      <w:divBdr>
        <w:top w:val="none" w:sz="0" w:space="0" w:color="auto"/>
        <w:left w:val="none" w:sz="0" w:space="0" w:color="auto"/>
        <w:bottom w:val="none" w:sz="0" w:space="0" w:color="auto"/>
        <w:right w:val="none" w:sz="0" w:space="0" w:color="auto"/>
      </w:divBdr>
    </w:div>
    <w:div w:id="1326473018">
      <w:bodyDiv w:val="1"/>
      <w:marLeft w:val="0"/>
      <w:marRight w:val="0"/>
      <w:marTop w:val="0"/>
      <w:marBottom w:val="0"/>
      <w:divBdr>
        <w:top w:val="none" w:sz="0" w:space="0" w:color="auto"/>
        <w:left w:val="none" w:sz="0" w:space="0" w:color="auto"/>
        <w:bottom w:val="none" w:sz="0" w:space="0" w:color="auto"/>
        <w:right w:val="none" w:sz="0" w:space="0" w:color="auto"/>
      </w:divBdr>
    </w:div>
    <w:div w:id="1326474518">
      <w:bodyDiv w:val="1"/>
      <w:marLeft w:val="0"/>
      <w:marRight w:val="0"/>
      <w:marTop w:val="0"/>
      <w:marBottom w:val="0"/>
      <w:divBdr>
        <w:top w:val="none" w:sz="0" w:space="0" w:color="auto"/>
        <w:left w:val="none" w:sz="0" w:space="0" w:color="auto"/>
        <w:bottom w:val="none" w:sz="0" w:space="0" w:color="auto"/>
        <w:right w:val="none" w:sz="0" w:space="0" w:color="auto"/>
      </w:divBdr>
    </w:div>
    <w:div w:id="1327170084">
      <w:bodyDiv w:val="1"/>
      <w:marLeft w:val="0"/>
      <w:marRight w:val="0"/>
      <w:marTop w:val="0"/>
      <w:marBottom w:val="0"/>
      <w:divBdr>
        <w:top w:val="none" w:sz="0" w:space="0" w:color="auto"/>
        <w:left w:val="none" w:sz="0" w:space="0" w:color="auto"/>
        <w:bottom w:val="none" w:sz="0" w:space="0" w:color="auto"/>
        <w:right w:val="none" w:sz="0" w:space="0" w:color="auto"/>
      </w:divBdr>
    </w:div>
    <w:div w:id="1327444010">
      <w:bodyDiv w:val="1"/>
      <w:marLeft w:val="0"/>
      <w:marRight w:val="0"/>
      <w:marTop w:val="0"/>
      <w:marBottom w:val="0"/>
      <w:divBdr>
        <w:top w:val="none" w:sz="0" w:space="0" w:color="auto"/>
        <w:left w:val="none" w:sz="0" w:space="0" w:color="auto"/>
        <w:bottom w:val="none" w:sz="0" w:space="0" w:color="auto"/>
        <w:right w:val="none" w:sz="0" w:space="0" w:color="auto"/>
      </w:divBdr>
    </w:div>
    <w:div w:id="1329744403">
      <w:bodyDiv w:val="1"/>
      <w:marLeft w:val="0"/>
      <w:marRight w:val="0"/>
      <w:marTop w:val="0"/>
      <w:marBottom w:val="0"/>
      <w:divBdr>
        <w:top w:val="none" w:sz="0" w:space="0" w:color="auto"/>
        <w:left w:val="none" w:sz="0" w:space="0" w:color="auto"/>
        <w:bottom w:val="none" w:sz="0" w:space="0" w:color="auto"/>
        <w:right w:val="none" w:sz="0" w:space="0" w:color="auto"/>
      </w:divBdr>
    </w:div>
    <w:div w:id="1329821570">
      <w:bodyDiv w:val="1"/>
      <w:marLeft w:val="0"/>
      <w:marRight w:val="0"/>
      <w:marTop w:val="0"/>
      <w:marBottom w:val="0"/>
      <w:divBdr>
        <w:top w:val="none" w:sz="0" w:space="0" w:color="auto"/>
        <w:left w:val="none" w:sz="0" w:space="0" w:color="auto"/>
        <w:bottom w:val="none" w:sz="0" w:space="0" w:color="auto"/>
        <w:right w:val="none" w:sz="0" w:space="0" w:color="auto"/>
      </w:divBdr>
    </w:div>
    <w:div w:id="1329946140">
      <w:bodyDiv w:val="1"/>
      <w:marLeft w:val="0"/>
      <w:marRight w:val="0"/>
      <w:marTop w:val="0"/>
      <w:marBottom w:val="0"/>
      <w:divBdr>
        <w:top w:val="none" w:sz="0" w:space="0" w:color="auto"/>
        <w:left w:val="none" w:sz="0" w:space="0" w:color="auto"/>
        <w:bottom w:val="none" w:sz="0" w:space="0" w:color="auto"/>
        <w:right w:val="none" w:sz="0" w:space="0" w:color="auto"/>
      </w:divBdr>
    </w:div>
    <w:div w:id="1330214344">
      <w:bodyDiv w:val="1"/>
      <w:marLeft w:val="0"/>
      <w:marRight w:val="0"/>
      <w:marTop w:val="0"/>
      <w:marBottom w:val="0"/>
      <w:divBdr>
        <w:top w:val="none" w:sz="0" w:space="0" w:color="auto"/>
        <w:left w:val="none" w:sz="0" w:space="0" w:color="auto"/>
        <w:bottom w:val="none" w:sz="0" w:space="0" w:color="auto"/>
        <w:right w:val="none" w:sz="0" w:space="0" w:color="auto"/>
      </w:divBdr>
    </w:div>
    <w:div w:id="1330406003">
      <w:bodyDiv w:val="1"/>
      <w:marLeft w:val="0"/>
      <w:marRight w:val="0"/>
      <w:marTop w:val="0"/>
      <w:marBottom w:val="0"/>
      <w:divBdr>
        <w:top w:val="none" w:sz="0" w:space="0" w:color="auto"/>
        <w:left w:val="none" w:sz="0" w:space="0" w:color="auto"/>
        <w:bottom w:val="none" w:sz="0" w:space="0" w:color="auto"/>
        <w:right w:val="none" w:sz="0" w:space="0" w:color="auto"/>
      </w:divBdr>
    </w:div>
    <w:div w:id="1330595149">
      <w:bodyDiv w:val="1"/>
      <w:marLeft w:val="0"/>
      <w:marRight w:val="0"/>
      <w:marTop w:val="0"/>
      <w:marBottom w:val="0"/>
      <w:divBdr>
        <w:top w:val="none" w:sz="0" w:space="0" w:color="auto"/>
        <w:left w:val="none" w:sz="0" w:space="0" w:color="auto"/>
        <w:bottom w:val="none" w:sz="0" w:space="0" w:color="auto"/>
        <w:right w:val="none" w:sz="0" w:space="0" w:color="auto"/>
      </w:divBdr>
    </w:div>
    <w:div w:id="1330720480">
      <w:bodyDiv w:val="1"/>
      <w:marLeft w:val="0"/>
      <w:marRight w:val="0"/>
      <w:marTop w:val="0"/>
      <w:marBottom w:val="0"/>
      <w:divBdr>
        <w:top w:val="none" w:sz="0" w:space="0" w:color="auto"/>
        <w:left w:val="none" w:sz="0" w:space="0" w:color="auto"/>
        <w:bottom w:val="none" w:sz="0" w:space="0" w:color="auto"/>
        <w:right w:val="none" w:sz="0" w:space="0" w:color="auto"/>
      </w:divBdr>
    </w:div>
    <w:div w:id="1330912249">
      <w:bodyDiv w:val="1"/>
      <w:marLeft w:val="0"/>
      <w:marRight w:val="0"/>
      <w:marTop w:val="0"/>
      <w:marBottom w:val="0"/>
      <w:divBdr>
        <w:top w:val="none" w:sz="0" w:space="0" w:color="auto"/>
        <w:left w:val="none" w:sz="0" w:space="0" w:color="auto"/>
        <w:bottom w:val="none" w:sz="0" w:space="0" w:color="auto"/>
        <w:right w:val="none" w:sz="0" w:space="0" w:color="auto"/>
      </w:divBdr>
    </w:div>
    <w:div w:id="1331179157">
      <w:bodyDiv w:val="1"/>
      <w:marLeft w:val="0"/>
      <w:marRight w:val="0"/>
      <w:marTop w:val="0"/>
      <w:marBottom w:val="0"/>
      <w:divBdr>
        <w:top w:val="none" w:sz="0" w:space="0" w:color="auto"/>
        <w:left w:val="none" w:sz="0" w:space="0" w:color="auto"/>
        <w:bottom w:val="none" w:sz="0" w:space="0" w:color="auto"/>
        <w:right w:val="none" w:sz="0" w:space="0" w:color="auto"/>
      </w:divBdr>
    </w:div>
    <w:div w:id="1332369784">
      <w:bodyDiv w:val="1"/>
      <w:marLeft w:val="0"/>
      <w:marRight w:val="0"/>
      <w:marTop w:val="0"/>
      <w:marBottom w:val="0"/>
      <w:divBdr>
        <w:top w:val="none" w:sz="0" w:space="0" w:color="auto"/>
        <w:left w:val="none" w:sz="0" w:space="0" w:color="auto"/>
        <w:bottom w:val="none" w:sz="0" w:space="0" w:color="auto"/>
        <w:right w:val="none" w:sz="0" w:space="0" w:color="auto"/>
      </w:divBdr>
    </w:div>
    <w:div w:id="1332562532">
      <w:bodyDiv w:val="1"/>
      <w:marLeft w:val="0"/>
      <w:marRight w:val="0"/>
      <w:marTop w:val="0"/>
      <w:marBottom w:val="0"/>
      <w:divBdr>
        <w:top w:val="none" w:sz="0" w:space="0" w:color="auto"/>
        <w:left w:val="none" w:sz="0" w:space="0" w:color="auto"/>
        <w:bottom w:val="none" w:sz="0" w:space="0" w:color="auto"/>
        <w:right w:val="none" w:sz="0" w:space="0" w:color="auto"/>
      </w:divBdr>
    </w:div>
    <w:div w:id="1332952890">
      <w:bodyDiv w:val="1"/>
      <w:marLeft w:val="0"/>
      <w:marRight w:val="0"/>
      <w:marTop w:val="0"/>
      <w:marBottom w:val="0"/>
      <w:divBdr>
        <w:top w:val="none" w:sz="0" w:space="0" w:color="auto"/>
        <w:left w:val="none" w:sz="0" w:space="0" w:color="auto"/>
        <w:bottom w:val="none" w:sz="0" w:space="0" w:color="auto"/>
        <w:right w:val="none" w:sz="0" w:space="0" w:color="auto"/>
      </w:divBdr>
    </w:div>
    <w:div w:id="1333604270">
      <w:bodyDiv w:val="1"/>
      <w:marLeft w:val="0"/>
      <w:marRight w:val="0"/>
      <w:marTop w:val="0"/>
      <w:marBottom w:val="0"/>
      <w:divBdr>
        <w:top w:val="none" w:sz="0" w:space="0" w:color="auto"/>
        <w:left w:val="none" w:sz="0" w:space="0" w:color="auto"/>
        <w:bottom w:val="none" w:sz="0" w:space="0" w:color="auto"/>
        <w:right w:val="none" w:sz="0" w:space="0" w:color="auto"/>
      </w:divBdr>
    </w:div>
    <w:div w:id="1333754317">
      <w:bodyDiv w:val="1"/>
      <w:marLeft w:val="0"/>
      <w:marRight w:val="0"/>
      <w:marTop w:val="0"/>
      <w:marBottom w:val="0"/>
      <w:divBdr>
        <w:top w:val="none" w:sz="0" w:space="0" w:color="auto"/>
        <w:left w:val="none" w:sz="0" w:space="0" w:color="auto"/>
        <w:bottom w:val="none" w:sz="0" w:space="0" w:color="auto"/>
        <w:right w:val="none" w:sz="0" w:space="0" w:color="auto"/>
      </w:divBdr>
    </w:div>
    <w:div w:id="1333995798">
      <w:bodyDiv w:val="1"/>
      <w:marLeft w:val="0"/>
      <w:marRight w:val="0"/>
      <w:marTop w:val="0"/>
      <w:marBottom w:val="0"/>
      <w:divBdr>
        <w:top w:val="none" w:sz="0" w:space="0" w:color="auto"/>
        <w:left w:val="none" w:sz="0" w:space="0" w:color="auto"/>
        <w:bottom w:val="none" w:sz="0" w:space="0" w:color="auto"/>
        <w:right w:val="none" w:sz="0" w:space="0" w:color="auto"/>
      </w:divBdr>
    </w:div>
    <w:div w:id="1334066750">
      <w:bodyDiv w:val="1"/>
      <w:marLeft w:val="0"/>
      <w:marRight w:val="0"/>
      <w:marTop w:val="0"/>
      <w:marBottom w:val="0"/>
      <w:divBdr>
        <w:top w:val="none" w:sz="0" w:space="0" w:color="auto"/>
        <w:left w:val="none" w:sz="0" w:space="0" w:color="auto"/>
        <w:bottom w:val="none" w:sz="0" w:space="0" w:color="auto"/>
        <w:right w:val="none" w:sz="0" w:space="0" w:color="auto"/>
      </w:divBdr>
    </w:div>
    <w:div w:id="1334183990">
      <w:bodyDiv w:val="1"/>
      <w:marLeft w:val="0"/>
      <w:marRight w:val="0"/>
      <w:marTop w:val="0"/>
      <w:marBottom w:val="0"/>
      <w:divBdr>
        <w:top w:val="none" w:sz="0" w:space="0" w:color="auto"/>
        <w:left w:val="none" w:sz="0" w:space="0" w:color="auto"/>
        <w:bottom w:val="none" w:sz="0" w:space="0" w:color="auto"/>
        <w:right w:val="none" w:sz="0" w:space="0" w:color="auto"/>
      </w:divBdr>
    </w:div>
    <w:div w:id="1335188975">
      <w:bodyDiv w:val="1"/>
      <w:marLeft w:val="0"/>
      <w:marRight w:val="0"/>
      <w:marTop w:val="0"/>
      <w:marBottom w:val="0"/>
      <w:divBdr>
        <w:top w:val="none" w:sz="0" w:space="0" w:color="auto"/>
        <w:left w:val="none" w:sz="0" w:space="0" w:color="auto"/>
        <w:bottom w:val="none" w:sz="0" w:space="0" w:color="auto"/>
        <w:right w:val="none" w:sz="0" w:space="0" w:color="auto"/>
      </w:divBdr>
    </w:div>
    <w:div w:id="1336224772">
      <w:bodyDiv w:val="1"/>
      <w:marLeft w:val="0"/>
      <w:marRight w:val="0"/>
      <w:marTop w:val="0"/>
      <w:marBottom w:val="0"/>
      <w:divBdr>
        <w:top w:val="none" w:sz="0" w:space="0" w:color="auto"/>
        <w:left w:val="none" w:sz="0" w:space="0" w:color="auto"/>
        <w:bottom w:val="none" w:sz="0" w:space="0" w:color="auto"/>
        <w:right w:val="none" w:sz="0" w:space="0" w:color="auto"/>
      </w:divBdr>
    </w:div>
    <w:div w:id="1337417200">
      <w:bodyDiv w:val="1"/>
      <w:marLeft w:val="0"/>
      <w:marRight w:val="0"/>
      <w:marTop w:val="0"/>
      <w:marBottom w:val="0"/>
      <w:divBdr>
        <w:top w:val="none" w:sz="0" w:space="0" w:color="auto"/>
        <w:left w:val="none" w:sz="0" w:space="0" w:color="auto"/>
        <w:bottom w:val="none" w:sz="0" w:space="0" w:color="auto"/>
        <w:right w:val="none" w:sz="0" w:space="0" w:color="auto"/>
      </w:divBdr>
    </w:div>
    <w:div w:id="1338265207">
      <w:bodyDiv w:val="1"/>
      <w:marLeft w:val="0"/>
      <w:marRight w:val="0"/>
      <w:marTop w:val="0"/>
      <w:marBottom w:val="0"/>
      <w:divBdr>
        <w:top w:val="none" w:sz="0" w:space="0" w:color="auto"/>
        <w:left w:val="none" w:sz="0" w:space="0" w:color="auto"/>
        <w:bottom w:val="none" w:sz="0" w:space="0" w:color="auto"/>
        <w:right w:val="none" w:sz="0" w:space="0" w:color="auto"/>
      </w:divBdr>
    </w:div>
    <w:div w:id="1341350888">
      <w:bodyDiv w:val="1"/>
      <w:marLeft w:val="0"/>
      <w:marRight w:val="0"/>
      <w:marTop w:val="0"/>
      <w:marBottom w:val="0"/>
      <w:divBdr>
        <w:top w:val="none" w:sz="0" w:space="0" w:color="auto"/>
        <w:left w:val="none" w:sz="0" w:space="0" w:color="auto"/>
        <w:bottom w:val="none" w:sz="0" w:space="0" w:color="auto"/>
        <w:right w:val="none" w:sz="0" w:space="0" w:color="auto"/>
      </w:divBdr>
    </w:div>
    <w:div w:id="1342470304">
      <w:bodyDiv w:val="1"/>
      <w:marLeft w:val="0"/>
      <w:marRight w:val="0"/>
      <w:marTop w:val="0"/>
      <w:marBottom w:val="0"/>
      <w:divBdr>
        <w:top w:val="none" w:sz="0" w:space="0" w:color="auto"/>
        <w:left w:val="none" w:sz="0" w:space="0" w:color="auto"/>
        <w:bottom w:val="none" w:sz="0" w:space="0" w:color="auto"/>
        <w:right w:val="none" w:sz="0" w:space="0" w:color="auto"/>
      </w:divBdr>
    </w:div>
    <w:div w:id="1343389308">
      <w:bodyDiv w:val="1"/>
      <w:marLeft w:val="0"/>
      <w:marRight w:val="0"/>
      <w:marTop w:val="0"/>
      <w:marBottom w:val="0"/>
      <w:divBdr>
        <w:top w:val="none" w:sz="0" w:space="0" w:color="auto"/>
        <w:left w:val="none" w:sz="0" w:space="0" w:color="auto"/>
        <w:bottom w:val="none" w:sz="0" w:space="0" w:color="auto"/>
        <w:right w:val="none" w:sz="0" w:space="0" w:color="auto"/>
      </w:divBdr>
    </w:div>
    <w:div w:id="1344674598">
      <w:bodyDiv w:val="1"/>
      <w:marLeft w:val="0"/>
      <w:marRight w:val="0"/>
      <w:marTop w:val="0"/>
      <w:marBottom w:val="0"/>
      <w:divBdr>
        <w:top w:val="none" w:sz="0" w:space="0" w:color="auto"/>
        <w:left w:val="none" w:sz="0" w:space="0" w:color="auto"/>
        <w:bottom w:val="none" w:sz="0" w:space="0" w:color="auto"/>
        <w:right w:val="none" w:sz="0" w:space="0" w:color="auto"/>
      </w:divBdr>
    </w:div>
    <w:div w:id="1344819618">
      <w:bodyDiv w:val="1"/>
      <w:marLeft w:val="0"/>
      <w:marRight w:val="0"/>
      <w:marTop w:val="0"/>
      <w:marBottom w:val="0"/>
      <w:divBdr>
        <w:top w:val="none" w:sz="0" w:space="0" w:color="auto"/>
        <w:left w:val="none" w:sz="0" w:space="0" w:color="auto"/>
        <w:bottom w:val="none" w:sz="0" w:space="0" w:color="auto"/>
        <w:right w:val="none" w:sz="0" w:space="0" w:color="auto"/>
      </w:divBdr>
    </w:div>
    <w:div w:id="1345279114">
      <w:bodyDiv w:val="1"/>
      <w:marLeft w:val="0"/>
      <w:marRight w:val="0"/>
      <w:marTop w:val="0"/>
      <w:marBottom w:val="0"/>
      <w:divBdr>
        <w:top w:val="none" w:sz="0" w:space="0" w:color="auto"/>
        <w:left w:val="none" w:sz="0" w:space="0" w:color="auto"/>
        <w:bottom w:val="none" w:sz="0" w:space="0" w:color="auto"/>
        <w:right w:val="none" w:sz="0" w:space="0" w:color="auto"/>
      </w:divBdr>
    </w:div>
    <w:div w:id="1345667115">
      <w:bodyDiv w:val="1"/>
      <w:marLeft w:val="0"/>
      <w:marRight w:val="0"/>
      <w:marTop w:val="0"/>
      <w:marBottom w:val="0"/>
      <w:divBdr>
        <w:top w:val="none" w:sz="0" w:space="0" w:color="auto"/>
        <w:left w:val="none" w:sz="0" w:space="0" w:color="auto"/>
        <w:bottom w:val="none" w:sz="0" w:space="0" w:color="auto"/>
        <w:right w:val="none" w:sz="0" w:space="0" w:color="auto"/>
      </w:divBdr>
    </w:div>
    <w:div w:id="1345744338">
      <w:bodyDiv w:val="1"/>
      <w:marLeft w:val="0"/>
      <w:marRight w:val="0"/>
      <w:marTop w:val="0"/>
      <w:marBottom w:val="0"/>
      <w:divBdr>
        <w:top w:val="none" w:sz="0" w:space="0" w:color="auto"/>
        <w:left w:val="none" w:sz="0" w:space="0" w:color="auto"/>
        <w:bottom w:val="none" w:sz="0" w:space="0" w:color="auto"/>
        <w:right w:val="none" w:sz="0" w:space="0" w:color="auto"/>
      </w:divBdr>
    </w:div>
    <w:div w:id="1346395778">
      <w:bodyDiv w:val="1"/>
      <w:marLeft w:val="0"/>
      <w:marRight w:val="0"/>
      <w:marTop w:val="0"/>
      <w:marBottom w:val="0"/>
      <w:divBdr>
        <w:top w:val="none" w:sz="0" w:space="0" w:color="auto"/>
        <w:left w:val="none" w:sz="0" w:space="0" w:color="auto"/>
        <w:bottom w:val="none" w:sz="0" w:space="0" w:color="auto"/>
        <w:right w:val="none" w:sz="0" w:space="0" w:color="auto"/>
      </w:divBdr>
    </w:div>
    <w:div w:id="1346402263">
      <w:bodyDiv w:val="1"/>
      <w:marLeft w:val="0"/>
      <w:marRight w:val="0"/>
      <w:marTop w:val="0"/>
      <w:marBottom w:val="0"/>
      <w:divBdr>
        <w:top w:val="none" w:sz="0" w:space="0" w:color="auto"/>
        <w:left w:val="none" w:sz="0" w:space="0" w:color="auto"/>
        <w:bottom w:val="none" w:sz="0" w:space="0" w:color="auto"/>
        <w:right w:val="none" w:sz="0" w:space="0" w:color="auto"/>
      </w:divBdr>
    </w:div>
    <w:div w:id="1347361693">
      <w:bodyDiv w:val="1"/>
      <w:marLeft w:val="0"/>
      <w:marRight w:val="0"/>
      <w:marTop w:val="0"/>
      <w:marBottom w:val="0"/>
      <w:divBdr>
        <w:top w:val="none" w:sz="0" w:space="0" w:color="auto"/>
        <w:left w:val="none" w:sz="0" w:space="0" w:color="auto"/>
        <w:bottom w:val="none" w:sz="0" w:space="0" w:color="auto"/>
        <w:right w:val="none" w:sz="0" w:space="0" w:color="auto"/>
      </w:divBdr>
    </w:div>
    <w:div w:id="1347826964">
      <w:bodyDiv w:val="1"/>
      <w:marLeft w:val="0"/>
      <w:marRight w:val="0"/>
      <w:marTop w:val="0"/>
      <w:marBottom w:val="0"/>
      <w:divBdr>
        <w:top w:val="none" w:sz="0" w:space="0" w:color="auto"/>
        <w:left w:val="none" w:sz="0" w:space="0" w:color="auto"/>
        <w:bottom w:val="none" w:sz="0" w:space="0" w:color="auto"/>
        <w:right w:val="none" w:sz="0" w:space="0" w:color="auto"/>
      </w:divBdr>
    </w:div>
    <w:div w:id="1348404752">
      <w:bodyDiv w:val="1"/>
      <w:marLeft w:val="0"/>
      <w:marRight w:val="0"/>
      <w:marTop w:val="0"/>
      <w:marBottom w:val="0"/>
      <w:divBdr>
        <w:top w:val="none" w:sz="0" w:space="0" w:color="auto"/>
        <w:left w:val="none" w:sz="0" w:space="0" w:color="auto"/>
        <w:bottom w:val="none" w:sz="0" w:space="0" w:color="auto"/>
        <w:right w:val="none" w:sz="0" w:space="0" w:color="auto"/>
      </w:divBdr>
    </w:div>
    <w:div w:id="1349256882">
      <w:bodyDiv w:val="1"/>
      <w:marLeft w:val="0"/>
      <w:marRight w:val="0"/>
      <w:marTop w:val="0"/>
      <w:marBottom w:val="0"/>
      <w:divBdr>
        <w:top w:val="none" w:sz="0" w:space="0" w:color="auto"/>
        <w:left w:val="none" w:sz="0" w:space="0" w:color="auto"/>
        <w:bottom w:val="none" w:sz="0" w:space="0" w:color="auto"/>
        <w:right w:val="none" w:sz="0" w:space="0" w:color="auto"/>
      </w:divBdr>
    </w:div>
    <w:div w:id="1350914720">
      <w:bodyDiv w:val="1"/>
      <w:marLeft w:val="0"/>
      <w:marRight w:val="0"/>
      <w:marTop w:val="0"/>
      <w:marBottom w:val="0"/>
      <w:divBdr>
        <w:top w:val="none" w:sz="0" w:space="0" w:color="auto"/>
        <w:left w:val="none" w:sz="0" w:space="0" w:color="auto"/>
        <w:bottom w:val="none" w:sz="0" w:space="0" w:color="auto"/>
        <w:right w:val="none" w:sz="0" w:space="0" w:color="auto"/>
      </w:divBdr>
    </w:div>
    <w:div w:id="1351103121">
      <w:bodyDiv w:val="1"/>
      <w:marLeft w:val="0"/>
      <w:marRight w:val="0"/>
      <w:marTop w:val="0"/>
      <w:marBottom w:val="0"/>
      <w:divBdr>
        <w:top w:val="none" w:sz="0" w:space="0" w:color="auto"/>
        <w:left w:val="none" w:sz="0" w:space="0" w:color="auto"/>
        <w:bottom w:val="none" w:sz="0" w:space="0" w:color="auto"/>
        <w:right w:val="none" w:sz="0" w:space="0" w:color="auto"/>
      </w:divBdr>
    </w:div>
    <w:div w:id="1352798118">
      <w:bodyDiv w:val="1"/>
      <w:marLeft w:val="0"/>
      <w:marRight w:val="0"/>
      <w:marTop w:val="0"/>
      <w:marBottom w:val="0"/>
      <w:divBdr>
        <w:top w:val="none" w:sz="0" w:space="0" w:color="auto"/>
        <w:left w:val="none" w:sz="0" w:space="0" w:color="auto"/>
        <w:bottom w:val="none" w:sz="0" w:space="0" w:color="auto"/>
        <w:right w:val="none" w:sz="0" w:space="0" w:color="auto"/>
      </w:divBdr>
    </w:div>
    <w:div w:id="1353914126">
      <w:bodyDiv w:val="1"/>
      <w:marLeft w:val="0"/>
      <w:marRight w:val="0"/>
      <w:marTop w:val="0"/>
      <w:marBottom w:val="0"/>
      <w:divBdr>
        <w:top w:val="none" w:sz="0" w:space="0" w:color="auto"/>
        <w:left w:val="none" w:sz="0" w:space="0" w:color="auto"/>
        <w:bottom w:val="none" w:sz="0" w:space="0" w:color="auto"/>
        <w:right w:val="none" w:sz="0" w:space="0" w:color="auto"/>
      </w:divBdr>
    </w:div>
    <w:div w:id="1354528470">
      <w:bodyDiv w:val="1"/>
      <w:marLeft w:val="0"/>
      <w:marRight w:val="0"/>
      <w:marTop w:val="0"/>
      <w:marBottom w:val="0"/>
      <w:divBdr>
        <w:top w:val="none" w:sz="0" w:space="0" w:color="auto"/>
        <w:left w:val="none" w:sz="0" w:space="0" w:color="auto"/>
        <w:bottom w:val="none" w:sz="0" w:space="0" w:color="auto"/>
        <w:right w:val="none" w:sz="0" w:space="0" w:color="auto"/>
      </w:divBdr>
    </w:div>
    <w:div w:id="1354771604">
      <w:bodyDiv w:val="1"/>
      <w:marLeft w:val="0"/>
      <w:marRight w:val="0"/>
      <w:marTop w:val="0"/>
      <w:marBottom w:val="0"/>
      <w:divBdr>
        <w:top w:val="none" w:sz="0" w:space="0" w:color="auto"/>
        <w:left w:val="none" w:sz="0" w:space="0" w:color="auto"/>
        <w:bottom w:val="none" w:sz="0" w:space="0" w:color="auto"/>
        <w:right w:val="none" w:sz="0" w:space="0" w:color="auto"/>
      </w:divBdr>
    </w:div>
    <w:div w:id="1355380887">
      <w:bodyDiv w:val="1"/>
      <w:marLeft w:val="0"/>
      <w:marRight w:val="0"/>
      <w:marTop w:val="0"/>
      <w:marBottom w:val="0"/>
      <w:divBdr>
        <w:top w:val="none" w:sz="0" w:space="0" w:color="auto"/>
        <w:left w:val="none" w:sz="0" w:space="0" w:color="auto"/>
        <w:bottom w:val="none" w:sz="0" w:space="0" w:color="auto"/>
        <w:right w:val="none" w:sz="0" w:space="0" w:color="auto"/>
      </w:divBdr>
    </w:div>
    <w:div w:id="1356154861">
      <w:bodyDiv w:val="1"/>
      <w:marLeft w:val="0"/>
      <w:marRight w:val="0"/>
      <w:marTop w:val="0"/>
      <w:marBottom w:val="0"/>
      <w:divBdr>
        <w:top w:val="none" w:sz="0" w:space="0" w:color="auto"/>
        <w:left w:val="none" w:sz="0" w:space="0" w:color="auto"/>
        <w:bottom w:val="none" w:sz="0" w:space="0" w:color="auto"/>
        <w:right w:val="none" w:sz="0" w:space="0" w:color="auto"/>
      </w:divBdr>
    </w:div>
    <w:div w:id="1356270298">
      <w:bodyDiv w:val="1"/>
      <w:marLeft w:val="0"/>
      <w:marRight w:val="0"/>
      <w:marTop w:val="0"/>
      <w:marBottom w:val="0"/>
      <w:divBdr>
        <w:top w:val="none" w:sz="0" w:space="0" w:color="auto"/>
        <w:left w:val="none" w:sz="0" w:space="0" w:color="auto"/>
        <w:bottom w:val="none" w:sz="0" w:space="0" w:color="auto"/>
        <w:right w:val="none" w:sz="0" w:space="0" w:color="auto"/>
      </w:divBdr>
    </w:div>
    <w:div w:id="1357779544">
      <w:bodyDiv w:val="1"/>
      <w:marLeft w:val="0"/>
      <w:marRight w:val="0"/>
      <w:marTop w:val="0"/>
      <w:marBottom w:val="0"/>
      <w:divBdr>
        <w:top w:val="none" w:sz="0" w:space="0" w:color="auto"/>
        <w:left w:val="none" w:sz="0" w:space="0" w:color="auto"/>
        <w:bottom w:val="none" w:sz="0" w:space="0" w:color="auto"/>
        <w:right w:val="none" w:sz="0" w:space="0" w:color="auto"/>
      </w:divBdr>
    </w:div>
    <w:div w:id="1360206716">
      <w:bodyDiv w:val="1"/>
      <w:marLeft w:val="0"/>
      <w:marRight w:val="0"/>
      <w:marTop w:val="0"/>
      <w:marBottom w:val="0"/>
      <w:divBdr>
        <w:top w:val="none" w:sz="0" w:space="0" w:color="auto"/>
        <w:left w:val="none" w:sz="0" w:space="0" w:color="auto"/>
        <w:bottom w:val="none" w:sz="0" w:space="0" w:color="auto"/>
        <w:right w:val="none" w:sz="0" w:space="0" w:color="auto"/>
      </w:divBdr>
    </w:div>
    <w:div w:id="1361397720">
      <w:bodyDiv w:val="1"/>
      <w:marLeft w:val="0"/>
      <w:marRight w:val="0"/>
      <w:marTop w:val="0"/>
      <w:marBottom w:val="0"/>
      <w:divBdr>
        <w:top w:val="none" w:sz="0" w:space="0" w:color="auto"/>
        <w:left w:val="none" w:sz="0" w:space="0" w:color="auto"/>
        <w:bottom w:val="none" w:sz="0" w:space="0" w:color="auto"/>
        <w:right w:val="none" w:sz="0" w:space="0" w:color="auto"/>
      </w:divBdr>
    </w:div>
    <w:div w:id="1361786296">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63169618">
      <w:bodyDiv w:val="1"/>
      <w:marLeft w:val="0"/>
      <w:marRight w:val="0"/>
      <w:marTop w:val="0"/>
      <w:marBottom w:val="0"/>
      <w:divBdr>
        <w:top w:val="none" w:sz="0" w:space="0" w:color="auto"/>
        <w:left w:val="none" w:sz="0" w:space="0" w:color="auto"/>
        <w:bottom w:val="none" w:sz="0" w:space="0" w:color="auto"/>
        <w:right w:val="none" w:sz="0" w:space="0" w:color="auto"/>
      </w:divBdr>
    </w:div>
    <w:div w:id="1364361149">
      <w:bodyDiv w:val="1"/>
      <w:marLeft w:val="0"/>
      <w:marRight w:val="0"/>
      <w:marTop w:val="0"/>
      <w:marBottom w:val="0"/>
      <w:divBdr>
        <w:top w:val="none" w:sz="0" w:space="0" w:color="auto"/>
        <w:left w:val="none" w:sz="0" w:space="0" w:color="auto"/>
        <w:bottom w:val="none" w:sz="0" w:space="0" w:color="auto"/>
        <w:right w:val="none" w:sz="0" w:space="0" w:color="auto"/>
      </w:divBdr>
    </w:div>
    <w:div w:id="1366715731">
      <w:bodyDiv w:val="1"/>
      <w:marLeft w:val="0"/>
      <w:marRight w:val="0"/>
      <w:marTop w:val="0"/>
      <w:marBottom w:val="0"/>
      <w:divBdr>
        <w:top w:val="none" w:sz="0" w:space="0" w:color="auto"/>
        <w:left w:val="none" w:sz="0" w:space="0" w:color="auto"/>
        <w:bottom w:val="none" w:sz="0" w:space="0" w:color="auto"/>
        <w:right w:val="none" w:sz="0" w:space="0" w:color="auto"/>
      </w:divBdr>
    </w:div>
    <w:div w:id="1368799140">
      <w:bodyDiv w:val="1"/>
      <w:marLeft w:val="0"/>
      <w:marRight w:val="0"/>
      <w:marTop w:val="0"/>
      <w:marBottom w:val="0"/>
      <w:divBdr>
        <w:top w:val="none" w:sz="0" w:space="0" w:color="auto"/>
        <w:left w:val="none" w:sz="0" w:space="0" w:color="auto"/>
        <w:bottom w:val="none" w:sz="0" w:space="0" w:color="auto"/>
        <w:right w:val="none" w:sz="0" w:space="0" w:color="auto"/>
      </w:divBdr>
    </w:div>
    <w:div w:id="1369329495">
      <w:bodyDiv w:val="1"/>
      <w:marLeft w:val="0"/>
      <w:marRight w:val="0"/>
      <w:marTop w:val="0"/>
      <w:marBottom w:val="0"/>
      <w:divBdr>
        <w:top w:val="none" w:sz="0" w:space="0" w:color="auto"/>
        <w:left w:val="none" w:sz="0" w:space="0" w:color="auto"/>
        <w:bottom w:val="none" w:sz="0" w:space="0" w:color="auto"/>
        <w:right w:val="none" w:sz="0" w:space="0" w:color="auto"/>
      </w:divBdr>
    </w:div>
    <w:div w:id="1370105829">
      <w:bodyDiv w:val="1"/>
      <w:marLeft w:val="0"/>
      <w:marRight w:val="0"/>
      <w:marTop w:val="0"/>
      <w:marBottom w:val="0"/>
      <w:divBdr>
        <w:top w:val="none" w:sz="0" w:space="0" w:color="auto"/>
        <w:left w:val="none" w:sz="0" w:space="0" w:color="auto"/>
        <w:bottom w:val="none" w:sz="0" w:space="0" w:color="auto"/>
        <w:right w:val="none" w:sz="0" w:space="0" w:color="auto"/>
      </w:divBdr>
    </w:div>
    <w:div w:id="1370299443">
      <w:bodyDiv w:val="1"/>
      <w:marLeft w:val="0"/>
      <w:marRight w:val="0"/>
      <w:marTop w:val="0"/>
      <w:marBottom w:val="0"/>
      <w:divBdr>
        <w:top w:val="none" w:sz="0" w:space="0" w:color="auto"/>
        <w:left w:val="none" w:sz="0" w:space="0" w:color="auto"/>
        <w:bottom w:val="none" w:sz="0" w:space="0" w:color="auto"/>
        <w:right w:val="none" w:sz="0" w:space="0" w:color="auto"/>
      </w:divBdr>
    </w:div>
    <w:div w:id="1372341245">
      <w:bodyDiv w:val="1"/>
      <w:marLeft w:val="0"/>
      <w:marRight w:val="0"/>
      <w:marTop w:val="0"/>
      <w:marBottom w:val="0"/>
      <w:divBdr>
        <w:top w:val="none" w:sz="0" w:space="0" w:color="auto"/>
        <w:left w:val="none" w:sz="0" w:space="0" w:color="auto"/>
        <w:bottom w:val="none" w:sz="0" w:space="0" w:color="auto"/>
        <w:right w:val="none" w:sz="0" w:space="0" w:color="auto"/>
      </w:divBdr>
    </w:div>
    <w:div w:id="1373068527">
      <w:bodyDiv w:val="1"/>
      <w:marLeft w:val="0"/>
      <w:marRight w:val="0"/>
      <w:marTop w:val="0"/>
      <w:marBottom w:val="0"/>
      <w:divBdr>
        <w:top w:val="none" w:sz="0" w:space="0" w:color="auto"/>
        <w:left w:val="none" w:sz="0" w:space="0" w:color="auto"/>
        <w:bottom w:val="none" w:sz="0" w:space="0" w:color="auto"/>
        <w:right w:val="none" w:sz="0" w:space="0" w:color="auto"/>
      </w:divBdr>
    </w:div>
    <w:div w:id="1373653642">
      <w:bodyDiv w:val="1"/>
      <w:marLeft w:val="0"/>
      <w:marRight w:val="0"/>
      <w:marTop w:val="0"/>
      <w:marBottom w:val="0"/>
      <w:divBdr>
        <w:top w:val="none" w:sz="0" w:space="0" w:color="auto"/>
        <w:left w:val="none" w:sz="0" w:space="0" w:color="auto"/>
        <w:bottom w:val="none" w:sz="0" w:space="0" w:color="auto"/>
        <w:right w:val="none" w:sz="0" w:space="0" w:color="auto"/>
      </w:divBdr>
    </w:div>
    <w:div w:id="1373770986">
      <w:bodyDiv w:val="1"/>
      <w:marLeft w:val="0"/>
      <w:marRight w:val="0"/>
      <w:marTop w:val="0"/>
      <w:marBottom w:val="0"/>
      <w:divBdr>
        <w:top w:val="none" w:sz="0" w:space="0" w:color="auto"/>
        <w:left w:val="none" w:sz="0" w:space="0" w:color="auto"/>
        <w:bottom w:val="none" w:sz="0" w:space="0" w:color="auto"/>
        <w:right w:val="none" w:sz="0" w:space="0" w:color="auto"/>
      </w:divBdr>
    </w:div>
    <w:div w:id="1375345456">
      <w:bodyDiv w:val="1"/>
      <w:marLeft w:val="0"/>
      <w:marRight w:val="0"/>
      <w:marTop w:val="0"/>
      <w:marBottom w:val="0"/>
      <w:divBdr>
        <w:top w:val="none" w:sz="0" w:space="0" w:color="auto"/>
        <w:left w:val="none" w:sz="0" w:space="0" w:color="auto"/>
        <w:bottom w:val="none" w:sz="0" w:space="0" w:color="auto"/>
        <w:right w:val="none" w:sz="0" w:space="0" w:color="auto"/>
      </w:divBdr>
    </w:div>
    <w:div w:id="1375694017">
      <w:bodyDiv w:val="1"/>
      <w:marLeft w:val="0"/>
      <w:marRight w:val="0"/>
      <w:marTop w:val="0"/>
      <w:marBottom w:val="0"/>
      <w:divBdr>
        <w:top w:val="none" w:sz="0" w:space="0" w:color="auto"/>
        <w:left w:val="none" w:sz="0" w:space="0" w:color="auto"/>
        <w:bottom w:val="none" w:sz="0" w:space="0" w:color="auto"/>
        <w:right w:val="none" w:sz="0" w:space="0" w:color="auto"/>
      </w:divBdr>
    </w:div>
    <w:div w:id="1376731235">
      <w:bodyDiv w:val="1"/>
      <w:marLeft w:val="0"/>
      <w:marRight w:val="0"/>
      <w:marTop w:val="0"/>
      <w:marBottom w:val="0"/>
      <w:divBdr>
        <w:top w:val="none" w:sz="0" w:space="0" w:color="auto"/>
        <w:left w:val="none" w:sz="0" w:space="0" w:color="auto"/>
        <w:bottom w:val="none" w:sz="0" w:space="0" w:color="auto"/>
        <w:right w:val="none" w:sz="0" w:space="0" w:color="auto"/>
      </w:divBdr>
    </w:div>
    <w:div w:id="1376849881">
      <w:bodyDiv w:val="1"/>
      <w:marLeft w:val="0"/>
      <w:marRight w:val="0"/>
      <w:marTop w:val="0"/>
      <w:marBottom w:val="0"/>
      <w:divBdr>
        <w:top w:val="none" w:sz="0" w:space="0" w:color="auto"/>
        <w:left w:val="none" w:sz="0" w:space="0" w:color="auto"/>
        <w:bottom w:val="none" w:sz="0" w:space="0" w:color="auto"/>
        <w:right w:val="none" w:sz="0" w:space="0" w:color="auto"/>
      </w:divBdr>
    </w:div>
    <w:div w:id="1376930448">
      <w:bodyDiv w:val="1"/>
      <w:marLeft w:val="0"/>
      <w:marRight w:val="0"/>
      <w:marTop w:val="0"/>
      <w:marBottom w:val="0"/>
      <w:divBdr>
        <w:top w:val="none" w:sz="0" w:space="0" w:color="auto"/>
        <w:left w:val="none" w:sz="0" w:space="0" w:color="auto"/>
        <w:bottom w:val="none" w:sz="0" w:space="0" w:color="auto"/>
        <w:right w:val="none" w:sz="0" w:space="0" w:color="auto"/>
      </w:divBdr>
    </w:div>
    <w:div w:id="1377008716">
      <w:bodyDiv w:val="1"/>
      <w:marLeft w:val="0"/>
      <w:marRight w:val="0"/>
      <w:marTop w:val="0"/>
      <w:marBottom w:val="0"/>
      <w:divBdr>
        <w:top w:val="none" w:sz="0" w:space="0" w:color="auto"/>
        <w:left w:val="none" w:sz="0" w:space="0" w:color="auto"/>
        <w:bottom w:val="none" w:sz="0" w:space="0" w:color="auto"/>
        <w:right w:val="none" w:sz="0" w:space="0" w:color="auto"/>
      </w:divBdr>
    </w:div>
    <w:div w:id="1377312895">
      <w:bodyDiv w:val="1"/>
      <w:marLeft w:val="0"/>
      <w:marRight w:val="0"/>
      <w:marTop w:val="0"/>
      <w:marBottom w:val="0"/>
      <w:divBdr>
        <w:top w:val="none" w:sz="0" w:space="0" w:color="auto"/>
        <w:left w:val="none" w:sz="0" w:space="0" w:color="auto"/>
        <w:bottom w:val="none" w:sz="0" w:space="0" w:color="auto"/>
        <w:right w:val="none" w:sz="0" w:space="0" w:color="auto"/>
      </w:divBdr>
    </w:div>
    <w:div w:id="1379234470">
      <w:bodyDiv w:val="1"/>
      <w:marLeft w:val="0"/>
      <w:marRight w:val="0"/>
      <w:marTop w:val="0"/>
      <w:marBottom w:val="0"/>
      <w:divBdr>
        <w:top w:val="none" w:sz="0" w:space="0" w:color="auto"/>
        <w:left w:val="none" w:sz="0" w:space="0" w:color="auto"/>
        <w:bottom w:val="none" w:sz="0" w:space="0" w:color="auto"/>
        <w:right w:val="none" w:sz="0" w:space="0" w:color="auto"/>
      </w:divBdr>
    </w:div>
    <w:div w:id="1379629000">
      <w:bodyDiv w:val="1"/>
      <w:marLeft w:val="0"/>
      <w:marRight w:val="0"/>
      <w:marTop w:val="0"/>
      <w:marBottom w:val="0"/>
      <w:divBdr>
        <w:top w:val="none" w:sz="0" w:space="0" w:color="auto"/>
        <w:left w:val="none" w:sz="0" w:space="0" w:color="auto"/>
        <w:bottom w:val="none" w:sz="0" w:space="0" w:color="auto"/>
        <w:right w:val="none" w:sz="0" w:space="0" w:color="auto"/>
      </w:divBdr>
    </w:div>
    <w:div w:id="1380125921">
      <w:bodyDiv w:val="1"/>
      <w:marLeft w:val="0"/>
      <w:marRight w:val="0"/>
      <w:marTop w:val="0"/>
      <w:marBottom w:val="0"/>
      <w:divBdr>
        <w:top w:val="none" w:sz="0" w:space="0" w:color="auto"/>
        <w:left w:val="none" w:sz="0" w:space="0" w:color="auto"/>
        <w:bottom w:val="none" w:sz="0" w:space="0" w:color="auto"/>
        <w:right w:val="none" w:sz="0" w:space="0" w:color="auto"/>
      </w:divBdr>
    </w:div>
    <w:div w:id="1380320603">
      <w:bodyDiv w:val="1"/>
      <w:marLeft w:val="0"/>
      <w:marRight w:val="0"/>
      <w:marTop w:val="0"/>
      <w:marBottom w:val="0"/>
      <w:divBdr>
        <w:top w:val="none" w:sz="0" w:space="0" w:color="auto"/>
        <w:left w:val="none" w:sz="0" w:space="0" w:color="auto"/>
        <w:bottom w:val="none" w:sz="0" w:space="0" w:color="auto"/>
        <w:right w:val="none" w:sz="0" w:space="0" w:color="auto"/>
      </w:divBdr>
    </w:div>
    <w:div w:id="1380789469">
      <w:bodyDiv w:val="1"/>
      <w:marLeft w:val="0"/>
      <w:marRight w:val="0"/>
      <w:marTop w:val="0"/>
      <w:marBottom w:val="0"/>
      <w:divBdr>
        <w:top w:val="none" w:sz="0" w:space="0" w:color="auto"/>
        <w:left w:val="none" w:sz="0" w:space="0" w:color="auto"/>
        <w:bottom w:val="none" w:sz="0" w:space="0" w:color="auto"/>
        <w:right w:val="none" w:sz="0" w:space="0" w:color="auto"/>
      </w:divBdr>
    </w:div>
    <w:div w:id="1380981567">
      <w:bodyDiv w:val="1"/>
      <w:marLeft w:val="0"/>
      <w:marRight w:val="0"/>
      <w:marTop w:val="0"/>
      <w:marBottom w:val="0"/>
      <w:divBdr>
        <w:top w:val="none" w:sz="0" w:space="0" w:color="auto"/>
        <w:left w:val="none" w:sz="0" w:space="0" w:color="auto"/>
        <w:bottom w:val="none" w:sz="0" w:space="0" w:color="auto"/>
        <w:right w:val="none" w:sz="0" w:space="0" w:color="auto"/>
      </w:divBdr>
    </w:div>
    <w:div w:id="1381128430">
      <w:bodyDiv w:val="1"/>
      <w:marLeft w:val="0"/>
      <w:marRight w:val="0"/>
      <w:marTop w:val="0"/>
      <w:marBottom w:val="0"/>
      <w:divBdr>
        <w:top w:val="none" w:sz="0" w:space="0" w:color="auto"/>
        <w:left w:val="none" w:sz="0" w:space="0" w:color="auto"/>
        <w:bottom w:val="none" w:sz="0" w:space="0" w:color="auto"/>
        <w:right w:val="none" w:sz="0" w:space="0" w:color="auto"/>
      </w:divBdr>
    </w:div>
    <w:div w:id="1382174296">
      <w:bodyDiv w:val="1"/>
      <w:marLeft w:val="0"/>
      <w:marRight w:val="0"/>
      <w:marTop w:val="0"/>
      <w:marBottom w:val="0"/>
      <w:divBdr>
        <w:top w:val="none" w:sz="0" w:space="0" w:color="auto"/>
        <w:left w:val="none" w:sz="0" w:space="0" w:color="auto"/>
        <w:bottom w:val="none" w:sz="0" w:space="0" w:color="auto"/>
        <w:right w:val="none" w:sz="0" w:space="0" w:color="auto"/>
      </w:divBdr>
    </w:div>
    <w:div w:id="1382245436">
      <w:bodyDiv w:val="1"/>
      <w:marLeft w:val="0"/>
      <w:marRight w:val="0"/>
      <w:marTop w:val="0"/>
      <w:marBottom w:val="0"/>
      <w:divBdr>
        <w:top w:val="none" w:sz="0" w:space="0" w:color="auto"/>
        <w:left w:val="none" w:sz="0" w:space="0" w:color="auto"/>
        <w:bottom w:val="none" w:sz="0" w:space="0" w:color="auto"/>
        <w:right w:val="none" w:sz="0" w:space="0" w:color="auto"/>
      </w:divBdr>
    </w:div>
    <w:div w:id="1382364133">
      <w:bodyDiv w:val="1"/>
      <w:marLeft w:val="0"/>
      <w:marRight w:val="0"/>
      <w:marTop w:val="0"/>
      <w:marBottom w:val="0"/>
      <w:divBdr>
        <w:top w:val="none" w:sz="0" w:space="0" w:color="auto"/>
        <w:left w:val="none" w:sz="0" w:space="0" w:color="auto"/>
        <w:bottom w:val="none" w:sz="0" w:space="0" w:color="auto"/>
        <w:right w:val="none" w:sz="0" w:space="0" w:color="auto"/>
      </w:divBdr>
    </w:div>
    <w:div w:id="1382708891">
      <w:bodyDiv w:val="1"/>
      <w:marLeft w:val="0"/>
      <w:marRight w:val="0"/>
      <w:marTop w:val="0"/>
      <w:marBottom w:val="0"/>
      <w:divBdr>
        <w:top w:val="none" w:sz="0" w:space="0" w:color="auto"/>
        <w:left w:val="none" w:sz="0" w:space="0" w:color="auto"/>
        <w:bottom w:val="none" w:sz="0" w:space="0" w:color="auto"/>
        <w:right w:val="none" w:sz="0" w:space="0" w:color="auto"/>
      </w:divBdr>
    </w:div>
    <w:div w:id="1382823901">
      <w:bodyDiv w:val="1"/>
      <w:marLeft w:val="0"/>
      <w:marRight w:val="0"/>
      <w:marTop w:val="0"/>
      <w:marBottom w:val="0"/>
      <w:divBdr>
        <w:top w:val="none" w:sz="0" w:space="0" w:color="auto"/>
        <w:left w:val="none" w:sz="0" w:space="0" w:color="auto"/>
        <w:bottom w:val="none" w:sz="0" w:space="0" w:color="auto"/>
        <w:right w:val="none" w:sz="0" w:space="0" w:color="auto"/>
      </w:divBdr>
    </w:div>
    <w:div w:id="1383552416">
      <w:bodyDiv w:val="1"/>
      <w:marLeft w:val="0"/>
      <w:marRight w:val="0"/>
      <w:marTop w:val="0"/>
      <w:marBottom w:val="0"/>
      <w:divBdr>
        <w:top w:val="none" w:sz="0" w:space="0" w:color="auto"/>
        <w:left w:val="none" w:sz="0" w:space="0" w:color="auto"/>
        <w:bottom w:val="none" w:sz="0" w:space="0" w:color="auto"/>
        <w:right w:val="none" w:sz="0" w:space="0" w:color="auto"/>
      </w:divBdr>
    </w:div>
    <w:div w:id="1384866617">
      <w:bodyDiv w:val="1"/>
      <w:marLeft w:val="0"/>
      <w:marRight w:val="0"/>
      <w:marTop w:val="0"/>
      <w:marBottom w:val="0"/>
      <w:divBdr>
        <w:top w:val="none" w:sz="0" w:space="0" w:color="auto"/>
        <w:left w:val="none" w:sz="0" w:space="0" w:color="auto"/>
        <w:bottom w:val="none" w:sz="0" w:space="0" w:color="auto"/>
        <w:right w:val="none" w:sz="0" w:space="0" w:color="auto"/>
      </w:divBdr>
    </w:div>
    <w:div w:id="1385518339">
      <w:bodyDiv w:val="1"/>
      <w:marLeft w:val="0"/>
      <w:marRight w:val="0"/>
      <w:marTop w:val="0"/>
      <w:marBottom w:val="0"/>
      <w:divBdr>
        <w:top w:val="none" w:sz="0" w:space="0" w:color="auto"/>
        <w:left w:val="none" w:sz="0" w:space="0" w:color="auto"/>
        <w:bottom w:val="none" w:sz="0" w:space="0" w:color="auto"/>
        <w:right w:val="none" w:sz="0" w:space="0" w:color="auto"/>
      </w:divBdr>
    </w:div>
    <w:div w:id="1386299693">
      <w:bodyDiv w:val="1"/>
      <w:marLeft w:val="0"/>
      <w:marRight w:val="0"/>
      <w:marTop w:val="0"/>
      <w:marBottom w:val="0"/>
      <w:divBdr>
        <w:top w:val="none" w:sz="0" w:space="0" w:color="auto"/>
        <w:left w:val="none" w:sz="0" w:space="0" w:color="auto"/>
        <w:bottom w:val="none" w:sz="0" w:space="0" w:color="auto"/>
        <w:right w:val="none" w:sz="0" w:space="0" w:color="auto"/>
      </w:divBdr>
    </w:div>
    <w:div w:id="1386834324">
      <w:bodyDiv w:val="1"/>
      <w:marLeft w:val="0"/>
      <w:marRight w:val="0"/>
      <w:marTop w:val="0"/>
      <w:marBottom w:val="0"/>
      <w:divBdr>
        <w:top w:val="none" w:sz="0" w:space="0" w:color="auto"/>
        <w:left w:val="none" w:sz="0" w:space="0" w:color="auto"/>
        <w:bottom w:val="none" w:sz="0" w:space="0" w:color="auto"/>
        <w:right w:val="none" w:sz="0" w:space="0" w:color="auto"/>
      </w:divBdr>
    </w:div>
    <w:div w:id="1389184742">
      <w:bodyDiv w:val="1"/>
      <w:marLeft w:val="0"/>
      <w:marRight w:val="0"/>
      <w:marTop w:val="0"/>
      <w:marBottom w:val="0"/>
      <w:divBdr>
        <w:top w:val="none" w:sz="0" w:space="0" w:color="auto"/>
        <w:left w:val="none" w:sz="0" w:space="0" w:color="auto"/>
        <w:bottom w:val="none" w:sz="0" w:space="0" w:color="auto"/>
        <w:right w:val="none" w:sz="0" w:space="0" w:color="auto"/>
      </w:divBdr>
    </w:div>
    <w:div w:id="1389261867">
      <w:bodyDiv w:val="1"/>
      <w:marLeft w:val="0"/>
      <w:marRight w:val="0"/>
      <w:marTop w:val="0"/>
      <w:marBottom w:val="0"/>
      <w:divBdr>
        <w:top w:val="none" w:sz="0" w:space="0" w:color="auto"/>
        <w:left w:val="none" w:sz="0" w:space="0" w:color="auto"/>
        <w:bottom w:val="none" w:sz="0" w:space="0" w:color="auto"/>
        <w:right w:val="none" w:sz="0" w:space="0" w:color="auto"/>
      </w:divBdr>
    </w:div>
    <w:div w:id="1389650642">
      <w:bodyDiv w:val="1"/>
      <w:marLeft w:val="0"/>
      <w:marRight w:val="0"/>
      <w:marTop w:val="0"/>
      <w:marBottom w:val="0"/>
      <w:divBdr>
        <w:top w:val="none" w:sz="0" w:space="0" w:color="auto"/>
        <w:left w:val="none" w:sz="0" w:space="0" w:color="auto"/>
        <w:bottom w:val="none" w:sz="0" w:space="0" w:color="auto"/>
        <w:right w:val="none" w:sz="0" w:space="0" w:color="auto"/>
      </w:divBdr>
    </w:div>
    <w:div w:id="1392534620">
      <w:bodyDiv w:val="1"/>
      <w:marLeft w:val="0"/>
      <w:marRight w:val="0"/>
      <w:marTop w:val="0"/>
      <w:marBottom w:val="0"/>
      <w:divBdr>
        <w:top w:val="none" w:sz="0" w:space="0" w:color="auto"/>
        <w:left w:val="none" w:sz="0" w:space="0" w:color="auto"/>
        <w:bottom w:val="none" w:sz="0" w:space="0" w:color="auto"/>
        <w:right w:val="none" w:sz="0" w:space="0" w:color="auto"/>
      </w:divBdr>
    </w:div>
    <w:div w:id="1393311744">
      <w:bodyDiv w:val="1"/>
      <w:marLeft w:val="0"/>
      <w:marRight w:val="0"/>
      <w:marTop w:val="0"/>
      <w:marBottom w:val="0"/>
      <w:divBdr>
        <w:top w:val="none" w:sz="0" w:space="0" w:color="auto"/>
        <w:left w:val="none" w:sz="0" w:space="0" w:color="auto"/>
        <w:bottom w:val="none" w:sz="0" w:space="0" w:color="auto"/>
        <w:right w:val="none" w:sz="0" w:space="0" w:color="auto"/>
      </w:divBdr>
    </w:div>
    <w:div w:id="1393503415">
      <w:bodyDiv w:val="1"/>
      <w:marLeft w:val="0"/>
      <w:marRight w:val="0"/>
      <w:marTop w:val="0"/>
      <w:marBottom w:val="0"/>
      <w:divBdr>
        <w:top w:val="none" w:sz="0" w:space="0" w:color="auto"/>
        <w:left w:val="none" w:sz="0" w:space="0" w:color="auto"/>
        <w:bottom w:val="none" w:sz="0" w:space="0" w:color="auto"/>
        <w:right w:val="none" w:sz="0" w:space="0" w:color="auto"/>
      </w:divBdr>
    </w:div>
    <w:div w:id="1395738729">
      <w:bodyDiv w:val="1"/>
      <w:marLeft w:val="0"/>
      <w:marRight w:val="0"/>
      <w:marTop w:val="0"/>
      <w:marBottom w:val="0"/>
      <w:divBdr>
        <w:top w:val="none" w:sz="0" w:space="0" w:color="auto"/>
        <w:left w:val="none" w:sz="0" w:space="0" w:color="auto"/>
        <w:bottom w:val="none" w:sz="0" w:space="0" w:color="auto"/>
        <w:right w:val="none" w:sz="0" w:space="0" w:color="auto"/>
      </w:divBdr>
    </w:div>
    <w:div w:id="1396468434">
      <w:bodyDiv w:val="1"/>
      <w:marLeft w:val="0"/>
      <w:marRight w:val="0"/>
      <w:marTop w:val="0"/>
      <w:marBottom w:val="0"/>
      <w:divBdr>
        <w:top w:val="none" w:sz="0" w:space="0" w:color="auto"/>
        <w:left w:val="none" w:sz="0" w:space="0" w:color="auto"/>
        <w:bottom w:val="none" w:sz="0" w:space="0" w:color="auto"/>
        <w:right w:val="none" w:sz="0" w:space="0" w:color="auto"/>
      </w:divBdr>
    </w:div>
    <w:div w:id="1396660277">
      <w:bodyDiv w:val="1"/>
      <w:marLeft w:val="0"/>
      <w:marRight w:val="0"/>
      <w:marTop w:val="0"/>
      <w:marBottom w:val="0"/>
      <w:divBdr>
        <w:top w:val="none" w:sz="0" w:space="0" w:color="auto"/>
        <w:left w:val="none" w:sz="0" w:space="0" w:color="auto"/>
        <w:bottom w:val="none" w:sz="0" w:space="0" w:color="auto"/>
        <w:right w:val="none" w:sz="0" w:space="0" w:color="auto"/>
      </w:divBdr>
    </w:div>
    <w:div w:id="1397780924">
      <w:bodyDiv w:val="1"/>
      <w:marLeft w:val="0"/>
      <w:marRight w:val="0"/>
      <w:marTop w:val="0"/>
      <w:marBottom w:val="0"/>
      <w:divBdr>
        <w:top w:val="none" w:sz="0" w:space="0" w:color="auto"/>
        <w:left w:val="none" w:sz="0" w:space="0" w:color="auto"/>
        <w:bottom w:val="none" w:sz="0" w:space="0" w:color="auto"/>
        <w:right w:val="none" w:sz="0" w:space="0" w:color="auto"/>
      </w:divBdr>
    </w:div>
    <w:div w:id="1399598347">
      <w:bodyDiv w:val="1"/>
      <w:marLeft w:val="0"/>
      <w:marRight w:val="0"/>
      <w:marTop w:val="0"/>
      <w:marBottom w:val="0"/>
      <w:divBdr>
        <w:top w:val="none" w:sz="0" w:space="0" w:color="auto"/>
        <w:left w:val="none" w:sz="0" w:space="0" w:color="auto"/>
        <w:bottom w:val="none" w:sz="0" w:space="0" w:color="auto"/>
        <w:right w:val="none" w:sz="0" w:space="0" w:color="auto"/>
      </w:divBdr>
    </w:div>
    <w:div w:id="1399935622">
      <w:bodyDiv w:val="1"/>
      <w:marLeft w:val="0"/>
      <w:marRight w:val="0"/>
      <w:marTop w:val="0"/>
      <w:marBottom w:val="0"/>
      <w:divBdr>
        <w:top w:val="none" w:sz="0" w:space="0" w:color="auto"/>
        <w:left w:val="none" w:sz="0" w:space="0" w:color="auto"/>
        <w:bottom w:val="none" w:sz="0" w:space="0" w:color="auto"/>
        <w:right w:val="none" w:sz="0" w:space="0" w:color="auto"/>
      </w:divBdr>
    </w:div>
    <w:div w:id="1400012016">
      <w:bodyDiv w:val="1"/>
      <w:marLeft w:val="0"/>
      <w:marRight w:val="0"/>
      <w:marTop w:val="0"/>
      <w:marBottom w:val="0"/>
      <w:divBdr>
        <w:top w:val="none" w:sz="0" w:space="0" w:color="auto"/>
        <w:left w:val="none" w:sz="0" w:space="0" w:color="auto"/>
        <w:bottom w:val="none" w:sz="0" w:space="0" w:color="auto"/>
        <w:right w:val="none" w:sz="0" w:space="0" w:color="auto"/>
      </w:divBdr>
    </w:div>
    <w:div w:id="1400205275">
      <w:bodyDiv w:val="1"/>
      <w:marLeft w:val="0"/>
      <w:marRight w:val="0"/>
      <w:marTop w:val="0"/>
      <w:marBottom w:val="0"/>
      <w:divBdr>
        <w:top w:val="none" w:sz="0" w:space="0" w:color="auto"/>
        <w:left w:val="none" w:sz="0" w:space="0" w:color="auto"/>
        <w:bottom w:val="none" w:sz="0" w:space="0" w:color="auto"/>
        <w:right w:val="none" w:sz="0" w:space="0" w:color="auto"/>
      </w:divBdr>
    </w:div>
    <w:div w:id="1401368759">
      <w:bodyDiv w:val="1"/>
      <w:marLeft w:val="0"/>
      <w:marRight w:val="0"/>
      <w:marTop w:val="0"/>
      <w:marBottom w:val="0"/>
      <w:divBdr>
        <w:top w:val="none" w:sz="0" w:space="0" w:color="auto"/>
        <w:left w:val="none" w:sz="0" w:space="0" w:color="auto"/>
        <w:bottom w:val="none" w:sz="0" w:space="0" w:color="auto"/>
        <w:right w:val="none" w:sz="0" w:space="0" w:color="auto"/>
      </w:divBdr>
    </w:div>
    <w:div w:id="1404838834">
      <w:bodyDiv w:val="1"/>
      <w:marLeft w:val="0"/>
      <w:marRight w:val="0"/>
      <w:marTop w:val="0"/>
      <w:marBottom w:val="0"/>
      <w:divBdr>
        <w:top w:val="none" w:sz="0" w:space="0" w:color="auto"/>
        <w:left w:val="none" w:sz="0" w:space="0" w:color="auto"/>
        <w:bottom w:val="none" w:sz="0" w:space="0" w:color="auto"/>
        <w:right w:val="none" w:sz="0" w:space="0" w:color="auto"/>
      </w:divBdr>
    </w:div>
    <w:div w:id="1405033689">
      <w:bodyDiv w:val="1"/>
      <w:marLeft w:val="0"/>
      <w:marRight w:val="0"/>
      <w:marTop w:val="0"/>
      <w:marBottom w:val="0"/>
      <w:divBdr>
        <w:top w:val="none" w:sz="0" w:space="0" w:color="auto"/>
        <w:left w:val="none" w:sz="0" w:space="0" w:color="auto"/>
        <w:bottom w:val="none" w:sz="0" w:space="0" w:color="auto"/>
        <w:right w:val="none" w:sz="0" w:space="0" w:color="auto"/>
      </w:divBdr>
    </w:div>
    <w:div w:id="1405958500">
      <w:bodyDiv w:val="1"/>
      <w:marLeft w:val="0"/>
      <w:marRight w:val="0"/>
      <w:marTop w:val="0"/>
      <w:marBottom w:val="0"/>
      <w:divBdr>
        <w:top w:val="none" w:sz="0" w:space="0" w:color="auto"/>
        <w:left w:val="none" w:sz="0" w:space="0" w:color="auto"/>
        <w:bottom w:val="none" w:sz="0" w:space="0" w:color="auto"/>
        <w:right w:val="none" w:sz="0" w:space="0" w:color="auto"/>
      </w:divBdr>
    </w:div>
    <w:div w:id="1406107065">
      <w:bodyDiv w:val="1"/>
      <w:marLeft w:val="0"/>
      <w:marRight w:val="0"/>
      <w:marTop w:val="0"/>
      <w:marBottom w:val="0"/>
      <w:divBdr>
        <w:top w:val="none" w:sz="0" w:space="0" w:color="auto"/>
        <w:left w:val="none" w:sz="0" w:space="0" w:color="auto"/>
        <w:bottom w:val="none" w:sz="0" w:space="0" w:color="auto"/>
        <w:right w:val="none" w:sz="0" w:space="0" w:color="auto"/>
      </w:divBdr>
    </w:div>
    <w:div w:id="1406565493">
      <w:bodyDiv w:val="1"/>
      <w:marLeft w:val="0"/>
      <w:marRight w:val="0"/>
      <w:marTop w:val="0"/>
      <w:marBottom w:val="0"/>
      <w:divBdr>
        <w:top w:val="none" w:sz="0" w:space="0" w:color="auto"/>
        <w:left w:val="none" w:sz="0" w:space="0" w:color="auto"/>
        <w:bottom w:val="none" w:sz="0" w:space="0" w:color="auto"/>
        <w:right w:val="none" w:sz="0" w:space="0" w:color="auto"/>
      </w:divBdr>
    </w:div>
    <w:div w:id="1406806972">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7872889">
      <w:bodyDiv w:val="1"/>
      <w:marLeft w:val="0"/>
      <w:marRight w:val="0"/>
      <w:marTop w:val="0"/>
      <w:marBottom w:val="0"/>
      <w:divBdr>
        <w:top w:val="none" w:sz="0" w:space="0" w:color="auto"/>
        <w:left w:val="none" w:sz="0" w:space="0" w:color="auto"/>
        <w:bottom w:val="none" w:sz="0" w:space="0" w:color="auto"/>
        <w:right w:val="none" w:sz="0" w:space="0" w:color="auto"/>
      </w:divBdr>
    </w:div>
    <w:div w:id="1407916258">
      <w:bodyDiv w:val="1"/>
      <w:marLeft w:val="0"/>
      <w:marRight w:val="0"/>
      <w:marTop w:val="0"/>
      <w:marBottom w:val="0"/>
      <w:divBdr>
        <w:top w:val="none" w:sz="0" w:space="0" w:color="auto"/>
        <w:left w:val="none" w:sz="0" w:space="0" w:color="auto"/>
        <w:bottom w:val="none" w:sz="0" w:space="0" w:color="auto"/>
        <w:right w:val="none" w:sz="0" w:space="0" w:color="auto"/>
      </w:divBdr>
    </w:div>
    <w:div w:id="1408845490">
      <w:bodyDiv w:val="1"/>
      <w:marLeft w:val="0"/>
      <w:marRight w:val="0"/>
      <w:marTop w:val="0"/>
      <w:marBottom w:val="0"/>
      <w:divBdr>
        <w:top w:val="none" w:sz="0" w:space="0" w:color="auto"/>
        <w:left w:val="none" w:sz="0" w:space="0" w:color="auto"/>
        <w:bottom w:val="none" w:sz="0" w:space="0" w:color="auto"/>
        <w:right w:val="none" w:sz="0" w:space="0" w:color="auto"/>
      </w:divBdr>
    </w:div>
    <w:div w:id="1411347134">
      <w:bodyDiv w:val="1"/>
      <w:marLeft w:val="0"/>
      <w:marRight w:val="0"/>
      <w:marTop w:val="0"/>
      <w:marBottom w:val="0"/>
      <w:divBdr>
        <w:top w:val="none" w:sz="0" w:space="0" w:color="auto"/>
        <w:left w:val="none" w:sz="0" w:space="0" w:color="auto"/>
        <w:bottom w:val="none" w:sz="0" w:space="0" w:color="auto"/>
        <w:right w:val="none" w:sz="0" w:space="0" w:color="auto"/>
      </w:divBdr>
    </w:div>
    <w:div w:id="1412507285">
      <w:bodyDiv w:val="1"/>
      <w:marLeft w:val="0"/>
      <w:marRight w:val="0"/>
      <w:marTop w:val="0"/>
      <w:marBottom w:val="0"/>
      <w:divBdr>
        <w:top w:val="none" w:sz="0" w:space="0" w:color="auto"/>
        <w:left w:val="none" w:sz="0" w:space="0" w:color="auto"/>
        <w:bottom w:val="none" w:sz="0" w:space="0" w:color="auto"/>
        <w:right w:val="none" w:sz="0" w:space="0" w:color="auto"/>
      </w:divBdr>
    </w:div>
    <w:div w:id="1414165866">
      <w:bodyDiv w:val="1"/>
      <w:marLeft w:val="0"/>
      <w:marRight w:val="0"/>
      <w:marTop w:val="0"/>
      <w:marBottom w:val="0"/>
      <w:divBdr>
        <w:top w:val="none" w:sz="0" w:space="0" w:color="auto"/>
        <w:left w:val="none" w:sz="0" w:space="0" w:color="auto"/>
        <w:bottom w:val="none" w:sz="0" w:space="0" w:color="auto"/>
        <w:right w:val="none" w:sz="0" w:space="0" w:color="auto"/>
      </w:divBdr>
    </w:div>
    <w:div w:id="1414862542">
      <w:bodyDiv w:val="1"/>
      <w:marLeft w:val="0"/>
      <w:marRight w:val="0"/>
      <w:marTop w:val="0"/>
      <w:marBottom w:val="0"/>
      <w:divBdr>
        <w:top w:val="none" w:sz="0" w:space="0" w:color="auto"/>
        <w:left w:val="none" w:sz="0" w:space="0" w:color="auto"/>
        <w:bottom w:val="none" w:sz="0" w:space="0" w:color="auto"/>
        <w:right w:val="none" w:sz="0" w:space="0" w:color="auto"/>
      </w:divBdr>
    </w:div>
    <w:div w:id="1417240417">
      <w:bodyDiv w:val="1"/>
      <w:marLeft w:val="0"/>
      <w:marRight w:val="0"/>
      <w:marTop w:val="0"/>
      <w:marBottom w:val="0"/>
      <w:divBdr>
        <w:top w:val="none" w:sz="0" w:space="0" w:color="auto"/>
        <w:left w:val="none" w:sz="0" w:space="0" w:color="auto"/>
        <w:bottom w:val="none" w:sz="0" w:space="0" w:color="auto"/>
        <w:right w:val="none" w:sz="0" w:space="0" w:color="auto"/>
      </w:divBdr>
    </w:div>
    <w:div w:id="1418861960">
      <w:bodyDiv w:val="1"/>
      <w:marLeft w:val="0"/>
      <w:marRight w:val="0"/>
      <w:marTop w:val="0"/>
      <w:marBottom w:val="0"/>
      <w:divBdr>
        <w:top w:val="none" w:sz="0" w:space="0" w:color="auto"/>
        <w:left w:val="none" w:sz="0" w:space="0" w:color="auto"/>
        <w:bottom w:val="none" w:sz="0" w:space="0" w:color="auto"/>
        <w:right w:val="none" w:sz="0" w:space="0" w:color="auto"/>
      </w:divBdr>
    </w:div>
    <w:div w:id="1420370763">
      <w:bodyDiv w:val="1"/>
      <w:marLeft w:val="0"/>
      <w:marRight w:val="0"/>
      <w:marTop w:val="0"/>
      <w:marBottom w:val="0"/>
      <w:divBdr>
        <w:top w:val="none" w:sz="0" w:space="0" w:color="auto"/>
        <w:left w:val="none" w:sz="0" w:space="0" w:color="auto"/>
        <w:bottom w:val="none" w:sz="0" w:space="0" w:color="auto"/>
        <w:right w:val="none" w:sz="0" w:space="0" w:color="auto"/>
      </w:divBdr>
    </w:div>
    <w:div w:id="1420372147">
      <w:bodyDiv w:val="1"/>
      <w:marLeft w:val="0"/>
      <w:marRight w:val="0"/>
      <w:marTop w:val="0"/>
      <w:marBottom w:val="0"/>
      <w:divBdr>
        <w:top w:val="none" w:sz="0" w:space="0" w:color="auto"/>
        <w:left w:val="none" w:sz="0" w:space="0" w:color="auto"/>
        <w:bottom w:val="none" w:sz="0" w:space="0" w:color="auto"/>
        <w:right w:val="none" w:sz="0" w:space="0" w:color="auto"/>
      </w:divBdr>
    </w:div>
    <w:div w:id="1420713106">
      <w:bodyDiv w:val="1"/>
      <w:marLeft w:val="0"/>
      <w:marRight w:val="0"/>
      <w:marTop w:val="0"/>
      <w:marBottom w:val="0"/>
      <w:divBdr>
        <w:top w:val="none" w:sz="0" w:space="0" w:color="auto"/>
        <w:left w:val="none" w:sz="0" w:space="0" w:color="auto"/>
        <w:bottom w:val="none" w:sz="0" w:space="0" w:color="auto"/>
        <w:right w:val="none" w:sz="0" w:space="0" w:color="auto"/>
      </w:divBdr>
    </w:div>
    <w:div w:id="1420760684">
      <w:bodyDiv w:val="1"/>
      <w:marLeft w:val="0"/>
      <w:marRight w:val="0"/>
      <w:marTop w:val="0"/>
      <w:marBottom w:val="0"/>
      <w:divBdr>
        <w:top w:val="none" w:sz="0" w:space="0" w:color="auto"/>
        <w:left w:val="none" w:sz="0" w:space="0" w:color="auto"/>
        <w:bottom w:val="none" w:sz="0" w:space="0" w:color="auto"/>
        <w:right w:val="none" w:sz="0" w:space="0" w:color="auto"/>
      </w:divBdr>
    </w:div>
    <w:div w:id="1420828463">
      <w:bodyDiv w:val="1"/>
      <w:marLeft w:val="0"/>
      <w:marRight w:val="0"/>
      <w:marTop w:val="0"/>
      <w:marBottom w:val="0"/>
      <w:divBdr>
        <w:top w:val="none" w:sz="0" w:space="0" w:color="auto"/>
        <w:left w:val="none" w:sz="0" w:space="0" w:color="auto"/>
        <w:bottom w:val="none" w:sz="0" w:space="0" w:color="auto"/>
        <w:right w:val="none" w:sz="0" w:space="0" w:color="auto"/>
      </w:divBdr>
    </w:div>
    <w:div w:id="1421369864">
      <w:bodyDiv w:val="1"/>
      <w:marLeft w:val="0"/>
      <w:marRight w:val="0"/>
      <w:marTop w:val="0"/>
      <w:marBottom w:val="0"/>
      <w:divBdr>
        <w:top w:val="none" w:sz="0" w:space="0" w:color="auto"/>
        <w:left w:val="none" w:sz="0" w:space="0" w:color="auto"/>
        <w:bottom w:val="none" w:sz="0" w:space="0" w:color="auto"/>
        <w:right w:val="none" w:sz="0" w:space="0" w:color="auto"/>
      </w:divBdr>
    </w:div>
    <w:div w:id="1421489497">
      <w:bodyDiv w:val="1"/>
      <w:marLeft w:val="0"/>
      <w:marRight w:val="0"/>
      <w:marTop w:val="0"/>
      <w:marBottom w:val="0"/>
      <w:divBdr>
        <w:top w:val="none" w:sz="0" w:space="0" w:color="auto"/>
        <w:left w:val="none" w:sz="0" w:space="0" w:color="auto"/>
        <w:bottom w:val="none" w:sz="0" w:space="0" w:color="auto"/>
        <w:right w:val="none" w:sz="0" w:space="0" w:color="auto"/>
      </w:divBdr>
    </w:div>
    <w:div w:id="1422144187">
      <w:bodyDiv w:val="1"/>
      <w:marLeft w:val="0"/>
      <w:marRight w:val="0"/>
      <w:marTop w:val="0"/>
      <w:marBottom w:val="0"/>
      <w:divBdr>
        <w:top w:val="none" w:sz="0" w:space="0" w:color="auto"/>
        <w:left w:val="none" w:sz="0" w:space="0" w:color="auto"/>
        <w:bottom w:val="none" w:sz="0" w:space="0" w:color="auto"/>
        <w:right w:val="none" w:sz="0" w:space="0" w:color="auto"/>
      </w:divBdr>
    </w:div>
    <w:div w:id="1422678392">
      <w:bodyDiv w:val="1"/>
      <w:marLeft w:val="0"/>
      <w:marRight w:val="0"/>
      <w:marTop w:val="0"/>
      <w:marBottom w:val="0"/>
      <w:divBdr>
        <w:top w:val="none" w:sz="0" w:space="0" w:color="auto"/>
        <w:left w:val="none" w:sz="0" w:space="0" w:color="auto"/>
        <w:bottom w:val="none" w:sz="0" w:space="0" w:color="auto"/>
        <w:right w:val="none" w:sz="0" w:space="0" w:color="auto"/>
      </w:divBdr>
    </w:div>
    <w:div w:id="1423407700">
      <w:bodyDiv w:val="1"/>
      <w:marLeft w:val="0"/>
      <w:marRight w:val="0"/>
      <w:marTop w:val="0"/>
      <w:marBottom w:val="0"/>
      <w:divBdr>
        <w:top w:val="none" w:sz="0" w:space="0" w:color="auto"/>
        <w:left w:val="none" w:sz="0" w:space="0" w:color="auto"/>
        <w:bottom w:val="none" w:sz="0" w:space="0" w:color="auto"/>
        <w:right w:val="none" w:sz="0" w:space="0" w:color="auto"/>
      </w:divBdr>
    </w:div>
    <w:div w:id="1423527955">
      <w:bodyDiv w:val="1"/>
      <w:marLeft w:val="0"/>
      <w:marRight w:val="0"/>
      <w:marTop w:val="0"/>
      <w:marBottom w:val="0"/>
      <w:divBdr>
        <w:top w:val="none" w:sz="0" w:space="0" w:color="auto"/>
        <w:left w:val="none" w:sz="0" w:space="0" w:color="auto"/>
        <w:bottom w:val="none" w:sz="0" w:space="0" w:color="auto"/>
        <w:right w:val="none" w:sz="0" w:space="0" w:color="auto"/>
      </w:divBdr>
    </w:div>
    <w:div w:id="1424061381">
      <w:bodyDiv w:val="1"/>
      <w:marLeft w:val="0"/>
      <w:marRight w:val="0"/>
      <w:marTop w:val="0"/>
      <w:marBottom w:val="0"/>
      <w:divBdr>
        <w:top w:val="none" w:sz="0" w:space="0" w:color="auto"/>
        <w:left w:val="none" w:sz="0" w:space="0" w:color="auto"/>
        <w:bottom w:val="none" w:sz="0" w:space="0" w:color="auto"/>
        <w:right w:val="none" w:sz="0" w:space="0" w:color="auto"/>
      </w:divBdr>
    </w:div>
    <w:div w:id="1426195582">
      <w:bodyDiv w:val="1"/>
      <w:marLeft w:val="0"/>
      <w:marRight w:val="0"/>
      <w:marTop w:val="0"/>
      <w:marBottom w:val="0"/>
      <w:divBdr>
        <w:top w:val="none" w:sz="0" w:space="0" w:color="auto"/>
        <w:left w:val="none" w:sz="0" w:space="0" w:color="auto"/>
        <w:bottom w:val="none" w:sz="0" w:space="0" w:color="auto"/>
        <w:right w:val="none" w:sz="0" w:space="0" w:color="auto"/>
      </w:divBdr>
    </w:div>
    <w:div w:id="1427731757">
      <w:bodyDiv w:val="1"/>
      <w:marLeft w:val="0"/>
      <w:marRight w:val="0"/>
      <w:marTop w:val="0"/>
      <w:marBottom w:val="0"/>
      <w:divBdr>
        <w:top w:val="none" w:sz="0" w:space="0" w:color="auto"/>
        <w:left w:val="none" w:sz="0" w:space="0" w:color="auto"/>
        <w:bottom w:val="none" w:sz="0" w:space="0" w:color="auto"/>
        <w:right w:val="none" w:sz="0" w:space="0" w:color="auto"/>
      </w:divBdr>
    </w:div>
    <w:div w:id="1428040607">
      <w:bodyDiv w:val="1"/>
      <w:marLeft w:val="0"/>
      <w:marRight w:val="0"/>
      <w:marTop w:val="0"/>
      <w:marBottom w:val="0"/>
      <w:divBdr>
        <w:top w:val="none" w:sz="0" w:space="0" w:color="auto"/>
        <w:left w:val="none" w:sz="0" w:space="0" w:color="auto"/>
        <w:bottom w:val="none" w:sz="0" w:space="0" w:color="auto"/>
        <w:right w:val="none" w:sz="0" w:space="0" w:color="auto"/>
      </w:divBdr>
    </w:div>
    <w:div w:id="1430808845">
      <w:bodyDiv w:val="1"/>
      <w:marLeft w:val="0"/>
      <w:marRight w:val="0"/>
      <w:marTop w:val="0"/>
      <w:marBottom w:val="0"/>
      <w:divBdr>
        <w:top w:val="none" w:sz="0" w:space="0" w:color="auto"/>
        <w:left w:val="none" w:sz="0" w:space="0" w:color="auto"/>
        <w:bottom w:val="none" w:sz="0" w:space="0" w:color="auto"/>
        <w:right w:val="none" w:sz="0" w:space="0" w:color="auto"/>
      </w:divBdr>
    </w:div>
    <w:div w:id="1430933623">
      <w:bodyDiv w:val="1"/>
      <w:marLeft w:val="0"/>
      <w:marRight w:val="0"/>
      <w:marTop w:val="0"/>
      <w:marBottom w:val="0"/>
      <w:divBdr>
        <w:top w:val="none" w:sz="0" w:space="0" w:color="auto"/>
        <w:left w:val="none" w:sz="0" w:space="0" w:color="auto"/>
        <w:bottom w:val="none" w:sz="0" w:space="0" w:color="auto"/>
        <w:right w:val="none" w:sz="0" w:space="0" w:color="auto"/>
      </w:divBdr>
    </w:div>
    <w:div w:id="1431048666">
      <w:bodyDiv w:val="1"/>
      <w:marLeft w:val="0"/>
      <w:marRight w:val="0"/>
      <w:marTop w:val="0"/>
      <w:marBottom w:val="0"/>
      <w:divBdr>
        <w:top w:val="none" w:sz="0" w:space="0" w:color="auto"/>
        <w:left w:val="none" w:sz="0" w:space="0" w:color="auto"/>
        <w:bottom w:val="none" w:sz="0" w:space="0" w:color="auto"/>
        <w:right w:val="none" w:sz="0" w:space="0" w:color="auto"/>
      </w:divBdr>
    </w:div>
    <w:div w:id="1431201692">
      <w:bodyDiv w:val="1"/>
      <w:marLeft w:val="0"/>
      <w:marRight w:val="0"/>
      <w:marTop w:val="0"/>
      <w:marBottom w:val="0"/>
      <w:divBdr>
        <w:top w:val="none" w:sz="0" w:space="0" w:color="auto"/>
        <w:left w:val="none" w:sz="0" w:space="0" w:color="auto"/>
        <w:bottom w:val="none" w:sz="0" w:space="0" w:color="auto"/>
        <w:right w:val="none" w:sz="0" w:space="0" w:color="auto"/>
      </w:divBdr>
    </w:div>
    <w:div w:id="1431244033">
      <w:bodyDiv w:val="1"/>
      <w:marLeft w:val="0"/>
      <w:marRight w:val="0"/>
      <w:marTop w:val="0"/>
      <w:marBottom w:val="0"/>
      <w:divBdr>
        <w:top w:val="none" w:sz="0" w:space="0" w:color="auto"/>
        <w:left w:val="none" w:sz="0" w:space="0" w:color="auto"/>
        <w:bottom w:val="none" w:sz="0" w:space="0" w:color="auto"/>
        <w:right w:val="none" w:sz="0" w:space="0" w:color="auto"/>
      </w:divBdr>
    </w:div>
    <w:div w:id="1432162449">
      <w:bodyDiv w:val="1"/>
      <w:marLeft w:val="0"/>
      <w:marRight w:val="0"/>
      <w:marTop w:val="0"/>
      <w:marBottom w:val="0"/>
      <w:divBdr>
        <w:top w:val="none" w:sz="0" w:space="0" w:color="auto"/>
        <w:left w:val="none" w:sz="0" w:space="0" w:color="auto"/>
        <w:bottom w:val="none" w:sz="0" w:space="0" w:color="auto"/>
        <w:right w:val="none" w:sz="0" w:space="0" w:color="auto"/>
      </w:divBdr>
    </w:div>
    <w:div w:id="1433548331">
      <w:bodyDiv w:val="1"/>
      <w:marLeft w:val="0"/>
      <w:marRight w:val="0"/>
      <w:marTop w:val="0"/>
      <w:marBottom w:val="0"/>
      <w:divBdr>
        <w:top w:val="none" w:sz="0" w:space="0" w:color="auto"/>
        <w:left w:val="none" w:sz="0" w:space="0" w:color="auto"/>
        <w:bottom w:val="none" w:sz="0" w:space="0" w:color="auto"/>
        <w:right w:val="none" w:sz="0" w:space="0" w:color="auto"/>
      </w:divBdr>
    </w:div>
    <w:div w:id="1433667420">
      <w:bodyDiv w:val="1"/>
      <w:marLeft w:val="0"/>
      <w:marRight w:val="0"/>
      <w:marTop w:val="0"/>
      <w:marBottom w:val="0"/>
      <w:divBdr>
        <w:top w:val="none" w:sz="0" w:space="0" w:color="auto"/>
        <w:left w:val="none" w:sz="0" w:space="0" w:color="auto"/>
        <w:bottom w:val="none" w:sz="0" w:space="0" w:color="auto"/>
        <w:right w:val="none" w:sz="0" w:space="0" w:color="auto"/>
      </w:divBdr>
    </w:div>
    <w:div w:id="1434740451">
      <w:bodyDiv w:val="1"/>
      <w:marLeft w:val="0"/>
      <w:marRight w:val="0"/>
      <w:marTop w:val="0"/>
      <w:marBottom w:val="0"/>
      <w:divBdr>
        <w:top w:val="none" w:sz="0" w:space="0" w:color="auto"/>
        <w:left w:val="none" w:sz="0" w:space="0" w:color="auto"/>
        <w:bottom w:val="none" w:sz="0" w:space="0" w:color="auto"/>
        <w:right w:val="none" w:sz="0" w:space="0" w:color="auto"/>
      </w:divBdr>
    </w:div>
    <w:div w:id="1436054823">
      <w:bodyDiv w:val="1"/>
      <w:marLeft w:val="0"/>
      <w:marRight w:val="0"/>
      <w:marTop w:val="0"/>
      <w:marBottom w:val="0"/>
      <w:divBdr>
        <w:top w:val="none" w:sz="0" w:space="0" w:color="auto"/>
        <w:left w:val="none" w:sz="0" w:space="0" w:color="auto"/>
        <w:bottom w:val="none" w:sz="0" w:space="0" w:color="auto"/>
        <w:right w:val="none" w:sz="0" w:space="0" w:color="auto"/>
      </w:divBdr>
    </w:div>
    <w:div w:id="1436436931">
      <w:bodyDiv w:val="1"/>
      <w:marLeft w:val="0"/>
      <w:marRight w:val="0"/>
      <w:marTop w:val="0"/>
      <w:marBottom w:val="0"/>
      <w:divBdr>
        <w:top w:val="none" w:sz="0" w:space="0" w:color="auto"/>
        <w:left w:val="none" w:sz="0" w:space="0" w:color="auto"/>
        <w:bottom w:val="none" w:sz="0" w:space="0" w:color="auto"/>
        <w:right w:val="none" w:sz="0" w:space="0" w:color="auto"/>
      </w:divBdr>
    </w:div>
    <w:div w:id="1437214592">
      <w:bodyDiv w:val="1"/>
      <w:marLeft w:val="0"/>
      <w:marRight w:val="0"/>
      <w:marTop w:val="0"/>
      <w:marBottom w:val="0"/>
      <w:divBdr>
        <w:top w:val="none" w:sz="0" w:space="0" w:color="auto"/>
        <w:left w:val="none" w:sz="0" w:space="0" w:color="auto"/>
        <w:bottom w:val="none" w:sz="0" w:space="0" w:color="auto"/>
        <w:right w:val="none" w:sz="0" w:space="0" w:color="auto"/>
      </w:divBdr>
    </w:div>
    <w:div w:id="1437485631">
      <w:bodyDiv w:val="1"/>
      <w:marLeft w:val="0"/>
      <w:marRight w:val="0"/>
      <w:marTop w:val="0"/>
      <w:marBottom w:val="0"/>
      <w:divBdr>
        <w:top w:val="none" w:sz="0" w:space="0" w:color="auto"/>
        <w:left w:val="none" w:sz="0" w:space="0" w:color="auto"/>
        <w:bottom w:val="none" w:sz="0" w:space="0" w:color="auto"/>
        <w:right w:val="none" w:sz="0" w:space="0" w:color="auto"/>
      </w:divBdr>
    </w:div>
    <w:div w:id="1438136948">
      <w:bodyDiv w:val="1"/>
      <w:marLeft w:val="0"/>
      <w:marRight w:val="0"/>
      <w:marTop w:val="0"/>
      <w:marBottom w:val="0"/>
      <w:divBdr>
        <w:top w:val="none" w:sz="0" w:space="0" w:color="auto"/>
        <w:left w:val="none" w:sz="0" w:space="0" w:color="auto"/>
        <w:bottom w:val="none" w:sz="0" w:space="0" w:color="auto"/>
        <w:right w:val="none" w:sz="0" w:space="0" w:color="auto"/>
      </w:divBdr>
    </w:div>
    <w:div w:id="1438674864">
      <w:bodyDiv w:val="1"/>
      <w:marLeft w:val="0"/>
      <w:marRight w:val="0"/>
      <w:marTop w:val="0"/>
      <w:marBottom w:val="0"/>
      <w:divBdr>
        <w:top w:val="none" w:sz="0" w:space="0" w:color="auto"/>
        <w:left w:val="none" w:sz="0" w:space="0" w:color="auto"/>
        <w:bottom w:val="none" w:sz="0" w:space="0" w:color="auto"/>
        <w:right w:val="none" w:sz="0" w:space="0" w:color="auto"/>
      </w:divBdr>
    </w:div>
    <w:div w:id="1438796943">
      <w:bodyDiv w:val="1"/>
      <w:marLeft w:val="0"/>
      <w:marRight w:val="0"/>
      <w:marTop w:val="0"/>
      <w:marBottom w:val="0"/>
      <w:divBdr>
        <w:top w:val="none" w:sz="0" w:space="0" w:color="auto"/>
        <w:left w:val="none" w:sz="0" w:space="0" w:color="auto"/>
        <w:bottom w:val="none" w:sz="0" w:space="0" w:color="auto"/>
        <w:right w:val="none" w:sz="0" w:space="0" w:color="auto"/>
      </w:divBdr>
    </w:div>
    <w:div w:id="1438989466">
      <w:bodyDiv w:val="1"/>
      <w:marLeft w:val="0"/>
      <w:marRight w:val="0"/>
      <w:marTop w:val="0"/>
      <w:marBottom w:val="0"/>
      <w:divBdr>
        <w:top w:val="none" w:sz="0" w:space="0" w:color="auto"/>
        <w:left w:val="none" w:sz="0" w:space="0" w:color="auto"/>
        <w:bottom w:val="none" w:sz="0" w:space="0" w:color="auto"/>
        <w:right w:val="none" w:sz="0" w:space="0" w:color="auto"/>
      </w:divBdr>
    </w:div>
    <w:div w:id="1439132866">
      <w:bodyDiv w:val="1"/>
      <w:marLeft w:val="0"/>
      <w:marRight w:val="0"/>
      <w:marTop w:val="0"/>
      <w:marBottom w:val="0"/>
      <w:divBdr>
        <w:top w:val="none" w:sz="0" w:space="0" w:color="auto"/>
        <w:left w:val="none" w:sz="0" w:space="0" w:color="auto"/>
        <w:bottom w:val="none" w:sz="0" w:space="0" w:color="auto"/>
        <w:right w:val="none" w:sz="0" w:space="0" w:color="auto"/>
      </w:divBdr>
    </w:div>
    <w:div w:id="1439907667">
      <w:bodyDiv w:val="1"/>
      <w:marLeft w:val="0"/>
      <w:marRight w:val="0"/>
      <w:marTop w:val="0"/>
      <w:marBottom w:val="0"/>
      <w:divBdr>
        <w:top w:val="none" w:sz="0" w:space="0" w:color="auto"/>
        <w:left w:val="none" w:sz="0" w:space="0" w:color="auto"/>
        <w:bottom w:val="none" w:sz="0" w:space="0" w:color="auto"/>
        <w:right w:val="none" w:sz="0" w:space="0" w:color="auto"/>
      </w:divBdr>
    </w:div>
    <w:div w:id="1441796498">
      <w:bodyDiv w:val="1"/>
      <w:marLeft w:val="0"/>
      <w:marRight w:val="0"/>
      <w:marTop w:val="0"/>
      <w:marBottom w:val="0"/>
      <w:divBdr>
        <w:top w:val="none" w:sz="0" w:space="0" w:color="auto"/>
        <w:left w:val="none" w:sz="0" w:space="0" w:color="auto"/>
        <w:bottom w:val="none" w:sz="0" w:space="0" w:color="auto"/>
        <w:right w:val="none" w:sz="0" w:space="0" w:color="auto"/>
      </w:divBdr>
    </w:div>
    <w:div w:id="1442071128">
      <w:bodyDiv w:val="1"/>
      <w:marLeft w:val="0"/>
      <w:marRight w:val="0"/>
      <w:marTop w:val="0"/>
      <w:marBottom w:val="0"/>
      <w:divBdr>
        <w:top w:val="none" w:sz="0" w:space="0" w:color="auto"/>
        <w:left w:val="none" w:sz="0" w:space="0" w:color="auto"/>
        <w:bottom w:val="none" w:sz="0" w:space="0" w:color="auto"/>
        <w:right w:val="none" w:sz="0" w:space="0" w:color="auto"/>
      </w:divBdr>
    </w:div>
    <w:div w:id="1442335431">
      <w:bodyDiv w:val="1"/>
      <w:marLeft w:val="0"/>
      <w:marRight w:val="0"/>
      <w:marTop w:val="0"/>
      <w:marBottom w:val="0"/>
      <w:divBdr>
        <w:top w:val="none" w:sz="0" w:space="0" w:color="auto"/>
        <w:left w:val="none" w:sz="0" w:space="0" w:color="auto"/>
        <w:bottom w:val="none" w:sz="0" w:space="0" w:color="auto"/>
        <w:right w:val="none" w:sz="0" w:space="0" w:color="auto"/>
      </w:divBdr>
    </w:div>
    <w:div w:id="1442719607">
      <w:bodyDiv w:val="1"/>
      <w:marLeft w:val="0"/>
      <w:marRight w:val="0"/>
      <w:marTop w:val="0"/>
      <w:marBottom w:val="0"/>
      <w:divBdr>
        <w:top w:val="none" w:sz="0" w:space="0" w:color="auto"/>
        <w:left w:val="none" w:sz="0" w:space="0" w:color="auto"/>
        <w:bottom w:val="none" w:sz="0" w:space="0" w:color="auto"/>
        <w:right w:val="none" w:sz="0" w:space="0" w:color="auto"/>
      </w:divBdr>
    </w:div>
    <w:div w:id="1444498153">
      <w:bodyDiv w:val="1"/>
      <w:marLeft w:val="0"/>
      <w:marRight w:val="0"/>
      <w:marTop w:val="0"/>
      <w:marBottom w:val="0"/>
      <w:divBdr>
        <w:top w:val="none" w:sz="0" w:space="0" w:color="auto"/>
        <w:left w:val="none" w:sz="0" w:space="0" w:color="auto"/>
        <w:bottom w:val="none" w:sz="0" w:space="0" w:color="auto"/>
        <w:right w:val="none" w:sz="0" w:space="0" w:color="auto"/>
      </w:divBdr>
    </w:div>
    <w:div w:id="1444690214">
      <w:bodyDiv w:val="1"/>
      <w:marLeft w:val="0"/>
      <w:marRight w:val="0"/>
      <w:marTop w:val="0"/>
      <w:marBottom w:val="0"/>
      <w:divBdr>
        <w:top w:val="none" w:sz="0" w:space="0" w:color="auto"/>
        <w:left w:val="none" w:sz="0" w:space="0" w:color="auto"/>
        <w:bottom w:val="none" w:sz="0" w:space="0" w:color="auto"/>
        <w:right w:val="none" w:sz="0" w:space="0" w:color="auto"/>
      </w:divBdr>
    </w:div>
    <w:div w:id="1445079626">
      <w:bodyDiv w:val="1"/>
      <w:marLeft w:val="0"/>
      <w:marRight w:val="0"/>
      <w:marTop w:val="0"/>
      <w:marBottom w:val="0"/>
      <w:divBdr>
        <w:top w:val="none" w:sz="0" w:space="0" w:color="auto"/>
        <w:left w:val="none" w:sz="0" w:space="0" w:color="auto"/>
        <w:bottom w:val="none" w:sz="0" w:space="0" w:color="auto"/>
        <w:right w:val="none" w:sz="0" w:space="0" w:color="auto"/>
      </w:divBdr>
    </w:div>
    <w:div w:id="1445803449">
      <w:bodyDiv w:val="1"/>
      <w:marLeft w:val="0"/>
      <w:marRight w:val="0"/>
      <w:marTop w:val="0"/>
      <w:marBottom w:val="0"/>
      <w:divBdr>
        <w:top w:val="none" w:sz="0" w:space="0" w:color="auto"/>
        <w:left w:val="none" w:sz="0" w:space="0" w:color="auto"/>
        <w:bottom w:val="none" w:sz="0" w:space="0" w:color="auto"/>
        <w:right w:val="none" w:sz="0" w:space="0" w:color="auto"/>
      </w:divBdr>
    </w:div>
    <w:div w:id="1447773303">
      <w:bodyDiv w:val="1"/>
      <w:marLeft w:val="0"/>
      <w:marRight w:val="0"/>
      <w:marTop w:val="0"/>
      <w:marBottom w:val="0"/>
      <w:divBdr>
        <w:top w:val="none" w:sz="0" w:space="0" w:color="auto"/>
        <w:left w:val="none" w:sz="0" w:space="0" w:color="auto"/>
        <w:bottom w:val="none" w:sz="0" w:space="0" w:color="auto"/>
        <w:right w:val="none" w:sz="0" w:space="0" w:color="auto"/>
      </w:divBdr>
    </w:div>
    <w:div w:id="1448620934">
      <w:bodyDiv w:val="1"/>
      <w:marLeft w:val="0"/>
      <w:marRight w:val="0"/>
      <w:marTop w:val="0"/>
      <w:marBottom w:val="0"/>
      <w:divBdr>
        <w:top w:val="none" w:sz="0" w:space="0" w:color="auto"/>
        <w:left w:val="none" w:sz="0" w:space="0" w:color="auto"/>
        <w:bottom w:val="none" w:sz="0" w:space="0" w:color="auto"/>
        <w:right w:val="none" w:sz="0" w:space="0" w:color="auto"/>
      </w:divBdr>
    </w:div>
    <w:div w:id="1448697239">
      <w:bodyDiv w:val="1"/>
      <w:marLeft w:val="0"/>
      <w:marRight w:val="0"/>
      <w:marTop w:val="0"/>
      <w:marBottom w:val="0"/>
      <w:divBdr>
        <w:top w:val="none" w:sz="0" w:space="0" w:color="auto"/>
        <w:left w:val="none" w:sz="0" w:space="0" w:color="auto"/>
        <w:bottom w:val="none" w:sz="0" w:space="0" w:color="auto"/>
        <w:right w:val="none" w:sz="0" w:space="0" w:color="auto"/>
      </w:divBdr>
    </w:div>
    <w:div w:id="1449159664">
      <w:bodyDiv w:val="1"/>
      <w:marLeft w:val="0"/>
      <w:marRight w:val="0"/>
      <w:marTop w:val="0"/>
      <w:marBottom w:val="0"/>
      <w:divBdr>
        <w:top w:val="none" w:sz="0" w:space="0" w:color="auto"/>
        <w:left w:val="none" w:sz="0" w:space="0" w:color="auto"/>
        <w:bottom w:val="none" w:sz="0" w:space="0" w:color="auto"/>
        <w:right w:val="none" w:sz="0" w:space="0" w:color="auto"/>
      </w:divBdr>
    </w:div>
    <w:div w:id="1449659304">
      <w:bodyDiv w:val="1"/>
      <w:marLeft w:val="0"/>
      <w:marRight w:val="0"/>
      <w:marTop w:val="0"/>
      <w:marBottom w:val="0"/>
      <w:divBdr>
        <w:top w:val="none" w:sz="0" w:space="0" w:color="auto"/>
        <w:left w:val="none" w:sz="0" w:space="0" w:color="auto"/>
        <w:bottom w:val="none" w:sz="0" w:space="0" w:color="auto"/>
        <w:right w:val="none" w:sz="0" w:space="0" w:color="auto"/>
      </w:divBdr>
    </w:div>
    <w:div w:id="1450784123">
      <w:bodyDiv w:val="1"/>
      <w:marLeft w:val="0"/>
      <w:marRight w:val="0"/>
      <w:marTop w:val="0"/>
      <w:marBottom w:val="0"/>
      <w:divBdr>
        <w:top w:val="none" w:sz="0" w:space="0" w:color="auto"/>
        <w:left w:val="none" w:sz="0" w:space="0" w:color="auto"/>
        <w:bottom w:val="none" w:sz="0" w:space="0" w:color="auto"/>
        <w:right w:val="none" w:sz="0" w:space="0" w:color="auto"/>
      </w:divBdr>
    </w:div>
    <w:div w:id="1451392394">
      <w:bodyDiv w:val="1"/>
      <w:marLeft w:val="0"/>
      <w:marRight w:val="0"/>
      <w:marTop w:val="0"/>
      <w:marBottom w:val="0"/>
      <w:divBdr>
        <w:top w:val="none" w:sz="0" w:space="0" w:color="auto"/>
        <w:left w:val="none" w:sz="0" w:space="0" w:color="auto"/>
        <w:bottom w:val="none" w:sz="0" w:space="0" w:color="auto"/>
        <w:right w:val="none" w:sz="0" w:space="0" w:color="auto"/>
      </w:divBdr>
    </w:div>
    <w:div w:id="1451558432">
      <w:bodyDiv w:val="1"/>
      <w:marLeft w:val="0"/>
      <w:marRight w:val="0"/>
      <w:marTop w:val="0"/>
      <w:marBottom w:val="0"/>
      <w:divBdr>
        <w:top w:val="none" w:sz="0" w:space="0" w:color="auto"/>
        <w:left w:val="none" w:sz="0" w:space="0" w:color="auto"/>
        <w:bottom w:val="none" w:sz="0" w:space="0" w:color="auto"/>
        <w:right w:val="none" w:sz="0" w:space="0" w:color="auto"/>
      </w:divBdr>
    </w:div>
    <w:div w:id="1451897684">
      <w:bodyDiv w:val="1"/>
      <w:marLeft w:val="0"/>
      <w:marRight w:val="0"/>
      <w:marTop w:val="0"/>
      <w:marBottom w:val="0"/>
      <w:divBdr>
        <w:top w:val="none" w:sz="0" w:space="0" w:color="auto"/>
        <w:left w:val="none" w:sz="0" w:space="0" w:color="auto"/>
        <w:bottom w:val="none" w:sz="0" w:space="0" w:color="auto"/>
        <w:right w:val="none" w:sz="0" w:space="0" w:color="auto"/>
      </w:divBdr>
    </w:div>
    <w:div w:id="1453475999">
      <w:bodyDiv w:val="1"/>
      <w:marLeft w:val="0"/>
      <w:marRight w:val="0"/>
      <w:marTop w:val="0"/>
      <w:marBottom w:val="0"/>
      <w:divBdr>
        <w:top w:val="none" w:sz="0" w:space="0" w:color="auto"/>
        <w:left w:val="none" w:sz="0" w:space="0" w:color="auto"/>
        <w:bottom w:val="none" w:sz="0" w:space="0" w:color="auto"/>
        <w:right w:val="none" w:sz="0" w:space="0" w:color="auto"/>
      </w:divBdr>
    </w:div>
    <w:div w:id="1454519524">
      <w:bodyDiv w:val="1"/>
      <w:marLeft w:val="0"/>
      <w:marRight w:val="0"/>
      <w:marTop w:val="0"/>
      <w:marBottom w:val="0"/>
      <w:divBdr>
        <w:top w:val="none" w:sz="0" w:space="0" w:color="auto"/>
        <w:left w:val="none" w:sz="0" w:space="0" w:color="auto"/>
        <w:bottom w:val="none" w:sz="0" w:space="0" w:color="auto"/>
        <w:right w:val="none" w:sz="0" w:space="0" w:color="auto"/>
      </w:divBdr>
    </w:div>
    <w:div w:id="1454522146">
      <w:bodyDiv w:val="1"/>
      <w:marLeft w:val="0"/>
      <w:marRight w:val="0"/>
      <w:marTop w:val="0"/>
      <w:marBottom w:val="0"/>
      <w:divBdr>
        <w:top w:val="none" w:sz="0" w:space="0" w:color="auto"/>
        <w:left w:val="none" w:sz="0" w:space="0" w:color="auto"/>
        <w:bottom w:val="none" w:sz="0" w:space="0" w:color="auto"/>
        <w:right w:val="none" w:sz="0" w:space="0" w:color="auto"/>
      </w:divBdr>
    </w:div>
    <w:div w:id="1454786373">
      <w:bodyDiv w:val="1"/>
      <w:marLeft w:val="0"/>
      <w:marRight w:val="0"/>
      <w:marTop w:val="0"/>
      <w:marBottom w:val="0"/>
      <w:divBdr>
        <w:top w:val="none" w:sz="0" w:space="0" w:color="auto"/>
        <w:left w:val="none" w:sz="0" w:space="0" w:color="auto"/>
        <w:bottom w:val="none" w:sz="0" w:space="0" w:color="auto"/>
        <w:right w:val="none" w:sz="0" w:space="0" w:color="auto"/>
      </w:divBdr>
    </w:div>
    <w:div w:id="1456942259">
      <w:bodyDiv w:val="1"/>
      <w:marLeft w:val="0"/>
      <w:marRight w:val="0"/>
      <w:marTop w:val="0"/>
      <w:marBottom w:val="0"/>
      <w:divBdr>
        <w:top w:val="none" w:sz="0" w:space="0" w:color="auto"/>
        <w:left w:val="none" w:sz="0" w:space="0" w:color="auto"/>
        <w:bottom w:val="none" w:sz="0" w:space="0" w:color="auto"/>
        <w:right w:val="none" w:sz="0" w:space="0" w:color="auto"/>
      </w:divBdr>
    </w:div>
    <w:div w:id="1457140142">
      <w:bodyDiv w:val="1"/>
      <w:marLeft w:val="0"/>
      <w:marRight w:val="0"/>
      <w:marTop w:val="0"/>
      <w:marBottom w:val="0"/>
      <w:divBdr>
        <w:top w:val="none" w:sz="0" w:space="0" w:color="auto"/>
        <w:left w:val="none" w:sz="0" w:space="0" w:color="auto"/>
        <w:bottom w:val="none" w:sz="0" w:space="0" w:color="auto"/>
        <w:right w:val="none" w:sz="0" w:space="0" w:color="auto"/>
      </w:divBdr>
    </w:div>
    <w:div w:id="1458573135">
      <w:bodyDiv w:val="1"/>
      <w:marLeft w:val="0"/>
      <w:marRight w:val="0"/>
      <w:marTop w:val="0"/>
      <w:marBottom w:val="0"/>
      <w:divBdr>
        <w:top w:val="none" w:sz="0" w:space="0" w:color="auto"/>
        <w:left w:val="none" w:sz="0" w:space="0" w:color="auto"/>
        <w:bottom w:val="none" w:sz="0" w:space="0" w:color="auto"/>
        <w:right w:val="none" w:sz="0" w:space="0" w:color="auto"/>
      </w:divBdr>
    </w:div>
    <w:div w:id="1459183468">
      <w:bodyDiv w:val="1"/>
      <w:marLeft w:val="0"/>
      <w:marRight w:val="0"/>
      <w:marTop w:val="0"/>
      <w:marBottom w:val="0"/>
      <w:divBdr>
        <w:top w:val="none" w:sz="0" w:space="0" w:color="auto"/>
        <w:left w:val="none" w:sz="0" w:space="0" w:color="auto"/>
        <w:bottom w:val="none" w:sz="0" w:space="0" w:color="auto"/>
        <w:right w:val="none" w:sz="0" w:space="0" w:color="auto"/>
      </w:divBdr>
    </w:div>
    <w:div w:id="1459645183">
      <w:bodyDiv w:val="1"/>
      <w:marLeft w:val="0"/>
      <w:marRight w:val="0"/>
      <w:marTop w:val="0"/>
      <w:marBottom w:val="0"/>
      <w:divBdr>
        <w:top w:val="none" w:sz="0" w:space="0" w:color="auto"/>
        <w:left w:val="none" w:sz="0" w:space="0" w:color="auto"/>
        <w:bottom w:val="none" w:sz="0" w:space="0" w:color="auto"/>
        <w:right w:val="none" w:sz="0" w:space="0" w:color="auto"/>
      </w:divBdr>
    </w:div>
    <w:div w:id="1459958678">
      <w:bodyDiv w:val="1"/>
      <w:marLeft w:val="0"/>
      <w:marRight w:val="0"/>
      <w:marTop w:val="0"/>
      <w:marBottom w:val="0"/>
      <w:divBdr>
        <w:top w:val="none" w:sz="0" w:space="0" w:color="auto"/>
        <w:left w:val="none" w:sz="0" w:space="0" w:color="auto"/>
        <w:bottom w:val="none" w:sz="0" w:space="0" w:color="auto"/>
        <w:right w:val="none" w:sz="0" w:space="0" w:color="auto"/>
      </w:divBdr>
    </w:div>
    <w:div w:id="1461681197">
      <w:bodyDiv w:val="1"/>
      <w:marLeft w:val="0"/>
      <w:marRight w:val="0"/>
      <w:marTop w:val="0"/>
      <w:marBottom w:val="0"/>
      <w:divBdr>
        <w:top w:val="none" w:sz="0" w:space="0" w:color="auto"/>
        <w:left w:val="none" w:sz="0" w:space="0" w:color="auto"/>
        <w:bottom w:val="none" w:sz="0" w:space="0" w:color="auto"/>
        <w:right w:val="none" w:sz="0" w:space="0" w:color="auto"/>
      </w:divBdr>
    </w:div>
    <w:div w:id="1461992888">
      <w:bodyDiv w:val="1"/>
      <w:marLeft w:val="0"/>
      <w:marRight w:val="0"/>
      <w:marTop w:val="0"/>
      <w:marBottom w:val="0"/>
      <w:divBdr>
        <w:top w:val="none" w:sz="0" w:space="0" w:color="auto"/>
        <w:left w:val="none" w:sz="0" w:space="0" w:color="auto"/>
        <w:bottom w:val="none" w:sz="0" w:space="0" w:color="auto"/>
        <w:right w:val="none" w:sz="0" w:space="0" w:color="auto"/>
      </w:divBdr>
    </w:div>
    <w:div w:id="1462113294">
      <w:bodyDiv w:val="1"/>
      <w:marLeft w:val="0"/>
      <w:marRight w:val="0"/>
      <w:marTop w:val="0"/>
      <w:marBottom w:val="0"/>
      <w:divBdr>
        <w:top w:val="none" w:sz="0" w:space="0" w:color="auto"/>
        <w:left w:val="none" w:sz="0" w:space="0" w:color="auto"/>
        <w:bottom w:val="none" w:sz="0" w:space="0" w:color="auto"/>
        <w:right w:val="none" w:sz="0" w:space="0" w:color="auto"/>
      </w:divBdr>
    </w:div>
    <w:div w:id="1462264684">
      <w:bodyDiv w:val="1"/>
      <w:marLeft w:val="0"/>
      <w:marRight w:val="0"/>
      <w:marTop w:val="0"/>
      <w:marBottom w:val="0"/>
      <w:divBdr>
        <w:top w:val="none" w:sz="0" w:space="0" w:color="auto"/>
        <w:left w:val="none" w:sz="0" w:space="0" w:color="auto"/>
        <w:bottom w:val="none" w:sz="0" w:space="0" w:color="auto"/>
        <w:right w:val="none" w:sz="0" w:space="0" w:color="auto"/>
      </w:divBdr>
    </w:div>
    <w:div w:id="1462384204">
      <w:bodyDiv w:val="1"/>
      <w:marLeft w:val="0"/>
      <w:marRight w:val="0"/>
      <w:marTop w:val="0"/>
      <w:marBottom w:val="0"/>
      <w:divBdr>
        <w:top w:val="none" w:sz="0" w:space="0" w:color="auto"/>
        <w:left w:val="none" w:sz="0" w:space="0" w:color="auto"/>
        <w:bottom w:val="none" w:sz="0" w:space="0" w:color="auto"/>
        <w:right w:val="none" w:sz="0" w:space="0" w:color="auto"/>
      </w:divBdr>
    </w:div>
    <w:div w:id="1464687548">
      <w:bodyDiv w:val="1"/>
      <w:marLeft w:val="0"/>
      <w:marRight w:val="0"/>
      <w:marTop w:val="0"/>
      <w:marBottom w:val="0"/>
      <w:divBdr>
        <w:top w:val="none" w:sz="0" w:space="0" w:color="auto"/>
        <w:left w:val="none" w:sz="0" w:space="0" w:color="auto"/>
        <w:bottom w:val="none" w:sz="0" w:space="0" w:color="auto"/>
        <w:right w:val="none" w:sz="0" w:space="0" w:color="auto"/>
      </w:divBdr>
    </w:div>
    <w:div w:id="1465807992">
      <w:bodyDiv w:val="1"/>
      <w:marLeft w:val="0"/>
      <w:marRight w:val="0"/>
      <w:marTop w:val="0"/>
      <w:marBottom w:val="0"/>
      <w:divBdr>
        <w:top w:val="none" w:sz="0" w:space="0" w:color="auto"/>
        <w:left w:val="none" w:sz="0" w:space="0" w:color="auto"/>
        <w:bottom w:val="none" w:sz="0" w:space="0" w:color="auto"/>
        <w:right w:val="none" w:sz="0" w:space="0" w:color="auto"/>
      </w:divBdr>
    </w:div>
    <w:div w:id="1466269477">
      <w:bodyDiv w:val="1"/>
      <w:marLeft w:val="0"/>
      <w:marRight w:val="0"/>
      <w:marTop w:val="0"/>
      <w:marBottom w:val="0"/>
      <w:divBdr>
        <w:top w:val="none" w:sz="0" w:space="0" w:color="auto"/>
        <w:left w:val="none" w:sz="0" w:space="0" w:color="auto"/>
        <w:bottom w:val="none" w:sz="0" w:space="0" w:color="auto"/>
        <w:right w:val="none" w:sz="0" w:space="0" w:color="auto"/>
      </w:divBdr>
    </w:div>
    <w:div w:id="1466966646">
      <w:bodyDiv w:val="1"/>
      <w:marLeft w:val="0"/>
      <w:marRight w:val="0"/>
      <w:marTop w:val="0"/>
      <w:marBottom w:val="0"/>
      <w:divBdr>
        <w:top w:val="none" w:sz="0" w:space="0" w:color="auto"/>
        <w:left w:val="none" w:sz="0" w:space="0" w:color="auto"/>
        <w:bottom w:val="none" w:sz="0" w:space="0" w:color="auto"/>
        <w:right w:val="none" w:sz="0" w:space="0" w:color="auto"/>
      </w:divBdr>
    </w:div>
    <w:div w:id="1467357920">
      <w:bodyDiv w:val="1"/>
      <w:marLeft w:val="0"/>
      <w:marRight w:val="0"/>
      <w:marTop w:val="0"/>
      <w:marBottom w:val="0"/>
      <w:divBdr>
        <w:top w:val="none" w:sz="0" w:space="0" w:color="auto"/>
        <w:left w:val="none" w:sz="0" w:space="0" w:color="auto"/>
        <w:bottom w:val="none" w:sz="0" w:space="0" w:color="auto"/>
        <w:right w:val="none" w:sz="0" w:space="0" w:color="auto"/>
      </w:divBdr>
    </w:div>
    <w:div w:id="1467890183">
      <w:bodyDiv w:val="1"/>
      <w:marLeft w:val="0"/>
      <w:marRight w:val="0"/>
      <w:marTop w:val="0"/>
      <w:marBottom w:val="0"/>
      <w:divBdr>
        <w:top w:val="none" w:sz="0" w:space="0" w:color="auto"/>
        <w:left w:val="none" w:sz="0" w:space="0" w:color="auto"/>
        <w:bottom w:val="none" w:sz="0" w:space="0" w:color="auto"/>
        <w:right w:val="none" w:sz="0" w:space="0" w:color="auto"/>
      </w:divBdr>
    </w:div>
    <w:div w:id="1469283089">
      <w:bodyDiv w:val="1"/>
      <w:marLeft w:val="0"/>
      <w:marRight w:val="0"/>
      <w:marTop w:val="0"/>
      <w:marBottom w:val="0"/>
      <w:divBdr>
        <w:top w:val="none" w:sz="0" w:space="0" w:color="auto"/>
        <w:left w:val="none" w:sz="0" w:space="0" w:color="auto"/>
        <w:bottom w:val="none" w:sz="0" w:space="0" w:color="auto"/>
        <w:right w:val="none" w:sz="0" w:space="0" w:color="auto"/>
      </w:divBdr>
    </w:div>
    <w:div w:id="1469779696">
      <w:bodyDiv w:val="1"/>
      <w:marLeft w:val="0"/>
      <w:marRight w:val="0"/>
      <w:marTop w:val="0"/>
      <w:marBottom w:val="0"/>
      <w:divBdr>
        <w:top w:val="none" w:sz="0" w:space="0" w:color="auto"/>
        <w:left w:val="none" w:sz="0" w:space="0" w:color="auto"/>
        <w:bottom w:val="none" w:sz="0" w:space="0" w:color="auto"/>
        <w:right w:val="none" w:sz="0" w:space="0" w:color="auto"/>
      </w:divBdr>
    </w:div>
    <w:div w:id="1469855722">
      <w:bodyDiv w:val="1"/>
      <w:marLeft w:val="0"/>
      <w:marRight w:val="0"/>
      <w:marTop w:val="0"/>
      <w:marBottom w:val="0"/>
      <w:divBdr>
        <w:top w:val="none" w:sz="0" w:space="0" w:color="auto"/>
        <w:left w:val="none" w:sz="0" w:space="0" w:color="auto"/>
        <w:bottom w:val="none" w:sz="0" w:space="0" w:color="auto"/>
        <w:right w:val="none" w:sz="0" w:space="0" w:color="auto"/>
      </w:divBdr>
    </w:div>
    <w:div w:id="1470435811">
      <w:bodyDiv w:val="1"/>
      <w:marLeft w:val="0"/>
      <w:marRight w:val="0"/>
      <w:marTop w:val="0"/>
      <w:marBottom w:val="0"/>
      <w:divBdr>
        <w:top w:val="none" w:sz="0" w:space="0" w:color="auto"/>
        <w:left w:val="none" w:sz="0" w:space="0" w:color="auto"/>
        <w:bottom w:val="none" w:sz="0" w:space="0" w:color="auto"/>
        <w:right w:val="none" w:sz="0" w:space="0" w:color="auto"/>
      </w:divBdr>
    </w:div>
    <w:div w:id="1472291247">
      <w:bodyDiv w:val="1"/>
      <w:marLeft w:val="0"/>
      <w:marRight w:val="0"/>
      <w:marTop w:val="0"/>
      <w:marBottom w:val="0"/>
      <w:divBdr>
        <w:top w:val="none" w:sz="0" w:space="0" w:color="auto"/>
        <w:left w:val="none" w:sz="0" w:space="0" w:color="auto"/>
        <w:bottom w:val="none" w:sz="0" w:space="0" w:color="auto"/>
        <w:right w:val="none" w:sz="0" w:space="0" w:color="auto"/>
      </w:divBdr>
    </w:div>
    <w:div w:id="1472400632">
      <w:bodyDiv w:val="1"/>
      <w:marLeft w:val="0"/>
      <w:marRight w:val="0"/>
      <w:marTop w:val="0"/>
      <w:marBottom w:val="0"/>
      <w:divBdr>
        <w:top w:val="none" w:sz="0" w:space="0" w:color="auto"/>
        <w:left w:val="none" w:sz="0" w:space="0" w:color="auto"/>
        <w:bottom w:val="none" w:sz="0" w:space="0" w:color="auto"/>
        <w:right w:val="none" w:sz="0" w:space="0" w:color="auto"/>
      </w:divBdr>
    </w:div>
    <w:div w:id="1472822024">
      <w:bodyDiv w:val="1"/>
      <w:marLeft w:val="0"/>
      <w:marRight w:val="0"/>
      <w:marTop w:val="0"/>
      <w:marBottom w:val="0"/>
      <w:divBdr>
        <w:top w:val="none" w:sz="0" w:space="0" w:color="auto"/>
        <w:left w:val="none" w:sz="0" w:space="0" w:color="auto"/>
        <w:bottom w:val="none" w:sz="0" w:space="0" w:color="auto"/>
        <w:right w:val="none" w:sz="0" w:space="0" w:color="auto"/>
      </w:divBdr>
    </w:div>
    <w:div w:id="1473795204">
      <w:bodyDiv w:val="1"/>
      <w:marLeft w:val="0"/>
      <w:marRight w:val="0"/>
      <w:marTop w:val="0"/>
      <w:marBottom w:val="0"/>
      <w:divBdr>
        <w:top w:val="none" w:sz="0" w:space="0" w:color="auto"/>
        <w:left w:val="none" w:sz="0" w:space="0" w:color="auto"/>
        <w:bottom w:val="none" w:sz="0" w:space="0" w:color="auto"/>
        <w:right w:val="none" w:sz="0" w:space="0" w:color="auto"/>
      </w:divBdr>
    </w:div>
    <w:div w:id="1473909455">
      <w:bodyDiv w:val="1"/>
      <w:marLeft w:val="0"/>
      <w:marRight w:val="0"/>
      <w:marTop w:val="0"/>
      <w:marBottom w:val="0"/>
      <w:divBdr>
        <w:top w:val="none" w:sz="0" w:space="0" w:color="auto"/>
        <w:left w:val="none" w:sz="0" w:space="0" w:color="auto"/>
        <w:bottom w:val="none" w:sz="0" w:space="0" w:color="auto"/>
        <w:right w:val="none" w:sz="0" w:space="0" w:color="auto"/>
      </w:divBdr>
    </w:div>
    <w:div w:id="1474370451">
      <w:bodyDiv w:val="1"/>
      <w:marLeft w:val="0"/>
      <w:marRight w:val="0"/>
      <w:marTop w:val="0"/>
      <w:marBottom w:val="0"/>
      <w:divBdr>
        <w:top w:val="none" w:sz="0" w:space="0" w:color="auto"/>
        <w:left w:val="none" w:sz="0" w:space="0" w:color="auto"/>
        <w:bottom w:val="none" w:sz="0" w:space="0" w:color="auto"/>
        <w:right w:val="none" w:sz="0" w:space="0" w:color="auto"/>
      </w:divBdr>
    </w:div>
    <w:div w:id="1474370750">
      <w:bodyDiv w:val="1"/>
      <w:marLeft w:val="0"/>
      <w:marRight w:val="0"/>
      <w:marTop w:val="0"/>
      <w:marBottom w:val="0"/>
      <w:divBdr>
        <w:top w:val="none" w:sz="0" w:space="0" w:color="auto"/>
        <w:left w:val="none" w:sz="0" w:space="0" w:color="auto"/>
        <w:bottom w:val="none" w:sz="0" w:space="0" w:color="auto"/>
        <w:right w:val="none" w:sz="0" w:space="0" w:color="auto"/>
      </w:divBdr>
    </w:div>
    <w:div w:id="1476028611">
      <w:bodyDiv w:val="1"/>
      <w:marLeft w:val="0"/>
      <w:marRight w:val="0"/>
      <w:marTop w:val="0"/>
      <w:marBottom w:val="0"/>
      <w:divBdr>
        <w:top w:val="none" w:sz="0" w:space="0" w:color="auto"/>
        <w:left w:val="none" w:sz="0" w:space="0" w:color="auto"/>
        <w:bottom w:val="none" w:sz="0" w:space="0" w:color="auto"/>
        <w:right w:val="none" w:sz="0" w:space="0" w:color="auto"/>
      </w:divBdr>
    </w:div>
    <w:div w:id="1476216564">
      <w:bodyDiv w:val="1"/>
      <w:marLeft w:val="0"/>
      <w:marRight w:val="0"/>
      <w:marTop w:val="0"/>
      <w:marBottom w:val="0"/>
      <w:divBdr>
        <w:top w:val="none" w:sz="0" w:space="0" w:color="auto"/>
        <w:left w:val="none" w:sz="0" w:space="0" w:color="auto"/>
        <w:bottom w:val="none" w:sz="0" w:space="0" w:color="auto"/>
        <w:right w:val="none" w:sz="0" w:space="0" w:color="auto"/>
      </w:divBdr>
    </w:div>
    <w:div w:id="1476868695">
      <w:bodyDiv w:val="1"/>
      <w:marLeft w:val="0"/>
      <w:marRight w:val="0"/>
      <w:marTop w:val="0"/>
      <w:marBottom w:val="0"/>
      <w:divBdr>
        <w:top w:val="none" w:sz="0" w:space="0" w:color="auto"/>
        <w:left w:val="none" w:sz="0" w:space="0" w:color="auto"/>
        <w:bottom w:val="none" w:sz="0" w:space="0" w:color="auto"/>
        <w:right w:val="none" w:sz="0" w:space="0" w:color="auto"/>
      </w:divBdr>
    </w:div>
    <w:div w:id="1477913799">
      <w:bodyDiv w:val="1"/>
      <w:marLeft w:val="0"/>
      <w:marRight w:val="0"/>
      <w:marTop w:val="0"/>
      <w:marBottom w:val="0"/>
      <w:divBdr>
        <w:top w:val="none" w:sz="0" w:space="0" w:color="auto"/>
        <w:left w:val="none" w:sz="0" w:space="0" w:color="auto"/>
        <w:bottom w:val="none" w:sz="0" w:space="0" w:color="auto"/>
        <w:right w:val="none" w:sz="0" w:space="0" w:color="auto"/>
      </w:divBdr>
    </w:div>
    <w:div w:id="1478304909">
      <w:bodyDiv w:val="1"/>
      <w:marLeft w:val="0"/>
      <w:marRight w:val="0"/>
      <w:marTop w:val="0"/>
      <w:marBottom w:val="0"/>
      <w:divBdr>
        <w:top w:val="none" w:sz="0" w:space="0" w:color="auto"/>
        <w:left w:val="none" w:sz="0" w:space="0" w:color="auto"/>
        <w:bottom w:val="none" w:sz="0" w:space="0" w:color="auto"/>
        <w:right w:val="none" w:sz="0" w:space="0" w:color="auto"/>
      </w:divBdr>
    </w:div>
    <w:div w:id="1480220522">
      <w:bodyDiv w:val="1"/>
      <w:marLeft w:val="0"/>
      <w:marRight w:val="0"/>
      <w:marTop w:val="0"/>
      <w:marBottom w:val="0"/>
      <w:divBdr>
        <w:top w:val="none" w:sz="0" w:space="0" w:color="auto"/>
        <w:left w:val="none" w:sz="0" w:space="0" w:color="auto"/>
        <w:bottom w:val="none" w:sz="0" w:space="0" w:color="auto"/>
        <w:right w:val="none" w:sz="0" w:space="0" w:color="auto"/>
      </w:divBdr>
    </w:div>
    <w:div w:id="1480880632">
      <w:bodyDiv w:val="1"/>
      <w:marLeft w:val="0"/>
      <w:marRight w:val="0"/>
      <w:marTop w:val="0"/>
      <w:marBottom w:val="0"/>
      <w:divBdr>
        <w:top w:val="none" w:sz="0" w:space="0" w:color="auto"/>
        <w:left w:val="none" w:sz="0" w:space="0" w:color="auto"/>
        <w:bottom w:val="none" w:sz="0" w:space="0" w:color="auto"/>
        <w:right w:val="none" w:sz="0" w:space="0" w:color="auto"/>
      </w:divBdr>
    </w:div>
    <w:div w:id="1482773605">
      <w:bodyDiv w:val="1"/>
      <w:marLeft w:val="0"/>
      <w:marRight w:val="0"/>
      <w:marTop w:val="0"/>
      <w:marBottom w:val="0"/>
      <w:divBdr>
        <w:top w:val="none" w:sz="0" w:space="0" w:color="auto"/>
        <w:left w:val="none" w:sz="0" w:space="0" w:color="auto"/>
        <w:bottom w:val="none" w:sz="0" w:space="0" w:color="auto"/>
        <w:right w:val="none" w:sz="0" w:space="0" w:color="auto"/>
      </w:divBdr>
    </w:div>
    <w:div w:id="1483043227">
      <w:bodyDiv w:val="1"/>
      <w:marLeft w:val="0"/>
      <w:marRight w:val="0"/>
      <w:marTop w:val="0"/>
      <w:marBottom w:val="0"/>
      <w:divBdr>
        <w:top w:val="none" w:sz="0" w:space="0" w:color="auto"/>
        <w:left w:val="none" w:sz="0" w:space="0" w:color="auto"/>
        <w:bottom w:val="none" w:sz="0" w:space="0" w:color="auto"/>
        <w:right w:val="none" w:sz="0" w:space="0" w:color="auto"/>
      </w:divBdr>
    </w:div>
    <w:div w:id="1483081427">
      <w:bodyDiv w:val="1"/>
      <w:marLeft w:val="0"/>
      <w:marRight w:val="0"/>
      <w:marTop w:val="0"/>
      <w:marBottom w:val="0"/>
      <w:divBdr>
        <w:top w:val="none" w:sz="0" w:space="0" w:color="auto"/>
        <w:left w:val="none" w:sz="0" w:space="0" w:color="auto"/>
        <w:bottom w:val="none" w:sz="0" w:space="0" w:color="auto"/>
        <w:right w:val="none" w:sz="0" w:space="0" w:color="auto"/>
      </w:divBdr>
    </w:div>
    <w:div w:id="1484271371">
      <w:bodyDiv w:val="1"/>
      <w:marLeft w:val="0"/>
      <w:marRight w:val="0"/>
      <w:marTop w:val="0"/>
      <w:marBottom w:val="0"/>
      <w:divBdr>
        <w:top w:val="none" w:sz="0" w:space="0" w:color="auto"/>
        <w:left w:val="none" w:sz="0" w:space="0" w:color="auto"/>
        <w:bottom w:val="none" w:sz="0" w:space="0" w:color="auto"/>
        <w:right w:val="none" w:sz="0" w:space="0" w:color="auto"/>
      </w:divBdr>
    </w:div>
    <w:div w:id="1485052776">
      <w:bodyDiv w:val="1"/>
      <w:marLeft w:val="0"/>
      <w:marRight w:val="0"/>
      <w:marTop w:val="0"/>
      <w:marBottom w:val="0"/>
      <w:divBdr>
        <w:top w:val="none" w:sz="0" w:space="0" w:color="auto"/>
        <w:left w:val="none" w:sz="0" w:space="0" w:color="auto"/>
        <w:bottom w:val="none" w:sz="0" w:space="0" w:color="auto"/>
        <w:right w:val="none" w:sz="0" w:space="0" w:color="auto"/>
      </w:divBdr>
    </w:div>
    <w:div w:id="1485439488">
      <w:bodyDiv w:val="1"/>
      <w:marLeft w:val="0"/>
      <w:marRight w:val="0"/>
      <w:marTop w:val="0"/>
      <w:marBottom w:val="0"/>
      <w:divBdr>
        <w:top w:val="none" w:sz="0" w:space="0" w:color="auto"/>
        <w:left w:val="none" w:sz="0" w:space="0" w:color="auto"/>
        <w:bottom w:val="none" w:sz="0" w:space="0" w:color="auto"/>
        <w:right w:val="none" w:sz="0" w:space="0" w:color="auto"/>
      </w:divBdr>
    </w:div>
    <w:div w:id="1486361408">
      <w:bodyDiv w:val="1"/>
      <w:marLeft w:val="0"/>
      <w:marRight w:val="0"/>
      <w:marTop w:val="0"/>
      <w:marBottom w:val="0"/>
      <w:divBdr>
        <w:top w:val="none" w:sz="0" w:space="0" w:color="auto"/>
        <w:left w:val="none" w:sz="0" w:space="0" w:color="auto"/>
        <w:bottom w:val="none" w:sz="0" w:space="0" w:color="auto"/>
        <w:right w:val="none" w:sz="0" w:space="0" w:color="auto"/>
      </w:divBdr>
    </w:div>
    <w:div w:id="1486361502">
      <w:bodyDiv w:val="1"/>
      <w:marLeft w:val="0"/>
      <w:marRight w:val="0"/>
      <w:marTop w:val="0"/>
      <w:marBottom w:val="0"/>
      <w:divBdr>
        <w:top w:val="none" w:sz="0" w:space="0" w:color="auto"/>
        <w:left w:val="none" w:sz="0" w:space="0" w:color="auto"/>
        <w:bottom w:val="none" w:sz="0" w:space="0" w:color="auto"/>
        <w:right w:val="none" w:sz="0" w:space="0" w:color="auto"/>
      </w:divBdr>
    </w:div>
    <w:div w:id="1488787738">
      <w:bodyDiv w:val="1"/>
      <w:marLeft w:val="0"/>
      <w:marRight w:val="0"/>
      <w:marTop w:val="0"/>
      <w:marBottom w:val="0"/>
      <w:divBdr>
        <w:top w:val="none" w:sz="0" w:space="0" w:color="auto"/>
        <w:left w:val="none" w:sz="0" w:space="0" w:color="auto"/>
        <w:bottom w:val="none" w:sz="0" w:space="0" w:color="auto"/>
        <w:right w:val="none" w:sz="0" w:space="0" w:color="auto"/>
      </w:divBdr>
    </w:div>
    <w:div w:id="1489706736">
      <w:bodyDiv w:val="1"/>
      <w:marLeft w:val="0"/>
      <w:marRight w:val="0"/>
      <w:marTop w:val="0"/>
      <w:marBottom w:val="0"/>
      <w:divBdr>
        <w:top w:val="none" w:sz="0" w:space="0" w:color="auto"/>
        <w:left w:val="none" w:sz="0" w:space="0" w:color="auto"/>
        <w:bottom w:val="none" w:sz="0" w:space="0" w:color="auto"/>
        <w:right w:val="none" w:sz="0" w:space="0" w:color="auto"/>
      </w:divBdr>
    </w:div>
    <w:div w:id="1490172985">
      <w:bodyDiv w:val="1"/>
      <w:marLeft w:val="0"/>
      <w:marRight w:val="0"/>
      <w:marTop w:val="0"/>
      <w:marBottom w:val="0"/>
      <w:divBdr>
        <w:top w:val="none" w:sz="0" w:space="0" w:color="auto"/>
        <w:left w:val="none" w:sz="0" w:space="0" w:color="auto"/>
        <w:bottom w:val="none" w:sz="0" w:space="0" w:color="auto"/>
        <w:right w:val="none" w:sz="0" w:space="0" w:color="auto"/>
      </w:divBdr>
    </w:div>
    <w:div w:id="1491094890">
      <w:bodyDiv w:val="1"/>
      <w:marLeft w:val="0"/>
      <w:marRight w:val="0"/>
      <w:marTop w:val="0"/>
      <w:marBottom w:val="0"/>
      <w:divBdr>
        <w:top w:val="none" w:sz="0" w:space="0" w:color="auto"/>
        <w:left w:val="none" w:sz="0" w:space="0" w:color="auto"/>
        <w:bottom w:val="none" w:sz="0" w:space="0" w:color="auto"/>
        <w:right w:val="none" w:sz="0" w:space="0" w:color="auto"/>
      </w:divBdr>
    </w:div>
    <w:div w:id="1491753381">
      <w:bodyDiv w:val="1"/>
      <w:marLeft w:val="0"/>
      <w:marRight w:val="0"/>
      <w:marTop w:val="0"/>
      <w:marBottom w:val="0"/>
      <w:divBdr>
        <w:top w:val="none" w:sz="0" w:space="0" w:color="auto"/>
        <w:left w:val="none" w:sz="0" w:space="0" w:color="auto"/>
        <w:bottom w:val="none" w:sz="0" w:space="0" w:color="auto"/>
        <w:right w:val="none" w:sz="0" w:space="0" w:color="auto"/>
      </w:divBdr>
    </w:div>
    <w:div w:id="1492677040">
      <w:bodyDiv w:val="1"/>
      <w:marLeft w:val="0"/>
      <w:marRight w:val="0"/>
      <w:marTop w:val="0"/>
      <w:marBottom w:val="0"/>
      <w:divBdr>
        <w:top w:val="none" w:sz="0" w:space="0" w:color="auto"/>
        <w:left w:val="none" w:sz="0" w:space="0" w:color="auto"/>
        <w:bottom w:val="none" w:sz="0" w:space="0" w:color="auto"/>
        <w:right w:val="none" w:sz="0" w:space="0" w:color="auto"/>
      </w:divBdr>
    </w:div>
    <w:div w:id="1494104113">
      <w:bodyDiv w:val="1"/>
      <w:marLeft w:val="0"/>
      <w:marRight w:val="0"/>
      <w:marTop w:val="0"/>
      <w:marBottom w:val="0"/>
      <w:divBdr>
        <w:top w:val="none" w:sz="0" w:space="0" w:color="auto"/>
        <w:left w:val="none" w:sz="0" w:space="0" w:color="auto"/>
        <w:bottom w:val="none" w:sz="0" w:space="0" w:color="auto"/>
        <w:right w:val="none" w:sz="0" w:space="0" w:color="auto"/>
      </w:divBdr>
    </w:div>
    <w:div w:id="1494639095">
      <w:bodyDiv w:val="1"/>
      <w:marLeft w:val="0"/>
      <w:marRight w:val="0"/>
      <w:marTop w:val="0"/>
      <w:marBottom w:val="0"/>
      <w:divBdr>
        <w:top w:val="none" w:sz="0" w:space="0" w:color="auto"/>
        <w:left w:val="none" w:sz="0" w:space="0" w:color="auto"/>
        <w:bottom w:val="none" w:sz="0" w:space="0" w:color="auto"/>
        <w:right w:val="none" w:sz="0" w:space="0" w:color="auto"/>
      </w:divBdr>
    </w:div>
    <w:div w:id="1495493709">
      <w:bodyDiv w:val="1"/>
      <w:marLeft w:val="0"/>
      <w:marRight w:val="0"/>
      <w:marTop w:val="0"/>
      <w:marBottom w:val="0"/>
      <w:divBdr>
        <w:top w:val="none" w:sz="0" w:space="0" w:color="auto"/>
        <w:left w:val="none" w:sz="0" w:space="0" w:color="auto"/>
        <w:bottom w:val="none" w:sz="0" w:space="0" w:color="auto"/>
        <w:right w:val="none" w:sz="0" w:space="0" w:color="auto"/>
      </w:divBdr>
    </w:div>
    <w:div w:id="1496844488">
      <w:bodyDiv w:val="1"/>
      <w:marLeft w:val="0"/>
      <w:marRight w:val="0"/>
      <w:marTop w:val="0"/>
      <w:marBottom w:val="0"/>
      <w:divBdr>
        <w:top w:val="none" w:sz="0" w:space="0" w:color="auto"/>
        <w:left w:val="none" w:sz="0" w:space="0" w:color="auto"/>
        <w:bottom w:val="none" w:sz="0" w:space="0" w:color="auto"/>
        <w:right w:val="none" w:sz="0" w:space="0" w:color="auto"/>
      </w:divBdr>
    </w:div>
    <w:div w:id="1498184843">
      <w:bodyDiv w:val="1"/>
      <w:marLeft w:val="0"/>
      <w:marRight w:val="0"/>
      <w:marTop w:val="0"/>
      <w:marBottom w:val="0"/>
      <w:divBdr>
        <w:top w:val="none" w:sz="0" w:space="0" w:color="auto"/>
        <w:left w:val="none" w:sz="0" w:space="0" w:color="auto"/>
        <w:bottom w:val="none" w:sz="0" w:space="0" w:color="auto"/>
        <w:right w:val="none" w:sz="0" w:space="0" w:color="auto"/>
      </w:divBdr>
    </w:div>
    <w:div w:id="1498769514">
      <w:bodyDiv w:val="1"/>
      <w:marLeft w:val="0"/>
      <w:marRight w:val="0"/>
      <w:marTop w:val="0"/>
      <w:marBottom w:val="0"/>
      <w:divBdr>
        <w:top w:val="none" w:sz="0" w:space="0" w:color="auto"/>
        <w:left w:val="none" w:sz="0" w:space="0" w:color="auto"/>
        <w:bottom w:val="none" w:sz="0" w:space="0" w:color="auto"/>
        <w:right w:val="none" w:sz="0" w:space="0" w:color="auto"/>
      </w:divBdr>
    </w:div>
    <w:div w:id="1499809106">
      <w:bodyDiv w:val="1"/>
      <w:marLeft w:val="0"/>
      <w:marRight w:val="0"/>
      <w:marTop w:val="0"/>
      <w:marBottom w:val="0"/>
      <w:divBdr>
        <w:top w:val="none" w:sz="0" w:space="0" w:color="auto"/>
        <w:left w:val="none" w:sz="0" w:space="0" w:color="auto"/>
        <w:bottom w:val="none" w:sz="0" w:space="0" w:color="auto"/>
        <w:right w:val="none" w:sz="0" w:space="0" w:color="auto"/>
      </w:divBdr>
    </w:div>
    <w:div w:id="1500197265">
      <w:bodyDiv w:val="1"/>
      <w:marLeft w:val="0"/>
      <w:marRight w:val="0"/>
      <w:marTop w:val="0"/>
      <w:marBottom w:val="0"/>
      <w:divBdr>
        <w:top w:val="none" w:sz="0" w:space="0" w:color="auto"/>
        <w:left w:val="none" w:sz="0" w:space="0" w:color="auto"/>
        <w:bottom w:val="none" w:sz="0" w:space="0" w:color="auto"/>
        <w:right w:val="none" w:sz="0" w:space="0" w:color="auto"/>
      </w:divBdr>
    </w:div>
    <w:div w:id="1501389592">
      <w:bodyDiv w:val="1"/>
      <w:marLeft w:val="0"/>
      <w:marRight w:val="0"/>
      <w:marTop w:val="0"/>
      <w:marBottom w:val="0"/>
      <w:divBdr>
        <w:top w:val="none" w:sz="0" w:space="0" w:color="auto"/>
        <w:left w:val="none" w:sz="0" w:space="0" w:color="auto"/>
        <w:bottom w:val="none" w:sz="0" w:space="0" w:color="auto"/>
        <w:right w:val="none" w:sz="0" w:space="0" w:color="auto"/>
      </w:divBdr>
    </w:div>
    <w:div w:id="1501847039">
      <w:bodyDiv w:val="1"/>
      <w:marLeft w:val="0"/>
      <w:marRight w:val="0"/>
      <w:marTop w:val="0"/>
      <w:marBottom w:val="0"/>
      <w:divBdr>
        <w:top w:val="none" w:sz="0" w:space="0" w:color="auto"/>
        <w:left w:val="none" w:sz="0" w:space="0" w:color="auto"/>
        <w:bottom w:val="none" w:sz="0" w:space="0" w:color="auto"/>
        <w:right w:val="none" w:sz="0" w:space="0" w:color="auto"/>
      </w:divBdr>
    </w:div>
    <w:div w:id="1502503740">
      <w:bodyDiv w:val="1"/>
      <w:marLeft w:val="0"/>
      <w:marRight w:val="0"/>
      <w:marTop w:val="0"/>
      <w:marBottom w:val="0"/>
      <w:divBdr>
        <w:top w:val="none" w:sz="0" w:space="0" w:color="auto"/>
        <w:left w:val="none" w:sz="0" w:space="0" w:color="auto"/>
        <w:bottom w:val="none" w:sz="0" w:space="0" w:color="auto"/>
        <w:right w:val="none" w:sz="0" w:space="0" w:color="auto"/>
      </w:divBdr>
    </w:div>
    <w:div w:id="1503397623">
      <w:bodyDiv w:val="1"/>
      <w:marLeft w:val="0"/>
      <w:marRight w:val="0"/>
      <w:marTop w:val="0"/>
      <w:marBottom w:val="0"/>
      <w:divBdr>
        <w:top w:val="none" w:sz="0" w:space="0" w:color="auto"/>
        <w:left w:val="none" w:sz="0" w:space="0" w:color="auto"/>
        <w:bottom w:val="none" w:sz="0" w:space="0" w:color="auto"/>
        <w:right w:val="none" w:sz="0" w:space="0" w:color="auto"/>
      </w:divBdr>
    </w:div>
    <w:div w:id="1503861319">
      <w:bodyDiv w:val="1"/>
      <w:marLeft w:val="0"/>
      <w:marRight w:val="0"/>
      <w:marTop w:val="0"/>
      <w:marBottom w:val="0"/>
      <w:divBdr>
        <w:top w:val="none" w:sz="0" w:space="0" w:color="auto"/>
        <w:left w:val="none" w:sz="0" w:space="0" w:color="auto"/>
        <w:bottom w:val="none" w:sz="0" w:space="0" w:color="auto"/>
        <w:right w:val="none" w:sz="0" w:space="0" w:color="auto"/>
      </w:divBdr>
    </w:div>
    <w:div w:id="1504390096">
      <w:bodyDiv w:val="1"/>
      <w:marLeft w:val="0"/>
      <w:marRight w:val="0"/>
      <w:marTop w:val="0"/>
      <w:marBottom w:val="0"/>
      <w:divBdr>
        <w:top w:val="none" w:sz="0" w:space="0" w:color="auto"/>
        <w:left w:val="none" w:sz="0" w:space="0" w:color="auto"/>
        <w:bottom w:val="none" w:sz="0" w:space="0" w:color="auto"/>
        <w:right w:val="none" w:sz="0" w:space="0" w:color="auto"/>
      </w:divBdr>
    </w:div>
    <w:div w:id="1504469821">
      <w:bodyDiv w:val="1"/>
      <w:marLeft w:val="0"/>
      <w:marRight w:val="0"/>
      <w:marTop w:val="0"/>
      <w:marBottom w:val="0"/>
      <w:divBdr>
        <w:top w:val="none" w:sz="0" w:space="0" w:color="auto"/>
        <w:left w:val="none" w:sz="0" w:space="0" w:color="auto"/>
        <w:bottom w:val="none" w:sz="0" w:space="0" w:color="auto"/>
        <w:right w:val="none" w:sz="0" w:space="0" w:color="auto"/>
      </w:divBdr>
    </w:div>
    <w:div w:id="1505778604">
      <w:bodyDiv w:val="1"/>
      <w:marLeft w:val="0"/>
      <w:marRight w:val="0"/>
      <w:marTop w:val="0"/>
      <w:marBottom w:val="0"/>
      <w:divBdr>
        <w:top w:val="none" w:sz="0" w:space="0" w:color="auto"/>
        <w:left w:val="none" w:sz="0" w:space="0" w:color="auto"/>
        <w:bottom w:val="none" w:sz="0" w:space="0" w:color="auto"/>
        <w:right w:val="none" w:sz="0" w:space="0" w:color="auto"/>
      </w:divBdr>
    </w:div>
    <w:div w:id="1505903349">
      <w:bodyDiv w:val="1"/>
      <w:marLeft w:val="0"/>
      <w:marRight w:val="0"/>
      <w:marTop w:val="0"/>
      <w:marBottom w:val="0"/>
      <w:divBdr>
        <w:top w:val="none" w:sz="0" w:space="0" w:color="auto"/>
        <w:left w:val="none" w:sz="0" w:space="0" w:color="auto"/>
        <w:bottom w:val="none" w:sz="0" w:space="0" w:color="auto"/>
        <w:right w:val="none" w:sz="0" w:space="0" w:color="auto"/>
      </w:divBdr>
    </w:div>
    <w:div w:id="1506507004">
      <w:bodyDiv w:val="1"/>
      <w:marLeft w:val="0"/>
      <w:marRight w:val="0"/>
      <w:marTop w:val="0"/>
      <w:marBottom w:val="0"/>
      <w:divBdr>
        <w:top w:val="none" w:sz="0" w:space="0" w:color="auto"/>
        <w:left w:val="none" w:sz="0" w:space="0" w:color="auto"/>
        <w:bottom w:val="none" w:sz="0" w:space="0" w:color="auto"/>
        <w:right w:val="none" w:sz="0" w:space="0" w:color="auto"/>
      </w:divBdr>
    </w:div>
    <w:div w:id="1508524348">
      <w:bodyDiv w:val="1"/>
      <w:marLeft w:val="0"/>
      <w:marRight w:val="0"/>
      <w:marTop w:val="0"/>
      <w:marBottom w:val="0"/>
      <w:divBdr>
        <w:top w:val="none" w:sz="0" w:space="0" w:color="auto"/>
        <w:left w:val="none" w:sz="0" w:space="0" w:color="auto"/>
        <w:bottom w:val="none" w:sz="0" w:space="0" w:color="auto"/>
        <w:right w:val="none" w:sz="0" w:space="0" w:color="auto"/>
      </w:divBdr>
    </w:div>
    <w:div w:id="1509175040">
      <w:bodyDiv w:val="1"/>
      <w:marLeft w:val="0"/>
      <w:marRight w:val="0"/>
      <w:marTop w:val="0"/>
      <w:marBottom w:val="0"/>
      <w:divBdr>
        <w:top w:val="none" w:sz="0" w:space="0" w:color="auto"/>
        <w:left w:val="none" w:sz="0" w:space="0" w:color="auto"/>
        <w:bottom w:val="none" w:sz="0" w:space="0" w:color="auto"/>
        <w:right w:val="none" w:sz="0" w:space="0" w:color="auto"/>
      </w:divBdr>
    </w:div>
    <w:div w:id="1509177144">
      <w:bodyDiv w:val="1"/>
      <w:marLeft w:val="0"/>
      <w:marRight w:val="0"/>
      <w:marTop w:val="0"/>
      <w:marBottom w:val="0"/>
      <w:divBdr>
        <w:top w:val="none" w:sz="0" w:space="0" w:color="auto"/>
        <w:left w:val="none" w:sz="0" w:space="0" w:color="auto"/>
        <w:bottom w:val="none" w:sz="0" w:space="0" w:color="auto"/>
        <w:right w:val="none" w:sz="0" w:space="0" w:color="auto"/>
      </w:divBdr>
    </w:div>
    <w:div w:id="1509641159">
      <w:bodyDiv w:val="1"/>
      <w:marLeft w:val="0"/>
      <w:marRight w:val="0"/>
      <w:marTop w:val="0"/>
      <w:marBottom w:val="0"/>
      <w:divBdr>
        <w:top w:val="none" w:sz="0" w:space="0" w:color="auto"/>
        <w:left w:val="none" w:sz="0" w:space="0" w:color="auto"/>
        <w:bottom w:val="none" w:sz="0" w:space="0" w:color="auto"/>
        <w:right w:val="none" w:sz="0" w:space="0" w:color="auto"/>
      </w:divBdr>
    </w:div>
    <w:div w:id="1511407455">
      <w:bodyDiv w:val="1"/>
      <w:marLeft w:val="0"/>
      <w:marRight w:val="0"/>
      <w:marTop w:val="0"/>
      <w:marBottom w:val="0"/>
      <w:divBdr>
        <w:top w:val="none" w:sz="0" w:space="0" w:color="auto"/>
        <w:left w:val="none" w:sz="0" w:space="0" w:color="auto"/>
        <w:bottom w:val="none" w:sz="0" w:space="0" w:color="auto"/>
        <w:right w:val="none" w:sz="0" w:space="0" w:color="auto"/>
      </w:divBdr>
    </w:div>
    <w:div w:id="1511992687">
      <w:bodyDiv w:val="1"/>
      <w:marLeft w:val="0"/>
      <w:marRight w:val="0"/>
      <w:marTop w:val="0"/>
      <w:marBottom w:val="0"/>
      <w:divBdr>
        <w:top w:val="none" w:sz="0" w:space="0" w:color="auto"/>
        <w:left w:val="none" w:sz="0" w:space="0" w:color="auto"/>
        <w:bottom w:val="none" w:sz="0" w:space="0" w:color="auto"/>
        <w:right w:val="none" w:sz="0" w:space="0" w:color="auto"/>
      </w:divBdr>
    </w:div>
    <w:div w:id="1513304662">
      <w:bodyDiv w:val="1"/>
      <w:marLeft w:val="0"/>
      <w:marRight w:val="0"/>
      <w:marTop w:val="0"/>
      <w:marBottom w:val="0"/>
      <w:divBdr>
        <w:top w:val="none" w:sz="0" w:space="0" w:color="auto"/>
        <w:left w:val="none" w:sz="0" w:space="0" w:color="auto"/>
        <w:bottom w:val="none" w:sz="0" w:space="0" w:color="auto"/>
        <w:right w:val="none" w:sz="0" w:space="0" w:color="auto"/>
      </w:divBdr>
    </w:div>
    <w:div w:id="1513489357">
      <w:bodyDiv w:val="1"/>
      <w:marLeft w:val="0"/>
      <w:marRight w:val="0"/>
      <w:marTop w:val="0"/>
      <w:marBottom w:val="0"/>
      <w:divBdr>
        <w:top w:val="none" w:sz="0" w:space="0" w:color="auto"/>
        <w:left w:val="none" w:sz="0" w:space="0" w:color="auto"/>
        <w:bottom w:val="none" w:sz="0" w:space="0" w:color="auto"/>
        <w:right w:val="none" w:sz="0" w:space="0" w:color="auto"/>
      </w:divBdr>
    </w:div>
    <w:div w:id="1514101767">
      <w:bodyDiv w:val="1"/>
      <w:marLeft w:val="0"/>
      <w:marRight w:val="0"/>
      <w:marTop w:val="0"/>
      <w:marBottom w:val="0"/>
      <w:divBdr>
        <w:top w:val="none" w:sz="0" w:space="0" w:color="auto"/>
        <w:left w:val="none" w:sz="0" w:space="0" w:color="auto"/>
        <w:bottom w:val="none" w:sz="0" w:space="0" w:color="auto"/>
        <w:right w:val="none" w:sz="0" w:space="0" w:color="auto"/>
      </w:divBdr>
    </w:div>
    <w:div w:id="1514488688">
      <w:bodyDiv w:val="1"/>
      <w:marLeft w:val="0"/>
      <w:marRight w:val="0"/>
      <w:marTop w:val="0"/>
      <w:marBottom w:val="0"/>
      <w:divBdr>
        <w:top w:val="none" w:sz="0" w:space="0" w:color="auto"/>
        <w:left w:val="none" w:sz="0" w:space="0" w:color="auto"/>
        <w:bottom w:val="none" w:sz="0" w:space="0" w:color="auto"/>
        <w:right w:val="none" w:sz="0" w:space="0" w:color="auto"/>
      </w:divBdr>
    </w:div>
    <w:div w:id="1514495910">
      <w:bodyDiv w:val="1"/>
      <w:marLeft w:val="0"/>
      <w:marRight w:val="0"/>
      <w:marTop w:val="0"/>
      <w:marBottom w:val="0"/>
      <w:divBdr>
        <w:top w:val="none" w:sz="0" w:space="0" w:color="auto"/>
        <w:left w:val="none" w:sz="0" w:space="0" w:color="auto"/>
        <w:bottom w:val="none" w:sz="0" w:space="0" w:color="auto"/>
        <w:right w:val="none" w:sz="0" w:space="0" w:color="auto"/>
      </w:divBdr>
    </w:div>
    <w:div w:id="1515991467">
      <w:bodyDiv w:val="1"/>
      <w:marLeft w:val="0"/>
      <w:marRight w:val="0"/>
      <w:marTop w:val="0"/>
      <w:marBottom w:val="0"/>
      <w:divBdr>
        <w:top w:val="none" w:sz="0" w:space="0" w:color="auto"/>
        <w:left w:val="none" w:sz="0" w:space="0" w:color="auto"/>
        <w:bottom w:val="none" w:sz="0" w:space="0" w:color="auto"/>
        <w:right w:val="none" w:sz="0" w:space="0" w:color="auto"/>
      </w:divBdr>
    </w:div>
    <w:div w:id="1516068036">
      <w:bodyDiv w:val="1"/>
      <w:marLeft w:val="0"/>
      <w:marRight w:val="0"/>
      <w:marTop w:val="0"/>
      <w:marBottom w:val="0"/>
      <w:divBdr>
        <w:top w:val="none" w:sz="0" w:space="0" w:color="auto"/>
        <w:left w:val="none" w:sz="0" w:space="0" w:color="auto"/>
        <w:bottom w:val="none" w:sz="0" w:space="0" w:color="auto"/>
        <w:right w:val="none" w:sz="0" w:space="0" w:color="auto"/>
      </w:divBdr>
    </w:div>
    <w:div w:id="1516261368">
      <w:bodyDiv w:val="1"/>
      <w:marLeft w:val="0"/>
      <w:marRight w:val="0"/>
      <w:marTop w:val="0"/>
      <w:marBottom w:val="0"/>
      <w:divBdr>
        <w:top w:val="none" w:sz="0" w:space="0" w:color="auto"/>
        <w:left w:val="none" w:sz="0" w:space="0" w:color="auto"/>
        <w:bottom w:val="none" w:sz="0" w:space="0" w:color="auto"/>
        <w:right w:val="none" w:sz="0" w:space="0" w:color="auto"/>
      </w:divBdr>
    </w:div>
    <w:div w:id="1516768963">
      <w:bodyDiv w:val="1"/>
      <w:marLeft w:val="0"/>
      <w:marRight w:val="0"/>
      <w:marTop w:val="0"/>
      <w:marBottom w:val="0"/>
      <w:divBdr>
        <w:top w:val="none" w:sz="0" w:space="0" w:color="auto"/>
        <w:left w:val="none" w:sz="0" w:space="0" w:color="auto"/>
        <w:bottom w:val="none" w:sz="0" w:space="0" w:color="auto"/>
        <w:right w:val="none" w:sz="0" w:space="0" w:color="auto"/>
      </w:divBdr>
    </w:div>
    <w:div w:id="1517115581">
      <w:bodyDiv w:val="1"/>
      <w:marLeft w:val="0"/>
      <w:marRight w:val="0"/>
      <w:marTop w:val="0"/>
      <w:marBottom w:val="0"/>
      <w:divBdr>
        <w:top w:val="none" w:sz="0" w:space="0" w:color="auto"/>
        <w:left w:val="none" w:sz="0" w:space="0" w:color="auto"/>
        <w:bottom w:val="none" w:sz="0" w:space="0" w:color="auto"/>
        <w:right w:val="none" w:sz="0" w:space="0" w:color="auto"/>
      </w:divBdr>
    </w:div>
    <w:div w:id="1518422614">
      <w:bodyDiv w:val="1"/>
      <w:marLeft w:val="0"/>
      <w:marRight w:val="0"/>
      <w:marTop w:val="0"/>
      <w:marBottom w:val="0"/>
      <w:divBdr>
        <w:top w:val="none" w:sz="0" w:space="0" w:color="auto"/>
        <w:left w:val="none" w:sz="0" w:space="0" w:color="auto"/>
        <w:bottom w:val="none" w:sz="0" w:space="0" w:color="auto"/>
        <w:right w:val="none" w:sz="0" w:space="0" w:color="auto"/>
      </w:divBdr>
    </w:div>
    <w:div w:id="1519196526">
      <w:bodyDiv w:val="1"/>
      <w:marLeft w:val="0"/>
      <w:marRight w:val="0"/>
      <w:marTop w:val="0"/>
      <w:marBottom w:val="0"/>
      <w:divBdr>
        <w:top w:val="none" w:sz="0" w:space="0" w:color="auto"/>
        <w:left w:val="none" w:sz="0" w:space="0" w:color="auto"/>
        <w:bottom w:val="none" w:sz="0" w:space="0" w:color="auto"/>
        <w:right w:val="none" w:sz="0" w:space="0" w:color="auto"/>
      </w:divBdr>
    </w:div>
    <w:div w:id="1520386545">
      <w:bodyDiv w:val="1"/>
      <w:marLeft w:val="0"/>
      <w:marRight w:val="0"/>
      <w:marTop w:val="0"/>
      <w:marBottom w:val="0"/>
      <w:divBdr>
        <w:top w:val="none" w:sz="0" w:space="0" w:color="auto"/>
        <w:left w:val="none" w:sz="0" w:space="0" w:color="auto"/>
        <w:bottom w:val="none" w:sz="0" w:space="0" w:color="auto"/>
        <w:right w:val="none" w:sz="0" w:space="0" w:color="auto"/>
      </w:divBdr>
    </w:div>
    <w:div w:id="1521897031">
      <w:bodyDiv w:val="1"/>
      <w:marLeft w:val="0"/>
      <w:marRight w:val="0"/>
      <w:marTop w:val="0"/>
      <w:marBottom w:val="0"/>
      <w:divBdr>
        <w:top w:val="none" w:sz="0" w:space="0" w:color="auto"/>
        <w:left w:val="none" w:sz="0" w:space="0" w:color="auto"/>
        <w:bottom w:val="none" w:sz="0" w:space="0" w:color="auto"/>
        <w:right w:val="none" w:sz="0" w:space="0" w:color="auto"/>
      </w:divBdr>
    </w:div>
    <w:div w:id="1521972234">
      <w:bodyDiv w:val="1"/>
      <w:marLeft w:val="0"/>
      <w:marRight w:val="0"/>
      <w:marTop w:val="0"/>
      <w:marBottom w:val="0"/>
      <w:divBdr>
        <w:top w:val="none" w:sz="0" w:space="0" w:color="auto"/>
        <w:left w:val="none" w:sz="0" w:space="0" w:color="auto"/>
        <w:bottom w:val="none" w:sz="0" w:space="0" w:color="auto"/>
        <w:right w:val="none" w:sz="0" w:space="0" w:color="auto"/>
      </w:divBdr>
    </w:div>
    <w:div w:id="1523669312">
      <w:bodyDiv w:val="1"/>
      <w:marLeft w:val="0"/>
      <w:marRight w:val="0"/>
      <w:marTop w:val="0"/>
      <w:marBottom w:val="0"/>
      <w:divBdr>
        <w:top w:val="none" w:sz="0" w:space="0" w:color="auto"/>
        <w:left w:val="none" w:sz="0" w:space="0" w:color="auto"/>
        <w:bottom w:val="none" w:sz="0" w:space="0" w:color="auto"/>
        <w:right w:val="none" w:sz="0" w:space="0" w:color="auto"/>
      </w:divBdr>
    </w:div>
    <w:div w:id="1524173100">
      <w:bodyDiv w:val="1"/>
      <w:marLeft w:val="0"/>
      <w:marRight w:val="0"/>
      <w:marTop w:val="0"/>
      <w:marBottom w:val="0"/>
      <w:divBdr>
        <w:top w:val="none" w:sz="0" w:space="0" w:color="auto"/>
        <w:left w:val="none" w:sz="0" w:space="0" w:color="auto"/>
        <w:bottom w:val="none" w:sz="0" w:space="0" w:color="auto"/>
        <w:right w:val="none" w:sz="0" w:space="0" w:color="auto"/>
      </w:divBdr>
    </w:div>
    <w:div w:id="1524782666">
      <w:bodyDiv w:val="1"/>
      <w:marLeft w:val="0"/>
      <w:marRight w:val="0"/>
      <w:marTop w:val="0"/>
      <w:marBottom w:val="0"/>
      <w:divBdr>
        <w:top w:val="none" w:sz="0" w:space="0" w:color="auto"/>
        <w:left w:val="none" w:sz="0" w:space="0" w:color="auto"/>
        <w:bottom w:val="none" w:sz="0" w:space="0" w:color="auto"/>
        <w:right w:val="none" w:sz="0" w:space="0" w:color="auto"/>
      </w:divBdr>
    </w:div>
    <w:div w:id="1525484266">
      <w:bodyDiv w:val="1"/>
      <w:marLeft w:val="0"/>
      <w:marRight w:val="0"/>
      <w:marTop w:val="0"/>
      <w:marBottom w:val="0"/>
      <w:divBdr>
        <w:top w:val="none" w:sz="0" w:space="0" w:color="auto"/>
        <w:left w:val="none" w:sz="0" w:space="0" w:color="auto"/>
        <w:bottom w:val="none" w:sz="0" w:space="0" w:color="auto"/>
        <w:right w:val="none" w:sz="0" w:space="0" w:color="auto"/>
      </w:divBdr>
    </w:div>
    <w:div w:id="1525946422">
      <w:bodyDiv w:val="1"/>
      <w:marLeft w:val="0"/>
      <w:marRight w:val="0"/>
      <w:marTop w:val="0"/>
      <w:marBottom w:val="0"/>
      <w:divBdr>
        <w:top w:val="none" w:sz="0" w:space="0" w:color="auto"/>
        <w:left w:val="none" w:sz="0" w:space="0" w:color="auto"/>
        <w:bottom w:val="none" w:sz="0" w:space="0" w:color="auto"/>
        <w:right w:val="none" w:sz="0" w:space="0" w:color="auto"/>
      </w:divBdr>
    </w:div>
    <w:div w:id="1526140225">
      <w:bodyDiv w:val="1"/>
      <w:marLeft w:val="0"/>
      <w:marRight w:val="0"/>
      <w:marTop w:val="0"/>
      <w:marBottom w:val="0"/>
      <w:divBdr>
        <w:top w:val="none" w:sz="0" w:space="0" w:color="auto"/>
        <w:left w:val="none" w:sz="0" w:space="0" w:color="auto"/>
        <w:bottom w:val="none" w:sz="0" w:space="0" w:color="auto"/>
        <w:right w:val="none" w:sz="0" w:space="0" w:color="auto"/>
      </w:divBdr>
    </w:div>
    <w:div w:id="1528175207">
      <w:bodyDiv w:val="1"/>
      <w:marLeft w:val="0"/>
      <w:marRight w:val="0"/>
      <w:marTop w:val="0"/>
      <w:marBottom w:val="0"/>
      <w:divBdr>
        <w:top w:val="none" w:sz="0" w:space="0" w:color="auto"/>
        <w:left w:val="none" w:sz="0" w:space="0" w:color="auto"/>
        <w:bottom w:val="none" w:sz="0" w:space="0" w:color="auto"/>
        <w:right w:val="none" w:sz="0" w:space="0" w:color="auto"/>
      </w:divBdr>
    </w:div>
    <w:div w:id="1528592411">
      <w:bodyDiv w:val="1"/>
      <w:marLeft w:val="0"/>
      <w:marRight w:val="0"/>
      <w:marTop w:val="0"/>
      <w:marBottom w:val="0"/>
      <w:divBdr>
        <w:top w:val="none" w:sz="0" w:space="0" w:color="auto"/>
        <w:left w:val="none" w:sz="0" w:space="0" w:color="auto"/>
        <w:bottom w:val="none" w:sz="0" w:space="0" w:color="auto"/>
        <w:right w:val="none" w:sz="0" w:space="0" w:color="auto"/>
      </w:divBdr>
    </w:div>
    <w:div w:id="1529097051">
      <w:bodyDiv w:val="1"/>
      <w:marLeft w:val="0"/>
      <w:marRight w:val="0"/>
      <w:marTop w:val="0"/>
      <w:marBottom w:val="0"/>
      <w:divBdr>
        <w:top w:val="none" w:sz="0" w:space="0" w:color="auto"/>
        <w:left w:val="none" w:sz="0" w:space="0" w:color="auto"/>
        <w:bottom w:val="none" w:sz="0" w:space="0" w:color="auto"/>
        <w:right w:val="none" w:sz="0" w:space="0" w:color="auto"/>
      </w:divBdr>
    </w:div>
    <w:div w:id="1530678281">
      <w:bodyDiv w:val="1"/>
      <w:marLeft w:val="0"/>
      <w:marRight w:val="0"/>
      <w:marTop w:val="0"/>
      <w:marBottom w:val="0"/>
      <w:divBdr>
        <w:top w:val="none" w:sz="0" w:space="0" w:color="auto"/>
        <w:left w:val="none" w:sz="0" w:space="0" w:color="auto"/>
        <w:bottom w:val="none" w:sz="0" w:space="0" w:color="auto"/>
        <w:right w:val="none" w:sz="0" w:space="0" w:color="auto"/>
      </w:divBdr>
    </w:div>
    <w:div w:id="1531452536">
      <w:bodyDiv w:val="1"/>
      <w:marLeft w:val="0"/>
      <w:marRight w:val="0"/>
      <w:marTop w:val="0"/>
      <w:marBottom w:val="0"/>
      <w:divBdr>
        <w:top w:val="none" w:sz="0" w:space="0" w:color="auto"/>
        <w:left w:val="none" w:sz="0" w:space="0" w:color="auto"/>
        <w:bottom w:val="none" w:sz="0" w:space="0" w:color="auto"/>
        <w:right w:val="none" w:sz="0" w:space="0" w:color="auto"/>
      </w:divBdr>
    </w:div>
    <w:div w:id="1533615029">
      <w:bodyDiv w:val="1"/>
      <w:marLeft w:val="0"/>
      <w:marRight w:val="0"/>
      <w:marTop w:val="0"/>
      <w:marBottom w:val="0"/>
      <w:divBdr>
        <w:top w:val="none" w:sz="0" w:space="0" w:color="auto"/>
        <w:left w:val="none" w:sz="0" w:space="0" w:color="auto"/>
        <w:bottom w:val="none" w:sz="0" w:space="0" w:color="auto"/>
        <w:right w:val="none" w:sz="0" w:space="0" w:color="auto"/>
      </w:divBdr>
    </w:div>
    <w:div w:id="1534001396">
      <w:bodyDiv w:val="1"/>
      <w:marLeft w:val="0"/>
      <w:marRight w:val="0"/>
      <w:marTop w:val="0"/>
      <w:marBottom w:val="0"/>
      <w:divBdr>
        <w:top w:val="none" w:sz="0" w:space="0" w:color="auto"/>
        <w:left w:val="none" w:sz="0" w:space="0" w:color="auto"/>
        <w:bottom w:val="none" w:sz="0" w:space="0" w:color="auto"/>
        <w:right w:val="none" w:sz="0" w:space="0" w:color="auto"/>
      </w:divBdr>
    </w:div>
    <w:div w:id="1534804921">
      <w:bodyDiv w:val="1"/>
      <w:marLeft w:val="0"/>
      <w:marRight w:val="0"/>
      <w:marTop w:val="0"/>
      <w:marBottom w:val="0"/>
      <w:divBdr>
        <w:top w:val="none" w:sz="0" w:space="0" w:color="auto"/>
        <w:left w:val="none" w:sz="0" w:space="0" w:color="auto"/>
        <w:bottom w:val="none" w:sz="0" w:space="0" w:color="auto"/>
        <w:right w:val="none" w:sz="0" w:space="0" w:color="auto"/>
      </w:divBdr>
    </w:div>
    <w:div w:id="1535070726">
      <w:bodyDiv w:val="1"/>
      <w:marLeft w:val="0"/>
      <w:marRight w:val="0"/>
      <w:marTop w:val="0"/>
      <w:marBottom w:val="0"/>
      <w:divBdr>
        <w:top w:val="none" w:sz="0" w:space="0" w:color="auto"/>
        <w:left w:val="none" w:sz="0" w:space="0" w:color="auto"/>
        <w:bottom w:val="none" w:sz="0" w:space="0" w:color="auto"/>
        <w:right w:val="none" w:sz="0" w:space="0" w:color="auto"/>
      </w:divBdr>
    </w:div>
    <w:div w:id="1535270952">
      <w:bodyDiv w:val="1"/>
      <w:marLeft w:val="0"/>
      <w:marRight w:val="0"/>
      <w:marTop w:val="0"/>
      <w:marBottom w:val="0"/>
      <w:divBdr>
        <w:top w:val="none" w:sz="0" w:space="0" w:color="auto"/>
        <w:left w:val="none" w:sz="0" w:space="0" w:color="auto"/>
        <w:bottom w:val="none" w:sz="0" w:space="0" w:color="auto"/>
        <w:right w:val="none" w:sz="0" w:space="0" w:color="auto"/>
      </w:divBdr>
    </w:div>
    <w:div w:id="1535458227">
      <w:bodyDiv w:val="1"/>
      <w:marLeft w:val="0"/>
      <w:marRight w:val="0"/>
      <w:marTop w:val="0"/>
      <w:marBottom w:val="0"/>
      <w:divBdr>
        <w:top w:val="none" w:sz="0" w:space="0" w:color="auto"/>
        <w:left w:val="none" w:sz="0" w:space="0" w:color="auto"/>
        <w:bottom w:val="none" w:sz="0" w:space="0" w:color="auto"/>
        <w:right w:val="none" w:sz="0" w:space="0" w:color="auto"/>
      </w:divBdr>
    </w:div>
    <w:div w:id="1535996367">
      <w:bodyDiv w:val="1"/>
      <w:marLeft w:val="0"/>
      <w:marRight w:val="0"/>
      <w:marTop w:val="0"/>
      <w:marBottom w:val="0"/>
      <w:divBdr>
        <w:top w:val="none" w:sz="0" w:space="0" w:color="auto"/>
        <w:left w:val="none" w:sz="0" w:space="0" w:color="auto"/>
        <w:bottom w:val="none" w:sz="0" w:space="0" w:color="auto"/>
        <w:right w:val="none" w:sz="0" w:space="0" w:color="auto"/>
      </w:divBdr>
    </w:div>
    <w:div w:id="1536043649">
      <w:bodyDiv w:val="1"/>
      <w:marLeft w:val="0"/>
      <w:marRight w:val="0"/>
      <w:marTop w:val="0"/>
      <w:marBottom w:val="0"/>
      <w:divBdr>
        <w:top w:val="none" w:sz="0" w:space="0" w:color="auto"/>
        <w:left w:val="none" w:sz="0" w:space="0" w:color="auto"/>
        <w:bottom w:val="none" w:sz="0" w:space="0" w:color="auto"/>
        <w:right w:val="none" w:sz="0" w:space="0" w:color="auto"/>
      </w:divBdr>
    </w:div>
    <w:div w:id="1538196396">
      <w:bodyDiv w:val="1"/>
      <w:marLeft w:val="0"/>
      <w:marRight w:val="0"/>
      <w:marTop w:val="0"/>
      <w:marBottom w:val="0"/>
      <w:divBdr>
        <w:top w:val="none" w:sz="0" w:space="0" w:color="auto"/>
        <w:left w:val="none" w:sz="0" w:space="0" w:color="auto"/>
        <w:bottom w:val="none" w:sz="0" w:space="0" w:color="auto"/>
        <w:right w:val="none" w:sz="0" w:space="0" w:color="auto"/>
      </w:divBdr>
    </w:div>
    <w:div w:id="1538931469">
      <w:bodyDiv w:val="1"/>
      <w:marLeft w:val="0"/>
      <w:marRight w:val="0"/>
      <w:marTop w:val="0"/>
      <w:marBottom w:val="0"/>
      <w:divBdr>
        <w:top w:val="none" w:sz="0" w:space="0" w:color="auto"/>
        <w:left w:val="none" w:sz="0" w:space="0" w:color="auto"/>
        <w:bottom w:val="none" w:sz="0" w:space="0" w:color="auto"/>
        <w:right w:val="none" w:sz="0" w:space="0" w:color="auto"/>
      </w:divBdr>
    </w:div>
    <w:div w:id="1539048060">
      <w:bodyDiv w:val="1"/>
      <w:marLeft w:val="0"/>
      <w:marRight w:val="0"/>
      <w:marTop w:val="0"/>
      <w:marBottom w:val="0"/>
      <w:divBdr>
        <w:top w:val="none" w:sz="0" w:space="0" w:color="auto"/>
        <w:left w:val="none" w:sz="0" w:space="0" w:color="auto"/>
        <w:bottom w:val="none" w:sz="0" w:space="0" w:color="auto"/>
        <w:right w:val="none" w:sz="0" w:space="0" w:color="auto"/>
      </w:divBdr>
    </w:div>
    <w:div w:id="1539509787">
      <w:bodyDiv w:val="1"/>
      <w:marLeft w:val="0"/>
      <w:marRight w:val="0"/>
      <w:marTop w:val="0"/>
      <w:marBottom w:val="0"/>
      <w:divBdr>
        <w:top w:val="none" w:sz="0" w:space="0" w:color="auto"/>
        <w:left w:val="none" w:sz="0" w:space="0" w:color="auto"/>
        <w:bottom w:val="none" w:sz="0" w:space="0" w:color="auto"/>
        <w:right w:val="none" w:sz="0" w:space="0" w:color="auto"/>
      </w:divBdr>
    </w:div>
    <w:div w:id="1539778586">
      <w:bodyDiv w:val="1"/>
      <w:marLeft w:val="0"/>
      <w:marRight w:val="0"/>
      <w:marTop w:val="0"/>
      <w:marBottom w:val="0"/>
      <w:divBdr>
        <w:top w:val="none" w:sz="0" w:space="0" w:color="auto"/>
        <w:left w:val="none" w:sz="0" w:space="0" w:color="auto"/>
        <w:bottom w:val="none" w:sz="0" w:space="0" w:color="auto"/>
        <w:right w:val="none" w:sz="0" w:space="0" w:color="auto"/>
      </w:divBdr>
    </w:div>
    <w:div w:id="1540127361">
      <w:bodyDiv w:val="1"/>
      <w:marLeft w:val="0"/>
      <w:marRight w:val="0"/>
      <w:marTop w:val="0"/>
      <w:marBottom w:val="0"/>
      <w:divBdr>
        <w:top w:val="none" w:sz="0" w:space="0" w:color="auto"/>
        <w:left w:val="none" w:sz="0" w:space="0" w:color="auto"/>
        <w:bottom w:val="none" w:sz="0" w:space="0" w:color="auto"/>
        <w:right w:val="none" w:sz="0" w:space="0" w:color="auto"/>
      </w:divBdr>
    </w:div>
    <w:div w:id="1540892639">
      <w:bodyDiv w:val="1"/>
      <w:marLeft w:val="0"/>
      <w:marRight w:val="0"/>
      <w:marTop w:val="0"/>
      <w:marBottom w:val="0"/>
      <w:divBdr>
        <w:top w:val="none" w:sz="0" w:space="0" w:color="auto"/>
        <w:left w:val="none" w:sz="0" w:space="0" w:color="auto"/>
        <w:bottom w:val="none" w:sz="0" w:space="0" w:color="auto"/>
        <w:right w:val="none" w:sz="0" w:space="0" w:color="auto"/>
      </w:divBdr>
    </w:div>
    <w:div w:id="1541629821">
      <w:bodyDiv w:val="1"/>
      <w:marLeft w:val="0"/>
      <w:marRight w:val="0"/>
      <w:marTop w:val="0"/>
      <w:marBottom w:val="0"/>
      <w:divBdr>
        <w:top w:val="none" w:sz="0" w:space="0" w:color="auto"/>
        <w:left w:val="none" w:sz="0" w:space="0" w:color="auto"/>
        <w:bottom w:val="none" w:sz="0" w:space="0" w:color="auto"/>
        <w:right w:val="none" w:sz="0" w:space="0" w:color="auto"/>
      </w:divBdr>
    </w:div>
    <w:div w:id="1542597741">
      <w:bodyDiv w:val="1"/>
      <w:marLeft w:val="0"/>
      <w:marRight w:val="0"/>
      <w:marTop w:val="0"/>
      <w:marBottom w:val="0"/>
      <w:divBdr>
        <w:top w:val="none" w:sz="0" w:space="0" w:color="auto"/>
        <w:left w:val="none" w:sz="0" w:space="0" w:color="auto"/>
        <w:bottom w:val="none" w:sz="0" w:space="0" w:color="auto"/>
        <w:right w:val="none" w:sz="0" w:space="0" w:color="auto"/>
      </w:divBdr>
    </w:div>
    <w:div w:id="1542666135">
      <w:bodyDiv w:val="1"/>
      <w:marLeft w:val="0"/>
      <w:marRight w:val="0"/>
      <w:marTop w:val="0"/>
      <w:marBottom w:val="0"/>
      <w:divBdr>
        <w:top w:val="none" w:sz="0" w:space="0" w:color="auto"/>
        <w:left w:val="none" w:sz="0" w:space="0" w:color="auto"/>
        <w:bottom w:val="none" w:sz="0" w:space="0" w:color="auto"/>
        <w:right w:val="none" w:sz="0" w:space="0" w:color="auto"/>
      </w:divBdr>
    </w:div>
    <w:div w:id="1542936726">
      <w:bodyDiv w:val="1"/>
      <w:marLeft w:val="0"/>
      <w:marRight w:val="0"/>
      <w:marTop w:val="0"/>
      <w:marBottom w:val="0"/>
      <w:divBdr>
        <w:top w:val="none" w:sz="0" w:space="0" w:color="auto"/>
        <w:left w:val="none" w:sz="0" w:space="0" w:color="auto"/>
        <w:bottom w:val="none" w:sz="0" w:space="0" w:color="auto"/>
        <w:right w:val="none" w:sz="0" w:space="0" w:color="auto"/>
      </w:divBdr>
    </w:div>
    <w:div w:id="1543514708">
      <w:bodyDiv w:val="1"/>
      <w:marLeft w:val="0"/>
      <w:marRight w:val="0"/>
      <w:marTop w:val="0"/>
      <w:marBottom w:val="0"/>
      <w:divBdr>
        <w:top w:val="none" w:sz="0" w:space="0" w:color="auto"/>
        <w:left w:val="none" w:sz="0" w:space="0" w:color="auto"/>
        <w:bottom w:val="none" w:sz="0" w:space="0" w:color="auto"/>
        <w:right w:val="none" w:sz="0" w:space="0" w:color="auto"/>
      </w:divBdr>
    </w:div>
    <w:div w:id="1543666854">
      <w:bodyDiv w:val="1"/>
      <w:marLeft w:val="0"/>
      <w:marRight w:val="0"/>
      <w:marTop w:val="0"/>
      <w:marBottom w:val="0"/>
      <w:divBdr>
        <w:top w:val="none" w:sz="0" w:space="0" w:color="auto"/>
        <w:left w:val="none" w:sz="0" w:space="0" w:color="auto"/>
        <w:bottom w:val="none" w:sz="0" w:space="0" w:color="auto"/>
        <w:right w:val="none" w:sz="0" w:space="0" w:color="auto"/>
      </w:divBdr>
    </w:div>
    <w:div w:id="1544244497">
      <w:bodyDiv w:val="1"/>
      <w:marLeft w:val="0"/>
      <w:marRight w:val="0"/>
      <w:marTop w:val="0"/>
      <w:marBottom w:val="0"/>
      <w:divBdr>
        <w:top w:val="none" w:sz="0" w:space="0" w:color="auto"/>
        <w:left w:val="none" w:sz="0" w:space="0" w:color="auto"/>
        <w:bottom w:val="none" w:sz="0" w:space="0" w:color="auto"/>
        <w:right w:val="none" w:sz="0" w:space="0" w:color="auto"/>
      </w:divBdr>
    </w:div>
    <w:div w:id="1544368159">
      <w:bodyDiv w:val="1"/>
      <w:marLeft w:val="0"/>
      <w:marRight w:val="0"/>
      <w:marTop w:val="0"/>
      <w:marBottom w:val="0"/>
      <w:divBdr>
        <w:top w:val="none" w:sz="0" w:space="0" w:color="auto"/>
        <w:left w:val="none" w:sz="0" w:space="0" w:color="auto"/>
        <w:bottom w:val="none" w:sz="0" w:space="0" w:color="auto"/>
        <w:right w:val="none" w:sz="0" w:space="0" w:color="auto"/>
      </w:divBdr>
    </w:div>
    <w:div w:id="1545025519">
      <w:bodyDiv w:val="1"/>
      <w:marLeft w:val="0"/>
      <w:marRight w:val="0"/>
      <w:marTop w:val="0"/>
      <w:marBottom w:val="0"/>
      <w:divBdr>
        <w:top w:val="none" w:sz="0" w:space="0" w:color="auto"/>
        <w:left w:val="none" w:sz="0" w:space="0" w:color="auto"/>
        <w:bottom w:val="none" w:sz="0" w:space="0" w:color="auto"/>
        <w:right w:val="none" w:sz="0" w:space="0" w:color="auto"/>
      </w:divBdr>
    </w:div>
    <w:div w:id="1545210458">
      <w:bodyDiv w:val="1"/>
      <w:marLeft w:val="0"/>
      <w:marRight w:val="0"/>
      <w:marTop w:val="0"/>
      <w:marBottom w:val="0"/>
      <w:divBdr>
        <w:top w:val="none" w:sz="0" w:space="0" w:color="auto"/>
        <w:left w:val="none" w:sz="0" w:space="0" w:color="auto"/>
        <w:bottom w:val="none" w:sz="0" w:space="0" w:color="auto"/>
        <w:right w:val="none" w:sz="0" w:space="0" w:color="auto"/>
      </w:divBdr>
    </w:div>
    <w:div w:id="1545943025">
      <w:bodyDiv w:val="1"/>
      <w:marLeft w:val="0"/>
      <w:marRight w:val="0"/>
      <w:marTop w:val="0"/>
      <w:marBottom w:val="0"/>
      <w:divBdr>
        <w:top w:val="none" w:sz="0" w:space="0" w:color="auto"/>
        <w:left w:val="none" w:sz="0" w:space="0" w:color="auto"/>
        <w:bottom w:val="none" w:sz="0" w:space="0" w:color="auto"/>
        <w:right w:val="none" w:sz="0" w:space="0" w:color="auto"/>
      </w:divBdr>
    </w:div>
    <w:div w:id="1546067182">
      <w:bodyDiv w:val="1"/>
      <w:marLeft w:val="0"/>
      <w:marRight w:val="0"/>
      <w:marTop w:val="0"/>
      <w:marBottom w:val="0"/>
      <w:divBdr>
        <w:top w:val="none" w:sz="0" w:space="0" w:color="auto"/>
        <w:left w:val="none" w:sz="0" w:space="0" w:color="auto"/>
        <w:bottom w:val="none" w:sz="0" w:space="0" w:color="auto"/>
        <w:right w:val="none" w:sz="0" w:space="0" w:color="auto"/>
      </w:divBdr>
    </w:div>
    <w:div w:id="1546746563">
      <w:bodyDiv w:val="1"/>
      <w:marLeft w:val="0"/>
      <w:marRight w:val="0"/>
      <w:marTop w:val="0"/>
      <w:marBottom w:val="0"/>
      <w:divBdr>
        <w:top w:val="none" w:sz="0" w:space="0" w:color="auto"/>
        <w:left w:val="none" w:sz="0" w:space="0" w:color="auto"/>
        <w:bottom w:val="none" w:sz="0" w:space="0" w:color="auto"/>
        <w:right w:val="none" w:sz="0" w:space="0" w:color="auto"/>
      </w:divBdr>
    </w:div>
    <w:div w:id="1546747157">
      <w:bodyDiv w:val="1"/>
      <w:marLeft w:val="0"/>
      <w:marRight w:val="0"/>
      <w:marTop w:val="0"/>
      <w:marBottom w:val="0"/>
      <w:divBdr>
        <w:top w:val="none" w:sz="0" w:space="0" w:color="auto"/>
        <w:left w:val="none" w:sz="0" w:space="0" w:color="auto"/>
        <w:bottom w:val="none" w:sz="0" w:space="0" w:color="auto"/>
        <w:right w:val="none" w:sz="0" w:space="0" w:color="auto"/>
      </w:divBdr>
    </w:div>
    <w:div w:id="1547060641">
      <w:bodyDiv w:val="1"/>
      <w:marLeft w:val="0"/>
      <w:marRight w:val="0"/>
      <w:marTop w:val="0"/>
      <w:marBottom w:val="0"/>
      <w:divBdr>
        <w:top w:val="none" w:sz="0" w:space="0" w:color="auto"/>
        <w:left w:val="none" w:sz="0" w:space="0" w:color="auto"/>
        <w:bottom w:val="none" w:sz="0" w:space="0" w:color="auto"/>
        <w:right w:val="none" w:sz="0" w:space="0" w:color="auto"/>
      </w:divBdr>
    </w:div>
    <w:div w:id="1548251947">
      <w:bodyDiv w:val="1"/>
      <w:marLeft w:val="0"/>
      <w:marRight w:val="0"/>
      <w:marTop w:val="0"/>
      <w:marBottom w:val="0"/>
      <w:divBdr>
        <w:top w:val="none" w:sz="0" w:space="0" w:color="auto"/>
        <w:left w:val="none" w:sz="0" w:space="0" w:color="auto"/>
        <w:bottom w:val="none" w:sz="0" w:space="0" w:color="auto"/>
        <w:right w:val="none" w:sz="0" w:space="0" w:color="auto"/>
      </w:divBdr>
    </w:div>
    <w:div w:id="1549292858">
      <w:bodyDiv w:val="1"/>
      <w:marLeft w:val="0"/>
      <w:marRight w:val="0"/>
      <w:marTop w:val="0"/>
      <w:marBottom w:val="0"/>
      <w:divBdr>
        <w:top w:val="none" w:sz="0" w:space="0" w:color="auto"/>
        <w:left w:val="none" w:sz="0" w:space="0" w:color="auto"/>
        <w:bottom w:val="none" w:sz="0" w:space="0" w:color="auto"/>
        <w:right w:val="none" w:sz="0" w:space="0" w:color="auto"/>
      </w:divBdr>
    </w:div>
    <w:div w:id="1549877714">
      <w:bodyDiv w:val="1"/>
      <w:marLeft w:val="0"/>
      <w:marRight w:val="0"/>
      <w:marTop w:val="0"/>
      <w:marBottom w:val="0"/>
      <w:divBdr>
        <w:top w:val="none" w:sz="0" w:space="0" w:color="auto"/>
        <w:left w:val="none" w:sz="0" w:space="0" w:color="auto"/>
        <w:bottom w:val="none" w:sz="0" w:space="0" w:color="auto"/>
        <w:right w:val="none" w:sz="0" w:space="0" w:color="auto"/>
      </w:divBdr>
    </w:div>
    <w:div w:id="1550220024">
      <w:bodyDiv w:val="1"/>
      <w:marLeft w:val="0"/>
      <w:marRight w:val="0"/>
      <w:marTop w:val="0"/>
      <w:marBottom w:val="0"/>
      <w:divBdr>
        <w:top w:val="none" w:sz="0" w:space="0" w:color="auto"/>
        <w:left w:val="none" w:sz="0" w:space="0" w:color="auto"/>
        <w:bottom w:val="none" w:sz="0" w:space="0" w:color="auto"/>
        <w:right w:val="none" w:sz="0" w:space="0" w:color="auto"/>
      </w:divBdr>
    </w:div>
    <w:div w:id="1551186942">
      <w:bodyDiv w:val="1"/>
      <w:marLeft w:val="0"/>
      <w:marRight w:val="0"/>
      <w:marTop w:val="0"/>
      <w:marBottom w:val="0"/>
      <w:divBdr>
        <w:top w:val="none" w:sz="0" w:space="0" w:color="auto"/>
        <w:left w:val="none" w:sz="0" w:space="0" w:color="auto"/>
        <w:bottom w:val="none" w:sz="0" w:space="0" w:color="auto"/>
        <w:right w:val="none" w:sz="0" w:space="0" w:color="auto"/>
      </w:divBdr>
    </w:div>
    <w:div w:id="1552301999">
      <w:bodyDiv w:val="1"/>
      <w:marLeft w:val="0"/>
      <w:marRight w:val="0"/>
      <w:marTop w:val="0"/>
      <w:marBottom w:val="0"/>
      <w:divBdr>
        <w:top w:val="none" w:sz="0" w:space="0" w:color="auto"/>
        <w:left w:val="none" w:sz="0" w:space="0" w:color="auto"/>
        <w:bottom w:val="none" w:sz="0" w:space="0" w:color="auto"/>
        <w:right w:val="none" w:sz="0" w:space="0" w:color="auto"/>
      </w:divBdr>
    </w:div>
    <w:div w:id="1552308740">
      <w:bodyDiv w:val="1"/>
      <w:marLeft w:val="0"/>
      <w:marRight w:val="0"/>
      <w:marTop w:val="0"/>
      <w:marBottom w:val="0"/>
      <w:divBdr>
        <w:top w:val="none" w:sz="0" w:space="0" w:color="auto"/>
        <w:left w:val="none" w:sz="0" w:space="0" w:color="auto"/>
        <w:bottom w:val="none" w:sz="0" w:space="0" w:color="auto"/>
        <w:right w:val="none" w:sz="0" w:space="0" w:color="auto"/>
      </w:divBdr>
    </w:div>
    <w:div w:id="1554148861">
      <w:bodyDiv w:val="1"/>
      <w:marLeft w:val="0"/>
      <w:marRight w:val="0"/>
      <w:marTop w:val="0"/>
      <w:marBottom w:val="0"/>
      <w:divBdr>
        <w:top w:val="none" w:sz="0" w:space="0" w:color="auto"/>
        <w:left w:val="none" w:sz="0" w:space="0" w:color="auto"/>
        <w:bottom w:val="none" w:sz="0" w:space="0" w:color="auto"/>
        <w:right w:val="none" w:sz="0" w:space="0" w:color="auto"/>
      </w:divBdr>
    </w:div>
    <w:div w:id="1554270226">
      <w:bodyDiv w:val="1"/>
      <w:marLeft w:val="0"/>
      <w:marRight w:val="0"/>
      <w:marTop w:val="0"/>
      <w:marBottom w:val="0"/>
      <w:divBdr>
        <w:top w:val="none" w:sz="0" w:space="0" w:color="auto"/>
        <w:left w:val="none" w:sz="0" w:space="0" w:color="auto"/>
        <w:bottom w:val="none" w:sz="0" w:space="0" w:color="auto"/>
        <w:right w:val="none" w:sz="0" w:space="0" w:color="auto"/>
      </w:divBdr>
    </w:div>
    <w:div w:id="1558004280">
      <w:bodyDiv w:val="1"/>
      <w:marLeft w:val="0"/>
      <w:marRight w:val="0"/>
      <w:marTop w:val="0"/>
      <w:marBottom w:val="0"/>
      <w:divBdr>
        <w:top w:val="none" w:sz="0" w:space="0" w:color="auto"/>
        <w:left w:val="none" w:sz="0" w:space="0" w:color="auto"/>
        <w:bottom w:val="none" w:sz="0" w:space="0" w:color="auto"/>
        <w:right w:val="none" w:sz="0" w:space="0" w:color="auto"/>
      </w:divBdr>
    </w:div>
    <w:div w:id="1558317347">
      <w:bodyDiv w:val="1"/>
      <w:marLeft w:val="0"/>
      <w:marRight w:val="0"/>
      <w:marTop w:val="0"/>
      <w:marBottom w:val="0"/>
      <w:divBdr>
        <w:top w:val="none" w:sz="0" w:space="0" w:color="auto"/>
        <w:left w:val="none" w:sz="0" w:space="0" w:color="auto"/>
        <w:bottom w:val="none" w:sz="0" w:space="0" w:color="auto"/>
        <w:right w:val="none" w:sz="0" w:space="0" w:color="auto"/>
      </w:divBdr>
    </w:div>
    <w:div w:id="1559363833">
      <w:bodyDiv w:val="1"/>
      <w:marLeft w:val="0"/>
      <w:marRight w:val="0"/>
      <w:marTop w:val="0"/>
      <w:marBottom w:val="0"/>
      <w:divBdr>
        <w:top w:val="none" w:sz="0" w:space="0" w:color="auto"/>
        <w:left w:val="none" w:sz="0" w:space="0" w:color="auto"/>
        <w:bottom w:val="none" w:sz="0" w:space="0" w:color="auto"/>
        <w:right w:val="none" w:sz="0" w:space="0" w:color="auto"/>
      </w:divBdr>
    </w:div>
    <w:div w:id="1559587977">
      <w:bodyDiv w:val="1"/>
      <w:marLeft w:val="0"/>
      <w:marRight w:val="0"/>
      <w:marTop w:val="0"/>
      <w:marBottom w:val="0"/>
      <w:divBdr>
        <w:top w:val="none" w:sz="0" w:space="0" w:color="auto"/>
        <w:left w:val="none" w:sz="0" w:space="0" w:color="auto"/>
        <w:bottom w:val="none" w:sz="0" w:space="0" w:color="auto"/>
        <w:right w:val="none" w:sz="0" w:space="0" w:color="auto"/>
      </w:divBdr>
    </w:div>
    <w:div w:id="1560047579">
      <w:bodyDiv w:val="1"/>
      <w:marLeft w:val="0"/>
      <w:marRight w:val="0"/>
      <w:marTop w:val="0"/>
      <w:marBottom w:val="0"/>
      <w:divBdr>
        <w:top w:val="none" w:sz="0" w:space="0" w:color="auto"/>
        <w:left w:val="none" w:sz="0" w:space="0" w:color="auto"/>
        <w:bottom w:val="none" w:sz="0" w:space="0" w:color="auto"/>
        <w:right w:val="none" w:sz="0" w:space="0" w:color="auto"/>
      </w:divBdr>
    </w:div>
    <w:div w:id="1560556564">
      <w:bodyDiv w:val="1"/>
      <w:marLeft w:val="0"/>
      <w:marRight w:val="0"/>
      <w:marTop w:val="0"/>
      <w:marBottom w:val="0"/>
      <w:divBdr>
        <w:top w:val="none" w:sz="0" w:space="0" w:color="auto"/>
        <w:left w:val="none" w:sz="0" w:space="0" w:color="auto"/>
        <w:bottom w:val="none" w:sz="0" w:space="0" w:color="auto"/>
        <w:right w:val="none" w:sz="0" w:space="0" w:color="auto"/>
      </w:divBdr>
    </w:div>
    <w:div w:id="1560631583">
      <w:bodyDiv w:val="1"/>
      <w:marLeft w:val="0"/>
      <w:marRight w:val="0"/>
      <w:marTop w:val="0"/>
      <w:marBottom w:val="0"/>
      <w:divBdr>
        <w:top w:val="none" w:sz="0" w:space="0" w:color="auto"/>
        <w:left w:val="none" w:sz="0" w:space="0" w:color="auto"/>
        <w:bottom w:val="none" w:sz="0" w:space="0" w:color="auto"/>
        <w:right w:val="none" w:sz="0" w:space="0" w:color="auto"/>
      </w:divBdr>
    </w:div>
    <w:div w:id="1560821074">
      <w:bodyDiv w:val="1"/>
      <w:marLeft w:val="0"/>
      <w:marRight w:val="0"/>
      <w:marTop w:val="0"/>
      <w:marBottom w:val="0"/>
      <w:divBdr>
        <w:top w:val="none" w:sz="0" w:space="0" w:color="auto"/>
        <w:left w:val="none" w:sz="0" w:space="0" w:color="auto"/>
        <w:bottom w:val="none" w:sz="0" w:space="0" w:color="auto"/>
        <w:right w:val="none" w:sz="0" w:space="0" w:color="auto"/>
      </w:divBdr>
    </w:div>
    <w:div w:id="1561330033">
      <w:bodyDiv w:val="1"/>
      <w:marLeft w:val="0"/>
      <w:marRight w:val="0"/>
      <w:marTop w:val="0"/>
      <w:marBottom w:val="0"/>
      <w:divBdr>
        <w:top w:val="none" w:sz="0" w:space="0" w:color="auto"/>
        <w:left w:val="none" w:sz="0" w:space="0" w:color="auto"/>
        <w:bottom w:val="none" w:sz="0" w:space="0" w:color="auto"/>
        <w:right w:val="none" w:sz="0" w:space="0" w:color="auto"/>
      </w:divBdr>
    </w:div>
    <w:div w:id="1561402179">
      <w:bodyDiv w:val="1"/>
      <w:marLeft w:val="0"/>
      <w:marRight w:val="0"/>
      <w:marTop w:val="0"/>
      <w:marBottom w:val="0"/>
      <w:divBdr>
        <w:top w:val="none" w:sz="0" w:space="0" w:color="auto"/>
        <w:left w:val="none" w:sz="0" w:space="0" w:color="auto"/>
        <w:bottom w:val="none" w:sz="0" w:space="0" w:color="auto"/>
        <w:right w:val="none" w:sz="0" w:space="0" w:color="auto"/>
      </w:divBdr>
    </w:div>
    <w:div w:id="1561480180">
      <w:bodyDiv w:val="1"/>
      <w:marLeft w:val="0"/>
      <w:marRight w:val="0"/>
      <w:marTop w:val="0"/>
      <w:marBottom w:val="0"/>
      <w:divBdr>
        <w:top w:val="none" w:sz="0" w:space="0" w:color="auto"/>
        <w:left w:val="none" w:sz="0" w:space="0" w:color="auto"/>
        <w:bottom w:val="none" w:sz="0" w:space="0" w:color="auto"/>
        <w:right w:val="none" w:sz="0" w:space="0" w:color="auto"/>
      </w:divBdr>
    </w:div>
    <w:div w:id="1561558784">
      <w:bodyDiv w:val="1"/>
      <w:marLeft w:val="0"/>
      <w:marRight w:val="0"/>
      <w:marTop w:val="0"/>
      <w:marBottom w:val="0"/>
      <w:divBdr>
        <w:top w:val="none" w:sz="0" w:space="0" w:color="auto"/>
        <w:left w:val="none" w:sz="0" w:space="0" w:color="auto"/>
        <w:bottom w:val="none" w:sz="0" w:space="0" w:color="auto"/>
        <w:right w:val="none" w:sz="0" w:space="0" w:color="auto"/>
      </w:divBdr>
    </w:div>
    <w:div w:id="1561866589">
      <w:bodyDiv w:val="1"/>
      <w:marLeft w:val="0"/>
      <w:marRight w:val="0"/>
      <w:marTop w:val="0"/>
      <w:marBottom w:val="0"/>
      <w:divBdr>
        <w:top w:val="none" w:sz="0" w:space="0" w:color="auto"/>
        <w:left w:val="none" w:sz="0" w:space="0" w:color="auto"/>
        <w:bottom w:val="none" w:sz="0" w:space="0" w:color="auto"/>
        <w:right w:val="none" w:sz="0" w:space="0" w:color="auto"/>
      </w:divBdr>
    </w:div>
    <w:div w:id="1562519163">
      <w:bodyDiv w:val="1"/>
      <w:marLeft w:val="0"/>
      <w:marRight w:val="0"/>
      <w:marTop w:val="0"/>
      <w:marBottom w:val="0"/>
      <w:divBdr>
        <w:top w:val="none" w:sz="0" w:space="0" w:color="auto"/>
        <w:left w:val="none" w:sz="0" w:space="0" w:color="auto"/>
        <w:bottom w:val="none" w:sz="0" w:space="0" w:color="auto"/>
        <w:right w:val="none" w:sz="0" w:space="0" w:color="auto"/>
      </w:divBdr>
    </w:div>
    <w:div w:id="1562904865">
      <w:bodyDiv w:val="1"/>
      <w:marLeft w:val="0"/>
      <w:marRight w:val="0"/>
      <w:marTop w:val="0"/>
      <w:marBottom w:val="0"/>
      <w:divBdr>
        <w:top w:val="none" w:sz="0" w:space="0" w:color="auto"/>
        <w:left w:val="none" w:sz="0" w:space="0" w:color="auto"/>
        <w:bottom w:val="none" w:sz="0" w:space="0" w:color="auto"/>
        <w:right w:val="none" w:sz="0" w:space="0" w:color="auto"/>
      </w:divBdr>
    </w:div>
    <w:div w:id="1563641334">
      <w:bodyDiv w:val="1"/>
      <w:marLeft w:val="0"/>
      <w:marRight w:val="0"/>
      <w:marTop w:val="0"/>
      <w:marBottom w:val="0"/>
      <w:divBdr>
        <w:top w:val="none" w:sz="0" w:space="0" w:color="auto"/>
        <w:left w:val="none" w:sz="0" w:space="0" w:color="auto"/>
        <w:bottom w:val="none" w:sz="0" w:space="0" w:color="auto"/>
        <w:right w:val="none" w:sz="0" w:space="0" w:color="auto"/>
      </w:divBdr>
    </w:div>
    <w:div w:id="1565097293">
      <w:bodyDiv w:val="1"/>
      <w:marLeft w:val="0"/>
      <w:marRight w:val="0"/>
      <w:marTop w:val="0"/>
      <w:marBottom w:val="0"/>
      <w:divBdr>
        <w:top w:val="none" w:sz="0" w:space="0" w:color="auto"/>
        <w:left w:val="none" w:sz="0" w:space="0" w:color="auto"/>
        <w:bottom w:val="none" w:sz="0" w:space="0" w:color="auto"/>
        <w:right w:val="none" w:sz="0" w:space="0" w:color="auto"/>
      </w:divBdr>
    </w:div>
    <w:div w:id="1565220061">
      <w:bodyDiv w:val="1"/>
      <w:marLeft w:val="0"/>
      <w:marRight w:val="0"/>
      <w:marTop w:val="0"/>
      <w:marBottom w:val="0"/>
      <w:divBdr>
        <w:top w:val="none" w:sz="0" w:space="0" w:color="auto"/>
        <w:left w:val="none" w:sz="0" w:space="0" w:color="auto"/>
        <w:bottom w:val="none" w:sz="0" w:space="0" w:color="auto"/>
        <w:right w:val="none" w:sz="0" w:space="0" w:color="auto"/>
      </w:divBdr>
    </w:div>
    <w:div w:id="1565795963">
      <w:bodyDiv w:val="1"/>
      <w:marLeft w:val="0"/>
      <w:marRight w:val="0"/>
      <w:marTop w:val="0"/>
      <w:marBottom w:val="0"/>
      <w:divBdr>
        <w:top w:val="none" w:sz="0" w:space="0" w:color="auto"/>
        <w:left w:val="none" w:sz="0" w:space="0" w:color="auto"/>
        <w:bottom w:val="none" w:sz="0" w:space="0" w:color="auto"/>
        <w:right w:val="none" w:sz="0" w:space="0" w:color="auto"/>
      </w:divBdr>
    </w:div>
    <w:div w:id="1566456821">
      <w:bodyDiv w:val="1"/>
      <w:marLeft w:val="0"/>
      <w:marRight w:val="0"/>
      <w:marTop w:val="0"/>
      <w:marBottom w:val="0"/>
      <w:divBdr>
        <w:top w:val="none" w:sz="0" w:space="0" w:color="auto"/>
        <w:left w:val="none" w:sz="0" w:space="0" w:color="auto"/>
        <w:bottom w:val="none" w:sz="0" w:space="0" w:color="auto"/>
        <w:right w:val="none" w:sz="0" w:space="0" w:color="auto"/>
      </w:divBdr>
    </w:div>
    <w:div w:id="1567179992">
      <w:bodyDiv w:val="1"/>
      <w:marLeft w:val="0"/>
      <w:marRight w:val="0"/>
      <w:marTop w:val="0"/>
      <w:marBottom w:val="0"/>
      <w:divBdr>
        <w:top w:val="none" w:sz="0" w:space="0" w:color="auto"/>
        <w:left w:val="none" w:sz="0" w:space="0" w:color="auto"/>
        <w:bottom w:val="none" w:sz="0" w:space="0" w:color="auto"/>
        <w:right w:val="none" w:sz="0" w:space="0" w:color="auto"/>
      </w:divBdr>
    </w:div>
    <w:div w:id="1568758112">
      <w:bodyDiv w:val="1"/>
      <w:marLeft w:val="0"/>
      <w:marRight w:val="0"/>
      <w:marTop w:val="0"/>
      <w:marBottom w:val="0"/>
      <w:divBdr>
        <w:top w:val="none" w:sz="0" w:space="0" w:color="auto"/>
        <w:left w:val="none" w:sz="0" w:space="0" w:color="auto"/>
        <w:bottom w:val="none" w:sz="0" w:space="0" w:color="auto"/>
        <w:right w:val="none" w:sz="0" w:space="0" w:color="auto"/>
      </w:divBdr>
    </w:div>
    <w:div w:id="1569338245">
      <w:bodyDiv w:val="1"/>
      <w:marLeft w:val="0"/>
      <w:marRight w:val="0"/>
      <w:marTop w:val="0"/>
      <w:marBottom w:val="0"/>
      <w:divBdr>
        <w:top w:val="none" w:sz="0" w:space="0" w:color="auto"/>
        <w:left w:val="none" w:sz="0" w:space="0" w:color="auto"/>
        <w:bottom w:val="none" w:sz="0" w:space="0" w:color="auto"/>
        <w:right w:val="none" w:sz="0" w:space="0" w:color="auto"/>
      </w:divBdr>
    </w:div>
    <w:div w:id="1569923490">
      <w:bodyDiv w:val="1"/>
      <w:marLeft w:val="0"/>
      <w:marRight w:val="0"/>
      <w:marTop w:val="0"/>
      <w:marBottom w:val="0"/>
      <w:divBdr>
        <w:top w:val="none" w:sz="0" w:space="0" w:color="auto"/>
        <w:left w:val="none" w:sz="0" w:space="0" w:color="auto"/>
        <w:bottom w:val="none" w:sz="0" w:space="0" w:color="auto"/>
        <w:right w:val="none" w:sz="0" w:space="0" w:color="auto"/>
      </w:divBdr>
    </w:div>
    <w:div w:id="1570074368">
      <w:bodyDiv w:val="1"/>
      <w:marLeft w:val="0"/>
      <w:marRight w:val="0"/>
      <w:marTop w:val="0"/>
      <w:marBottom w:val="0"/>
      <w:divBdr>
        <w:top w:val="none" w:sz="0" w:space="0" w:color="auto"/>
        <w:left w:val="none" w:sz="0" w:space="0" w:color="auto"/>
        <w:bottom w:val="none" w:sz="0" w:space="0" w:color="auto"/>
        <w:right w:val="none" w:sz="0" w:space="0" w:color="auto"/>
      </w:divBdr>
    </w:div>
    <w:div w:id="1570117918">
      <w:bodyDiv w:val="1"/>
      <w:marLeft w:val="0"/>
      <w:marRight w:val="0"/>
      <w:marTop w:val="0"/>
      <w:marBottom w:val="0"/>
      <w:divBdr>
        <w:top w:val="none" w:sz="0" w:space="0" w:color="auto"/>
        <w:left w:val="none" w:sz="0" w:space="0" w:color="auto"/>
        <w:bottom w:val="none" w:sz="0" w:space="0" w:color="auto"/>
        <w:right w:val="none" w:sz="0" w:space="0" w:color="auto"/>
      </w:divBdr>
    </w:div>
    <w:div w:id="1570724966">
      <w:bodyDiv w:val="1"/>
      <w:marLeft w:val="0"/>
      <w:marRight w:val="0"/>
      <w:marTop w:val="0"/>
      <w:marBottom w:val="0"/>
      <w:divBdr>
        <w:top w:val="none" w:sz="0" w:space="0" w:color="auto"/>
        <w:left w:val="none" w:sz="0" w:space="0" w:color="auto"/>
        <w:bottom w:val="none" w:sz="0" w:space="0" w:color="auto"/>
        <w:right w:val="none" w:sz="0" w:space="0" w:color="auto"/>
      </w:divBdr>
    </w:div>
    <w:div w:id="1571161657">
      <w:bodyDiv w:val="1"/>
      <w:marLeft w:val="0"/>
      <w:marRight w:val="0"/>
      <w:marTop w:val="0"/>
      <w:marBottom w:val="0"/>
      <w:divBdr>
        <w:top w:val="none" w:sz="0" w:space="0" w:color="auto"/>
        <w:left w:val="none" w:sz="0" w:space="0" w:color="auto"/>
        <w:bottom w:val="none" w:sz="0" w:space="0" w:color="auto"/>
        <w:right w:val="none" w:sz="0" w:space="0" w:color="auto"/>
      </w:divBdr>
    </w:div>
    <w:div w:id="1572539992">
      <w:bodyDiv w:val="1"/>
      <w:marLeft w:val="0"/>
      <w:marRight w:val="0"/>
      <w:marTop w:val="0"/>
      <w:marBottom w:val="0"/>
      <w:divBdr>
        <w:top w:val="none" w:sz="0" w:space="0" w:color="auto"/>
        <w:left w:val="none" w:sz="0" w:space="0" w:color="auto"/>
        <w:bottom w:val="none" w:sz="0" w:space="0" w:color="auto"/>
        <w:right w:val="none" w:sz="0" w:space="0" w:color="auto"/>
      </w:divBdr>
    </w:div>
    <w:div w:id="1572738810">
      <w:bodyDiv w:val="1"/>
      <w:marLeft w:val="0"/>
      <w:marRight w:val="0"/>
      <w:marTop w:val="0"/>
      <w:marBottom w:val="0"/>
      <w:divBdr>
        <w:top w:val="none" w:sz="0" w:space="0" w:color="auto"/>
        <w:left w:val="none" w:sz="0" w:space="0" w:color="auto"/>
        <w:bottom w:val="none" w:sz="0" w:space="0" w:color="auto"/>
        <w:right w:val="none" w:sz="0" w:space="0" w:color="auto"/>
      </w:divBdr>
    </w:div>
    <w:div w:id="1573585736">
      <w:bodyDiv w:val="1"/>
      <w:marLeft w:val="0"/>
      <w:marRight w:val="0"/>
      <w:marTop w:val="0"/>
      <w:marBottom w:val="0"/>
      <w:divBdr>
        <w:top w:val="none" w:sz="0" w:space="0" w:color="auto"/>
        <w:left w:val="none" w:sz="0" w:space="0" w:color="auto"/>
        <w:bottom w:val="none" w:sz="0" w:space="0" w:color="auto"/>
        <w:right w:val="none" w:sz="0" w:space="0" w:color="auto"/>
      </w:divBdr>
    </w:div>
    <w:div w:id="1574051289">
      <w:bodyDiv w:val="1"/>
      <w:marLeft w:val="0"/>
      <w:marRight w:val="0"/>
      <w:marTop w:val="0"/>
      <w:marBottom w:val="0"/>
      <w:divBdr>
        <w:top w:val="none" w:sz="0" w:space="0" w:color="auto"/>
        <w:left w:val="none" w:sz="0" w:space="0" w:color="auto"/>
        <w:bottom w:val="none" w:sz="0" w:space="0" w:color="auto"/>
        <w:right w:val="none" w:sz="0" w:space="0" w:color="auto"/>
      </w:divBdr>
    </w:div>
    <w:div w:id="1574312735">
      <w:bodyDiv w:val="1"/>
      <w:marLeft w:val="0"/>
      <w:marRight w:val="0"/>
      <w:marTop w:val="0"/>
      <w:marBottom w:val="0"/>
      <w:divBdr>
        <w:top w:val="none" w:sz="0" w:space="0" w:color="auto"/>
        <w:left w:val="none" w:sz="0" w:space="0" w:color="auto"/>
        <w:bottom w:val="none" w:sz="0" w:space="0" w:color="auto"/>
        <w:right w:val="none" w:sz="0" w:space="0" w:color="auto"/>
      </w:divBdr>
    </w:div>
    <w:div w:id="1574656072">
      <w:bodyDiv w:val="1"/>
      <w:marLeft w:val="0"/>
      <w:marRight w:val="0"/>
      <w:marTop w:val="0"/>
      <w:marBottom w:val="0"/>
      <w:divBdr>
        <w:top w:val="none" w:sz="0" w:space="0" w:color="auto"/>
        <w:left w:val="none" w:sz="0" w:space="0" w:color="auto"/>
        <w:bottom w:val="none" w:sz="0" w:space="0" w:color="auto"/>
        <w:right w:val="none" w:sz="0" w:space="0" w:color="auto"/>
      </w:divBdr>
    </w:div>
    <w:div w:id="1575429831">
      <w:bodyDiv w:val="1"/>
      <w:marLeft w:val="0"/>
      <w:marRight w:val="0"/>
      <w:marTop w:val="0"/>
      <w:marBottom w:val="0"/>
      <w:divBdr>
        <w:top w:val="none" w:sz="0" w:space="0" w:color="auto"/>
        <w:left w:val="none" w:sz="0" w:space="0" w:color="auto"/>
        <w:bottom w:val="none" w:sz="0" w:space="0" w:color="auto"/>
        <w:right w:val="none" w:sz="0" w:space="0" w:color="auto"/>
      </w:divBdr>
    </w:div>
    <w:div w:id="1576011662">
      <w:bodyDiv w:val="1"/>
      <w:marLeft w:val="0"/>
      <w:marRight w:val="0"/>
      <w:marTop w:val="0"/>
      <w:marBottom w:val="0"/>
      <w:divBdr>
        <w:top w:val="none" w:sz="0" w:space="0" w:color="auto"/>
        <w:left w:val="none" w:sz="0" w:space="0" w:color="auto"/>
        <w:bottom w:val="none" w:sz="0" w:space="0" w:color="auto"/>
        <w:right w:val="none" w:sz="0" w:space="0" w:color="auto"/>
      </w:divBdr>
    </w:div>
    <w:div w:id="1576276303">
      <w:bodyDiv w:val="1"/>
      <w:marLeft w:val="0"/>
      <w:marRight w:val="0"/>
      <w:marTop w:val="0"/>
      <w:marBottom w:val="0"/>
      <w:divBdr>
        <w:top w:val="none" w:sz="0" w:space="0" w:color="auto"/>
        <w:left w:val="none" w:sz="0" w:space="0" w:color="auto"/>
        <w:bottom w:val="none" w:sz="0" w:space="0" w:color="auto"/>
        <w:right w:val="none" w:sz="0" w:space="0" w:color="auto"/>
      </w:divBdr>
    </w:div>
    <w:div w:id="1577474362">
      <w:bodyDiv w:val="1"/>
      <w:marLeft w:val="0"/>
      <w:marRight w:val="0"/>
      <w:marTop w:val="0"/>
      <w:marBottom w:val="0"/>
      <w:divBdr>
        <w:top w:val="none" w:sz="0" w:space="0" w:color="auto"/>
        <w:left w:val="none" w:sz="0" w:space="0" w:color="auto"/>
        <w:bottom w:val="none" w:sz="0" w:space="0" w:color="auto"/>
        <w:right w:val="none" w:sz="0" w:space="0" w:color="auto"/>
      </w:divBdr>
    </w:div>
    <w:div w:id="1579091037">
      <w:bodyDiv w:val="1"/>
      <w:marLeft w:val="0"/>
      <w:marRight w:val="0"/>
      <w:marTop w:val="0"/>
      <w:marBottom w:val="0"/>
      <w:divBdr>
        <w:top w:val="none" w:sz="0" w:space="0" w:color="auto"/>
        <w:left w:val="none" w:sz="0" w:space="0" w:color="auto"/>
        <w:bottom w:val="none" w:sz="0" w:space="0" w:color="auto"/>
        <w:right w:val="none" w:sz="0" w:space="0" w:color="auto"/>
      </w:divBdr>
    </w:div>
    <w:div w:id="1580288242">
      <w:bodyDiv w:val="1"/>
      <w:marLeft w:val="0"/>
      <w:marRight w:val="0"/>
      <w:marTop w:val="0"/>
      <w:marBottom w:val="0"/>
      <w:divBdr>
        <w:top w:val="none" w:sz="0" w:space="0" w:color="auto"/>
        <w:left w:val="none" w:sz="0" w:space="0" w:color="auto"/>
        <w:bottom w:val="none" w:sz="0" w:space="0" w:color="auto"/>
        <w:right w:val="none" w:sz="0" w:space="0" w:color="auto"/>
      </w:divBdr>
    </w:div>
    <w:div w:id="1580629990">
      <w:bodyDiv w:val="1"/>
      <w:marLeft w:val="0"/>
      <w:marRight w:val="0"/>
      <w:marTop w:val="0"/>
      <w:marBottom w:val="0"/>
      <w:divBdr>
        <w:top w:val="none" w:sz="0" w:space="0" w:color="auto"/>
        <w:left w:val="none" w:sz="0" w:space="0" w:color="auto"/>
        <w:bottom w:val="none" w:sz="0" w:space="0" w:color="auto"/>
        <w:right w:val="none" w:sz="0" w:space="0" w:color="auto"/>
      </w:divBdr>
    </w:div>
    <w:div w:id="1581259153">
      <w:bodyDiv w:val="1"/>
      <w:marLeft w:val="0"/>
      <w:marRight w:val="0"/>
      <w:marTop w:val="0"/>
      <w:marBottom w:val="0"/>
      <w:divBdr>
        <w:top w:val="none" w:sz="0" w:space="0" w:color="auto"/>
        <w:left w:val="none" w:sz="0" w:space="0" w:color="auto"/>
        <w:bottom w:val="none" w:sz="0" w:space="0" w:color="auto"/>
        <w:right w:val="none" w:sz="0" w:space="0" w:color="auto"/>
      </w:divBdr>
    </w:div>
    <w:div w:id="1582988155">
      <w:bodyDiv w:val="1"/>
      <w:marLeft w:val="0"/>
      <w:marRight w:val="0"/>
      <w:marTop w:val="0"/>
      <w:marBottom w:val="0"/>
      <w:divBdr>
        <w:top w:val="none" w:sz="0" w:space="0" w:color="auto"/>
        <w:left w:val="none" w:sz="0" w:space="0" w:color="auto"/>
        <w:bottom w:val="none" w:sz="0" w:space="0" w:color="auto"/>
        <w:right w:val="none" w:sz="0" w:space="0" w:color="auto"/>
      </w:divBdr>
    </w:div>
    <w:div w:id="1583221630">
      <w:bodyDiv w:val="1"/>
      <w:marLeft w:val="0"/>
      <w:marRight w:val="0"/>
      <w:marTop w:val="0"/>
      <w:marBottom w:val="0"/>
      <w:divBdr>
        <w:top w:val="none" w:sz="0" w:space="0" w:color="auto"/>
        <w:left w:val="none" w:sz="0" w:space="0" w:color="auto"/>
        <w:bottom w:val="none" w:sz="0" w:space="0" w:color="auto"/>
        <w:right w:val="none" w:sz="0" w:space="0" w:color="auto"/>
      </w:divBdr>
    </w:div>
    <w:div w:id="1584024429">
      <w:bodyDiv w:val="1"/>
      <w:marLeft w:val="0"/>
      <w:marRight w:val="0"/>
      <w:marTop w:val="0"/>
      <w:marBottom w:val="0"/>
      <w:divBdr>
        <w:top w:val="none" w:sz="0" w:space="0" w:color="auto"/>
        <w:left w:val="none" w:sz="0" w:space="0" w:color="auto"/>
        <w:bottom w:val="none" w:sz="0" w:space="0" w:color="auto"/>
        <w:right w:val="none" w:sz="0" w:space="0" w:color="auto"/>
      </w:divBdr>
    </w:div>
    <w:div w:id="1584412148">
      <w:bodyDiv w:val="1"/>
      <w:marLeft w:val="0"/>
      <w:marRight w:val="0"/>
      <w:marTop w:val="0"/>
      <w:marBottom w:val="0"/>
      <w:divBdr>
        <w:top w:val="none" w:sz="0" w:space="0" w:color="auto"/>
        <w:left w:val="none" w:sz="0" w:space="0" w:color="auto"/>
        <w:bottom w:val="none" w:sz="0" w:space="0" w:color="auto"/>
        <w:right w:val="none" w:sz="0" w:space="0" w:color="auto"/>
      </w:divBdr>
    </w:div>
    <w:div w:id="1584686028">
      <w:bodyDiv w:val="1"/>
      <w:marLeft w:val="0"/>
      <w:marRight w:val="0"/>
      <w:marTop w:val="0"/>
      <w:marBottom w:val="0"/>
      <w:divBdr>
        <w:top w:val="none" w:sz="0" w:space="0" w:color="auto"/>
        <w:left w:val="none" w:sz="0" w:space="0" w:color="auto"/>
        <w:bottom w:val="none" w:sz="0" w:space="0" w:color="auto"/>
        <w:right w:val="none" w:sz="0" w:space="0" w:color="auto"/>
      </w:divBdr>
    </w:div>
    <w:div w:id="1584948124">
      <w:bodyDiv w:val="1"/>
      <w:marLeft w:val="0"/>
      <w:marRight w:val="0"/>
      <w:marTop w:val="0"/>
      <w:marBottom w:val="0"/>
      <w:divBdr>
        <w:top w:val="none" w:sz="0" w:space="0" w:color="auto"/>
        <w:left w:val="none" w:sz="0" w:space="0" w:color="auto"/>
        <w:bottom w:val="none" w:sz="0" w:space="0" w:color="auto"/>
        <w:right w:val="none" w:sz="0" w:space="0" w:color="auto"/>
      </w:divBdr>
    </w:div>
    <w:div w:id="1585724228">
      <w:bodyDiv w:val="1"/>
      <w:marLeft w:val="0"/>
      <w:marRight w:val="0"/>
      <w:marTop w:val="0"/>
      <w:marBottom w:val="0"/>
      <w:divBdr>
        <w:top w:val="none" w:sz="0" w:space="0" w:color="auto"/>
        <w:left w:val="none" w:sz="0" w:space="0" w:color="auto"/>
        <w:bottom w:val="none" w:sz="0" w:space="0" w:color="auto"/>
        <w:right w:val="none" w:sz="0" w:space="0" w:color="auto"/>
      </w:divBdr>
    </w:div>
    <w:div w:id="1587576017">
      <w:bodyDiv w:val="1"/>
      <w:marLeft w:val="0"/>
      <w:marRight w:val="0"/>
      <w:marTop w:val="0"/>
      <w:marBottom w:val="0"/>
      <w:divBdr>
        <w:top w:val="none" w:sz="0" w:space="0" w:color="auto"/>
        <w:left w:val="none" w:sz="0" w:space="0" w:color="auto"/>
        <w:bottom w:val="none" w:sz="0" w:space="0" w:color="auto"/>
        <w:right w:val="none" w:sz="0" w:space="0" w:color="auto"/>
      </w:divBdr>
    </w:div>
    <w:div w:id="1587759802">
      <w:bodyDiv w:val="1"/>
      <w:marLeft w:val="0"/>
      <w:marRight w:val="0"/>
      <w:marTop w:val="0"/>
      <w:marBottom w:val="0"/>
      <w:divBdr>
        <w:top w:val="none" w:sz="0" w:space="0" w:color="auto"/>
        <w:left w:val="none" w:sz="0" w:space="0" w:color="auto"/>
        <w:bottom w:val="none" w:sz="0" w:space="0" w:color="auto"/>
        <w:right w:val="none" w:sz="0" w:space="0" w:color="auto"/>
      </w:divBdr>
    </w:div>
    <w:div w:id="1588267141">
      <w:bodyDiv w:val="1"/>
      <w:marLeft w:val="0"/>
      <w:marRight w:val="0"/>
      <w:marTop w:val="0"/>
      <w:marBottom w:val="0"/>
      <w:divBdr>
        <w:top w:val="none" w:sz="0" w:space="0" w:color="auto"/>
        <w:left w:val="none" w:sz="0" w:space="0" w:color="auto"/>
        <w:bottom w:val="none" w:sz="0" w:space="0" w:color="auto"/>
        <w:right w:val="none" w:sz="0" w:space="0" w:color="auto"/>
      </w:divBdr>
    </w:div>
    <w:div w:id="1589190390">
      <w:bodyDiv w:val="1"/>
      <w:marLeft w:val="0"/>
      <w:marRight w:val="0"/>
      <w:marTop w:val="0"/>
      <w:marBottom w:val="0"/>
      <w:divBdr>
        <w:top w:val="none" w:sz="0" w:space="0" w:color="auto"/>
        <w:left w:val="none" w:sz="0" w:space="0" w:color="auto"/>
        <w:bottom w:val="none" w:sz="0" w:space="0" w:color="auto"/>
        <w:right w:val="none" w:sz="0" w:space="0" w:color="auto"/>
      </w:divBdr>
    </w:div>
    <w:div w:id="1590457743">
      <w:bodyDiv w:val="1"/>
      <w:marLeft w:val="0"/>
      <w:marRight w:val="0"/>
      <w:marTop w:val="0"/>
      <w:marBottom w:val="0"/>
      <w:divBdr>
        <w:top w:val="none" w:sz="0" w:space="0" w:color="auto"/>
        <w:left w:val="none" w:sz="0" w:space="0" w:color="auto"/>
        <w:bottom w:val="none" w:sz="0" w:space="0" w:color="auto"/>
        <w:right w:val="none" w:sz="0" w:space="0" w:color="auto"/>
      </w:divBdr>
    </w:div>
    <w:div w:id="1590887996">
      <w:bodyDiv w:val="1"/>
      <w:marLeft w:val="0"/>
      <w:marRight w:val="0"/>
      <w:marTop w:val="0"/>
      <w:marBottom w:val="0"/>
      <w:divBdr>
        <w:top w:val="none" w:sz="0" w:space="0" w:color="auto"/>
        <w:left w:val="none" w:sz="0" w:space="0" w:color="auto"/>
        <w:bottom w:val="none" w:sz="0" w:space="0" w:color="auto"/>
        <w:right w:val="none" w:sz="0" w:space="0" w:color="auto"/>
      </w:divBdr>
    </w:div>
    <w:div w:id="1591621170">
      <w:bodyDiv w:val="1"/>
      <w:marLeft w:val="0"/>
      <w:marRight w:val="0"/>
      <w:marTop w:val="0"/>
      <w:marBottom w:val="0"/>
      <w:divBdr>
        <w:top w:val="none" w:sz="0" w:space="0" w:color="auto"/>
        <w:left w:val="none" w:sz="0" w:space="0" w:color="auto"/>
        <w:bottom w:val="none" w:sz="0" w:space="0" w:color="auto"/>
        <w:right w:val="none" w:sz="0" w:space="0" w:color="auto"/>
      </w:divBdr>
    </w:div>
    <w:div w:id="1592468325">
      <w:bodyDiv w:val="1"/>
      <w:marLeft w:val="0"/>
      <w:marRight w:val="0"/>
      <w:marTop w:val="0"/>
      <w:marBottom w:val="0"/>
      <w:divBdr>
        <w:top w:val="none" w:sz="0" w:space="0" w:color="auto"/>
        <w:left w:val="none" w:sz="0" w:space="0" w:color="auto"/>
        <w:bottom w:val="none" w:sz="0" w:space="0" w:color="auto"/>
        <w:right w:val="none" w:sz="0" w:space="0" w:color="auto"/>
      </w:divBdr>
    </w:div>
    <w:div w:id="1593926771">
      <w:bodyDiv w:val="1"/>
      <w:marLeft w:val="0"/>
      <w:marRight w:val="0"/>
      <w:marTop w:val="0"/>
      <w:marBottom w:val="0"/>
      <w:divBdr>
        <w:top w:val="none" w:sz="0" w:space="0" w:color="auto"/>
        <w:left w:val="none" w:sz="0" w:space="0" w:color="auto"/>
        <w:bottom w:val="none" w:sz="0" w:space="0" w:color="auto"/>
        <w:right w:val="none" w:sz="0" w:space="0" w:color="auto"/>
      </w:divBdr>
    </w:div>
    <w:div w:id="1594969446">
      <w:bodyDiv w:val="1"/>
      <w:marLeft w:val="0"/>
      <w:marRight w:val="0"/>
      <w:marTop w:val="0"/>
      <w:marBottom w:val="0"/>
      <w:divBdr>
        <w:top w:val="none" w:sz="0" w:space="0" w:color="auto"/>
        <w:left w:val="none" w:sz="0" w:space="0" w:color="auto"/>
        <w:bottom w:val="none" w:sz="0" w:space="0" w:color="auto"/>
        <w:right w:val="none" w:sz="0" w:space="0" w:color="auto"/>
      </w:divBdr>
    </w:div>
    <w:div w:id="1595896857">
      <w:bodyDiv w:val="1"/>
      <w:marLeft w:val="0"/>
      <w:marRight w:val="0"/>
      <w:marTop w:val="0"/>
      <w:marBottom w:val="0"/>
      <w:divBdr>
        <w:top w:val="none" w:sz="0" w:space="0" w:color="auto"/>
        <w:left w:val="none" w:sz="0" w:space="0" w:color="auto"/>
        <w:bottom w:val="none" w:sz="0" w:space="0" w:color="auto"/>
        <w:right w:val="none" w:sz="0" w:space="0" w:color="auto"/>
      </w:divBdr>
    </w:div>
    <w:div w:id="1598054143">
      <w:bodyDiv w:val="1"/>
      <w:marLeft w:val="0"/>
      <w:marRight w:val="0"/>
      <w:marTop w:val="0"/>
      <w:marBottom w:val="0"/>
      <w:divBdr>
        <w:top w:val="none" w:sz="0" w:space="0" w:color="auto"/>
        <w:left w:val="none" w:sz="0" w:space="0" w:color="auto"/>
        <w:bottom w:val="none" w:sz="0" w:space="0" w:color="auto"/>
        <w:right w:val="none" w:sz="0" w:space="0" w:color="auto"/>
      </w:divBdr>
    </w:div>
    <w:div w:id="1598175060">
      <w:bodyDiv w:val="1"/>
      <w:marLeft w:val="0"/>
      <w:marRight w:val="0"/>
      <w:marTop w:val="0"/>
      <w:marBottom w:val="0"/>
      <w:divBdr>
        <w:top w:val="none" w:sz="0" w:space="0" w:color="auto"/>
        <w:left w:val="none" w:sz="0" w:space="0" w:color="auto"/>
        <w:bottom w:val="none" w:sz="0" w:space="0" w:color="auto"/>
        <w:right w:val="none" w:sz="0" w:space="0" w:color="auto"/>
      </w:divBdr>
    </w:div>
    <w:div w:id="1598370712">
      <w:bodyDiv w:val="1"/>
      <w:marLeft w:val="0"/>
      <w:marRight w:val="0"/>
      <w:marTop w:val="0"/>
      <w:marBottom w:val="0"/>
      <w:divBdr>
        <w:top w:val="none" w:sz="0" w:space="0" w:color="auto"/>
        <w:left w:val="none" w:sz="0" w:space="0" w:color="auto"/>
        <w:bottom w:val="none" w:sz="0" w:space="0" w:color="auto"/>
        <w:right w:val="none" w:sz="0" w:space="0" w:color="auto"/>
      </w:divBdr>
    </w:div>
    <w:div w:id="1598515173">
      <w:bodyDiv w:val="1"/>
      <w:marLeft w:val="0"/>
      <w:marRight w:val="0"/>
      <w:marTop w:val="0"/>
      <w:marBottom w:val="0"/>
      <w:divBdr>
        <w:top w:val="none" w:sz="0" w:space="0" w:color="auto"/>
        <w:left w:val="none" w:sz="0" w:space="0" w:color="auto"/>
        <w:bottom w:val="none" w:sz="0" w:space="0" w:color="auto"/>
        <w:right w:val="none" w:sz="0" w:space="0" w:color="auto"/>
      </w:divBdr>
    </w:div>
    <w:div w:id="1598831387">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563694">
      <w:bodyDiv w:val="1"/>
      <w:marLeft w:val="0"/>
      <w:marRight w:val="0"/>
      <w:marTop w:val="0"/>
      <w:marBottom w:val="0"/>
      <w:divBdr>
        <w:top w:val="none" w:sz="0" w:space="0" w:color="auto"/>
        <w:left w:val="none" w:sz="0" w:space="0" w:color="auto"/>
        <w:bottom w:val="none" w:sz="0" w:space="0" w:color="auto"/>
        <w:right w:val="none" w:sz="0" w:space="0" w:color="auto"/>
      </w:divBdr>
    </w:div>
    <w:div w:id="1599867689">
      <w:bodyDiv w:val="1"/>
      <w:marLeft w:val="0"/>
      <w:marRight w:val="0"/>
      <w:marTop w:val="0"/>
      <w:marBottom w:val="0"/>
      <w:divBdr>
        <w:top w:val="none" w:sz="0" w:space="0" w:color="auto"/>
        <w:left w:val="none" w:sz="0" w:space="0" w:color="auto"/>
        <w:bottom w:val="none" w:sz="0" w:space="0" w:color="auto"/>
        <w:right w:val="none" w:sz="0" w:space="0" w:color="auto"/>
      </w:divBdr>
    </w:div>
    <w:div w:id="1600599151">
      <w:bodyDiv w:val="1"/>
      <w:marLeft w:val="0"/>
      <w:marRight w:val="0"/>
      <w:marTop w:val="0"/>
      <w:marBottom w:val="0"/>
      <w:divBdr>
        <w:top w:val="none" w:sz="0" w:space="0" w:color="auto"/>
        <w:left w:val="none" w:sz="0" w:space="0" w:color="auto"/>
        <w:bottom w:val="none" w:sz="0" w:space="0" w:color="auto"/>
        <w:right w:val="none" w:sz="0" w:space="0" w:color="auto"/>
      </w:divBdr>
    </w:div>
    <w:div w:id="1600865264">
      <w:bodyDiv w:val="1"/>
      <w:marLeft w:val="0"/>
      <w:marRight w:val="0"/>
      <w:marTop w:val="0"/>
      <w:marBottom w:val="0"/>
      <w:divBdr>
        <w:top w:val="none" w:sz="0" w:space="0" w:color="auto"/>
        <w:left w:val="none" w:sz="0" w:space="0" w:color="auto"/>
        <w:bottom w:val="none" w:sz="0" w:space="0" w:color="auto"/>
        <w:right w:val="none" w:sz="0" w:space="0" w:color="auto"/>
      </w:divBdr>
    </w:div>
    <w:div w:id="1601638863">
      <w:bodyDiv w:val="1"/>
      <w:marLeft w:val="0"/>
      <w:marRight w:val="0"/>
      <w:marTop w:val="0"/>
      <w:marBottom w:val="0"/>
      <w:divBdr>
        <w:top w:val="none" w:sz="0" w:space="0" w:color="auto"/>
        <w:left w:val="none" w:sz="0" w:space="0" w:color="auto"/>
        <w:bottom w:val="none" w:sz="0" w:space="0" w:color="auto"/>
        <w:right w:val="none" w:sz="0" w:space="0" w:color="auto"/>
      </w:divBdr>
    </w:div>
    <w:div w:id="1602909767">
      <w:bodyDiv w:val="1"/>
      <w:marLeft w:val="0"/>
      <w:marRight w:val="0"/>
      <w:marTop w:val="0"/>
      <w:marBottom w:val="0"/>
      <w:divBdr>
        <w:top w:val="none" w:sz="0" w:space="0" w:color="auto"/>
        <w:left w:val="none" w:sz="0" w:space="0" w:color="auto"/>
        <w:bottom w:val="none" w:sz="0" w:space="0" w:color="auto"/>
        <w:right w:val="none" w:sz="0" w:space="0" w:color="auto"/>
      </w:divBdr>
    </w:div>
    <w:div w:id="1604416016">
      <w:bodyDiv w:val="1"/>
      <w:marLeft w:val="0"/>
      <w:marRight w:val="0"/>
      <w:marTop w:val="0"/>
      <w:marBottom w:val="0"/>
      <w:divBdr>
        <w:top w:val="none" w:sz="0" w:space="0" w:color="auto"/>
        <w:left w:val="none" w:sz="0" w:space="0" w:color="auto"/>
        <w:bottom w:val="none" w:sz="0" w:space="0" w:color="auto"/>
        <w:right w:val="none" w:sz="0" w:space="0" w:color="auto"/>
      </w:divBdr>
    </w:div>
    <w:div w:id="1604418108">
      <w:bodyDiv w:val="1"/>
      <w:marLeft w:val="0"/>
      <w:marRight w:val="0"/>
      <w:marTop w:val="0"/>
      <w:marBottom w:val="0"/>
      <w:divBdr>
        <w:top w:val="none" w:sz="0" w:space="0" w:color="auto"/>
        <w:left w:val="none" w:sz="0" w:space="0" w:color="auto"/>
        <w:bottom w:val="none" w:sz="0" w:space="0" w:color="auto"/>
        <w:right w:val="none" w:sz="0" w:space="0" w:color="auto"/>
      </w:divBdr>
    </w:div>
    <w:div w:id="1606158707">
      <w:bodyDiv w:val="1"/>
      <w:marLeft w:val="0"/>
      <w:marRight w:val="0"/>
      <w:marTop w:val="0"/>
      <w:marBottom w:val="0"/>
      <w:divBdr>
        <w:top w:val="none" w:sz="0" w:space="0" w:color="auto"/>
        <w:left w:val="none" w:sz="0" w:space="0" w:color="auto"/>
        <w:bottom w:val="none" w:sz="0" w:space="0" w:color="auto"/>
        <w:right w:val="none" w:sz="0" w:space="0" w:color="auto"/>
      </w:divBdr>
    </w:div>
    <w:div w:id="1606188469">
      <w:bodyDiv w:val="1"/>
      <w:marLeft w:val="0"/>
      <w:marRight w:val="0"/>
      <w:marTop w:val="0"/>
      <w:marBottom w:val="0"/>
      <w:divBdr>
        <w:top w:val="none" w:sz="0" w:space="0" w:color="auto"/>
        <w:left w:val="none" w:sz="0" w:space="0" w:color="auto"/>
        <w:bottom w:val="none" w:sz="0" w:space="0" w:color="auto"/>
        <w:right w:val="none" w:sz="0" w:space="0" w:color="auto"/>
      </w:divBdr>
    </w:div>
    <w:div w:id="1606377420">
      <w:bodyDiv w:val="1"/>
      <w:marLeft w:val="0"/>
      <w:marRight w:val="0"/>
      <w:marTop w:val="0"/>
      <w:marBottom w:val="0"/>
      <w:divBdr>
        <w:top w:val="none" w:sz="0" w:space="0" w:color="auto"/>
        <w:left w:val="none" w:sz="0" w:space="0" w:color="auto"/>
        <w:bottom w:val="none" w:sz="0" w:space="0" w:color="auto"/>
        <w:right w:val="none" w:sz="0" w:space="0" w:color="auto"/>
      </w:divBdr>
    </w:div>
    <w:div w:id="1607496212">
      <w:bodyDiv w:val="1"/>
      <w:marLeft w:val="0"/>
      <w:marRight w:val="0"/>
      <w:marTop w:val="0"/>
      <w:marBottom w:val="0"/>
      <w:divBdr>
        <w:top w:val="none" w:sz="0" w:space="0" w:color="auto"/>
        <w:left w:val="none" w:sz="0" w:space="0" w:color="auto"/>
        <w:bottom w:val="none" w:sz="0" w:space="0" w:color="auto"/>
        <w:right w:val="none" w:sz="0" w:space="0" w:color="auto"/>
      </w:divBdr>
    </w:div>
    <w:div w:id="1607694539">
      <w:bodyDiv w:val="1"/>
      <w:marLeft w:val="0"/>
      <w:marRight w:val="0"/>
      <w:marTop w:val="0"/>
      <w:marBottom w:val="0"/>
      <w:divBdr>
        <w:top w:val="none" w:sz="0" w:space="0" w:color="auto"/>
        <w:left w:val="none" w:sz="0" w:space="0" w:color="auto"/>
        <w:bottom w:val="none" w:sz="0" w:space="0" w:color="auto"/>
        <w:right w:val="none" w:sz="0" w:space="0" w:color="auto"/>
      </w:divBdr>
    </w:div>
    <w:div w:id="1607880840">
      <w:bodyDiv w:val="1"/>
      <w:marLeft w:val="0"/>
      <w:marRight w:val="0"/>
      <w:marTop w:val="0"/>
      <w:marBottom w:val="0"/>
      <w:divBdr>
        <w:top w:val="none" w:sz="0" w:space="0" w:color="auto"/>
        <w:left w:val="none" w:sz="0" w:space="0" w:color="auto"/>
        <w:bottom w:val="none" w:sz="0" w:space="0" w:color="auto"/>
        <w:right w:val="none" w:sz="0" w:space="0" w:color="auto"/>
      </w:divBdr>
    </w:div>
    <w:div w:id="1608124936">
      <w:bodyDiv w:val="1"/>
      <w:marLeft w:val="0"/>
      <w:marRight w:val="0"/>
      <w:marTop w:val="0"/>
      <w:marBottom w:val="0"/>
      <w:divBdr>
        <w:top w:val="none" w:sz="0" w:space="0" w:color="auto"/>
        <w:left w:val="none" w:sz="0" w:space="0" w:color="auto"/>
        <w:bottom w:val="none" w:sz="0" w:space="0" w:color="auto"/>
        <w:right w:val="none" w:sz="0" w:space="0" w:color="auto"/>
      </w:divBdr>
    </w:div>
    <w:div w:id="1608849964">
      <w:bodyDiv w:val="1"/>
      <w:marLeft w:val="0"/>
      <w:marRight w:val="0"/>
      <w:marTop w:val="0"/>
      <w:marBottom w:val="0"/>
      <w:divBdr>
        <w:top w:val="none" w:sz="0" w:space="0" w:color="auto"/>
        <w:left w:val="none" w:sz="0" w:space="0" w:color="auto"/>
        <w:bottom w:val="none" w:sz="0" w:space="0" w:color="auto"/>
        <w:right w:val="none" w:sz="0" w:space="0" w:color="auto"/>
      </w:divBdr>
    </w:div>
    <w:div w:id="1609511225">
      <w:bodyDiv w:val="1"/>
      <w:marLeft w:val="0"/>
      <w:marRight w:val="0"/>
      <w:marTop w:val="0"/>
      <w:marBottom w:val="0"/>
      <w:divBdr>
        <w:top w:val="none" w:sz="0" w:space="0" w:color="auto"/>
        <w:left w:val="none" w:sz="0" w:space="0" w:color="auto"/>
        <w:bottom w:val="none" w:sz="0" w:space="0" w:color="auto"/>
        <w:right w:val="none" w:sz="0" w:space="0" w:color="auto"/>
      </w:divBdr>
    </w:div>
    <w:div w:id="1612587801">
      <w:bodyDiv w:val="1"/>
      <w:marLeft w:val="0"/>
      <w:marRight w:val="0"/>
      <w:marTop w:val="0"/>
      <w:marBottom w:val="0"/>
      <w:divBdr>
        <w:top w:val="none" w:sz="0" w:space="0" w:color="auto"/>
        <w:left w:val="none" w:sz="0" w:space="0" w:color="auto"/>
        <w:bottom w:val="none" w:sz="0" w:space="0" w:color="auto"/>
        <w:right w:val="none" w:sz="0" w:space="0" w:color="auto"/>
      </w:divBdr>
    </w:div>
    <w:div w:id="1612859364">
      <w:bodyDiv w:val="1"/>
      <w:marLeft w:val="0"/>
      <w:marRight w:val="0"/>
      <w:marTop w:val="0"/>
      <w:marBottom w:val="0"/>
      <w:divBdr>
        <w:top w:val="none" w:sz="0" w:space="0" w:color="auto"/>
        <w:left w:val="none" w:sz="0" w:space="0" w:color="auto"/>
        <w:bottom w:val="none" w:sz="0" w:space="0" w:color="auto"/>
        <w:right w:val="none" w:sz="0" w:space="0" w:color="auto"/>
      </w:divBdr>
    </w:div>
    <w:div w:id="1613198311">
      <w:bodyDiv w:val="1"/>
      <w:marLeft w:val="0"/>
      <w:marRight w:val="0"/>
      <w:marTop w:val="0"/>
      <w:marBottom w:val="0"/>
      <w:divBdr>
        <w:top w:val="none" w:sz="0" w:space="0" w:color="auto"/>
        <w:left w:val="none" w:sz="0" w:space="0" w:color="auto"/>
        <w:bottom w:val="none" w:sz="0" w:space="0" w:color="auto"/>
        <w:right w:val="none" w:sz="0" w:space="0" w:color="auto"/>
      </w:divBdr>
    </w:div>
    <w:div w:id="1615869214">
      <w:bodyDiv w:val="1"/>
      <w:marLeft w:val="0"/>
      <w:marRight w:val="0"/>
      <w:marTop w:val="0"/>
      <w:marBottom w:val="0"/>
      <w:divBdr>
        <w:top w:val="none" w:sz="0" w:space="0" w:color="auto"/>
        <w:left w:val="none" w:sz="0" w:space="0" w:color="auto"/>
        <w:bottom w:val="none" w:sz="0" w:space="0" w:color="auto"/>
        <w:right w:val="none" w:sz="0" w:space="0" w:color="auto"/>
      </w:divBdr>
    </w:div>
    <w:div w:id="1616712653">
      <w:bodyDiv w:val="1"/>
      <w:marLeft w:val="0"/>
      <w:marRight w:val="0"/>
      <w:marTop w:val="0"/>
      <w:marBottom w:val="0"/>
      <w:divBdr>
        <w:top w:val="none" w:sz="0" w:space="0" w:color="auto"/>
        <w:left w:val="none" w:sz="0" w:space="0" w:color="auto"/>
        <w:bottom w:val="none" w:sz="0" w:space="0" w:color="auto"/>
        <w:right w:val="none" w:sz="0" w:space="0" w:color="auto"/>
      </w:divBdr>
    </w:div>
    <w:div w:id="1617910011">
      <w:bodyDiv w:val="1"/>
      <w:marLeft w:val="0"/>
      <w:marRight w:val="0"/>
      <w:marTop w:val="0"/>
      <w:marBottom w:val="0"/>
      <w:divBdr>
        <w:top w:val="none" w:sz="0" w:space="0" w:color="auto"/>
        <w:left w:val="none" w:sz="0" w:space="0" w:color="auto"/>
        <w:bottom w:val="none" w:sz="0" w:space="0" w:color="auto"/>
        <w:right w:val="none" w:sz="0" w:space="0" w:color="auto"/>
      </w:divBdr>
    </w:div>
    <w:div w:id="1618098755">
      <w:bodyDiv w:val="1"/>
      <w:marLeft w:val="0"/>
      <w:marRight w:val="0"/>
      <w:marTop w:val="0"/>
      <w:marBottom w:val="0"/>
      <w:divBdr>
        <w:top w:val="none" w:sz="0" w:space="0" w:color="auto"/>
        <w:left w:val="none" w:sz="0" w:space="0" w:color="auto"/>
        <w:bottom w:val="none" w:sz="0" w:space="0" w:color="auto"/>
        <w:right w:val="none" w:sz="0" w:space="0" w:color="auto"/>
      </w:divBdr>
    </w:div>
    <w:div w:id="1618103351">
      <w:bodyDiv w:val="1"/>
      <w:marLeft w:val="0"/>
      <w:marRight w:val="0"/>
      <w:marTop w:val="0"/>
      <w:marBottom w:val="0"/>
      <w:divBdr>
        <w:top w:val="none" w:sz="0" w:space="0" w:color="auto"/>
        <w:left w:val="none" w:sz="0" w:space="0" w:color="auto"/>
        <w:bottom w:val="none" w:sz="0" w:space="0" w:color="auto"/>
        <w:right w:val="none" w:sz="0" w:space="0" w:color="auto"/>
      </w:divBdr>
    </w:div>
    <w:div w:id="1618103925">
      <w:bodyDiv w:val="1"/>
      <w:marLeft w:val="0"/>
      <w:marRight w:val="0"/>
      <w:marTop w:val="0"/>
      <w:marBottom w:val="0"/>
      <w:divBdr>
        <w:top w:val="none" w:sz="0" w:space="0" w:color="auto"/>
        <w:left w:val="none" w:sz="0" w:space="0" w:color="auto"/>
        <w:bottom w:val="none" w:sz="0" w:space="0" w:color="auto"/>
        <w:right w:val="none" w:sz="0" w:space="0" w:color="auto"/>
      </w:divBdr>
    </w:div>
    <w:div w:id="1619020853">
      <w:bodyDiv w:val="1"/>
      <w:marLeft w:val="0"/>
      <w:marRight w:val="0"/>
      <w:marTop w:val="0"/>
      <w:marBottom w:val="0"/>
      <w:divBdr>
        <w:top w:val="none" w:sz="0" w:space="0" w:color="auto"/>
        <w:left w:val="none" w:sz="0" w:space="0" w:color="auto"/>
        <w:bottom w:val="none" w:sz="0" w:space="0" w:color="auto"/>
        <w:right w:val="none" w:sz="0" w:space="0" w:color="auto"/>
      </w:divBdr>
    </w:div>
    <w:div w:id="1619022327">
      <w:bodyDiv w:val="1"/>
      <w:marLeft w:val="0"/>
      <w:marRight w:val="0"/>
      <w:marTop w:val="0"/>
      <w:marBottom w:val="0"/>
      <w:divBdr>
        <w:top w:val="none" w:sz="0" w:space="0" w:color="auto"/>
        <w:left w:val="none" w:sz="0" w:space="0" w:color="auto"/>
        <w:bottom w:val="none" w:sz="0" w:space="0" w:color="auto"/>
        <w:right w:val="none" w:sz="0" w:space="0" w:color="auto"/>
      </w:divBdr>
    </w:div>
    <w:div w:id="1619067644">
      <w:bodyDiv w:val="1"/>
      <w:marLeft w:val="0"/>
      <w:marRight w:val="0"/>
      <w:marTop w:val="0"/>
      <w:marBottom w:val="0"/>
      <w:divBdr>
        <w:top w:val="none" w:sz="0" w:space="0" w:color="auto"/>
        <w:left w:val="none" w:sz="0" w:space="0" w:color="auto"/>
        <w:bottom w:val="none" w:sz="0" w:space="0" w:color="auto"/>
        <w:right w:val="none" w:sz="0" w:space="0" w:color="auto"/>
      </w:divBdr>
    </w:div>
    <w:div w:id="1619607427">
      <w:bodyDiv w:val="1"/>
      <w:marLeft w:val="0"/>
      <w:marRight w:val="0"/>
      <w:marTop w:val="0"/>
      <w:marBottom w:val="0"/>
      <w:divBdr>
        <w:top w:val="none" w:sz="0" w:space="0" w:color="auto"/>
        <w:left w:val="none" w:sz="0" w:space="0" w:color="auto"/>
        <w:bottom w:val="none" w:sz="0" w:space="0" w:color="auto"/>
        <w:right w:val="none" w:sz="0" w:space="0" w:color="auto"/>
      </w:divBdr>
    </w:div>
    <w:div w:id="1619681058">
      <w:bodyDiv w:val="1"/>
      <w:marLeft w:val="0"/>
      <w:marRight w:val="0"/>
      <w:marTop w:val="0"/>
      <w:marBottom w:val="0"/>
      <w:divBdr>
        <w:top w:val="none" w:sz="0" w:space="0" w:color="auto"/>
        <w:left w:val="none" w:sz="0" w:space="0" w:color="auto"/>
        <w:bottom w:val="none" w:sz="0" w:space="0" w:color="auto"/>
        <w:right w:val="none" w:sz="0" w:space="0" w:color="auto"/>
      </w:divBdr>
    </w:div>
    <w:div w:id="1620528938">
      <w:bodyDiv w:val="1"/>
      <w:marLeft w:val="0"/>
      <w:marRight w:val="0"/>
      <w:marTop w:val="0"/>
      <w:marBottom w:val="0"/>
      <w:divBdr>
        <w:top w:val="none" w:sz="0" w:space="0" w:color="auto"/>
        <w:left w:val="none" w:sz="0" w:space="0" w:color="auto"/>
        <w:bottom w:val="none" w:sz="0" w:space="0" w:color="auto"/>
        <w:right w:val="none" w:sz="0" w:space="0" w:color="auto"/>
      </w:divBdr>
    </w:div>
    <w:div w:id="1620797149">
      <w:bodyDiv w:val="1"/>
      <w:marLeft w:val="0"/>
      <w:marRight w:val="0"/>
      <w:marTop w:val="0"/>
      <w:marBottom w:val="0"/>
      <w:divBdr>
        <w:top w:val="none" w:sz="0" w:space="0" w:color="auto"/>
        <w:left w:val="none" w:sz="0" w:space="0" w:color="auto"/>
        <w:bottom w:val="none" w:sz="0" w:space="0" w:color="auto"/>
        <w:right w:val="none" w:sz="0" w:space="0" w:color="auto"/>
      </w:divBdr>
    </w:div>
    <w:div w:id="1621523507">
      <w:bodyDiv w:val="1"/>
      <w:marLeft w:val="0"/>
      <w:marRight w:val="0"/>
      <w:marTop w:val="0"/>
      <w:marBottom w:val="0"/>
      <w:divBdr>
        <w:top w:val="none" w:sz="0" w:space="0" w:color="auto"/>
        <w:left w:val="none" w:sz="0" w:space="0" w:color="auto"/>
        <w:bottom w:val="none" w:sz="0" w:space="0" w:color="auto"/>
        <w:right w:val="none" w:sz="0" w:space="0" w:color="auto"/>
      </w:divBdr>
      <w:divsChild>
        <w:div w:id="1176379814">
          <w:marLeft w:val="0"/>
          <w:marRight w:val="0"/>
          <w:marTop w:val="0"/>
          <w:marBottom w:val="0"/>
          <w:divBdr>
            <w:top w:val="none" w:sz="0" w:space="0" w:color="auto"/>
            <w:left w:val="none" w:sz="0" w:space="0" w:color="auto"/>
            <w:bottom w:val="none" w:sz="0" w:space="0" w:color="auto"/>
            <w:right w:val="none" w:sz="0" w:space="0" w:color="auto"/>
          </w:divBdr>
          <w:divsChild>
            <w:div w:id="11252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90074">
      <w:bodyDiv w:val="1"/>
      <w:marLeft w:val="0"/>
      <w:marRight w:val="0"/>
      <w:marTop w:val="0"/>
      <w:marBottom w:val="0"/>
      <w:divBdr>
        <w:top w:val="none" w:sz="0" w:space="0" w:color="auto"/>
        <w:left w:val="none" w:sz="0" w:space="0" w:color="auto"/>
        <w:bottom w:val="none" w:sz="0" w:space="0" w:color="auto"/>
        <w:right w:val="none" w:sz="0" w:space="0" w:color="auto"/>
      </w:divBdr>
    </w:div>
    <w:div w:id="1621768027">
      <w:bodyDiv w:val="1"/>
      <w:marLeft w:val="0"/>
      <w:marRight w:val="0"/>
      <w:marTop w:val="0"/>
      <w:marBottom w:val="0"/>
      <w:divBdr>
        <w:top w:val="none" w:sz="0" w:space="0" w:color="auto"/>
        <w:left w:val="none" w:sz="0" w:space="0" w:color="auto"/>
        <w:bottom w:val="none" w:sz="0" w:space="0" w:color="auto"/>
        <w:right w:val="none" w:sz="0" w:space="0" w:color="auto"/>
      </w:divBdr>
    </w:div>
    <w:div w:id="1621910560">
      <w:bodyDiv w:val="1"/>
      <w:marLeft w:val="0"/>
      <w:marRight w:val="0"/>
      <w:marTop w:val="0"/>
      <w:marBottom w:val="0"/>
      <w:divBdr>
        <w:top w:val="none" w:sz="0" w:space="0" w:color="auto"/>
        <w:left w:val="none" w:sz="0" w:space="0" w:color="auto"/>
        <w:bottom w:val="none" w:sz="0" w:space="0" w:color="auto"/>
        <w:right w:val="none" w:sz="0" w:space="0" w:color="auto"/>
      </w:divBdr>
    </w:div>
    <w:div w:id="1622417689">
      <w:bodyDiv w:val="1"/>
      <w:marLeft w:val="0"/>
      <w:marRight w:val="0"/>
      <w:marTop w:val="0"/>
      <w:marBottom w:val="0"/>
      <w:divBdr>
        <w:top w:val="none" w:sz="0" w:space="0" w:color="auto"/>
        <w:left w:val="none" w:sz="0" w:space="0" w:color="auto"/>
        <w:bottom w:val="none" w:sz="0" w:space="0" w:color="auto"/>
        <w:right w:val="none" w:sz="0" w:space="0" w:color="auto"/>
      </w:divBdr>
    </w:div>
    <w:div w:id="1623000593">
      <w:bodyDiv w:val="1"/>
      <w:marLeft w:val="0"/>
      <w:marRight w:val="0"/>
      <w:marTop w:val="0"/>
      <w:marBottom w:val="0"/>
      <w:divBdr>
        <w:top w:val="none" w:sz="0" w:space="0" w:color="auto"/>
        <w:left w:val="none" w:sz="0" w:space="0" w:color="auto"/>
        <w:bottom w:val="none" w:sz="0" w:space="0" w:color="auto"/>
        <w:right w:val="none" w:sz="0" w:space="0" w:color="auto"/>
      </w:divBdr>
    </w:div>
    <w:div w:id="1623344017">
      <w:bodyDiv w:val="1"/>
      <w:marLeft w:val="0"/>
      <w:marRight w:val="0"/>
      <w:marTop w:val="0"/>
      <w:marBottom w:val="0"/>
      <w:divBdr>
        <w:top w:val="none" w:sz="0" w:space="0" w:color="auto"/>
        <w:left w:val="none" w:sz="0" w:space="0" w:color="auto"/>
        <w:bottom w:val="none" w:sz="0" w:space="0" w:color="auto"/>
        <w:right w:val="none" w:sz="0" w:space="0" w:color="auto"/>
      </w:divBdr>
    </w:div>
    <w:div w:id="1623924097">
      <w:bodyDiv w:val="1"/>
      <w:marLeft w:val="0"/>
      <w:marRight w:val="0"/>
      <w:marTop w:val="0"/>
      <w:marBottom w:val="0"/>
      <w:divBdr>
        <w:top w:val="none" w:sz="0" w:space="0" w:color="auto"/>
        <w:left w:val="none" w:sz="0" w:space="0" w:color="auto"/>
        <w:bottom w:val="none" w:sz="0" w:space="0" w:color="auto"/>
        <w:right w:val="none" w:sz="0" w:space="0" w:color="auto"/>
      </w:divBdr>
    </w:div>
    <w:div w:id="1624144274">
      <w:bodyDiv w:val="1"/>
      <w:marLeft w:val="0"/>
      <w:marRight w:val="0"/>
      <w:marTop w:val="0"/>
      <w:marBottom w:val="0"/>
      <w:divBdr>
        <w:top w:val="none" w:sz="0" w:space="0" w:color="auto"/>
        <w:left w:val="none" w:sz="0" w:space="0" w:color="auto"/>
        <w:bottom w:val="none" w:sz="0" w:space="0" w:color="auto"/>
        <w:right w:val="none" w:sz="0" w:space="0" w:color="auto"/>
      </w:divBdr>
    </w:div>
    <w:div w:id="1624575733">
      <w:bodyDiv w:val="1"/>
      <w:marLeft w:val="0"/>
      <w:marRight w:val="0"/>
      <w:marTop w:val="0"/>
      <w:marBottom w:val="0"/>
      <w:divBdr>
        <w:top w:val="none" w:sz="0" w:space="0" w:color="auto"/>
        <w:left w:val="none" w:sz="0" w:space="0" w:color="auto"/>
        <w:bottom w:val="none" w:sz="0" w:space="0" w:color="auto"/>
        <w:right w:val="none" w:sz="0" w:space="0" w:color="auto"/>
      </w:divBdr>
    </w:div>
    <w:div w:id="1625038635">
      <w:bodyDiv w:val="1"/>
      <w:marLeft w:val="0"/>
      <w:marRight w:val="0"/>
      <w:marTop w:val="0"/>
      <w:marBottom w:val="0"/>
      <w:divBdr>
        <w:top w:val="none" w:sz="0" w:space="0" w:color="auto"/>
        <w:left w:val="none" w:sz="0" w:space="0" w:color="auto"/>
        <w:bottom w:val="none" w:sz="0" w:space="0" w:color="auto"/>
        <w:right w:val="none" w:sz="0" w:space="0" w:color="auto"/>
      </w:divBdr>
    </w:div>
    <w:div w:id="1626043281">
      <w:bodyDiv w:val="1"/>
      <w:marLeft w:val="0"/>
      <w:marRight w:val="0"/>
      <w:marTop w:val="0"/>
      <w:marBottom w:val="0"/>
      <w:divBdr>
        <w:top w:val="none" w:sz="0" w:space="0" w:color="auto"/>
        <w:left w:val="none" w:sz="0" w:space="0" w:color="auto"/>
        <w:bottom w:val="none" w:sz="0" w:space="0" w:color="auto"/>
        <w:right w:val="none" w:sz="0" w:space="0" w:color="auto"/>
      </w:divBdr>
    </w:div>
    <w:div w:id="1626346707">
      <w:bodyDiv w:val="1"/>
      <w:marLeft w:val="0"/>
      <w:marRight w:val="0"/>
      <w:marTop w:val="0"/>
      <w:marBottom w:val="0"/>
      <w:divBdr>
        <w:top w:val="none" w:sz="0" w:space="0" w:color="auto"/>
        <w:left w:val="none" w:sz="0" w:space="0" w:color="auto"/>
        <w:bottom w:val="none" w:sz="0" w:space="0" w:color="auto"/>
        <w:right w:val="none" w:sz="0" w:space="0" w:color="auto"/>
      </w:divBdr>
    </w:div>
    <w:div w:id="1627615406">
      <w:bodyDiv w:val="1"/>
      <w:marLeft w:val="0"/>
      <w:marRight w:val="0"/>
      <w:marTop w:val="0"/>
      <w:marBottom w:val="0"/>
      <w:divBdr>
        <w:top w:val="none" w:sz="0" w:space="0" w:color="auto"/>
        <w:left w:val="none" w:sz="0" w:space="0" w:color="auto"/>
        <w:bottom w:val="none" w:sz="0" w:space="0" w:color="auto"/>
        <w:right w:val="none" w:sz="0" w:space="0" w:color="auto"/>
      </w:divBdr>
    </w:div>
    <w:div w:id="1628509054">
      <w:bodyDiv w:val="1"/>
      <w:marLeft w:val="0"/>
      <w:marRight w:val="0"/>
      <w:marTop w:val="0"/>
      <w:marBottom w:val="0"/>
      <w:divBdr>
        <w:top w:val="none" w:sz="0" w:space="0" w:color="auto"/>
        <w:left w:val="none" w:sz="0" w:space="0" w:color="auto"/>
        <w:bottom w:val="none" w:sz="0" w:space="0" w:color="auto"/>
        <w:right w:val="none" w:sz="0" w:space="0" w:color="auto"/>
      </w:divBdr>
    </w:div>
    <w:div w:id="1630042096">
      <w:bodyDiv w:val="1"/>
      <w:marLeft w:val="0"/>
      <w:marRight w:val="0"/>
      <w:marTop w:val="0"/>
      <w:marBottom w:val="0"/>
      <w:divBdr>
        <w:top w:val="none" w:sz="0" w:space="0" w:color="auto"/>
        <w:left w:val="none" w:sz="0" w:space="0" w:color="auto"/>
        <w:bottom w:val="none" w:sz="0" w:space="0" w:color="auto"/>
        <w:right w:val="none" w:sz="0" w:space="0" w:color="auto"/>
      </w:divBdr>
    </w:div>
    <w:div w:id="1630621551">
      <w:bodyDiv w:val="1"/>
      <w:marLeft w:val="0"/>
      <w:marRight w:val="0"/>
      <w:marTop w:val="0"/>
      <w:marBottom w:val="0"/>
      <w:divBdr>
        <w:top w:val="none" w:sz="0" w:space="0" w:color="auto"/>
        <w:left w:val="none" w:sz="0" w:space="0" w:color="auto"/>
        <w:bottom w:val="none" w:sz="0" w:space="0" w:color="auto"/>
        <w:right w:val="none" w:sz="0" w:space="0" w:color="auto"/>
      </w:divBdr>
    </w:div>
    <w:div w:id="1631324871">
      <w:bodyDiv w:val="1"/>
      <w:marLeft w:val="0"/>
      <w:marRight w:val="0"/>
      <w:marTop w:val="0"/>
      <w:marBottom w:val="0"/>
      <w:divBdr>
        <w:top w:val="none" w:sz="0" w:space="0" w:color="auto"/>
        <w:left w:val="none" w:sz="0" w:space="0" w:color="auto"/>
        <w:bottom w:val="none" w:sz="0" w:space="0" w:color="auto"/>
        <w:right w:val="none" w:sz="0" w:space="0" w:color="auto"/>
      </w:divBdr>
    </w:div>
    <w:div w:id="1631588043">
      <w:bodyDiv w:val="1"/>
      <w:marLeft w:val="0"/>
      <w:marRight w:val="0"/>
      <w:marTop w:val="0"/>
      <w:marBottom w:val="0"/>
      <w:divBdr>
        <w:top w:val="none" w:sz="0" w:space="0" w:color="auto"/>
        <w:left w:val="none" w:sz="0" w:space="0" w:color="auto"/>
        <w:bottom w:val="none" w:sz="0" w:space="0" w:color="auto"/>
        <w:right w:val="none" w:sz="0" w:space="0" w:color="auto"/>
      </w:divBdr>
    </w:div>
    <w:div w:id="1631861299">
      <w:bodyDiv w:val="1"/>
      <w:marLeft w:val="0"/>
      <w:marRight w:val="0"/>
      <w:marTop w:val="0"/>
      <w:marBottom w:val="0"/>
      <w:divBdr>
        <w:top w:val="none" w:sz="0" w:space="0" w:color="auto"/>
        <w:left w:val="none" w:sz="0" w:space="0" w:color="auto"/>
        <w:bottom w:val="none" w:sz="0" w:space="0" w:color="auto"/>
        <w:right w:val="none" w:sz="0" w:space="0" w:color="auto"/>
      </w:divBdr>
    </w:div>
    <w:div w:id="1632128274">
      <w:bodyDiv w:val="1"/>
      <w:marLeft w:val="0"/>
      <w:marRight w:val="0"/>
      <w:marTop w:val="0"/>
      <w:marBottom w:val="0"/>
      <w:divBdr>
        <w:top w:val="none" w:sz="0" w:space="0" w:color="auto"/>
        <w:left w:val="none" w:sz="0" w:space="0" w:color="auto"/>
        <w:bottom w:val="none" w:sz="0" w:space="0" w:color="auto"/>
        <w:right w:val="none" w:sz="0" w:space="0" w:color="auto"/>
      </w:divBdr>
    </w:div>
    <w:div w:id="1632252024">
      <w:bodyDiv w:val="1"/>
      <w:marLeft w:val="0"/>
      <w:marRight w:val="0"/>
      <w:marTop w:val="0"/>
      <w:marBottom w:val="0"/>
      <w:divBdr>
        <w:top w:val="none" w:sz="0" w:space="0" w:color="auto"/>
        <w:left w:val="none" w:sz="0" w:space="0" w:color="auto"/>
        <w:bottom w:val="none" w:sz="0" w:space="0" w:color="auto"/>
        <w:right w:val="none" w:sz="0" w:space="0" w:color="auto"/>
      </w:divBdr>
    </w:div>
    <w:div w:id="1632781794">
      <w:bodyDiv w:val="1"/>
      <w:marLeft w:val="0"/>
      <w:marRight w:val="0"/>
      <w:marTop w:val="0"/>
      <w:marBottom w:val="0"/>
      <w:divBdr>
        <w:top w:val="none" w:sz="0" w:space="0" w:color="auto"/>
        <w:left w:val="none" w:sz="0" w:space="0" w:color="auto"/>
        <w:bottom w:val="none" w:sz="0" w:space="0" w:color="auto"/>
        <w:right w:val="none" w:sz="0" w:space="0" w:color="auto"/>
      </w:divBdr>
    </w:div>
    <w:div w:id="1633514427">
      <w:bodyDiv w:val="1"/>
      <w:marLeft w:val="0"/>
      <w:marRight w:val="0"/>
      <w:marTop w:val="0"/>
      <w:marBottom w:val="0"/>
      <w:divBdr>
        <w:top w:val="none" w:sz="0" w:space="0" w:color="auto"/>
        <w:left w:val="none" w:sz="0" w:space="0" w:color="auto"/>
        <w:bottom w:val="none" w:sz="0" w:space="0" w:color="auto"/>
        <w:right w:val="none" w:sz="0" w:space="0" w:color="auto"/>
      </w:divBdr>
    </w:div>
    <w:div w:id="1633945373">
      <w:bodyDiv w:val="1"/>
      <w:marLeft w:val="0"/>
      <w:marRight w:val="0"/>
      <w:marTop w:val="0"/>
      <w:marBottom w:val="0"/>
      <w:divBdr>
        <w:top w:val="none" w:sz="0" w:space="0" w:color="auto"/>
        <w:left w:val="none" w:sz="0" w:space="0" w:color="auto"/>
        <w:bottom w:val="none" w:sz="0" w:space="0" w:color="auto"/>
        <w:right w:val="none" w:sz="0" w:space="0" w:color="auto"/>
      </w:divBdr>
    </w:div>
    <w:div w:id="1635794492">
      <w:bodyDiv w:val="1"/>
      <w:marLeft w:val="0"/>
      <w:marRight w:val="0"/>
      <w:marTop w:val="0"/>
      <w:marBottom w:val="0"/>
      <w:divBdr>
        <w:top w:val="none" w:sz="0" w:space="0" w:color="auto"/>
        <w:left w:val="none" w:sz="0" w:space="0" w:color="auto"/>
        <w:bottom w:val="none" w:sz="0" w:space="0" w:color="auto"/>
        <w:right w:val="none" w:sz="0" w:space="0" w:color="auto"/>
      </w:divBdr>
    </w:div>
    <w:div w:id="1635911748">
      <w:bodyDiv w:val="1"/>
      <w:marLeft w:val="0"/>
      <w:marRight w:val="0"/>
      <w:marTop w:val="0"/>
      <w:marBottom w:val="0"/>
      <w:divBdr>
        <w:top w:val="none" w:sz="0" w:space="0" w:color="auto"/>
        <w:left w:val="none" w:sz="0" w:space="0" w:color="auto"/>
        <w:bottom w:val="none" w:sz="0" w:space="0" w:color="auto"/>
        <w:right w:val="none" w:sz="0" w:space="0" w:color="auto"/>
      </w:divBdr>
    </w:div>
    <w:div w:id="1636793419">
      <w:bodyDiv w:val="1"/>
      <w:marLeft w:val="0"/>
      <w:marRight w:val="0"/>
      <w:marTop w:val="0"/>
      <w:marBottom w:val="0"/>
      <w:divBdr>
        <w:top w:val="none" w:sz="0" w:space="0" w:color="auto"/>
        <w:left w:val="none" w:sz="0" w:space="0" w:color="auto"/>
        <w:bottom w:val="none" w:sz="0" w:space="0" w:color="auto"/>
        <w:right w:val="none" w:sz="0" w:space="0" w:color="auto"/>
      </w:divBdr>
    </w:div>
    <w:div w:id="1637490690">
      <w:bodyDiv w:val="1"/>
      <w:marLeft w:val="0"/>
      <w:marRight w:val="0"/>
      <w:marTop w:val="0"/>
      <w:marBottom w:val="0"/>
      <w:divBdr>
        <w:top w:val="none" w:sz="0" w:space="0" w:color="auto"/>
        <w:left w:val="none" w:sz="0" w:space="0" w:color="auto"/>
        <w:bottom w:val="none" w:sz="0" w:space="0" w:color="auto"/>
        <w:right w:val="none" w:sz="0" w:space="0" w:color="auto"/>
      </w:divBdr>
    </w:div>
    <w:div w:id="1637560340">
      <w:bodyDiv w:val="1"/>
      <w:marLeft w:val="0"/>
      <w:marRight w:val="0"/>
      <w:marTop w:val="0"/>
      <w:marBottom w:val="0"/>
      <w:divBdr>
        <w:top w:val="none" w:sz="0" w:space="0" w:color="auto"/>
        <w:left w:val="none" w:sz="0" w:space="0" w:color="auto"/>
        <w:bottom w:val="none" w:sz="0" w:space="0" w:color="auto"/>
        <w:right w:val="none" w:sz="0" w:space="0" w:color="auto"/>
      </w:divBdr>
    </w:div>
    <w:div w:id="1638606742">
      <w:bodyDiv w:val="1"/>
      <w:marLeft w:val="0"/>
      <w:marRight w:val="0"/>
      <w:marTop w:val="0"/>
      <w:marBottom w:val="0"/>
      <w:divBdr>
        <w:top w:val="none" w:sz="0" w:space="0" w:color="auto"/>
        <w:left w:val="none" w:sz="0" w:space="0" w:color="auto"/>
        <w:bottom w:val="none" w:sz="0" w:space="0" w:color="auto"/>
        <w:right w:val="none" w:sz="0" w:space="0" w:color="auto"/>
      </w:divBdr>
    </w:div>
    <w:div w:id="1638607575">
      <w:bodyDiv w:val="1"/>
      <w:marLeft w:val="0"/>
      <w:marRight w:val="0"/>
      <w:marTop w:val="0"/>
      <w:marBottom w:val="0"/>
      <w:divBdr>
        <w:top w:val="none" w:sz="0" w:space="0" w:color="auto"/>
        <w:left w:val="none" w:sz="0" w:space="0" w:color="auto"/>
        <w:bottom w:val="none" w:sz="0" w:space="0" w:color="auto"/>
        <w:right w:val="none" w:sz="0" w:space="0" w:color="auto"/>
      </w:divBdr>
    </w:div>
    <w:div w:id="1639140604">
      <w:bodyDiv w:val="1"/>
      <w:marLeft w:val="0"/>
      <w:marRight w:val="0"/>
      <w:marTop w:val="0"/>
      <w:marBottom w:val="0"/>
      <w:divBdr>
        <w:top w:val="none" w:sz="0" w:space="0" w:color="auto"/>
        <w:left w:val="none" w:sz="0" w:space="0" w:color="auto"/>
        <w:bottom w:val="none" w:sz="0" w:space="0" w:color="auto"/>
        <w:right w:val="none" w:sz="0" w:space="0" w:color="auto"/>
      </w:divBdr>
    </w:div>
    <w:div w:id="1641954669">
      <w:bodyDiv w:val="1"/>
      <w:marLeft w:val="0"/>
      <w:marRight w:val="0"/>
      <w:marTop w:val="0"/>
      <w:marBottom w:val="0"/>
      <w:divBdr>
        <w:top w:val="none" w:sz="0" w:space="0" w:color="auto"/>
        <w:left w:val="none" w:sz="0" w:space="0" w:color="auto"/>
        <w:bottom w:val="none" w:sz="0" w:space="0" w:color="auto"/>
        <w:right w:val="none" w:sz="0" w:space="0" w:color="auto"/>
      </w:divBdr>
    </w:div>
    <w:div w:id="1642883099">
      <w:bodyDiv w:val="1"/>
      <w:marLeft w:val="0"/>
      <w:marRight w:val="0"/>
      <w:marTop w:val="0"/>
      <w:marBottom w:val="0"/>
      <w:divBdr>
        <w:top w:val="none" w:sz="0" w:space="0" w:color="auto"/>
        <w:left w:val="none" w:sz="0" w:space="0" w:color="auto"/>
        <w:bottom w:val="none" w:sz="0" w:space="0" w:color="auto"/>
        <w:right w:val="none" w:sz="0" w:space="0" w:color="auto"/>
      </w:divBdr>
    </w:div>
    <w:div w:id="1643801828">
      <w:bodyDiv w:val="1"/>
      <w:marLeft w:val="0"/>
      <w:marRight w:val="0"/>
      <w:marTop w:val="0"/>
      <w:marBottom w:val="0"/>
      <w:divBdr>
        <w:top w:val="none" w:sz="0" w:space="0" w:color="auto"/>
        <w:left w:val="none" w:sz="0" w:space="0" w:color="auto"/>
        <w:bottom w:val="none" w:sz="0" w:space="0" w:color="auto"/>
        <w:right w:val="none" w:sz="0" w:space="0" w:color="auto"/>
      </w:divBdr>
    </w:div>
    <w:div w:id="1644046465">
      <w:bodyDiv w:val="1"/>
      <w:marLeft w:val="0"/>
      <w:marRight w:val="0"/>
      <w:marTop w:val="0"/>
      <w:marBottom w:val="0"/>
      <w:divBdr>
        <w:top w:val="none" w:sz="0" w:space="0" w:color="auto"/>
        <w:left w:val="none" w:sz="0" w:space="0" w:color="auto"/>
        <w:bottom w:val="none" w:sz="0" w:space="0" w:color="auto"/>
        <w:right w:val="none" w:sz="0" w:space="0" w:color="auto"/>
      </w:divBdr>
    </w:div>
    <w:div w:id="1644307544">
      <w:bodyDiv w:val="1"/>
      <w:marLeft w:val="0"/>
      <w:marRight w:val="0"/>
      <w:marTop w:val="0"/>
      <w:marBottom w:val="0"/>
      <w:divBdr>
        <w:top w:val="none" w:sz="0" w:space="0" w:color="auto"/>
        <w:left w:val="none" w:sz="0" w:space="0" w:color="auto"/>
        <w:bottom w:val="none" w:sz="0" w:space="0" w:color="auto"/>
        <w:right w:val="none" w:sz="0" w:space="0" w:color="auto"/>
      </w:divBdr>
    </w:div>
    <w:div w:id="1644314524">
      <w:bodyDiv w:val="1"/>
      <w:marLeft w:val="0"/>
      <w:marRight w:val="0"/>
      <w:marTop w:val="0"/>
      <w:marBottom w:val="0"/>
      <w:divBdr>
        <w:top w:val="none" w:sz="0" w:space="0" w:color="auto"/>
        <w:left w:val="none" w:sz="0" w:space="0" w:color="auto"/>
        <w:bottom w:val="none" w:sz="0" w:space="0" w:color="auto"/>
        <w:right w:val="none" w:sz="0" w:space="0" w:color="auto"/>
      </w:divBdr>
    </w:div>
    <w:div w:id="1644771958">
      <w:bodyDiv w:val="1"/>
      <w:marLeft w:val="0"/>
      <w:marRight w:val="0"/>
      <w:marTop w:val="0"/>
      <w:marBottom w:val="0"/>
      <w:divBdr>
        <w:top w:val="none" w:sz="0" w:space="0" w:color="auto"/>
        <w:left w:val="none" w:sz="0" w:space="0" w:color="auto"/>
        <w:bottom w:val="none" w:sz="0" w:space="0" w:color="auto"/>
        <w:right w:val="none" w:sz="0" w:space="0" w:color="auto"/>
      </w:divBdr>
    </w:div>
    <w:div w:id="1644843687">
      <w:bodyDiv w:val="1"/>
      <w:marLeft w:val="0"/>
      <w:marRight w:val="0"/>
      <w:marTop w:val="0"/>
      <w:marBottom w:val="0"/>
      <w:divBdr>
        <w:top w:val="none" w:sz="0" w:space="0" w:color="auto"/>
        <w:left w:val="none" w:sz="0" w:space="0" w:color="auto"/>
        <w:bottom w:val="none" w:sz="0" w:space="0" w:color="auto"/>
        <w:right w:val="none" w:sz="0" w:space="0" w:color="auto"/>
      </w:divBdr>
    </w:div>
    <w:div w:id="1644964870">
      <w:bodyDiv w:val="1"/>
      <w:marLeft w:val="0"/>
      <w:marRight w:val="0"/>
      <w:marTop w:val="0"/>
      <w:marBottom w:val="0"/>
      <w:divBdr>
        <w:top w:val="none" w:sz="0" w:space="0" w:color="auto"/>
        <w:left w:val="none" w:sz="0" w:space="0" w:color="auto"/>
        <w:bottom w:val="none" w:sz="0" w:space="0" w:color="auto"/>
        <w:right w:val="none" w:sz="0" w:space="0" w:color="auto"/>
      </w:divBdr>
    </w:div>
    <w:div w:id="1645967883">
      <w:bodyDiv w:val="1"/>
      <w:marLeft w:val="0"/>
      <w:marRight w:val="0"/>
      <w:marTop w:val="0"/>
      <w:marBottom w:val="0"/>
      <w:divBdr>
        <w:top w:val="none" w:sz="0" w:space="0" w:color="auto"/>
        <w:left w:val="none" w:sz="0" w:space="0" w:color="auto"/>
        <w:bottom w:val="none" w:sz="0" w:space="0" w:color="auto"/>
        <w:right w:val="none" w:sz="0" w:space="0" w:color="auto"/>
      </w:divBdr>
    </w:div>
    <w:div w:id="1646201640">
      <w:bodyDiv w:val="1"/>
      <w:marLeft w:val="0"/>
      <w:marRight w:val="0"/>
      <w:marTop w:val="0"/>
      <w:marBottom w:val="0"/>
      <w:divBdr>
        <w:top w:val="none" w:sz="0" w:space="0" w:color="auto"/>
        <w:left w:val="none" w:sz="0" w:space="0" w:color="auto"/>
        <w:bottom w:val="none" w:sz="0" w:space="0" w:color="auto"/>
        <w:right w:val="none" w:sz="0" w:space="0" w:color="auto"/>
      </w:divBdr>
    </w:div>
    <w:div w:id="1646624089">
      <w:bodyDiv w:val="1"/>
      <w:marLeft w:val="0"/>
      <w:marRight w:val="0"/>
      <w:marTop w:val="0"/>
      <w:marBottom w:val="0"/>
      <w:divBdr>
        <w:top w:val="none" w:sz="0" w:space="0" w:color="auto"/>
        <w:left w:val="none" w:sz="0" w:space="0" w:color="auto"/>
        <w:bottom w:val="none" w:sz="0" w:space="0" w:color="auto"/>
        <w:right w:val="none" w:sz="0" w:space="0" w:color="auto"/>
      </w:divBdr>
    </w:div>
    <w:div w:id="1647396836">
      <w:bodyDiv w:val="1"/>
      <w:marLeft w:val="0"/>
      <w:marRight w:val="0"/>
      <w:marTop w:val="0"/>
      <w:marBottom w:val="0"/>
      <w:divBdr>
        <w:top w:val="none" w:sz="0" w:space="0" w:color="auto"/>
        <w:left w:val="none" w:sz="0" w:space="0" w:color="auto"/>
        <w:bottom w:val="none" w:sz="0" w:space="0" w:color="auto"/>
        <w:right w:val="none" w:sz="0" w:space="0" w:color="auto"/>
      </w:divBdr>
    </w:div>
    <w:div w:id="1647510427">
      <w:bodyDiv w:val="1"/>
      <w:marLeft w:val="0"/>
      <w:marRight w:val="0"/>
      <w:marTop w:val="0"/>
      <w:marBottom w:val="0"/>
      <w:divBdr>
        <w:top w:val="none" w:sz="0" w:space="0" w:color="auto"/>
        <w:left w:val="none" w:sz="0" w:space="0" w:color="auto"/>
        <w:bottom w:val="none" w:sz="0" w:space="0" w:color="auto"/>
        <w:right w:val="none" w:sz="0" w:space="0" w:color="auto"/>
      </w:divBdr>
    </w:div>
    <w:div w:id="1648700558">
      <w:bodyDiv w:val="1"/>
      <w:marLeft w:val="0"/>
      <w:marRight w:val="0"/>
      <w:marTop w:val="0"/>
      <w:marBottom w:val="0"/>
      <w:divBdr>
        <w:top w:val="none" w:sz="0" w:space="0" w:color="auto"/>
        <w:left w:val="none" w:sz="0" w:space="0" w:color="auto"/>
        <w:bottom w:val="none" w:sz="0" w:space="0" w:color="auto"/>
        <w:right w:val="none" w:sz="0" w:space="0" w:color="auto"/>
      </w:divBdr>
    </w:div>
    <w:div w:id="1650010651">
      <w:bodyDiv w:val="1"/>
      <w:marLeft w:val="0"/>
      <w:marRight w:val="0"/>
      <w:marTop w:val="0"/>
      <w:marBottom w:val="0"/>
      <w:divBdr>
        <w:top w:val="none" w:sz="0" w:space="0" w:color="auto"/>
        <w:left w:val="none" w:sz="0" w:space="0" w:color="auto"/>
        <w:bottom w:val="none" w:sz="0" w:space="0" w:color="auto"/>
        <w:right w:val="none" w:sz="0" w:space="0" w:color="auto"/>
      </w:divBdr>
    </w:div>
    <w:div w:id="1650094753">
      <w:bodyDiv w:val="1"/>
      <w:marLeft w:val="0"/>
      <w:marRight w:val="0"/>
      <w:marTop w:val="0"/>
      <w:marBottom w:val="0"/>
      <w:divBdr>
        <w:top w:val="none" w:sz="0" w:space="0" w:color="auto"/>
        <w:left w:val="none" w:sz="0" w:space="0" w:color="auto"/>
        <w:bottom w:val="none" w:sz="0" w:space="0" w:color="auto"/>
        <w:right w:val="none" w:sz="0" w:space="0" w:color="auto"/>
      </w:divBdr>
    </w:div>
    <w:div w:id="1650787246">
      <w:bodyDiv w:val="1"/>
      <w:marLeft w:val="0"/>
      <w:marRight w:val="0"/>
      <w:marTop w:val="0"/>
      <w:marBottom w:val="0"/>
      <w:divBdr>
        <w:top w:val="none" w:sz="0" w:space="0" w:color="auto"/>
        <w:left w:val="none" w:sz="0" w:space="0" w:color="auto"/>
        <w:bottom w:val="none" w:sz="0" w:space="0" w:color="auto"/>
        <w:right w:val="none" w:sz="0" w:space="0" w:color="auto"/>
      </w:divBdr>
    </w:div>
    <w:div w:id="1651055310">
      <w:bodyDiv w:val="1"/>
      <w:marLeft w:val="0"/>
      <w:marRight w:val="0"/>
      <w:marTop w:val="0"/>
      <w:marBottom w:val="0"/>
      <w:divBdr>
        <w:top w:val="none" w:sz="0" w:space="0" w:color="auto"/>
        <w:left w:val="none" w:sz="0" w:space="0" w:color="auto"/>
        <w:bottom w:val="none" w:sz="0" w:space="0" w:color="auto"/>
        <w:right w:val="none" w:sz="0" w:space="0" w:color="auto"/>
      </w:divBdr>
    </w:div>
    <w:div w:id="1651248044">
      <w:bodyDiv w:val="1"/>
      <w:marLeft w:val="0"/>
      <w:marRight w:val="0"/>
      <w:marTop w:val="0"/>
      <w:marBottom w:val="0"/>
      <w:divBdr>
        <w:top w:val="none" w:sz="0" w:space="0" w:color="auto"/>
        <w:left w:val="none" w:sz="0" w:space="0" w:color="auto"/>
        <w:bottom w:val="none" w:sz="0" w:space="0" w:color="auto"/>
        <w:right w:val="none" w:sz="0" w:space="0" w:color="auto"/>
      </w:divBdr>
    </w:div>
    <w:div w:id="1651473050">
      <w:bodyDiv w:val="1"/>
      <w:marLeft w:val="0"/>
      <w:marRight w:val="0"/>
      <w:marTop w:val="0"/>
      <w:marBottom w:val="0"/>
      <w:divBdr>
        <w:top w:val="none" w:sz="0" w:space="0" w:color="auto"/>
        <w:left w:val="none" w:sz="0" w:space="0" w:color="auto"/>
        <w:bottom w:val="none" w:sz="0" w:space="0" w:color="auto"/>
        <w:right w:val="none" w:sz="0" w:space="0" w:color="auto"/>
      </w:divBdr>
    </w:div>
    <w:div w:id="1651786743">
      <w:bodyDiv w:val="1"/>
      <w:marLeft w:val="0"/>
      <w:marRight w:val="0"/>
      <w:marTop w:val="0"/>
      <w:marBottom w:val="0"/>
      <w:divBdr>
        <w:top w:val="none" w:sz="0" w:space="0" w:color="auto"/>
        <w:left w:val="none" w:sz="0" w:space="0" w:color="auto"/>
        <w:bottom w:val="none" w:sz="0" w:space="0" w:color="auto"/>
        <w:right w:val="none" w:sz="0" w:space="0" w:color="auto"/>
      </w:divBdr>
    </w:div>
    <w:div w:id="1652171229">
      <w:bodyDiv w:val="1"/>
      <w:marLeft w:val="0"/>
      <w:marRight w:val="0"/>
      <w:marTop w:val="0"/>
      <w:marBottom w:val="0"/>
      <w:divBdr>
        <w:top w:val="none" w:sz="0" w:space="0" w:color="auto"/>
        <w:left w:val="none" w:sz="0" w:space="0" w:color="auto"/>
        <w:bottom w:val="none" w:sz="0" w:space="0" w:color="auto"/>
        <w:right w:val="none" w:sz="0" w:space="0" w:color="auto"/>
      </w:divBdr>
    </w:div>
    <w:div w:id="1653483777">
      <w:bodyDiv w:val="1"/>
      <w:marLeft w:val="0"/>
      <w:marRight w:val="0"/>
      <w:marTop w:val="0"/>
      <w:marBottom w:val="0"/>
      <w:divBdr>
        <w:top w:val="none" w:sz="0" w:space="0" w:color="auto"/>
        <w:left w:val="none" w:sz="0" w:space="0" w:color="auto"/>
        <w:bottom w:val="none" w:sz="0" w:space="0" w:color="auto"/>
        <w:right w:val="none" w:sz="0" w:space="0" w:color="auto"/>
      </w:divBdr>
    </w:div>
    <w:div w:id="1655639110">
      <w:bodyDiv w:val="1"/>
      <w:marLeft w:val="0"/>
      <w:marRight w:val="0"/>
      <w:marTop w:val="0"/>
      <w:marBottom w:val="0"/>
      <w:divBdr>
        <w:top w:val="none" w:sz="0" w:space="0" w:color="auto"/>
        <w:left w:val="none" w:sz="0" w:space="0" w:color="auto"/>
        <w:bottom w:val="none" w:sz="0" w:space="0" w:color="auto"/>
        <w:right w:val="none" w:sz="0" w:space="0" w:color="auto"/>
      </w:divBdr>
    </w:div>
    <w:div w:id="1655789826">
      <w:bodyDiv w:val="1"/>
      <w:marLeft w:val="0"/>
      <w:marRight w:val="0"/>
      <w:marTop w:val="0"/>
      <w:marBottom w:val="0"/>
      <w:divBdr>
        <w:top w:val="none" w:sz="0" w:space="0" w:color="auto"/>
        <w:left w:val="none" w:sz="0" w:space="0" w:color="auto"/>
        <w:bottom w:val="none" w:sz="0" w:space="0" w:color="auto"/>
        <w:right w:val="none" w:sz="0" w:space="0" w:color="auto"/>
      </w:divBdr>
    </w:div>
    <w:div w:id="1655835653">
      <w:bodyDiv w:val="1"/>
      <w:marLeft w:val="0"/>
      <w:marRight w:val="0"/>
      <w:marTop w:val="0"/>
      <w:marBottom w:val="0"/>
      <w:divBdr>
        <w:top w:val="none" w:sz="0" w:space="0" w:color="auto"/>
        <w:left w:val="none" w:sz="0" w:space="0" w:color="auto"/>
        <w:bottom w:val="none" w:sz="0" w:space="0" w:color="auto"/>
        <w:right w:val="none" w:sz="0" w:space="0" w:color="auto"/>
      </w:divBdr>
    </w:div>
    <w:div w:id="1656059107">
      <w:bodyDiv w:val="1"/>
      <w:marLeft w:val="0"/>
      <w:marRight w:val="0"/>
      <w:marTop w:val="0"/>
      <w:marBottom w:val="0"/>
      <w:divBdr>
        <w:top w:val="none" w:sz="0" w:space="0" w:color="auto"/>
        <w:left w:val="none" w:sz="0" w:space="0" w:color="auto"/>
        <w:bottom w:val="none" w:sz="0" w:space="0" w:color="auto"/>
        <w:right w:val="none" w:sz="0" w:space="0" w:color="auto"/>
      </w:divBdr>
    </w:div>
    <w:div w:id="1657412388">
      <w:bodyDiv w:val="1"/>
      <w:marLeft w:val="0"/>
      <w:marRight w:val="0"/>
      <w:marTop w:val="0"/>
      <w:marBottom w:val="0"/>
      <w:divBdr>
        <w:top w:val="none" w:sz="0" w:space="0" w:color="auto"/>
        <w:left w:val="none" w:sz="0" w:space="0" w:color="auto"/>
        <w:bottom w:val="none" w:sz="0" w:space="0" w:color="auto"/>
        <w:right w:val="none" w:sz="0" w:space="0" w:color="auto"/>
      </w:divBdr>
    </w:div>
    <w:div w:id="1658724127">
      <w:bodyDiv w:val="1"/>
      <w:marLeft w:val="0"/>
      <w:marRight w:val="0"/>
      <w:marTop w:val="0"/>
      <w:marBottom w:val="0"/>
      <w:divBdr>
        <w:top w:val="none" w:sz="0" w:space="0" w:color="auto"/>
        <w:left w:val="none" w:sz="0" w:space="0" w:color="auto"/>
        <w:bottom w:val="none" w:sz="0" w:space="0" w:color="auto"/>
        <w:right w:val="none" w:sz="0" w:space="0" w:color="auto"/>
      </w:divBdr>
    </w:div>
    <w:div w:id="1658994205">
      <w:bodyDiv w:val="1"/>
      <w:marLeft w:val="0"/>
      <w:marRight w:val="0"/>
      <w:marTop w:val="0"/>
      <w:marBottom w:val="0"/>
      <w:divBdr>
        <w:top w:val="none" w:sz="0" w:space="0" w:color="auto"/>
        <w:left w:val="none" w:sz="0" w:space="0" w:color="auto"/>
        <w:bottom w:val="none" w:sz="0" w:space="0" w:color="auto"/>
        <w:right w:val="none" w:sz="0" w:space="0" w:color="auto"/>
      </w:divBdr>
    </w:div>
    <w:div w:id="1659074717">
      <w:bodyDiv w:val="1"/>
      <w:marLeft w:val="0"/>
      <w:marRight w:val="0"/>
      <w:marTop w:val="0"/>
      <w:marBottom w:val="0"/>
      <w:divBdr>
        <w:top w:val="none" w:sz="0" w:space="0" w:color="auto"/>
        <w:left w:val="none" w:sz="0" w:space="0" w:color="auto"/>
        <w:bottom w:val="none" w:sz="0" w:space="0" w:color="auto"/>
        <w:right w:val="none" w:sz="0" w:space="0" w:color="auto"/>
      </w:divBdr>
    </w:div>
    <w:div w:id="1659575120">
      <w:bodyDiv w:val="1"/>
      <w:marLeft w:val="0"/>
      <w:marRight w:val="0"/>
      <w:marTop w:val="0"/>
      <w:marBottom w:val="0"/>
      <w:divBdr>
        <w:top w:val="none" w:sz="0" w:space="0" w:color="auto"/>
        <w:left w:val="none" w:sz="0" w:space="0" w:color="auto"/>
        <w:bottom w:val="none" w:sz="0" w:space="0" w:color="auto"/>
        <w:right w:val="none" w:sz="0" w:space="0" w:color="auto"/>
      </w:divBdr>
    </w:div>
    <w:div w:id="1660231113">
      <w:bodyDiv w:val="1"/>
      <w:marLeft w:val="0"/>
      <w:marRight w:val="0"/>
      <w:marTop w:val="0"/>
      <w:marBottom w:val="0"/>
      <w:divBdr>
        <w:top w:val="none" w:sz="0" w:space="0" w:color="auto"/>
        <w:left w:val="none" w:sz="0" w:space="0" w:color="auto"/>
        <w:bottom w:val="none" w:sz="0" w:space="0" w:color="auto"/>
        <w:right w:val="none" w:sz="0" w:space="0" w:color="auto"/>
      </w:divBdr>
    </w:div>
    <w:div w:id="1660452620">
      <w:bodyDiv w:val="1"/>
      <w:marLeft w:val="0"/>
      <w:marRight w:val="0"/>
      <w:marTop w:val="0"/>
      <w:marBottom w:val="0"/>
      <w:divBdr>
        <w:top w:val="none" w:sz="0" w:space="0" w:color="auto"/>
        <w:left w:val="none" w:sz="0" w:space="0" w:color="auto"/>
        <w:bottom w:val="none" w:sz="0" w:space="0" w:color="auto"/>
        <w:right w:val="none" w:sz="0" w:space="0" w:color="auto"/>
      </w:divBdr>
    </w:div>
    <w:div w:id="1661620690">
      <w:bodyDiv w:val="1"/>
      <w:marLeft w:val="0"/>
      <w:marRight w:val="0"/>
      <w:marTop w:val="0"/>
      <w:marBottom w:val="0"/>
      <w:divBdr>
        <w:top w:val="none" w:sz="0" w:space="0" w:color="auto"/>
        <w:left w:val="none" w:sz="0" w:space="0" w:color="auto"/>
        <w:bottom w:val="none" w:sz="0" w:space="0" w:color="auto"/>
        <w:right w:val="none" w:sz="0" w:space="0" w:color="auto"/>
      </w:divBdr>
    </w:div>
    <w:div w:id="1662418767">
      <w:bodyDiv w:val="1"/>
      <w:marLeft w:val="0"/>
      <w:marRight w:val="0"/>
      <w:marTop w:val="0"/>
      <w:marBottom w:val="0"/>
      <w:divBdr>
        <w:top w:val="none" w:sz="0" w:space="0" w:color="auto"/>
        <w:left w:val="none" w:sz="0" w:space="0" w:color="auto"/>
        <w:bottom w:val="none" w:sz="0" w:space="0" w:color="auto"/>
        <w:right w:val="none" w:sz="0" w:space="0" w:color="auto"/>
      </w:divBdr>
    </w:div>
    <w:div w:id="1663655665">
      <w:bodyDiv w:val="1"/>
      <w:marLeft w:val="0"/>
      <w:marRight w:val="0"/>
      <w:marTop w:val="0"/>
      <w:marBottom w:val="0"/>
      <w:divBdr>
        <w:top w:val="none" w:sz="0" w:space="0" w:color="auto"/>
        <w:left w:val="none" w:sz="0" w:space="0" w:color="auto"/>
        <w:bottom w:val="none" w:sz="0" w:space="0" w:color="auto"/>
        <w:right w:val="none" w:sz="0" w:space="0" w:color="auto"/>
      </w:divBdr>
    </w:div>
    <w:div w:id="1663921851">
      <w:bodyDiv w:val="1"/>
      <w:marLeft w:val="0"/>
      <w:marRight w:val="0"/>
      <w:marTop w:val="0"/>
      <w:marBottom w:val="0"/>
      <w:divBdr>
        <w:top w:val="none" w:sz="0" w:space="0" w:color="auto"/>
        <w:left w:val="none" w:sz="0" w:space="0" w:color="auto"/>
        <w:bottom w:val="none" w:sz="0" w:space="0" w:color="auto"/>
        <w:right w:val="none" w:sz="0" w:space="0" w:color="auto"/>
      </w:divBdr>
    </w:div>
    <w:div w:id="1663964624">
      <w:bodyDiv w:val="1"/>
      <w:marLeft w:val="0"/>
      <w:marRight w:val="0"/>
      <w:marTop w:val="0"/>
      <w:marBottom w:val="0"/>
      <w:divBdr>
        <w:top w:val="none" w:sz="0" w:space="0" w:color="auto"/>
        <w:left w:val="none" w:sz="0" w:space="0" w:color="auto"/>
        <w:bottom w:val="none" w:sz="0" w:space="0" w:color="auto"/>
        <w:right w:val="none" w:sz="0" w:space="0" w:color="auto"/>
      </w:divBdr>
    </w:div>
    <w:div w:id="1664506436">
      <w:bodyDiv w:val="1"/>
      <w:marLeft w:val="0"/>
      <w:marRight w:val="0"/>
      <w:marTop w:val="0"/>
      <w:marBottom w:val="0"/>
      <w:divBdr>
        <w:top w:val="none" w:sz="0" w:space="0" w:color="auto"/>
        <w:left w:val="none" w:sz="0" w:space="0" w:color="auto"/>
        <w:bottom w:val="none" w:sz="0" w:space="0" w:color="auto"/>
        <w:right w:val="none" w:sz="0" w:space="0" w:color="auto"/>
      </w:divBdr>
    </w:div>
    <w:div w:id="1664627673">
      <w:bodyDiv w:val="1"/>
      <w:marLeft w:val="0"/>
      <w:marRight w:val="0"/>
      <w:marTop w:val="0"/>
      <w:marBottom w:val="0"/>
      <w:divBdr>
        <w:top w:val="none" w:sz="0" w:space="0" w:color="auto"/>
        <w:left w:val="none" w:sz="0" w:space="0" w:color="auto"/>
        <w:bottom w:val="none" w:sz="0" w:space="0" w:color="auto"/>
        <w:right w:val="none" w:sz="0" w:space="0" w:color="auto"/>
      </w:divBdr>
    </w:div>
    <w:div w:id="1665040383">
      <w:bodyDiv w:val="1"/>
      <w:marLeft w:val="0"/>
      <w:marRight w:val="0"/>
      <w:marTop w:val="0"/>
      <w:marBottom w:val="0"/>
      <w:divBdr>
        <w:top w:val="none" w:sz="0" w:space="0" w:color="auto"/>
        <w:left w:val="none" w:sz="0" w:space="0" w:color="auto"/>
        <w:bottom w:val="none" w:sz="0" w:space="0" w:color="auto"/>
        <w:right w:val="none" w:sz="0" w:space="0" w:color="auto"/>
      </w:divBdr>
    </w:div>
    <w:div w:id="1665402160">
      <w:bodyDiv w:val="1"/>
      <w:marLeft w:val="0"/>
      <w:marRight w:val="0"/>
      <w:marTop w:val="0"/>
      <w:marBottom w:val="0"/>
      <w:divBdr>
        <w:top w:val="none" w:sz="0" w:space="0" w:color="auto"/>
        <w:left w:val="none" w:sz="0" w:space="0" w:color="auto"/>
        <w:bottom w:val="none" w:sz="0" w:space="0" w:color="auto"/>
        <w:right w:val="none" w:sz="0" w:space="0" w:color="auto"/>
      </w:divBdr>
    </w:div>
    <w:div w:id="1666320931">
      <w:bodyDiv w:val="1"/>
      <w:marLeft w:val="0"/>
      <w:marRight w:val="0"/>
      <w:marTop w:val="0"/>
      <w:marBottom w:val="0"/>
      <w:divBdr>
        <w:top w:val="none" w:sz="0" w:space="0" w:color="auto"/>
        <w:left w:val="none" w:sz="0" w:space="0" w:color="auto"/>
        <w:bottom w:val="none" w:sz="0" w:space="0" w:color="auto"/>
        <w:right w:val="none" w:sz="0" w:space="0" w:color="auto"/>
      </w:divBdr>
    </w:div>
    <w:div w:id="1668285988">
      <w:bodyDiv w:val="1"/>
      <w:marLeft w:val="0"/>
      <w:marRight w:val="0"/>
      <w:marTop w:val="0"/>
      <w:marBottom w:val="0"/>
      <w:divBdr>
        <w:top w:val="none" w:sz="0" w:space="0" w:color="auto"/>
        <w:left w:val="none" w:sz="0" w:space="0" w:color="auto"/>
        <w:bottom w:val="none" w:sz="0" w:space="0" w:color="auto"/>
        <w:right w:val="none" w:sz="0" w:space="0" w:color="auto"/>
      </w:divBdr>
    </w:div>
    <w:div w:id="1669938237">
      <w:bodyDiv w:val="1"/>
      <w:marLeft w:val="0"/>
      <w:marRight w:val="0"/>
      <w:marTop w:val="0"/>
      <w:marBottom w:val="0"/>
      <w:divBdr>
        <w:top w:val="none" w:sz="0" w:space="0" w:color="auto"/>
        <w:left w:val="none" w:sz="0" w:space="0" w:color="auto"/>
        <w:bottom w:val="none" w:sz="0" w:space="0" w:color="auto"/>
        <w:right w:val="none" w:sz="0" w:space="0" w:color="auto"/>
      </w:divBdr>
    </w:div>
    <w:div w:id="1671131031">
      <w:bodyDiv w:val="1"/>
      <w:marLeft w:val="0"/>
      <w:marRight w:val="0"/>
      <w:marTop w:val="0"/>
      <w:marBottom w:val="0"/>
      <w:divBdr>
        <w:top w:val="none" w:sz="0" w:space="0" w:color="auto"/>
        <w:left w:val="none" w:sz="0" w:space="0" w:color="auto"/>
        <w:bottom w:val="none" w:sz="0" w:space="0" w:color="auto"/>
        <w:right w:val="none" w:sz="0" w:space="0" w:color="auto"/>
      </w:divBdr>
    </w:div>
    <w:div w:id="1671176335">
      <w:bodyDiv w:val="1"/>
      <w:marLeft w:val="0"/>
      <w:marRight w:val="0"/>
      <w:marTop w:val="0"/>
      <w:marBottom w:val="0"/>
      <w:divBdr>
        <w:top w:val="none" w:sz="0" w:space="0" w:color="auto"/>
        <w:left w:val="none" w:sz="0" w:space="0" w:color="auto"/>
        <w:bottom w:val="none" w:sz="0" w:space="0" w:color="auto"/>
        <w:right w:val="none" w:sz="0" w:space="0" w:color="auto"/>
      </w:divBdr>
    </w:div>
    <w:div w:id="1671787588">
      <w:bodyDiv w:val="1"/>
      <w:marLeft w:val="0"/>
      <w:marRight w:val="0"/>
      <w:marTop w:val="0"/>
      <w:marBottom w:val="0"/>
      <w:divBdr>
        <w:top w:val="none" w:sz="0" w:space="0" w:color="auto"/>
        <w:left w:val="none" w:sz="0" w:space="0" w:color="auto"/>
        <w:bottom w:val="none" w:sz="0" w:space="0" w:color="auto"/>
        <w:right w:val="none" w:sz="0" w:space="0" w:color="auto"/>
      </w:divBdr>
    </w:div>
    <w:div w:id="1671828103">
      <w:bodyDiv w:val="1"/>
      <w:marLeft w:val="0"/>
      <w:marRight w:val="0"/>
      <w:marTop w:val="0"/>
      <w:marBottom w:val="0"/>
      <w:divBdr>
        <w:top w:val="none" w:sz="0" w:space="0" w:color="auto"/>
        <w:left w:val="none" w:sz="0" w:space="0" w:color="auto"/>
        <w:bottom w:val="none" w:sz="0" w:space="0" w:color="auto"/>
        <w:right w:val="none" w:sz="0" w:space="0" w:color="auto"/>
      </w:divBdr>
    </w:div>
    <w:div w:id="1672174000">
      <w:bodyDiv w:val="1"/>
      <w:marLeft w:val="0"/>
      <w:marRight w:val="0"/>
      <w:marTop w:val="0"/>
      <w:marBottom w:val="0"/>
      <w:divBdr>
        <w:top w:val="none" w:sz="0" w:space="0" w:color="auto"/>
        <w:left w:val="none" w:sz="0" w:space="0" w:color="auto"/>
        <w:bottom w:val="none" w:sz="0" w:space="0" w:color="auto"/>
        <w:right w:val="none" w:sz="0" w:space="0" w:color="auto"/>
      </w:divBdr>
    </w:div>
    <w:div w:id="1672490532">
      <w:bodyDiv w:val="1"/>
      <w:marLeft w:val="0"/>
      <w:marRight w:val="0"/>
      <w:marTop w:val="0"/>
      <w:marBottom w:val="0"/>
      <w:divBdr>
        <w:top w:val="none" w:sz="0" w:space="0" w:color="auto"/>
        <w:left w:val="none" w:sz="0" w:space="0" w:color="auto"/>
        <w:bottom w:val="none" w:sz="0" w:space="0" w:color="auto"/>
        <w:right w:val="none" w:sz="0" w:space="0" w:color="auto"/>
      </w:divBdr>
    </w:div>
    <w:div w:id="1673138974">
      <w:bodyDiv w:val="1"/>
      <w:marLeft w:val="0"/>
      <w:marRight w:val="0"/>
      <w:marTop w:val="0"/>
      <w:marBottom w:val="0"/>
      <w:divBdr>
        <w:top w:val="none" w:sz="0" w:space="0" w:color="auto"/>
        <w:left w:val="none" w:sz="0" w:space="0" w:color="auto"/>
        <w:bottom w:val="none" w:sz="0" w:space="0" w:color="auto"/>
        <w:right w:val="none" w:sz="0" w:space="0" w:color="auto"/>
      </w:divBdr>
    </w:div>
    <w:div w:id="1673336243">
      <w:bodyDiv w:val="1"/>
      <w:marLeft w:val="0"/>
      <w:marRight w:val="0"/>
      <w:marTop w:val="0"/>
      <w:marBottom w:val="0"/>
      <w:divBdr>
        <w:top w:val="none" w:sz="0" w:space="0" w:color="auto"/>
        <w:left w:val="none" w:sz="0" w:space="0" w:color="auto"/>
        <w:bottom w:val="none" w:sz="0" w:space="0" w:color="auto"/>
        <w:right w:val="none" w:sz="0" w:space="0" w:color="auto"/>
      </w:divBdr>
    </w:div>
    <w:div w:id="1674993705">
      <w:bodyDiv w:val="1"/>
      <w:marLeft w:val="0"/>
      <w:marRight w:val="0"/>
      <w:marTop w:val="0"/>
      <w:marBottom w:val="0"/>
      <w:divBdr>
        <w:top w:val="none" w:sz="0" w:space="0" w:color="auto"/>
        <w:left w:val="none" w:sz="0" w:space="0" w:color="auto"/>
        <w:bottom w:val="none" w:sz="0" w:space="0" w:color="auto"/>
        <w:right w:val="none" w:sz="0" w:space="0" w:color="auto"/>
      </w:divBdr>
    </w:div>
    <w:div w:id="1675642377">
      <w:bodyDiv w:val="1"/>
      <w:marLeft w:val="0"/>
      <w:marRight w:val="0"/>
      <w:marTop w:val="0"/>
      <w:marBottom w:val="0"/>
      <w:divBdr>
        <w:top w:val="none" w:sz="0" w:space="0" w:color="auto"/>
        <w:left w:val="none" w:sz="0" w:space="0" w:color="auto"/>
        <w:bottom w:val="none" w:sz="0" w:space="0" w:color="auto"/>
        <w:right w:val="none" w:sz="0" w:space="0" w:color="auto"/>
      </w:divBdr>
    </w:div>
    <w:div w:id="1676616113">
      <w:bodyDiv w:val="1"/>
      <w:marLeft w:val="0"/>
      <w:marRight w:val="0"/>
      <w:marTop w:val="0"/>
      <w:marBottom w:val="0"/>
      <w:divBdr>
        <w:top w:val="none" w:sz="0" w:space="0" w:color="auto"/>
        <w:left w:val="none" w:sz="0" w:space="0" w:color="auto"/>
        <w:bottom w:val="none" w:sz="0" w:space="0" w:color="auto"/>
        <w:right w:val="none" w:sz="0" w:space="0" w:color="auto"/>
      </w:divBdr>
    </w:div>
    <w:div w:id="1677004114">
      <w:bodyDiv w:val="1"/>
      <w:marLeft w:val="0"/>
      <w:marRight w:val="0"/>
      <w:marTop w:val="0"/>
      <w:marBottom w:val="0"/>
      <w:divBdr>
        <w:top w:val="none" w:sz="0" w:space="0" w:color="auto"/>
        <w:left w:val="none" w:sz="0" w:space="0" w:color="auto"/>
        <w:bottom w:val="none" w:sz="0" w:space="0" w:color="auto"/>
        <w:right w:val="none" w:sz="0" w:space="0" w:color="auto"/>
      </w:divBdr>
    </w:div>
    <w:div w:id="1677150973">
      <w:bodyDiv w:val="1"/>
      <w:marLeft w:val="0"/>
      <w:marRight w:val="0"/>
      <w:marTop w:val="0"/>
      <w:marBottom w:val="0"/>
      <w:divBdr>
        <w:top w:val="none" w:sz="0" w:space="0" w:color="auto"/>
        <w:left w:val="none" w:sz="0" w:space="0" w:color="auto"/>
        <w:bottom w:val="none" w:sz="0" w:space="0" w:color="auto"/>
        <w:right w:val="none" w:sz="0" w:space="0" w:color="auto"/>
      </w:divBdr>
    </w:div>
    <w:div w:id="1677264648">
      <w:bodyDiv w:val="1"/>
      <w:marLeft w:val="0"/>
      <w:marRight w:val="0"/>
      <w:marTop w:val="0"/>
      <w:marBottom w:val="0"/>
      <w:divBdr>
        <w:top w:val="none" w:sz="0" w:space="0" w:color="auto"/>
        <w:left w:val="none" w:sz="0" w:space="0" w:color="auto"/>
        <w:bottom w:val="none" w:sz="0" w:space="0" w:color="auto"/>
        <w:right w:val="none" w:sz="0" w:space="0" w:color="auto"/>
      </w:divBdr>
    </w:div>
    <w:div w:id="1678774365">
      <w:bodyDiv w:val="1"/>
      <w:marLeft w:val="0"/>
      <w:marRight w:val="0"/>
      <w:marTop w:val="0"/>
      <w:marBottom w:val="0"/>
      <w:divBdr>
        <w:top w:val="none" w:sz="0" w:space="0" w:color="auto"/>
        <w:left w:val="none" w:sz="0" w:space="0" w:color="auto"/>
        <w:bottom w:val="none" w:sz="0" w:space="0" w:color="auto"/>
        <w:right w:val="none" w:sz="0" w:space="0" w:color="auto"/>
      </w:divBdr>
    </w:div>
    <w:div w:id="1678846313">
      <w:bodyDiv w:val="1"/>
      <w:marLeft w:val="0"/>
      <w:marRight w:val="0"/>
      <w:marTop w:val="0"/>
      <w:marBottom w:val="0"/>
      <w:divBdr>
        <w:top w:val="none" w:sz="0" w:space="0" w:color="auto"/>
        <w:left w:val="none" w:sz="0" w:space="0" w:color="auto"/>
        <w:bottom w:val="none" w:sz="0" w:space="0" w:color="auto"/>
        <w:right w:val="none" w:sz="0" w:space="0" w:color="auto"/>
      </w:divBdr>
    </w:div>
    <w:div w:id="1679380528">
      <w:bodyDiv w:val="1"/>
      <w:marLeft w:val="0"/>
      <w:marRight w:val="0"/>
      <w:marTop w:val="0"/>
      <w:marBottom w:val="0"/>
      <w:divBdr>
        <w:top w:val="none" w:sz="0" w:space="0" w:color="auto"/>
        <w:left w:val="none" w:sz="0" w:space="0" w:color="auto"/>
        <w:bottom w:val="none" w:sz="0" w:space="0" w:color="auto"/>
        <w:right w:val="none" w:sz="0" w:space="0" w:color="auto"/>
      </w:divBdr>
    </w:div>
    <w:div w:id="1679503748">
      <w:bodyDiv w:val="1"/>
      <w:marLeft w:val="0"/>
      <w:marRight w:val="0"/>
      <w:marTop w:val="0"/>
      <w:marBottom w:val="0"/>
      <w:divBdr>
        <w:top w:val="none" w:sz="0" w:space="0" w:color="auto"/>
        <w:left w:val="none" w:sz="0" w:space="0" w:color="auto"/>
        <w:bottom w:val="none" w:sz="0" w:space="0" w:color="auto"/>
        <w:right w:val="none" w:sz="0" w:space="0" w:color="auto"/>
      </w:divBdr>
    </w:div>
    <w:div w:id="1679623508">
      <w:bodyDiv w:val="1"/>
      <w:marLeft w:val="0"/>
      <w:marRight w:val="0"/>
      <w:marTop w:val="0"/>
      <w:marBottom w:val="0"/>
      <w:divBdr>
        <w:top w:val="none" w:sz="0" w:space="0" w:color="auto"/>
        <w:left w:val="none" w:sz="0" w:space="0" w:color="auto"/>
        <w:bottom w:val="none" w:sz="0" w:space="0" w:color="auto"/>
        <w:right w:val="none" w:sz="0" w:space="0" w:color="auto"/>
      </w:divBdr>
    </w:div>
    <w:div w:id="1679848153">
      <w:bodyDiv w:val="1"/>
      <w:marLeft w:val="0"/>
      <w:marRight w:val="0"/>
      <w:marTop w:val="0"/>
      <w:marBottom w:val="0"/>
      <w:divBdr>
        <w:top w:val="none" w:sz="0" w:space="0" w:color="auto"/>
        <w:left w:val="none" w:sz="0" w:space="0" w:color="auto"/>
        <w:bottom w:val="none" w:sz="0" w:space="0" w:color="auto"/>
        <w:right w:val="none" w:sz="0" w:space="0" w:color="auto"/>
      </w:divBdr>
    </w:div>
    <w:div w:id="1682466628">
      <w:bodyDiv w:val="1"/>
      <w:marLeft w:val="0"/>
      <w:marRight w:val="0"/>
      <w:marTop w:val="0"/>
      <w:marBottom w:val="0"/>
      <w:divBdr>
        <w:top w:val="none" w:sz="0" w:space="0" w:color="auto"/>
        <w:left w:val="none" w:sz="0" w:space="0" w:color="auto"/>
        <w:bottom w:val="none" w:sz="0" w:space="0" w:color="auto"/>
        <w:right w:val="none" w:sz="0" w:space="0" w:color="auto"/>
      </w:divBdr>
    </w:div>
    <w:div w:id="1683430196">
      <w:bodyDiv w:val="1"/>
      <w:marLeft w:val="0"/>
      <w:marRight w:val="0"/>
      <w:marTop w:val="0"/>
      <w:marBottom w:val="0"/>
      <w:divBdr>
        <w:top w:val="none" w:sz="0" w:space="0" w:color="auto"/>
        <w:left w:val="none" w:sz="0" w:space="0" w:color="auto"/>
        <w:bottom w:val="none" w:sz="0" w:space="0" w:color="auto"/>
        <w:right w:val="none" w:sz="0" w:space="0" w:color="auto"/>
      </w:divBdr>
    </w:div>
    <w:div w:id="1684165664">
      <w:bodyDiv w:val="1"/>
      <w:marLeft w:val="0"/>
      <w:marRight w:val="0"/>
      <w:marTop w:val="0"/>
      <w:marBottom w:val="0"/>
      <w:divBdr>
        <w:top w:val="none" w:sz="0" w:space="0" w:color="auto"/>
        <w:left w:val="none" w:sz="0" w:space="0" w:color="auto"/>
        <w:bottom w:val="none" w:sz="0" w:space="0" w:color="auto"/>
        <w:right w:val="none" w:sz="0" w:space="0" w:color="auto"/>
      </w:divBdr>
    </w:div>
    <w:div w:id="1684892514">
      <w:bodyDiv w:val="1"/>
      <w:marLeft w:val="0"/>
      <w:marRight w:val="0"/>
      <w:marTop w:val="0"/>
      <w:marBottom w:val="0"/>
      <w:divBdr>
        <w:top w:val="none" w:sz="0" w:space="0" w:color="auto"/>
        <w:left w:val="none" w:sz="0" w:space="0" w:color="auto"/>
        <w:bottom w:val="none" w:sz="0" w:space="0" w:color="auto"/>
        <w:right w:val="none" w:sz="0" w:space="0" w:color="auto"/>
      </w:divBdr>
    </w:div>
    <w:div w:id="1685595456">
      <w:bodyDiv w:val="1"/>
      <w:marLeft w:val="0"/>
      <w:marRight w:val="0"/>
      <w:marTop w:val="0"/>
      <w:marBottom w:val="0"/>
      <w:divBdr>
        <w:top w:val="none" w:sz="0" w:space="0" w:color="auto"/>
        <w:left w:val="none" w:sz="0" w:space="0" w:color="auto"/>
        <w:bottom w:val="none" w:sz="0" w:space="0" w:color="auto"/>
        <w:right w:val="none" w:sz="0" w:space="0" w:color="auto"/>
      </w:divBdr>
    </w:div>
    <w:div w:id="1685663887">
      <w:bodyDiv w:val="1"/>
      <w:marLeft w:val="0"/>
      <w:marRight w:val="0"/>
      <w:marTop w:val="0"/>
      <w:marBottom w:val="0"/>
      <w:divBdr>
        <w:top w:val="none" w:sz="0" w:space="0" w:color="auto"/>
        <w:left w:val="none" w:sz="0" w:space="0" w:color="auto"/>
        <w:bottom w:val="none" w:sz="0" w:space="0" w:color="auto"/>
        <w:right w:val="none" w:sz="0" w:space="0" w:color="auto"/>
      </w:divBdr>
    </w:div>
    <w:div w:id="1688293714">
      <w:bodyDiv w:val="1"/>
      <w:marLeft w:val="0"/>
      <w:marRight w:val="0"/>
      <w:marTop w:val="0"/>
      <w:marBottom w:val="0"/>
      <w:divBdr>
        <w:top w:val="none" w:sz="0" w:space="0" w:color="auto"/>
        <w:left w:val="none" w:sz="0" w:space="0" w:color="auto"/>
        <w:bottom w:val="none" w:sz="0" w:space="0" w:color="auto"/>
        <w:right w:val="none" w:sz="0" w:space="0" w:color="auto"/>
      </w:divBdr>
    </w:div>
    <w:div w:id="1688559125">
      <w:bodyDiv w:val="1"/>
      <w:marLeft w:val="0"/>
      <w:marRight w:val="0"/>
      <w:marTop w:val="0"/>
      <w:marBottom w:val="0"/>
      <w:divBdr>
        <w:top w:val="none" w:sz="0" w:space="0" w:color="auto"/>
        <w:left w:val="none" w:sz="0" w:space="0" w:color="auto"/>
        <w:bottom w:val="none" w:sz="0" w:space="0" w:color="auto"/>
        <w:right w:val="none" w:sz="0" w:space="0" w:color="auto"/>
      </w:divBdr>
    </w:div>
    <w:div w:id="1689670914">
      <w:bodyDiv w:val="1"/>
      <w:marLeft w:val="0"/>
      <w:marRight w:val="0"/>
      <w:marTop w:val="0"/>
      <w:marBottom w:val="0"/>
      <w:divBdr>
        <w:top w:val="none" w:sz="0" w:space="0" w:color="auto"/>
        <w:left w:val="none" w:sz="0" w:space="0" w:color="auto"/>
        <w:bottom w:val="none" w:sz="0" w:space="0" w:color="auto"/>
        <w:right w:val="none" w:sz="0" w:space="0" w:color="auto"/>
      </w:divBdr>
    </w:div>
    <w:div w:id="1689716775">
      <w:bodyDiv w:val="1"/>
      <w:marLeft w:val="0"/>
      <w:marRight w:val="0"/>
      <w:marTop w:val="0"/>
      <w:marBottom w:val="0"/>
      <w:divBdr>
        <w:top w:val="none" w:sz="0" w:space="0" w:color="auto"/>
        <w:left w:val="none" w:sz="0" w:space="0" w:color="auto"/>
        <w:bottom w:val="none" w:sz="0" w:space="0" w:color="auto"/>
        <w:right w:val="none" w:sz="0" w:space="0" w:color="auto"/>
      </w:divBdr>
    </w:div>
    <w:div w:id="1690835951">
      <w:bodyDiv w:val="1"/>
      <w:marLeft w:val="0"/>
      <w:marRight w:val="0"/>
      <w:marTop w:val="0"/>
      <w:marBottom w:val="0"/>
      <w:divBdr>
        <w:top w:val="none" w:sz="0" w:space="0" w:color="auto"/>
        <w:left w:val="none" w:sz="0" w:space="0" w:color="auto"/>
        <w:bottom w:val="none" w:sz="0" w:space="0" w:color="auto"/>
        <w:right w:val="none" w:sz="0" w:space="0" w:color="auto"/>
      </w:divBdr>
    </w:div>
    <w:div w:id="1690905868">
      <w:bodyDiv w:val="1"/>
      <w:marLeft w:val="0"/>
      <w:marRight w:val="0"/>
      <w:marTop w:val="0"/>
      <w:marBottom w:val="0"/>
      <w:divBdr>
        <w:top w:val="none" w:sz="0" w:space="0" w:color="auto"/>
        <w:left w:val="none" w:sz="0" w:space="0" w:color="auto"/>
        <w:bottom w:val="none" w:sz="0" w:space="0" w:color="auto"/>
        <w:right w:val="none" w:sz="0" w:space="0" w:color="auto"/>
      </w:divBdr>
    </w:div>
    <w:div w:id="1691681643">
      <w:bodyDiv w:val="1"/>
      <w:marLeft w:val="0"/>
      <w:marRight w:val="0"/>
      <w:marTop w:val="0"/>
      <w:marBottom w:val="0"/>
      <w:divBdr>
        <w:top w:val="none" w:sz="0" w:space="0" w:color="auto"/>
        <w:left w:val="none" w:sz="0" w:space="0" w:color="auto"/>
        <w:bottom w:val="none" w:sz="0" w:space="0" w:color="auto"/>
        <w:right w:val="none" w:sz="0" w:space="0" w:color="auto"/>
      </w:divBdr>
    </w:div>
    <w:div w:id="1692682600">
      <w:bodyDiv w:val="1"/>
      <w:marLeft w:val="0"/>
      <w:marRight w:val="0"/>
      <w:marTop w:val="0"/>
      <w:marBottom w:val="0"/>
      <w:divBdr>
        <w:top w:val="none" w:sz="0" w:space="0" w:color="auto"/>
        <w:left w:val="none" w:sz="0" w:space="0" w:color="auto"/>
        <w:bottom w:val="none" w:sz="0" w:space="0" w:color="auto"/>
        <w:right w:val="none" w:sz="0" w:space="0" w:color="auto"/>
      </w:divBdr>
    </w:div>
    <w:div w:id="1693073757">
      <w:bodyDiv w:val="1"/>
      <w:marLeft w:val="0"/>
      <w:marRight w:val="0"/>
      <w:marTop w:val="0"/>
      <w:marBottom w:val="0"/>
      <w:divBdr>
        <w:top w:val="none" w:sz="0" w:space="0" w:color="auto"/>
        <w:left w:val="none" w:sz="0" w:space="0" w:color="auto"/>
        <w:bottom w:val="none" w:sz="0" w:space="0" w:color="auto"/>
        <w:right w:val="none" w:sz="0" w:space="0" w:color="auto"/>
      </w:divBdr>
    </w:div>
    <w:div w:id="1693258429">
      <w:bodyDiv w:val="1"/>
      <w:marLeft w:val="0"/>
      <w:marRight w:val="0"/>
      <w:marTop w:val="0"/>
      <w:marBottom w:val="0"/>
      <w:divBdr>
        <w:top w:val="none" w:sz="0" w:space="0" w:color="auto"/>
        <w:left w:val="none" w:sz="0" w:space="0" w:color="auto"/>
        <w:bottom w:val="none" w:sz="0" w:space="0" w:color="auto"/>
        <w:right w:val="none" w:sz="0" w:space="0" w:color="auto"/>
      </w:divBdr>
    </w:div>
    <w:div w:id="1693266622">
      <w:bodyDiv w:val="1"/>
      <w:marLeft w:val="0"/>
      <w:marRight w:val="0"/>
      <w:marTop w:val="0"/>
      <w:marBottom w:val="0"/>
      <w:divBdr>
        <w:top w:val="none" w:sz="0" w:space="0" w:color="auto"/>
        <w:left w:val="none" w:sz="0" w:space="0" w:color="auto"/>
        <w:bottom w:val="none" w:sz="0" w:space="0" w:color="auto"/>
        <w:right w:val="none" w:sz="0" w:space="0" w:color="auto"/>
      </w:divBdr>
    </w:div>
    <w:div w:id="1693384753">
      <w:bodyDiv w:val="1"/>
      <w:marLeft w:val="0"/>
      <w:marRight w:val="0"/>
      <w:marTop w:val="0"/>
      <w:marBottom w:val="0"/>
      <w:divBdr>
        <w:top w:val="none" w:sz="0" w:space="0" w:color="auto"/>
        <w:left w:val="none" w:sz="0" w:space="0" w:color="auto"/>
        <w:bottom w:val="none" w:sz="0" w:space="0" w:color="auto"/>
        <w:right w:val="none" w:sz="0" w:space="0" w:color="auto"/>
      </w:divBdr>
    </w:div>
    <w:div w:id="1694261706">
      <w:bodyDiv w:val="1"/>
      <w:marLeft w:val="0"/>
      <w:marRight w:val="0"/>
      <w:marTop w:val="0"/>
      <w:marBottom w:val="0"/>
      <w:divBdr>
        <w:top w:val="none" w:sz="0" w:space="0" w:color="auto"/>
        <w:left w:val="none" w:sz="0" w:space="0" w:color="auto"/>
        <w:bottom w:val="none" w:sz="0" w:space="0" w:color="auto"/>
        <w:right w:val="none" w:sz="0" w:space="0" w:color="auto"/>
      </w:divBdr>
    </w:div>
    <w:div w:id="1695956143">
      <w:bodyDiv w:val="1"/>
      <w:marLeft w:val="0"/>
      <w:marRight w:val="0"/>
      <w:marTop w:val="0"/>
      <w:marBottom w:val="0"/>
      <w:divBdr>
        <w:top w:val="none" w:sz="0" w:space="0" w:color="auto"/>
        <w:left w:val="none" w:sz="0" w:space="0" w:color="auto"/>
        <w:bottom w:val="none" w:sz="0" w:space="0" w:color="auto"/>
        <w:right w:val="none" w:sz="0" w:space="0" w:color="auto"/>
      </w:divBdr>
    </w:div>
    <w:div w:id="1696342724">
      <w:bodyDiv w:val="1"/>
      <w:marLeft w:val="0"/>
      <w:marRight w:val="0"/>
      <w:marTop w:val="0"/>
      <w:marBottom w:val="0"/>
      <w:divBdr>
        <w:top w:val="none" w:sz="0" w:space="0" w:color="auto"/>
        <w:left w:val="none" w:sz="0" w:space="0" w:color="auto"/>
        <w:bottom w:val="none" w:sz="0" w:space="0" w:color="auto"/>
        <w:right w:val="none" w:sz="0" w:space="0" w:color="auto"/>
      </w:divBdr>
    </w:div>
    <w:div w:id="1696416773">
      <w:bodyDiv w:val="1"/>
      <w:marLeft w:val="0"/>
      <w:marRight w:val="0"/>
      <w:marTop w:val="0"/>
      <w:marBottom w:val="0"/>
      <w:divBdr>
        <w:top w:val="none" w:sz="0" w:space="0" w:color="auto"/>
        <w:left w:val="none" w:sz="0" w:space="0" w:color="auto"/>
        <w:bottom w:val="none" w:sz="0" w:space="0" w:color="auto"/>
        <w:right w:val="none" w:sz="0" w:space="0" w:color="auto"/>
      </w:divBdr>
    </w:div>
    <w:div w:id="1696953920">
      <w:bodyDiv w:val="1"/>
      <w:marLeft w:val="0"/>
      <w:marRight w:val="0"/>
      <w:marTop w:val="0"/>
      <w:marBottom w:val="0"/>
      <w:divBdr>
        <w:top w:val="none" w:sz="0" w:space="0" w:color="auto"/>
        <w:left w:val="none" w:sz="0" w:space="0" w:color="auto"/>
        <w:bottom w:val="none" w:sz="0" w:space="0" w:color="auto"/>
        <w:right w:val="none" w:sz="0" w:space="0" w:color="auto"/>
      </w:divBdr>
    </w:div>
    <w:div w:id="1697580925">
      <w:bodyDiv w:val="1"/>
      <w:marLeft w:val="0"/>
      <w:marRight w:val="0"/>
      <w:marTop w:val="0"/>
      <w:marBottom w:val="0"/>
      <w:divBdr>
        <w:top w:val="none" w:sz="0" w:space="0" w:color="auto"/>
        <w:left w:val="none" w:sz="0" w:space="0" w:color="auto"/>
        <w:bottom w:val="none" w:sz="0" w:space="0" w:color="auto"/>
        <w:right w:val="none" w:sz="0" w:space="0" w:color="auto"/>
      </w:divBdr>
    </w:div>
    <w:div w:id="1698121232">
      <w:bodyDiv w:val="1"/>
      <w:marLeft w:val="0"/>
      <w:marRight w:val="0"/>
      <w:marTop w:val="0"/>
      <w:marBottom w:val="0"/>
      <w:divBdr>
        <w:top w:val="none" w:sz="0" w:space="0" w:color="auto"/>
        <w:left w:val="none" w:sz="0" w:space="0" w:color="auto"/>
        <w:bottom w:val="none" w:sz="0" w:space="0" w:color="auto"/>
        <w:right w:val="none" w:sz="0" w:space="0" w:color="auto"/>
      </w:divBdr>
    </w:div>
    <w:div w:id="1698390464">
      <w:bodyDiv w:val="1"/>
      <w:marLeft w:val="0"/>
      <w:marRight w:val="0"/>
      <w:marTop w:val="0"/>
      <w:marBottom w:val="0"/>
      <w:divBdr>
        <w:top w:val="none" w:sz="0" w:space="0" w:color="auto"/>
        <w:left w:val="none" w:sz="0" w:space="0" w:color="auto"/>
        <w:bottom w:val="none" w:sz="0" w:space="0" w:color="auto"/>
        <w:right w:val="none" w:sz="0" w:space="0" w:color="auto"/>
      </w:divBdr>
    </w:div>
    <w:div w:id="1698463319">
      <w:bodyDiv w:val="1"/>
      <w:marLeft w:val="0"/>
      <w:marRight w:val="0"/>
      <w:marTop w:val="0"/>
      <w:marBottom w:val="0"/>
      <w:divBdr>
        <w:top w:val="none" w:sz="0" w:space="0" w:color="auto"/>
        <w:left w:val="none" w:sz="0" w:space="0" w:color="auto"/>
        <w:bottom w:val="none" w:sz="0" w:space="0" w:color="auto"/>
        <w:right w:val="none" w:sz="0" w:space="0" w:color="auto"/>
      </w:divBdr>
    </w:div>
    <w:div w:id="1699693094">
      <w:bodyDiv w:val="1"/>
      <w:marLeft w:val="0"/>
      <w:marRight w:val="0"/>
      <w:marTop w:val="0"/>
      <w:marBottom w:val="0"/>
      <w:divBdr>
        <w:top w:val="none" w:sz="0" w:space="0" w:color="auto"/>
        <w:left w:val="none" w:sz="0" w:space="0" w:color="auto"/>
        <w:bottom w:val="none" w:sz="0" w:space="0" w:color="auto"/>
        <w:right w:val="none" w:sz="0" w:space="0" w:color="auto"/>
      </w:divBdr>
    </w:div>
    <w:div w:id="1699768832">
      <w:bodyDiv w:val="1"/>
      <w:marLeft w:val="0"/>
      <w:marRight w:val="0"/>
      <w:marTop w:val="0"/>
      <w:marBottom w:val="0"/>
      <w:divBdr>
        <w:top w:val="none" w:sz="0" w:space="0" w:color="auto"/>
        <w:left w:val="none" w:sz="0" w:space="0" w:color="auto"/>
        <w:bottom w:val="none" w:sz="0" w:space="0" w:color="auto"/>
        <w:right w:val="none" w:sz="0" w:space="0" w:color="auto"/>
      </w:divBdr>
    </w:div>
    <w:div w:id="1701004931">
      <w:bodyDiv w:val="1"/>
      <w:marLeft w:val="0"/>
      <w:marRight w:val="0"/>
      <w:marTop w:val="0"/>
      <w:marBottom w:val="0"/>
      <w:divBdr>
        <w:top w:val="none" w:sz="0" w:space="0" w:color="auto"/>
        <w:left w:val="none" w:sz="0" w:space="0" w:color="auto"/>
        <w:bottom w:val="none" w:sz="0" w:space="0" w:color="auto"/>
        <w:right w:val="none" w:sz="0" w:space="0" w:color="auto"/>
      </w:divBdr>
    </w:div>
    <w:div w:id="1702247759">
      <w:bodyDiv w:val="1"/>
      <w:marLeft w:val="0"/>
      <w:marRight w:val="0"/>
      <w:marTop w:val="0"/>
      <w:marBottom w:val="0"/>
      <w:divBdr>
        <w:top w:val="none" w:sz="0" w:space="0" w:color="auto"/>
        <w:left w:val="none" w:sz="0" w:space="0" w:color="auto"/>
        <w:bottom w:val="none" w:sz="0" w:space="0" w:color="auto"/>
        <w:right w:val="none" w:sz="0" w:space="0" w:color="auto"/>
      </w:divBdr>
    </w:div>
    <w:div w:id="1702634936">
      <w:bodyDiv w:val="1"/>
      <w:marLeft w:val="0"/>
      <w:marRight w:val="0"/>
      <w:marTop w:val="0"/>
      <w:marBottom w:val="0"/>
      <w:divBdr>
        <w:top w:val="none" w:sz="0" w:space="0" w:color="auto"/>
        <w:left w:val="none" w:sz="0" w:space="0" w:color="auto"/>
        <w:bottom w:val="none" w:sz="0" w:space="0" w:color="auto"/>
        <w:right w:val="none" w:sz="0" w:space="0" w:color="auto"/>
      </w:divBdr>
    </w:div>
    <w:div w:id="1703046329">
      <w:bodyDiv w:val="1"/>
      <w:marLeft w:val="0"/>
      <w:marRight w:val="0"/>
      <w:marTop w:val="0"/>
      <w:marBottom w:val="0"/>
      <w:divBdr>
        <w:top w:val="none" w:sz="0" w:space="0" w:color="auto"/>
        <w:left w:val="none" w:sz="0" w:space="0" w:color="auto"/>
        <w:bottom w:val="none" w:sz="0" w:space="0" w:color="auto"/>
        <w:right w:val="none" w:sz="0" w:space="0" w:color="auto"/>
      </w:divBdr>
    </w:div>
    <w:div w:id="1703171469">
      <w:bodyDiv w:val="1"/>
      <w:marLeft w:val="0"/>
      <w:marRight w:val="0"/>
      <w:marTop w:val="0"/>
      <w:marBottom w:val="0"/>
      <w:divBdr>
        <w:top w:val="none" w:sz="0" w:space="0" w:color="auto"/>
        <w:left w:val="none" w:sz="0" w:space="0" w:color="auto"/>
        <w:bottom w:val="none" w:sz="0" w:space="0" w:color="auto"/>
        <w:right w:val="none" w:sz="0" w:space="0" w:color="auto"/>
      </w:divBdr>
    </w:div>
    <w:div w:id="1703481094">
      <w:bodyDiv w:val="1"/>
      <w:marLeft w:val="0"/>
      <w:marRight w:val="0"/>
      <w:marTop w:val="0"/>
      <w:marBottom w:val="0"/>
      <w:divBdr>
        <w:top w:val="none" w:sz="0" w:space="0" w:color="auto"/>
        <w:left w:val="none" w:sz="0" w:space="0" w:color="auto"/>
        <w:bottom w:val="none" w:sz="0" w:space="0" w:color="auto"/>
        <w:right w:val="none" w:sz="0" w:space="0" w:color="auto"/>
      </w:divBdr>
    </w:div>
    <w:div w:id="1704091163">
      <w:bodyDiv w:val="1"/>
      <w:marLeft w:val="0"/>
      <w:marRight w:val="0"/>
      <w:marTop w:val="0"/>
      <w:marBottom w:val="0"/>
      <w:divBdr>
        <w:top w:val="none" w:sz="0" w:space="0" w:color="auto"/>
        <w:left w:val="none" w:sz="0" w:space="0" w:color="auto"/>
        <w:bottom w:val="none" w:sz="0" w:space="0" w:color="auto"/>
        <w:right w:val="none" w:sz="0" w:space="0" w:color="auto"/>
      </w:divBdr>
    </w:div>
    <w:div w:id="1704591930">
      <w:bodyDiv w:val="1"/>
      <w:marLeft w:val="0"/>
      <w:marRight w:val="0"/>
      <w:marTop w:val="0"/>
      <w:marBottom w:val="0"/>
      <w:divBdr>
        <w:top w:val="none" w:sz="0" w:space="0" w:color="auto"/>
        <w:left w:val="none" w:sz="0" w:space="0" w:color="auto"/>
        <w:bottom w:val="none" w:sz="0" w:space="0" w:color="auto"/>
        <w:right w:val="none" w:sz="0" w:space="0" w:color="auto"/>
      </w:divBdr>
    </w:div>
    <w:div w:id="1705523294">
      <w:bodyDiv w:val="1"/>
      <w:marLeft w:val="0"/>
      <w:marRight w:val="0"/>
      <w:marTop w:val="0"/>
      <w:marBottom w:val="0"/>
      <w:divBdr>
        <w:top w:val="none" w:sz="0" w:space="0" w:color="auto"/>
        <w:left w:val="none" w:sz="0" w:space="0" w:color="auto"/>
        <w:bottom w:val="none" w:sz="0" w:space="0" w:color="auto"/>
        <w:right w:val="none" w:sz="0" w:space="0" w:color="auto"/>
      </w:divBdr>
    </w:div>
    <w:div w:id="1705523556">
      <w:bodyDiv w:val="1"/>
      <w:marLeft w:val="0"/>
      <w:marRight w:val="0"/>
      <w:marTop w:val="0"/>
      <w:marBottom w:val="0"/>
      <w:divBdr>
        <w:top w:val="none" w:sz="0" w:space="0" w:color="auto"/>
        <w:left w:val="none" w:sz="0" w:space="0" w:color="auto"/>
        <w:bottom w:val="none" w:sz="0" w:space="0" w:color="auto"/>
        <w:right w:val="none" w:sz="0" w:space="0" w:color="auto"/>
      </w:divBdr>
    </w:div>
    <w:div w:id="1705792204">
      <w:bodyDiv w:val="1"/>
      <w:marLeft w:val="0"/>
      <w:marRight w:val="0"/>
      <w:marTop w:val="0"/>
      <w:marBottom w:val="0"/>
      <w:divBdr>
        <w:top w:val="none" w:sz="0" w:space="0" w:color="auto"/>
        <w:left w:val="none" w:sz="0" w:space="0" w:color="auto"/>
        <w:bottom w:val="none" w:sz="0" w:space="0" w:color="auto"/>
        <w:right w:val="none" w:sz="0" w:space="0" w:color="auto"/>
      </w:divBdr>
    </w:div>
    <w:div w:id="1707027137">
      <w:bodyDiv w:val="1"/>
      <w:marLeft w:val="0"/>
      <w:marRight w:val="0"/>
      <w:marTop w:val="0"/>
      <w:marBottom w:val="0"/>
      <w:divBdr>
        <w:top w:val="none" w:sz="0" w:space="0" w:color="auto"/>
        <w:left w:val="none" w:sz="0" w:space="0" w:color="auto"/>
        <w:bottom w:val="none" w:sz="0" w:space="0" w:color="auto"/>
        <w:right w:val="none" w:sz="0" w:space="0" w:color="auto"/>
      </w:divBdr>
    </w:div>
    <w:div w:id="1707750800">
      <w:bodyDiv w:val="1"/>
      <w:marLeft w:val="0"/>
      <w:marRight w:val="0"/>
      <w:marTop w:val="0"/>
      <w:marBottom w:val="0"/>
      <w:divBdr>
        <w:top w:val="none" w:sz="0" w:space="0" w:color="auto"/>
        <w:left w:val="none" w:sz="0" w:space="0" w:color="auto"/>
        <w:bottom w:val="none" w:sz="0" w:space="0" w:color="auto"/>
        <w:right w:val="none" w:sz="0" w:space="0" w:color="auto"/>
      </w:divBdr>
    </w:div>
    <w:div w:id="1708330313">
      <w:bodyDiv w:val="1"/>
      <w:marLeft w:val="0"/>
      <w:marRight w:val="0"/>
      <w:marTop w:val="0"/>
      <w:marBottom w:val="0"/>
      <w:divBdr>
        <w:top w:val="none" w:sz="0" w:space="0" w:color="auto"/>
        <w:left w:val="none" w:sz="0" w:space="0" w:color="auto"/>
        <w:bottom w:val="none" w:sz="0" w:space="0" w:color="auto"/>
        <w:right w:val="none" w:sz="0" w:space="0" w:color="auto"/>
      </w:divBdr>
    </w:div>
    <w:div w:id="1709642543">
      <w:bodyDiv w:val="1"/>
      <w:marLeft w:val="0"/>
      <w:marRight w:val="0"/>
      <w:marTop w:val="0"/>
      <w:marBottom w:val="0"/>
      <w:divBdr>
        <w:top w:val="none" w:sz="0" w:space="0" w:color="auto"/>
        <w:left w:val="none" w:sz="0" w:space="0" w:color="auto"/>
        <w:bottom w:val="none" w:sz="0" w:space="0" w:color="auto"/>
        <w:right w:val="none" w:sz="0" w:space="0" w:color="auto"/>
      </w:divBdr>
    </w:div>
    <w:div w:id="1709643950">
      <w:bodyDiv w:val="1"/>
      <w:marLeft w:val="0"/>
      <w:marRight w:val="0"/>
      <w:marTop w:val="0"/>
      <w:marBottom w:val="0"/>
      <w:divBdr>
        <w:top w:val="none" w:sz="0" w:space="0" w:color="auto"/>
        <w:left w:val="none" w:sz="0" w:space="0" w:color="auto"/>
        <w:bottom w:val="none" w:sz="0" w:space="0" w:color="auto"/>
        <w:right w:val="none" w:sz="0" w:space="0" w:color="auto"/>
      </w:divBdr>
    </w:div>
    <w:div w:id="1709718916">
      <w:bodyDiv w:val="1"/>
      <w:marLeft w:val="0"/>
      <w:marRight w:val="0"/>
      <w:marTop w:val="0"/>
      <w:marBottom w:val="0"/>
      <w:divBdr>
        <w:top w:val="none" w:sz="0" w:space="0" w:color="auto"/>
        <w:left w:val="none" w:sz="0" w:space="0" w:color="auto"/>
        <w:bottom w:val="none" w:sz="0" w:space="0" w:color="auto"/>
        <w:right w:val="none" w:sz="0" w:space="0" w:color="auto"/>
      </w:divBdr>
    </w:div>
    <w:div w:id="1709990934">
      <w:bodyDiv w:val="1"/>
      <w:marLeft w:val="0"/>
      <w:marRight w:val="0"/>
      <w:marTop w:val="0"/>
      <w:marBottom w:val="0"/>
      <w:divBdr>
        <w:top w:val="none" w:sz="0" w:space="0" w:color="auto"/>
        <w:left w:val="none" w:sz="0" w:space="0" w:color="auto"/>
        <w:bottom w:val="none" w:sz="0" w:space="0" w:color="auto"/>
        <w:right w:val="none" w:sz="0" w:space="0" w:color="auto"/>
      </w:divBdr>
    </w:div>
    <w:div w:id="1710034559">
      <w:bodyDiv w:val="1"/>
      <w:marLeft w:val="0"/>
      <w:marRight w:val="0"/>
      <w:marTop w:val="0"/>
      <w:marBottom w:val="0"/>
      <w:divBdr>
        <w:top w:val="none" w:sz="0" w:space="0" w:color="auto"/>
        <w:left w:val="none" w:sz="0" w:space="0" w:color="auto"/>
        <w:bottom w:val="none" w:sz="0" w:space="0" w:color="auto"/>
        <w:right w:val="none" w:sz="0" w:space="0" w:color="auto"/>
      </w:divBdr>
    </w:div>
    <w:div w:id="1710228675">
      <w:bodyDiv w:val="1"/>
      <w:marLeft w:val="0"/>
      <w:marRight w:val="0"/>
      <w:marTop w:val="0"/>
      <w:marBottom w:val="0"/>
      <w:divBdr>
        <w:top w:val="none" w:sz="0" w:space="0" w:color="auto"/>
        <w:left w:val="none" w:sz="0" w:space="0" w:color="auto"/>
        <w:bottom w:val="none" w:sz="0" w:space="0" w:color="auto"/>
        <w:right w:val="none" w:sz="0" w:space="0" w:color="auto"/>
      </w:divBdr>
    </w:div>
    <w:div w:id="1711563883">
      <w:bodyDiv w:val="1"/>
      <w:marLeft w:val="0"/>
      <w:marRight w:val="0"/>
      <w:marTop w:val="0"/>
      <w:marBottom w:val="0"/>
      <w:divBdr>
        <w:top w:val="none" w:sz="0" w:space="0" w:color="auto"/>
        <w:left w:val="none" w:sz="0" w:space="0" w:color="auto"/>
        <w:bottom w:val="none" w:sz="0" w:space="0" w:color="auto"/>
        <w:right w:val="none" w:sz="0" w:space="0" w:color="auto"/>
      </w:divBdr>
    </w:div>
    <w:div w:id="1712218722">
      <w:bodyDiv w:val="1"/>
      <w:marLeft w:val="0"/>
      <w:marRight w:val="0"/>
      <w:marTop w:val="0"/>
      <w:marBottom w:val="0"/>
      <w:divBdr>
        <w:top w:val="none" w:sz="0" w:space="0" w:color="auto"/>
        <w:left w:val="none" w:sz="0" w:space="0" w:color="auto"/>
        <w:bottom w:val="none" w:sz="0" w:space="0" w:color="auto"/>
        <w:right w:val="none" w:sz="0" w:space="0" w:color="auto"/>
      </w:divBdr>
    </w:div>
    <w:div w:id="1712218784">
      <w:bodyDiv w:val="1"/>
      <w:marLeft w:val="0"/>
      <w:marRight w:val="0"/>
      <w:marTop w:val="0"/>
      <w:marBottom w:val="0"/>
      <w:divBdr>
        <w:top w:val="none" w:sz="0" w:space="0" w:color="auto"/>
        <w:left w:val="none" w:sz="0" w:space="0" w:color="auto"/>
        <w:bottom w:val="none" w:sz="0" w:space="0" w:color="auto"/>
        <w:right w:val="none" w:sz="0" w:space="0" w:color="auto"/>
      </w:divBdr>
    </w:div>
    <w:div w:id="1712268315">
      <w:bodyDiv w:val="1"/>
      <w:marLeft w:val="0"/>
      <w:marRight w:val="0"/>
      <w:marTop w:val="0"/>
      <w:marBottom w:val="0"/>
      <w:divBdr>
        <w:top w:val="none" w:sz="0" w:space="0" w:color="auto"/>
        <w:left w:val="none" w:sz="0" w:space="0" w:color="auto"/>
        <w:bottom w:val="none" w:sz="0" w:space="0" w:color="auto"/>
        <w:right w:val="none" w:sz="0" w:space="0" w:color="auto"/>
      </w:divBdr>
    </w:div>
    <w:div w:id="1712345906">
      <w:bodyDiv w:val="1"/>
      <w:marLeft w:val="0"/>
      <w:marRight w:val="0"/>
      <w:marTop w:val="0"/>
      <w:marBottom w:val="0"/>
      <w:divBdr>
        <w:top w:val="none" w:sz="0" w:space="0" w:color="auto"/>
        <w:left w:val="none" w:sz="0" w:space="0" w:color="auto"/>
        <w:bottom w:val="none" w:sz="0" w:space="0" w:color="auto"/>
        <w:right w:val="none" w:sz="0" w:space="0" w:color="auto"/>
      </w:divBdr>
    </w:div>
    <w:div w:id="1712682550">
      <w:bodyDiv w:val="1"/>
      <w:marLeft w:val="0"/>
      <w:marRight w:val="0"/>
      <w:marTop w:val="0"/>
      <w:marBottom w:val="0"/>
      <w:divBdr>
        <w:top w:val="none" w:sz="0" w:space="0" w:color="auto"/>
        <w:left w:val="none" w:sz="0" w:space="0" w:color="auto"/>
        <w:bottom w:val="none" w:sz="0" w:space="0" w:color="auto"/>
        <w:right w:val="none" w:sz="0" w:space="0" w:color="auto"/>
      </w:divBdr>
    </w:div>
    <w:div w:id="1712924754">
      <w:bodyDiv w:val="1"/>
      <w:marLeft w:val="0"/>
      <w:marRight w:val="0"/>
      <w:marTop w:val="0"/>
      <w:marBottom w:val="0"/>
      <w:divBdr>
        <w:top w:val="none" w:sz="0" w:space="0" w:color="auto"/>
        <w:left w:val="none" w:sz="0" w:space="0" w:color="auto"/>
        <w:bottom w:val="none" w:sz="0" w:space="0" w:color="auto"/>
        <w:right w:val="none" w:sz="0" w:space="0" w:color="auto"/>
      </w:divBdr>
    </w:div>
    <w:div w:id="1713266838">
      <w:bodyDiv w:val="1"/>
      <w:marLeft w:val="0"/>
      <w:marRight w:val="0"/>
      <w:marTop w:val="0"/>
      <w:marBottom w:val="0"/>
      <w:divBdr>
        <w:top w:val="none" w:sz="0" w:space="0" w:color="auto"/>
        <w:left w:val="none" w:sz="0" w:space="0" w:color="auto"/>
        <w:bottom w:val="none" w:sz="0" w:space="0" w:color="auto"/>
        <w:right w:val="none" w:sz="0" w:space="0" w:color="auto"/>
      </w:divBdr>
    </w:div>
    <w:div w:id="1713335825">
      <w:bodyDiv w:val="1"/>
      <w:marLeft w:val="0"/>
      <w:marRight w:val="0"/>
      <w:marTop w:val="0"/>
      <w:marBottom w:val="0"/>
      <w:divBdr>
        <w:top w:val="none" w:sz="0" w:space="0" w:color="auto"/>
        <w:left w:val="none" w:sz="0" w:space="0" w:color="auto"/>
        <w:bottom w:val="none" w:sz="0" w:space="0" w:color="auto"/>
        <w:right w:val="none" w:sz="0" w:space="0" w:color="auto"/>
      </w:divBdr>
    </w:div>
    <w:div w:id="1713572603">
      <w:bodyDiv w:val="1"/>
      <w:marLeft w:val="0"/>
      <w:marRight w:val="0"/>
      <w:marTop w:val="0"/>
      <w:marBottom w:val="0"/>
      <w:divBdr>
        <w:top w:val="none" w:sz="0" w:space="0" w:color="auto"/>
        <w:left w:val="none" w:sz="0" w:space="0" w:color="auto"/>
        <w:bottom w:val="none" w:sz="0" w:space="0" w:color="auto"/>
        <w:right w:val="none" w:sz="0" w:space="0" w:color="auto"/>
      </w:divBdr>
    </w:div>
    <w:div w:id="1714233308">
      <w:bodyDiv w:val="1"/>
      <w:marLeft w:val="0"/>
      <w:marRight w:val="0"/>
      <w:marTop w:val="0"/>
      <w:marBottom w:val="0"/>
      <w:divBdr>
        <w:top w:val="none" w:sz="0" w:space="0" w:color="auto"/>
        <w:left w:val="none" w:sz="0" w:space="0" w:color="auto"/>
        <w:bottom w:val="none" w:sz="0" w:space="0" w:color="auto"/>
        <w:right w:val="none" w:sz="0" w:space="0" w:color="auto"/>
      </w:divBdr>
    </w:div>
    <w:div w:id="1715083600">
      <w:bodyDiv w:val="1"/>
      <w:marLeft w:val="0"/>
      <w:marRight w:val="0"/>
      <w:marTop w:val="0"/>
      <w:marBottom w:val="0"/>
      <w:divBdr>
        <w:top w:val="none" w:sz="0" w:space="0" w:color="auto"/>
        <w:left w:val="none" w:sz="0" w:space="0" w:color="auto"/>
        <w:bottom w:val="none" w:sz="0" w:space="0" w:color="auto"/>
        <w:right w:val="none" w:sz="0" w:space="0" w:color="auto"/>
      </w:divBdr>
    </w:div>
    <w:div w:id="1715155739">
      <w:bodyDiv w:val="1"/>
      <w:marLeft w:val="0"/>
      <w:marRight w:val="0"/>
      <w:marTop w:val="0"/>
      <w:marBottom w:val="0"/>
      <w:divBdr>
        <w:top w:val="none" w:sz="0" w:space="0" w:color="auto"/>
        <w:left w:val="none" w:sz="0" w:space="0" w:color="auto"/>
        <w:bottom w:val="none" w:sz="0" w:space="0" w:color="auto"/>
        <w:right w:val="none" w:sz="0" w:space="0" w:color="auto"/>
      </w:divBdr>
    </w:div>
    <w:div w:id="1715425053">
      <w:bodyDiv w:val="1"/>
      <w:marLeft w:val="0"/>
      <w:marRight w:val="0"/>
      <w:marTop w:val="0"/>
      <w:marBottom w:val="0"/>
      <w:divBdr>
        <w:top w:val="none" w:sz="0" w:space="0" w:color="auto"/>
        <w:left w:val="none" w:sz="0" w:space="0" w:color="auto"/>
        <w:bottom w:val="none" w:sz="0" w:space="0" w:color="auto"/>
        <w:right w:val="none" w:sz="0" w:space="0" w:color="auto"/>
      </w:divBdr>
    </w:div>
    <w:div w:id="1715807307">
      <w:bodyDiv w:val="1"/>
      <w:marLeft w:val="0"/>
      <w:marRight w:val="0"/>
      <w:marTop w:val="0"/>
      <w:marBottom w:val="0"/>
      <w:divBdr>
        <w:top w:val="none" w:sz="0" w:space="0" w:color="auto"/>
        <w:left w:val="none" w:sz="0" w:space="0" w:color="auto"/>
        <w:bottom w:val="none" w:sz="0" w:space="0" w:color="auto"/>
        <w:right w:val="none" w:sz="0" w:space="0" w:color="auto"/>
      </w:divBdr>
    </w:div>
    <w:div w:id="1716149912">
      <w:bodyDiv w:val="1"/>
      <w:marLeft w:val="0"/>
      <w:marRight w:val="0"/>
      <w:marTop w:val="0"/>
      <w:marBottom w:val="0"/>
      <w:divBdr>
        <w:top w:val="none" w:sz="0" w:space="0" w:color="auto"/>
        <w:left w:val="none" w:sz="0" w:space="0" w:color="auto"/>
        <w:bottom w:val="none" w:sz="0" w:space="0" w:color="auto"/>
        <w:right w:val="none" w:sz="0" w:space="0" w:color="auto"/>
      </w:divBdr>
    </w:div>
    <w:div w:id="1716466666">
      <w:bodyDiv w:val="1"/>
      <w:marLeft w:val="0"/>
      <w:marRight w:val="0"/>
      <w:marTop w:val="0"/>
      <w:marBottom w:val="0"/>
      <w:divBdr>
        <w:top w:val="none" w:sz="0" w:space="0" w:color="auto"/>
        <w:left w:val="none" w:sz="0" w:space="0" w:color="auto"/>
        <w:bottom w:val="none" w:sz="0" w:space="0" w:color="auto"/>
        <w:right w:val="none" w:sz="0" w:space="0" w:color="auto"/>
      </w:divBdr>
    </w:div>
    <w:div w:id="1717391053">
      <w:bodyDiv w:val="1"/>
      <w:marLeft w:val="0"/>
      <w:marRight w:val="0"/>
      <w:marTop w:val="0"/>
      <w:marBottom w:val="0"/>
      <w:divBdr>
        <w:top w:val="none" w:sz="0" w:space="0" w:color="auto"/>
        <w:left w:val="none" w:sz="0" w:space="0" w:color="auto"/>
        <w:bottom w:val="none" w:sz="0" w:space="0" w:color="auto"/>
        <w:right w:val="none" w:sz="0" w:space="0" w:color="auto"/>
      </w:divBdr>
    </w:div>
    <w:div w:id="1717510524">
      <w:bodyDiv w:val="1"/>
      <w:marLeft w:val="0"/>
      <w:marRight w:val="0"/>
      <w:marTop w:val="0"/>
      <w:marBottom w:val="0"/>
      <w:divBdr>
        <w:top w:val="none" w:sz="0" w:space="0" w:color="auto"/>
        <w:left w:val="none" w:sz="0" w:space="0" w:color="auto"/>
        <w:bottom w:val="none" w:sz="0" w:space="0" w:color="auto"/>
        <w:right w:val="none" w:sz="0" w:space="0" w:color="auto"/>
      </w:divBdr>
    </w:div>
    <w:div w:id="1718117240">
      <w:bodyDiv w:val="1"/>
      <w:marLeft w:val="0"/>
      <w:marRight w:val="0"/>
      <w:marTop w:val="0"/>
      <w:marBottom w:val="0"/>
      <w:divBdr>
        <w:top w:val="none" w:sz="0" w:space="0" w:color="auto"/>
        <w:left w:val="none" w:sz="0" w:space="0" w:color="auto"/>
        <w:bottom w:val="none" w:sz="0" w:space="0" w:color="auto"/>
        <w:right w:val="none" w:sz="0" w:space="0" w:color="auto"/>
      </w:divBdr>
    </w:div>
    <w:div w:id="1718356742">
      <w:bodyDiv w:val="1"/>
      <w:marLeft w:val="0"/>
      <w:marRight w:val="0"/>
      <w:marTop w:val="0"/>
      <w:marBottom w:val="0"/>
      <w:divBdr>
        <w:top w:val="none" w:sz="0" w:space="0" w:color="auto"/>
        <w:left w:val="none" w:sz="0" w:space="0" w:color="auto"/>
        <w:bottom w:val="none" w:sz="0" w:space="0" w:color="auto"/>
        <w:right w:val="none" w:sz="0" w:space="0" w:color="auto"/>
      </w:divBdr>
    </w:div>
    <w:div w:id="1718358656">
      <w:bodyDiv w:val="1"/>
      <w:marLeft w:val="0"/>
      <w:marRight w:val="0"/>
      <w:marTop w:val="0"/>
      <w:marBottom w:val="0"/>
      <w:divBdr>
        <w:top w:val="none" w:sz="0" w:space="0" w:color="auto"/>
        <w:left w:val="none" w:sz="0" w:space="0" w:color="auto"/>
        <w:bottom w:val="none" w:sz="0" w:space="0" w:color="auto"/>
        <w:right w:val="none" w:sz="0" w:space="0" w:color="auto"/>
      </w:divBdr>
    </w:div>
    <w:div w:id="1719237726">
      <w:bodyDiv w:val="1"/>
      <w:marLeft w:val="0"/>
      <w:marRight w:val="0"/>
      <w:marTop w:val="0"/>
      <w:marBottom w:val="0"/>
      <w:divBdr>
        <w:top w:val="none" w:sz="0" w:space="0" w:color="auto"/>
        <w:left w:val="none" w:sz="0" w:space="0" w:color="auto"/>
        <w:bottom w:val="none" w:sz="0" w:space="0" w:color="auto"/>
        <w:right w:val="none" w:sz="0" w:space="0" w:color="auto"/>
      </w:divBdr>
    </w:div>
    <w:div w:id="1719355781">
      <w:bodyDiv w:val="1"/>
      <w:marLeft w:val="0"/>
      <w:marRight w:val="0"/>
      <w:marTop w:val="0"/>
      <w:marBottom w:val="0"/>
      <w:divBdr>
        <w:top w:val="none" w:sz="0" w:space="0" w:color="auto"/>
        <w:left w:val="none" w:sz="0" w:space="0" w:color="auto"/>
        <w:bottom w:val="none" w:sz="0" w:space="0" w:color="auto"/>
        <w:right w:val="none" w:sz="0" w:space="0" w:color="auto"/>
      </w:divBdr>
    </w:div>
    <w:div w:id="1719888627">
      <w:bodyDiv w:val="1"/>
      <w:marLeft w:val="0"/>
      <w:marRight w:val="0"/>
      <w:marTop w:val="0"/>
      <w:marBottom w:val="0"/>
      <w:divBdr>
        <w:top w:val="none" w:sz="0" w:space="0" w:color="auto"/>
        <w:left w:val="none" w:sz="0" w:space="0" w:color="auto"/>
        <w:bottom w:val="none" w:sz="0" w:space="0" w:color="auto"/>
        <w:right w:val="none" w:sz="0" w:space="0" w:color="auto"/>
      </w:divBdr>
    </w:div>
    <w:div w:id="1719892762">
      <w:bodyDiv w:val="1"/>
      <w:marLeft w:val="0"/>
      <w:marRight w:val="0"/>
      <w:marTop w:val="0"/>
      <w:marBottom w:val="0"/>
      <w:divBdr>
        <w:top w:val="none" w:sz="0" w:space="0" w:color="auto"/>
        <w:left w:val="none" w:sz="0" w:space="0" w:color="auto"/>
        <w:bottom w:val="none" w:sz="0" w:space="0" w:color="auto"/>
        <w:right w:val="none" w:sz="0" w:space="0" w:color="auto"/>
      </w:divBdr>
    </w:div>
    <w:div w:id="1725061833">
      <w:bodyDiv w:val="1"/>
      <w:marLeft w:val="0"/>
      <w:marRight w:val="0"/>
      <w:marTop w:val="0"/>
      <w:marBottom w:val="0"/>
      <w:divBdr>
        <w:top w:val="none" w:sz="0" w:space="0" w:color="auto"/>
        <w:left w:val="none" w:sz="0" w:space="0" w:color="auto"/>
        <w:bottom w:val="none" w:sz="0" w:space="0" w:color="auto"/>
        <w:right w:val="none" w:sz="0" w:space="0" w:color="auto"/>
      </w:divBdr>
    </w:div>
    <w:div w:id="1725987074">
      <w:bodyDiv w:val="1"/>
      <w:marLeft w:val="0"/>
      <w:marRight w:val="0"/>
      <w:marTop w:val="0"/>
      <w:marBottom w:val="0"/>
      <w:divBdr>
        <w:top w:val="none" w:sz="0" w:space="0" w:color="auto"/>
        <w:left w:val="none" w:sz="0" w:space="0" w:color="auto"/>
        <w:bottom w:val="none" w:sz="0" w:space="0" w:color="auto"/>
        <w:right w:val="none" w:sz="0" w:space="0" w:color="auto"/>
      </w:divBdr>
    </w:div>
    <w:div w:id="1726224456">
      <w:bodyDiv w:val="1"/>
      <w:marLeft w:val="0"/>
      <w:marRight w:val="0"/>
      <w:marTop w:val="0"/>
      <w:marBottom w:val="0"/>
      <w:divBdr>
        <w:top w:val="none" w:sz="0" w:space="0" w:color="auto"/>
        <w:left w:val="none" w:sz="0" w:space="0" w:color="auto"/>
        <w:bottom w:val="none" w:sz="0" w:space="0" w:color="auto"/>
        <w:right w:val="none" w:sz="0" w:space="0" w:color="auto"/>
      </w:divBdr>
    </w:div>
    <w:div w:id="1728604648">
      <w:bodyDiv w:val="1"/>
      <w:marLeft w:val="0"/>
      <w:marRight w:val="0"/>
      <w:marTop w:val="0"/>
      <w:marBottom w:val="0"/>
      <w:divBdr>
        <w:top w:val="none" w:sz="0" w:space="0" w:color="auto"/>
        <w:left w:val="none" w:sz="0" w:space="0" w:color="auto"/>
        <w:bottom w:val="none" w:sz="0" w:space="0" w:color="auto"/>
        <w:right w:val="none" w:sz="0" w:space="0" w:color="auto"/>
      </w:divBdr>
    </w:div>
    <w:div w:id="1728648096">
      <w:bodyDiv w:val="1"/>
      <w:marLeft w:val="0"/>
      <w:marRight w:val="0"/>
      <w:marTop w:val="0"/>
      <w:marBottom w:val="0"/>
      <w:divBdr>
        <w:top w:val="none" w:sz="0" w:space="0" w:color="auto"/>
        <w:left w:val="none" w:sz="0" w:space="0" w:color="auto"/>
        <w:bottom w:val="none" w:sz="0" w:space="0" w:color="auto"/>
        <w:right w:val="none" w:sz="0" w:space="0" w:color="auto"/>
      </w:divBdr>
    </w:div>
    <w:div w:id="1729646459">
      <w:bodyDiv w:val="1"/>
      <w:marLeft w:val="0"/>
      <w:marRight w:val="0"/>
      <w:marTop w:val="0"/>
      <w:marBottom w:val="0"/>
      <w:divBdr>
        <w:top w:val="none" w:sz="0" w:space="0" w:color="auto"/>
        <w:left w:val="none" w:sz="0" w:space="0" w:color="auto"/>
        <w:bottom w:val="none" w:sz="0" w:space="0" w:color="auto"/>
        <w:right w:val="none" w:sz="0" w:space="0" w:color="auto"/>
      </w:divBdr>
    </w:div>
    <w:div w:id="1729766555">
      <w:bodyDiv w:val="1"/>
      <w:marLeft w:val="0"/>
      <w:marRight w:val="0"/>
      <w:marTop w:val="0"/>
      <w:marBottom w:val="0"/>
      <w:divBdr>
        <w:top w:val="none" w:sz="0" w:space="0" w:color="auto"/>
        <w:left w:val="none" w:sz="0" w:space="0" w:color="auto"/>
        <w:bottom w:val="none" w:sz="0" w:space="0" w:color="auto"/>
        <w:right w:val="none" w:sz="0" w:space="0" w:color="auto"/>
      </w:divBdr>
    </w:div>
    <w:div w:id="1730572418">
      <w:bodyDiv w:val="1"/>
      <w:marLeft w:val="0"/>
      <w:marRight w:val="0"/>
      <w:marTop w:val="0"/>
      <w:marBottom w:val="0"/>
      <w:divBdr>
        <w:top w:val="none" w:sz="0" w:space="0" w:color="auto"/>
        <w:left w:val="none" w:sz="0" w:space="0" w:color="auto"/>
        <w:bottom w:val="none" w:sz="0" w:space="0" w:color="auto"/>
        <w:right w:val="none" w:sz="0" w:space="0" w:color="auto"/>
      </w:divBdr>
    </w:div>
    <w:div w:id="1730687939">
      <w:bodyDiv w:val="1"/>
      <w:marLeft w:val="0"/>
      <w:marRight w:val="0"/>
      <w:marTop w:val="0"/>
      <w:marBottom w:val="0"/>
      <w:divBdr>
        <w:top w:val="none" w:sz="0" w:space="0" w:color="auto"/>
        <w:left w:val="none" w:sz="0" w:space="0" w:color="auto"/>
        <w:bottom w:val="none" w:sz="0" w:space="0" w:color="auto"/>
        <w:right w:val="none" w:sz="0" w:space="0" w:color="auto"/>
      </w:divBdr>
    </w:div>
    <w:div w:id="1730693274">
      <w:bodyDiv w:val="1"/>
      <w:marLeft w:val="0"/>
      <w:marRight w:val="0"/>
      <w:marTop w:val="0"/>
      <w:marBottom w:val="0"/>
      <w:divBdr>
        <w:top w:val="none" w:sz="0" w:space="0" w:color="auto"/>
        <w:left w:val="none" w:sz="0" w:space="0" w:color="auto"/>
        <w:bottom w:val="none" w:sz="0" w:space="0" w:color="auto"/>
        <w:right w:val="none" w:sz="0" w:space="0" w:color="auto"/>
      </w:divBdr>
    </w:div>
    <w:div w:id="1731270718">
      <w:bodyDiv w:val="1"/>
      <w:marLeft w:val="0"/>
      <w:marRight w:val="0"/>
      <w:marTop w:val="0"/>
      <w:marBottom w:val="0"/>
      <w:divBdr>
        <w:top w:val="none" w:sz="0" w:space="0" w:color="auto"/>
        <w:left w:val="none" w:sz="0" w:space="0" w:color="auto"/>
        <w:bottom w:val="none" w:sz="0" w:space="0" w:color="auto"/>
        <w:right w:val="none" w:sz="0" w:space="0" w:color="auto"/>
      </w:divBdr>
    </w:div>
    <w:div w:id="1731920810">
      <w:bodyDiv w:val="1"/>
      <w:marLeft w:val="0"/>
      <w:marRight w:val="0"/>
      <w:marTop w:val="0"/>
      <w:marBottom w:val="0"/>
      <w:divBdr>
        <w:top w:val="none" w:sz="0" w:space="0" w:color="auto"/>
        <w:left w:val="none" w:sz="0" w:space="0" w:color="auto"/>
        <w:bottom w:val="none" w:sz="0" w:space="0" w:color="auto"/>
        <w:right w:val="none" w:sz="0" w:space="0" w:color="auto"/>
      </w:divBdr>
    </w:div>
    <w:div w:id="1732001399">
      <w:bodyDiv w:val="1"/>
      <w:marLeft w:val="0"/>
      <w:marRight w:val="0"/>
      <w:marTop w:val="0"/>
      <w:marBottom w:val="0"/>
      <w:divBdr>
        <w:top w:val="none" w:sz="0" w:space="0" w:color="auto"/>
        <w:left w:val="none" w:sz="0" w:space="0" w:color="auto"/>
        <w:bottom w:val="none" w:sz="0" w:space="0" w:color="auto"/>
        <w:right w:val="none" w:sz="0" w:space="0" w:color="auto"/>
      </w:divBdr>
    </w:div>
    <w:div w:id="1732071770">
      <w:bodyDiv w:val="1"/>
      <w:marLeft w:val="0"/>
      <w:marRight w:val="0"/>
      <w:marTop w:val="0"/>
      <w:marBottom w:val="0"/>
      <w:divBdr>
        <w:top w:val="none" w:sz="0" w:space="0" w:color="auto"/>
        <w:left w:val="none" w:sz="0" w:space="0" w:color="auto"/>
        <w:bottom w:val="none" w:sz="0" w:space="0" w:color="auto"/>
        <w:right w:val="none" w:sz="0" w:space="0" w:color="auto"/>
      </w:divBdr>
    </w:div>
    <w:div w:id="1732344065">
      <w:bodyDiv w:val="1"/>
      <w:marLeft w:val="0"/>
      <w:marRight w:val="0"/>
      <w:marTop w:val="0"/>
      <w:marBottom w:val="0"/>
      <w:divBdr>
        <w:top w:val="none" w:sz="0" w:space="0" w:color="auto"/>
        <w:left w:val="none" w:sz="0" w:space="0" w:color="auto"/>
        <w:bottom w:val="none" w:sz="0" w:space="0" w:color="auto"/>
        <w:right w:val="none" w:sz="0" w:space="0" w:color="auto"/>
      </w:divBdr>
    </w:div>
    <w:div w:id="1732382032">
      <w:bodyDiv w:val="1"/>
      <w:marLeft w:val="0"/>
      <w:marRight w:val="0"/>
      <w:marTop w:val="0"/>
      <w:marBottom w:val="0"/>
      <w:divBdr>
        <w:top w:val="none" w:sz="0" w:space="0" w:color="auto"/>
        <w:left w:val="none" w:sz="0" w:space="0" w:color="auto"/>
        <w:bottom w:val="none" w:sz="0" w:space="0" w:color="auto"/>
        <w:right w:val="none" w:sz="0" w:space="0" w:color="auto"/>
      </w:divBdr>
    </w:div>
    <w:div w:id="1734503027">
      <w:bodyDiv w:val="1"/>
      <w:marLeft w:val="0"/>
      <w:marRight w:val="0"/>
      <w:marTop w:val="0"/>
      <w:marBottom w:val="0"/>
      <w:divBdr>
        <w:top w:val="none" w:sz="0" w:space="0" w:color="auto"/>
        <w:left w:val="none" w:sz="0" w:space="0" w:color="auto"/>
        <w:bottom w:val="none" w:sz="0" w:space="0" w:color="auto"/>
        <w:right w:val="none" w:sz="0" w:space="0" w:color="auto"/>
      </w:divBdr>
    </w:div>
    <w:div w:id="1734542098">
      <w:bodyDiv w:val="1"/>
      <w:marLeft w:val="0"/>
      <w:marRight w:val="0"/>
      <w:marTop w:val="0"/>
      <w:marBottom w:val="0"/>
      <w:divBdr>
        <w:top w:val="none" w:sz="0" w:space="0" w:color="auto"/>
        <w:left w:val="none" w:sz="0" w:space="0" w:color="auto"/>
        <w:bottom w:val="none" w:sz="0" w:space="0" w:color="auto"/>
        <w:right w:val="none" w:sz="0" w:space="0" w:color="auto"/>
      </w:divBdr>
    </w:div>
    <w:div w:id="1734617807">
      <w:bodyDiv w:val="1"/>
      <w:marLeft w:val="0"/>
      <w:marRight w:val="0"/>
      <w:marTop w:val="0"/>
      <w:marBottom w:val="0"/>
      <w:divBdr>
        <w:top w:val="none" w:sz="0" w:space="0" w:color="auto"/>
        <w:left w:val="none" w:sz="0" w:space="0" w:color="auto"/>
        <w:bottom w:val="none" w:sz="0" w:space="0" w:color="auto"/>
        <w:right w:val="none" w:sz="0" w:space="0" w:color="auto"/>
      </w:divBdr>
    </w:div>
    <w:div w:id="1737505784">
      <w:bodyDiv w:val="1"/>
      <w:marLeft w:val="0"/>
      <w:marRight w:val="0"/>
      <w:marTop w:val="0"/>
      <w:marBottom w:val="0"/>
      <w:divBdr>
        <w:top w:val="none" w:sz="0" w:space="0" w:color="auto"/>
        <w:left w:val="none" w:sz="0" w:space="0" w:color="auto"/>
        <w:bottom w:val="none" w:sz="0" w:space="0" w:color="auto"/>
        <w:right w:val="none" w:sz="0" w:space="0" w:color="auto"/>
      </w:divBdr>
    </w:div>
    <w:div w:id="1738163993">
      <w:bodyDiv w:val="1"/>
      <w:marLeft w:val="0"/>
      <w:marRight w:val="0"/>
      <w:marTop w:val="0"/>
      <w:marBottom w:val="0"/>
      <w:divBdr>
        <w:top w:val="none" w:sz="0" w:space="0" w:color="auto"/>
        <w:left w:val="none" w:sz="0" w:space="0" w:color="auto"/>
        <w:bottom w:val="none" w:sz="0" w:space="0" w:color="auto"/>
        <w:right w:val="none" w:sz="0" w:space="0" w:color="auto"/>
      </w:divBdr>
    </w:div>
    <w:div w:id="1739135544">
      <w:bodyDiv w:val="1"/>
      <w:marLeft w:val="0"/>
      <w:marRight w:val="0"/>
      <w:marTop w:val="0"/>
      <w:marBottom w:val="0"/>
      <w:divBdr>
        <w:top w:val="none" w:sz="0" w:space="0" w:color="auto"/>
        <w:left w:val="none" w:sz="0" w:space="0" w:color="auto"/>
        <w:bottom w:val="none" w:sz="0" w:space="0" w:color="auto"/>
        <w:right w:val="none" w:sz="0" w:space="0" w:color="auto"/>
      </w:divBdr>
    </w:div>
    <w:div w:id="1739937517">
      <w:bodyDiv w:val="1"/>
      <w:marLeft w:val="0"/>
      <w:marRight w:val="0"/>
      <w:marTop w:val="0"/>
      <w:marBottom w:val="0"/>
      <w:divBdr>
        <w:top w:val="none" w:sz="0" w:space="0" w:color="auto"/>
        <w:left w:val="none" w:sz="0" w:space="0" w:color="auto"/>
        <w:bottom w:val="none" w:sz="0" w:space="0" w:color="auto"/>
        <w:right w:val="none" w:sz="0" w:space="0" w:color="auto"/>
      </w:divBdr>
    </w:div>
    <w:div w:id="1742173436">
      <w:bodyDiv w:val="1"/>
      <w:marLeft w:val="0"/>
      <w:marRight w:val="0"/>
      <w:marTop w:val="0"/>
      <w:marBottom w:val="0"/>
      <w:divBdr>
        <w:top w:val="none" w:sz="0" w:space="0" w:color="auto"/>
        <w:left w:val="none" w:sz="0" w:space="0" w:color="auto"/>
        <w:bottom w:val="none" w:sz="0" w:space="0" w:color="auto"/>
        <w:right w:val="none" w:sz="0" w:space="0" w:color="auto"/>
      </w:divBdr>
    </w:div>
    <w:div w:id="1742436689">
      <w:bodyDiv w:val="1"/>
      <w:marLeft w:val="0"/>
      <w:marRight w:val="0"/>
      <w:marTop w:val="0"/>
      <w:marBottom w:val="0"/>
      <w:divBdr>
        <w:top w:val="none" w:sz="0" w:space="0" w:color="auto"/>
        <w:left w:val="none" w:sz="0" w:space="0" w:color="auto"/>
        <w:bottom w:val="none" w:sz="0" w:space="0" w:color="auto"/>
        <w:right w:val="none" w:sz="0" w:space="0" w:color="auto"/>
      </w:divBdr>
    </w:div>
    <w:div w:id="1744908772">
      <w:bodyDiv w:val="1"/>
      <w:marLeft w:val="0"/>
      <w:marRight w:val="0"/>
      <w:marTop w:val="0"/>
      <w:marBottom w:val="0"/>
      <w:divBdr>
        <w:top w:val="none" w:sz="0" w:space="0" w:color="auto"/>
        <w:left w:val="none" w:sz="0" w:space="0" w:color="auto"/>
        <w:bottom w:val="none" w:sz="0" w:space="0" w:color="auto"/>
        <w:right w:val="none" w:sz="0" w:space="0" w:color="auto"/>
      </w:divBdr>
    </w:div>
    <w:div w:id="1745713114">
      <w:bodyDiv w:val="1"/>
      <w:marLeft w:val="0"/>
      <w:marRight w:val="0"/>
      <w:marTop w:val="0"/>
      <w:marBottom w:val="0"/>
      <w:divBdr>
        <w:top w:val="none" w:sz="0" w:space="0" w:color="auto"/>
        <w:left w:val="none" w:sz="0" w:space="0" w:color="auto"/>
        <w:bottom w:val="none" w:sz="0" w:space="0" w:color="auto"/>
        <w:right w:val="none" w:sz="0" w:space="0" w:color="auto"/>
      </w:divBdr>
    </w:div>
    <w:div w:id="1745910325">
      <w:bodyDiv w:val="1"/>
      <w:marLeft w:val="0"/>
      <w:marRight w:val="0"/>
      <w:marTop w:val="0"/>
      <w:marBottom w:val="0"/>
      <w:divBdr>
        <w:top w:val="none" w:sz="0" w:space="0" w:color="auto"/>
        <w:left w:val="none" w:sz="0" w:space="0" w:color="auto"/>
        <w:bottom w:val="none" w:sz="0" w:space="0" w:color="auto"/>
        <w:right w:val="none" w:sz="0" w:space="0" w:color="auto"/>
      </w:divBdr>
    </w:div>
    <w:div w:id="1746341941">
      <w:bodyDiv w:val="1"/>
      <w:marLeft w:val="0"/>
      <w:marRight w:val="0"/>
      <w:marTop w:val="0"/>
      <w:marBottom w:val="0"/>
      <w:divBdr>
        <w:top w:val="none" w:sz="0" w:space="0" w:color="auto"/>
        <w:left w:val="none" w:sz="0" w:space="0" w:color="auto"/>
        <w:bottom w:val="none" w:sz="0" w:space="0" w:color="auto"/>
        <w:right w:val="none" w:sz="0" w:space="0" w:color="auto"/>
      </w:divBdr>
    </w:div>
    <w:div w:id="1746490269">
      <w:bodyDiv w:val="1"/>
      <w:marLeft w:val="0"/>
      <w:marRight w:val="0"/>
      <w:marTop w:val="0"/>
      <w:marBottom w:val="0"/>
      <w:divBdr>
        <w:top w:val="none" w:sz="0" w:space="0" w:color="auto"/>
        <w:left w:val="none" w:sz="0" w:space="0" w:color="auto"/>
        <w:bottom w:val="none" w:sz="0" w:space="0" w:color="auto"/>
        <w:right w:val="none" w:sz="0" w:space="0" w:color="auto"/>
      </w:divBdr>
    </w:div>
    <w:div w:id="1746879997">
      <w:bodyDiv w:val="1"/>
      <w:marLeft w:val="0"/>
      <w:marRight w:val="0"/>
      <w:marTop w:val="0"/>
      <w:marBottom w:val="0"/>
      <w:divBdr>
        <w:top w:val="none" w:sz="0" w:space="0" w:color="auto"/>
        <w:left w:val="none" w:sz="0" w:space="0" w:color="auto"/>
        <w:bottom w:val="none" w:sz="0" w:space="0" w:color="auto"/>
        <w:right w:val="none" w:sz="0" w:space="0" w:color="auto"/>
      </w:divBdr>
    </w:div>
    <w:div w:id="1747191158">
      <w:bodyDiv w:val="1"/>
      <w:marLeft w:val="0"/>
      <w:marRight w:val="0"/>
      <w:marTop w:val="0"/>
      <w:marBottom w:val="0"/>
      <w:divBdr>
        <w:top w:val="none" w:sz="0" w:space="0" w:color="auto"/>
        <w:left w:val="none" w:sz="0" w:space="0" w:color="auto"/>
        <w:bottom w:val="none" w:sz="0" w:space="0" w:color="auto"/>
        <w:right w:val="none" w:sz="0" w:space="0" w:color="auto"/>
      </w:divBdr>
    </w:div>
    <w:div w:id="1747650988">
      <w:bodyDiv w:val="1"/>
      <w:marLeft w:val="0"/>
      <w:marRight w:val="0"/>
      <w:marTop w:val="0"/>
      <w:marBottom w:val="0"/>
      <w:divBdr>
        <w:top w:val="none" w:sz="0" w:space="0" w:color="auto"/>
        <w:left w:val="none" w:sz="0" w:space="0" w:color="auto"/>
        <w:bottom w:val="none" w:sz="0" w:space="0" w:color="auto"/>
        <w:right w:val="none" w:sz="0" w:space="0" w:color="auto"/>
      </w:divBdr>
    </w:div>
    <w:div w:id="1747728976">
      <w:bodyDiv w:val="1"/>
      <w:marLeft w:val="0"/>
      <w:marRight w:val="0"/>
      <w:marTop w:val="0"/>
      <w:marBottom w:val="0"/>
      <w:divBdr>
        <w:top w:val="none" w:sz="0" w:space="0" w:color="auto"/>
        <w:left w:val="none" w:sz="0" w:space="0" w:color="auto"/>
        <w:bottom w:val="none" w:sz="0" w:space="0" w:color="auto"/>
        <w:right w:val="none" w:sz="0" w:space="0" w:color="auto"/>
      </w:divBdr>
    </w:div>
    <w:div w:id="1747729950">
      <w:bodyDiv w:val="1"/>
      <w:marLeft w:val="0"/>
      <w:marRight w:val="0"/>
      <w:marTop w:val="0"/>
      <w:marBottom w:val="0"/>
      <w:divBdr>
        <w:top w:val="none" w:sz="0" w:space="0" w:color="auto"/>
        <w:left w:val="none" w:sz="0" w:space="0" w:color="auto"/>
        <w:bottom w:val="none" w:sz="0" w:space="0" w:color="auto"/>
        <w:right w:val="none" w:sz="0" w:space="0" w:color="auto"/>
      </w:divBdr>
    </w:div>
    <w:div w:id="1747915880">
      <w:bodyDiv w:val="1"/>
      <w:marLeft w:val="0"/>
      <w:marRight w:val="0"/>
      <w:marTop w:val="0"/>
      <w:marBottom w:val="0"/>
      <w:divBdr>
        <w:top w:val="none" w:sz="0" w:space="0" w:color="auto"/>
        <w:left w:val="none" w:sz="0" w:space="0" w:color="auto"/>
        <w:bottom w:val="none" w:sz="0" w:space="0" w:color="auto"/>
        <w:right w:val="none" w:sz="0" w:space="0" w:color="auto"/>
      </w:divBdr>
    </w:div>
    <w:div w:id="1749761967">
      <w:bodyDiv w:val="1"/>
      <w:marLeft w:val="0"/>
      <w:marRight w:val="0"/>
      <w:marTop w:val="0"/>
      <w:marBottom w:val="0"/>
      <w:divBdr>
        <w:top w:val="none" w:sz="0" w:space="0" w:color="auto"/>
        <w:left w:val="none" w:sz="0" w:space="0" w:color="auto"/>
        <w:bottom w:val="none" w:sz="0" w:space="0" w:color="auto"/>
        <w:right w:val="none" w:sz="0" w:space="0" w:color="auto"/>
      </w:divBdr>
    </w:div>
    <w:div w:id="1750082903">
      <w:bodyDiv w:val="1"/>
      <w:marLeft w:val="0"/>
      <w:marRight w:val="0"/>
      <w:marTop w:val="0"/>
      <w:marBottom w:val="0"/>
      <w:divBdr>
        <w:top w:val="none" w:sz="0" w:space="0" w:color="auto"/>
        <w:left w:val="none" w:sz="0" w:space="0" w:color="auto"/>
        <w:bottom w:val="none" w:sz="0" w:space="0" w:color="auto"/>
        <w:right w:val="none" w:sz="0" w:space="0" w:color="auto"/>
      </w:divBdr>
    </w:div>
    <w:div w:id="1750272601">
      <w:bodyDiv w:val="1"/>
      <w:marLeft w:val="0"/>
      <w:marRight w:val="0"/>
      <w:marTop w:val="0"/>
      <w:marBottom w:val="0"/>
      <w:divBdr>
        <w:top w:val="none" w:sz="0" w:space="0" w:color="auto"/>
        <w:left w:val="none" w:sz="0" w:space="0" w:color="auto"/>
        <w:bottom w:val="none" w:sz="0" w:space="0" w:color="auto"/>
        <w:right w:val="none" w:sz="0" w:space="0" w:color="auto"/>
      </w:divBdr>
    </w:div>
    <w:div w:id="1750348989">
      <w:bodyDiv w:val="1"/>
      <w:marLeft w:val="0"/>
      <w:marRight w:val="0"/>
      <w:marTop w:val="0"/>
      <w:marBottom w:val="0"/>
      <w:divBdr>
        <w:top w:val="none" w:sz="0" w:space="0" w:color="auto"/>
        <w:left w:val="none" w:sz="0" w:space="0" w:color="auto"/>
        <w:bottom w:val="none" w:sz="0" w:space="0" w:color="auto"/>
        <w:right w:val="none" w:sz="0" w:space="0" w:color="auto"/>
      </w:divBdr>
    </w:div>
    <w:div w:id="1752240229">
      <w:bodyDiv w:val="1"/>
      <w:marLeft w:val="0"/>
      <w:marRight w:val="0"/>
      <w:marTop w:val="0"/>
      <w:marBottom w:val="0"/>
      <w:divBdr>
        <w:top w:val="none" w:sz="0" w:space="0" w:color="auto"/>
        <w:left w:val="none" w:sz="0" w:space="0" w:color="auto"/>
        <w:bottom w:val="none" w:sz="0" w:space="0" w:color="auto"/>
        <w:right w:val="none" w:sz="0" w:space="0" w:color="auto"/>
      </w:divBdr>
    </w:div>
    <w:div w:id="1752584367">
      <w:bodyDiv w:val="1"/>
      <w:marLeft w:val="0"/>
      <w:marRight w:val="0"/>
      <w:marTop w:val="0"/>
      <w:marBottom w:val="0"/>
      <w:divBdr>
        <w:top w:val="none" w:sz="0" w:space="0" w:color="auto"/>
        <w:left w:val="none" w:sz="0" w:space="0" w:color="auto"/>
        <w:bottom w:val="none" w:sz="0" w:space="0" w:color="auto"/>
        <w:right w:val="none" w:sz="0" w:space="0" w:color="auto"/>
      </w:divBdr>
    </w:div>
    <w:div w:id="1752703023">
      <w:bodyDiv w:val="1"/>
      <w:marLeft w:val="0"/>
      <w:marRight w:val="0"/>
      <w:marTop w:val="0"/>
      <w:marBottom w:val="0"/>
      <w:divBdr>
        <w:top w:val="none" w:sz="0" w:space="0" w:color="auto"/>
        <w:left w:val="none" w:sz="0" w:space="0" w:color="auto"/>
        <w:bottom w:val="none" w:sz="0" w:space="0" w:color="auto"/>
        <w:right w:val="none" w:sz="0" w:space="0" w:color="auto"/>
      </w:divBdr>
    </w:div>
    <w:div w:id="1752770510">
      <w:bodyDiv w:val="1"/>
      <w:marLeft w:val="0"/>
      <w:marRight w:val="0"/>
      <w:marTop w:val="0"/>
      <w:marBottom w:val="0"/>
      <w:divBdr>
        <w:top w:val="none" w:sz="0" w:space="0" w:color="auto"/>
        <w:left w:val="none" w:sz="0" w:space="0" w:color="auto"/>
        <w:bottom w:val="none" w:sz="0" w:space="0" w:color="auto"/>
        <w:right w:val="none" w:sz="0" w:space="0" w:color="auto"/>
      </w:divBdr>
    </w:div>
    <w:div w:id="1753040087">
      <w:bodyDiv w:val="1"/>
      <w:marLeft w:val="0"/>
      <w:marRight w:val="0"/>
      <w:marTop w:val="0"/>
      <w:marBottom w:val="0"/>
      <w:divBdr>
        <w:top w:val="none" w:sz="0" w:space="0" w:color="auto"/>
        <w:left w:val="none" w:sz="0" w:space="0" w:color="auto"/>
        <w:bottom w:val="none" w:sz="0" w:space="0" w:color="auto"/>
        <w:right w:val="none" w:sz="0" w:space="0" w:color="auto"/>
      </w:divBdr>
    </w:div>
    <w:div w:id="1753041013">
      <w:bodyDiv w:val="1"/>
      <w:marLeft w:val="0"/>
      <w:marRight w:val="0"/>
      <w:marTop w:val="0"/>
      <w:marBottom w:val="0"/>
      <w:divBdr>
        <w:top w:val="none" w:sz="0" w:space="0" w:color="auto"/>
        <w:left w:val="none" w:sz="0" w:space="0" w:color="auto"/>
        <w:bottom w:val="none" w:sz="0" w:space="0" w:color="auto"/>
        <w:right w:val="none" w:sz="0" w:space="0" w:color="auto"/>
      </w:divBdr>
    </w:div>
    <w:div w:id="1754932393">
      <w:bodyDiv w:val="1"/>
      <w:marLeft w:val="0"/>
      <w:marRight w:val="0"/>
      <w:marTop w:val="0"/>
      <w:marBottom w:val="0"/>
      <w:divBdr>
        <w:top w:val="none" w:sz="0" w:space="0" w:color="auto"/>
        <w:left w:val="none" w:sz="0" w:space="0" w:color="auto"/>
        <w:bottom w:val="none" w:sz="0" w:space="0" w:color="auto"/>
        <w:right w:val="none" w:sz="0" w:space="0" w:color="auto"/>
      </w:divBdr>
    </w:div>
    <w:div w:id="1755083503">
      <w:bodyDiv w:val="1"/>
      <w:marLeft w:val="0"/>
      <w:marRight w:val="0"/>
      <w:marTop w:val="0"/>
      <w:marBottom w:val="0"/>
      <w:divBdr>
        <w:top w:val="none" w:sz="0" w:space="0" w:color="auto"/>
        <w:left w:val="none" w:sz="0" w:space="0" w:color="auto"/>
        <w:bottom w:val="none" w:sz="0" w:space="0" w:color="auto"/>
        <w:right w:val="none" w:sz="0" w:space="0" w:color="auto"/>
      </w:divBdr>
    </w:div>
    <w:div w:id="1757172807">
      <w:bodyDiv w:val="1"/>
      <w:marLeft w:val="0"/>
      <w:marRight w:val="0"/>
      <w:marTop w:val="0"/>
      <w:marBottom w:val="0"/>
      <w:divBdr>
        <w:top w:val="none" w:sz="0" w:space="0" w:color="auto"/>
        <w:left w:val="none" w:sz="0" w:space="0" w:color="auto"/>
        <w:bottom w:val="none" w:sz="0" w:space="0" w:color="auto"/>
        <w:right w:val="none" w:sz="0" w:space="0" w:color="auto"/>
      </w:divBdr>
    </w:div>
    <w:div w:id="1757438545">
      <w:bodyDiv w:val="1"/>
      <w:marLeft w:val="0"/>
      <w:marRight w:val="0"/>
      <w:marTop w:val="0"/>
      <w:marBottom w:val="0"/>
      <w:divBdr>
        <w:top w:val="none" w:sz="0" w:space="0" w:color="auto"/>
        <w:left w:val="none" w:sz="0" w:space="0" w:color="auto"/>
        <w:bottom w:val="none" w:sz="0" w:space="0" w:color="auto"/>
        <w:right w:val="none" w:sz="0" w:space="0" w:color="auto"/>
      </w:divBdr>
    </w:div>
    <w:div w:id="1757558154">
      <w:bodyDiv w:val="1"/>
      <w:marLeft w:val="0"/>
      <w:marRight w:val="0"/>
      <w:marTop w:val="0"/>
      <w:marBottom w:val="0"/>
      <w:divBdr>
        <w:top w:val="none" w:sz="0" w:space="0" w:color="auto"/>
        <w:left w:val="none" w:sz="0" w:space="0" w:color="auto"/>
        <w:bottom w:val="none" w:sz="0" w:space="0" w:color="auto"/>
        <w:right w:val="none" w:sz="0" w:space="0" w:color="auto"/>
      </w:divBdr>
    </w:div>
    <w:div w:id="1758945258">
      <w:bodyDiv w:val="1"/>
      <w:marLeft w:val="0"/>
      <w:marRight w:val="0"/>
      <w:marTop w:val="0"/>
      <w:marBottom w:val="0"/>
      <w:divBdr>
        <w:top w:val="none" w:sz="0" w:space="0" w:color="auto"/>
        <w:left w:val="none" w:sz="0" w:space="0" w:color="auto"/>
        <w:bottom w:val="none" w:sz="0" w:space="0" w:color="auto"/>
        <w:right w:val="none" w:sz="0" w:space="0" w:color="auto"/>
      </w:divBdr>
    </w:div>
    <w:div w:id="1759327236">
      <w:bodyDiv w:val="1"/>
      <w:marLeft w:val="0"/>
      <w:marRight w:val="0"/>
      <w:marTop w:val="0"/>
      <w:marBottom w:val="0"/>
      <w:divBdr>
        <w:top w:val="none" w:sz="0" w:space="0" w:color="auto"/>
        <w:left w:val="none" w:sz="0" w:space="0" w:color="auto"/>
        <w:bottom w:val="none" w:sz="0" w:space="0" w:color="auto"/>
        <w:right w:val="none" w:sz="0" w:space="0" w:color="auto"/>
      </w:divBdr>
    </w:div>
    <w:div w:id="1760440604">
      <w:bodyDiv w:val="1"/>
      <w:marLeft w:val="0"/>
      <w:marRight w:val="0"/>
      <w:marTop w:val="0"/>
      <w:marBottom w:val="0"/>
      <w:divBdr>
        <w:top w:val="none" w:sz="0" w:space="0" w:color="auto"/>
        <w:left w:val="none" w:sz="0" w:space="0" w:color="auto"/>
        <w:bottom w:val="none" w:sz="0" w:space="0" w:color="auto"/>
        <w:right w:val="none" w:sz="0" w:space="0" w:color="auto"/>
      </w:divBdr>
    </w:div>
    <w:div w:id="1761171648">
      <w:bodyDiv w:val="1"/>
      <w:marLeft w:val="0"/>
      <w:marRight w:val="0"/>
      <w:marTop w:val="0"/>
      <w:marBottom w:val="0"/>
      <w:divBdr>
        <w:top w:val="none" w:sz="0" w:space="0" w:color="auto"/>
        <w:left w:val="none" w:sz="0" w:space="0" w:color="auto"/>
        <w:bottom w:val="none" w:sz="0" w:space="0" w:color="auto"/>
        <w:right w:val="none" w:sz="0" w:space="0" w:color="auto"/>
      </w:divBdr>
    </w:div>
    <w:div w:id="1761945800">
      <w:bodyDiv w:val="1"/>
      <w:marLeft w:val="0"/>
      <w:marRight w:val="0"/>
      <w:marTop w:val="0"/>
      <w:marBottom w:val="0"/>
      <w:divBdr>
        <w:top w:val="none" w:sz="0" w:space="0" w:color="auto"/>
        <w:left w:val="none" w:sz="0" w:space="0" w:color="auto"/>
        <w:bottom w:val="none" w:sz="0" w:space="0" w:color="auto"/>
        <w:right w:val="none" w:sz="0" w:space="0" w:color="auto"/>
      </w:divBdr>
    </w:div>
    <w:div w:id="1762144396">
      <w:bodyDiv w:val="1"/>
      <w:marLeft w:val="0"/>
      <w:marRight w:val="0"/>
      <w:marTop w:val="0"/>
      <w:marBottom w:val="0"/>
      <w:divBdr>
        <w:top w:val="none" w:sz="0" w:space="0" w:color="auto"/>
        <w:left w:val="none" w:sz="0" w:space="0" w:color="auto"/>
        <w:bottom w:val="none" w:sz="0" w:space="0" w:color="auto"/>
        <w:right w:val="none" w:sz="0" w:space="0" w:color="auto"/>
      </w:divBdr>
    </w:div>
    <w:div w:id="1763255414">
      <w:bodyDiv w:val="1"/>
      <w:marLeft w:val="0"/>
      <w:marRight w:val="0"/>
      <w:marTop w:val="0"/>
      <w:marBottom w:val="0"/>
      <w:divBdr>
        <w:top w:val="none" w:sz="0" w:space="0" w:color="auto"/>
        <w:left w:val="none" w:sz="0" w:space="0" w:color="auto"/>
        <w:bottom w:val="none" w:sz="0" w:space="0" w:color="auto"/>
        <w:right w:val="none" w:sz="0" w:space="0" w:color="auto"/>
      </w:divBdr>
    </w:div>
    <w:div w:id="1764523277">
      <w:bodyDiv w:val="1"/>
      <w:marLeft w:val="0"/>
      <w:marRight w:val="0"/>
      <w:marTop w:val="0"/>
      <w:marBottom w:val="0"/>
      <w:divBdr>
        <w:top w:val="none" w:sz="0" w:space="0" w:color="auto"/>
        <w:left w:val="none" w:sz="0" w:space="0" w:color="auto"/>
        <w:bottom w:val="none" w:sz="0" w:space="0" w:color="auto"/>
        <w:right w:val="none" w:sz="0" w:space="0" w:color="auto"/>
      </w:divBdr>
    </w:div>
    <w:div w:id="1764840349">
      <w:bodyDiv w:val="1"/>
      <w:marLeft w:val="0"/>
      <w:marRight w:val="0"/>
      <w:marTop w:val="0"/>
      <w:marBottom w:val="0"/>
      <w:divBdr>
        <w:top w:val="none" w:sz="0" w:space="0" w:color="auto"/>
        <w:left w:val="none" w:sz="0" w:space="0" w:color="auto"/>
        <w:bottom w:val="none" w:sz="0" w:space="0" w:color="auto"/>
        <w:right w:val="none" w:sz="0" w:space="0" w:color="auto"/>
      </w:divBdr>
    </w:div>
    <w:div w:id="1765102907">
      <w:bodyDiv w:val="1"/>
      <w:marLeft w:val="0"/>
      <w:marRight w:val="0"/>
      <w:marTop w:val="0"/>
      <w:marBottom w:val="0"/>
      <w:divBdr>
        <w:top w:val="none" w:sz="0" w:space="0" w:color="auto"/>
        <w:left w:val="none" w:sz="0" w:space="0" w:color="auto"/>
        <w:bottom w:val="none" w:sz="0" w:space="0" w:color="auto"/>
        <w:right w:val="none" w:sz="0" w:space="0" w:color="auto"/>
      </w:divBdr>
    </w:div>
    <w:div w:id="1765104660">
      <w:bodyDiv w:val="1"/>
      <w:marLeft w:val="0"/>
      <w:marRight w:val="0"/>
      <w:marTop w:val="0"/>
      <w:marBottom w:val="0"/>
      <w:divBdr>
        <w:top w:val="none" w:sz="0" w:space="0" w:color="auto"/>
        <w:left w:val="none" w:sz="0" w:space="0" w:color="auto"/>
        <w:bottom w:val="none" w:sz="0" w:space="0" w:color="auto"/>
        <w:right w:val="none" w:sz="0" w:space="0" w:color="auto"/>
      </w:divBdr>
    </w:div>
    <w:div w:id="1766923294">
      <w:bodyDiv w:val="1"/>
      <w:marLeft w:val="0"/>
      <w:marRight w:val="0"/>
      <w:marTop w:val="0"/>
      <w:marBottom w:val="0"/>
      <w:divBdr>
        <w:top w:val="none" w:sz="0" w:space="0" w:color="auto"/>
        <w:left w:val="none" w:sz="0" w:space="0" w:color="auto"/>
        <w:bottom w:val="none" w:sz="0" w:space="0" w:color="auto"/>
        <w:right w:val="none" w:sz="0" w:space="0" w:color="auto"/>
      </w:divBdr>
    </w:div>
    <w:div w:id="1766993748">
      <w:bodyDiv w:val="1"/>
      <w:marLeft w:val="0"/>
      <w:marRight w:val="0"/>
      <w:marTop w:val="0"/>
      <w:marBottom w:val="0"/>
      <w:divBdr>
        <w:top w:val="none" w:sz="0" w:space="0" w:color="auto"/>
        <w:left w:val="none" w:sz="0" w:space="0" w:color="auto"/>
        <w:bottom w:val="none" w:sz="0" w:space="0" w:color="auto"/>
        <w:right w:val="none" w:sz="0" w:space="0" w:color="auto"/>
      </w:divBdr>
    </w:div>
    <w:div w:id="1767768675">
      <w:bodyDiv w:val="1"/>
      <w:marLeft w:val="0"/>
      <w:marRight w:val="0"/>
      <w:marTop w:val="0"/>
      <w:marBottom w:val="0"/>
      <w:divBdr>
        <w:top w:val="none" w:sz="0" w:space="0" w:color="auto"/>
        <w:left w:val="none" w:sz="0" w:space="0" w:color="auto"/>
        <w:bottom w:val="none" w:sz="0" w:space="0" w:color="auto"/>
        <w:right w:val="none" w:sz="0" w:space="0" w:color="auto"/>
      </w:divBdr>
    </w:div>
    <w:div w:id="1768497489">
      <w:bodyDiv w:val="1"/>
      <w:marLeft w:val="0"/>
      <w:marRight w:val="0"/>
      <w:marTop w:val="0"/>
      <w:marBottom w:val="0"/>
      <w:divBdr>
        <w:top w:val="none" w:sz="0" w:space="0" w:color="auto"/>
        <w:left w:val="none" w:sz="0" w:space="0" w:color="auto"/>
        <w:bottom w:val="none" w:sz="0" w:space="0" w:color="auto"/>
        <w:right w:val="none" w:sz="0" w:space="0" w:color="auto"/>
      </w:divBdr>
    </w:div>
    <w:div w:id="1769496089">
      <w:bodyDiv w:val="1"/>
      <w:marLeft w:val="0"/>
      <w:marRight w:val="0"/>
      <w:marTop w:val="0"/>
      <w:marBottom w:val="0"/>
      <w:divBdr>
        <w:top w:val="none" w:sz="0" w:space="0" w:color="auto"/>
        <w:left w:val="none" w:sz="0" w:space="0" w:color="auto"/>
        <w:bottom w:val="none" w:sz="0" w:space="0" w:color="auto"/>
        <w:right w:val="none" w:sz="0" w:space="0" w:color="auto"/>
      </w:divBdr>
    </w:div>
    <w:div w:id="1770195910">
      <w:bodyDiv w:val="1"/>
      <w:marLeft w:val="0"/>
      <w:marRight w:val="0"/>
      <w:marTop w:val="0"/>
      <w:marBottom w:val="0"/>
      <w:divBdr>
        <w:top w:val="none" w:sz="0" w:space="0" w:color="auto"/>
        <w:left w:val="none" w:sz="0" w:space="0" w:color="auto"/>
        <w:bottom w:val="none" w:sz="0" w:space="0" w:color="auto"/>
        <w:right w:val="none" w:sz="0" w:space="0" w:color="auto"/>
      </w:divBdr>
    </w:div>
    <w:div w:id="1770929387">
      <w:bodyDiv w:val="1"/>
      <w:marLeft w:val="0"/>
      <w:marRight w:val="0"/>
      <w:marTop w:val="0"/>
      <w:marBottom w:val="0"/>
      <w:divBdr>
        <w:top w:val="none" w:sz="0" w:space="0" w:color="auto"/>
        <w:left w:val="none" w:sz="0" w:space="0" w:color="auto"/>
        <w:bottom w:val="none" w:sz="0" w:space="0" w:color="auto"/>
        <w:right w:val="none" w:sz="0" w:space="0" w:color="auto"/>
      </w:divBdr>
    </w:div>
    <w:div w:id="1771778639">
      <w:bodyDiv w:val="1"/>
      <w:marLeft w:val="0"/>
      <w:marRight w:val="0"/>
      <w:marTop w:val="0"/>
      <w:marBottom w:val="0"/>
      <w:divBdr>
        <w:top w:val="none" w:sz="0" w:space="0" w:color="auto"/>
        <w:left w:val="none" w:sz="0" w:space="0" w:color="auto"/>
        <w:bottom w:val="none" w:sz="0" w:space="0" w:color="auto"/>
        <w:right w:val="none" w:sz="0" w:space="0" w:color="auto"/>
      </w:divBdr>
    </w:div>
    <w:div w:id="1772505565">
      <w:bodyDiv w:val="1"/>
      <w:marLeft w:val="0"/>
      <w:marRight w:val="0"/>
      <w:marTop w:val="0"/>
      <w:marBottom w:val="0"/>
      <w:divBdr>
        <w:top w:val="none" w:sz="0" w:space="0" w:color="auto"/>
        <w:left w:val="none" w:sz="0" w:space="0" w:color="auto"/>
        <w:bottom w:val="none" w:sz="0" w:space="0" w:color="auto"/>
        <w:right w:val="none" w:sz="0" w:space="0" w:color="auto"/>
      </w:divBdr>
    </w:div>
    <w:div w:id="1772509737">
      <w:bodyDiv w:val="1"/>
      <w:marLeft w:val="0"/>
      <w:marRight w:val="0"/>
      <w:marTop w:val="0"/>
      <w:marBottom w:val="0"/>
      <w:divBdr>
        <w:top w:val="none" w:sz="0" w:space="0" w:color="auto"/>
        <w:left w:val="none" w:sz="0" w:space="0" w:color="auto"/>
        <w:bottom w:val="none" w:sz="0" w:space="0" w:color="auto"/>
        <w:right w:val="none" w:sz="0" w:space="0" w:color="auto"/>
      </w:divBdr>
    </w:div>
    <w:div w:id="1774590207">
      <w:bodyDiv w:val="1"/>
      <w:marLeft w:val="0"/>
      <w:marRight w:val="0"/>
      <w:marTop w:val="0"/>
      <w:marBottom w:val="0"/>
      <w:divBdr>
        <w:top w:val="none" w:sz="0" w:space="0" w:color="auto"/>
        <w:left w:val="none" w:sz="0" w:space="0" w:color="auto"/>
        <w:bottom w:val="none" w:sz="0" w:space="0" w:color="auto"/>
        <w:right w:val="none" w:sz="0" w:space="0" w:color="auto"/>
      </w:divBdr>
    </w:div>
    <w:div w:id="1774746702">
      <w:bodyDiv w:val="1"/>
      <w:marLeft w:val="0"/>
      <w:marRight w:val="0"/>
      <w:marTop w:val="0"/>
      <w:marBottom w:val="0"/>
      <w:divBdr>
        <w:top w:val="none" w:sz="0" w:space="0" w:color="auto"/>
        <w:left w:val="none" w:sz="0" w:space="0" w:color="auto"/>
        <w:bottom w:val="none" w:sz="0" w:space="0" w:color="auto"/>
        <w:right w:val="none" w:sz="0" w:space="0" w:color="auto"/>
      </w:divBdr>
    </w:div>
    <w:div w:id="1775247650">
      <w:bodyDiv w:val="1"/>
      <w:marLeft w:val="0"/>
      <w:marRight w:val="0"/>
      <w:marTop w:val="0"/>
      <w:marBottom w:val="0"/>
      <w:divBdr>
        <w:top w:val="none" w:sz="0" w:space="0" w:color="auto"/>
        <w:left w:val="none" w:sz="0" w:space="0" w:color="auto"/>
        <w:bottom w:val="none" w:sz="0" w:space="0" w:color="auto"/>
        <w:right w:val="none" w:sz="0" w:space="0" w:color="auto"/>
      </w:divBdr>
    </w:div>
    <w:div w:id="1775708360">
      <w:bodyDiv w:val="1"/>
      <w:marLeft w:val="0"/>
      <w:marRight w:val="0"/>
      <w:marTop w:val="0"/>
      <w:marBottom w:val="0"/>
      <w:divBdr>
        <w:top w:val="none" w:sz="0" w:space="0" w:color="auto"/>
        <w:left w:val="none" w:sz="0" w:space="0" w:color="auto"/>
        <w:bottom w:val="none" w:sz="0" w:space="0" w:color="auto"/>
        <w:right w:val="none" w:sz="0" w:space="0" w:color="auto"/>
      </w:divBdr>
    </w:div>
    <w:div w:id="1775980775">
      <w:bodyDiv w:val="1"/>
      <w:marLeft w:val="0"/>
      <w:marRight w:val="0"/>
      <w:marTop w:val="0"/>
      <w:marBottom w:val="0"/>
      <w:divBdr>
        <w:top w:val="none" w:sz="0" w:space="0" w:color="auto"/>
        <w:left w:val="none" w:sz="0" w:space="0" w:color="auto"/>
        <w:bottom w:val="none" w:sz="0" w:space="0" w:color="auto"/>
        <w:right w:val="none" w:sz="0" w:space="0" w:color="auto"/>
      </w:divBdr>
    </w:div>
    <w:div w:id="1776172069">
      <w:bodyDiv w:val="1"/>
      <w:marLeft w:val="0"/>
      <w:marRight w:val="0"/>
      <w:marTop w:val="0"/>
      <w:marBottom w:val="0"/>
      <w:divBdr>
        <w:top w:val="none" w:sz="0" w:space="0" w:color="auto"/>
        <w:left w:val="none" w:sz="0" w:space="0" w:color="auto"/>
        <w:bottom w:val="none" w:sz="0" w:space="0" w:color="auto"/>
        <w:right w:val="none" w:sz="0" w:space="0" w:color="auto"/>
      </w:divBdr>
    </w:div>
    <w:div w:id="1778477081">
      <w:bodyDiv w:val="1"/>
      <w:marLeft w:val="0"/>
      <w:marRight w:val="0"/>
      <w:marTop w:val="0"/>
      <w:marBottom w:val="0"/>
      <w:divBdr>
        <w:top w:val="none" w:sz="0" w:space="0" w:color="auto"/>
        <w:left w:val="none" w:sz="0" w:space="0" w:color="auto"/>
        <w:bottom w:val="none" w:sz="0" w:space="0" w:color="auto"/>
        <w:right w:val="none" w:sz="0" w:space="0" w:color="auto"/>
      </w:divBdr>
    </w:div>
    <w:div w:id="1779375677">
      <w:bodyDiv w:val="1"/>
      <w:marLeft w:val="0"/>
      <w:marRight w:val="0"/>
      <w:marTop w:val="0"/>
      <w:marBottom w:val="0"/>
      <w:divBdr>
        <w:top w:val="none" w:sz="0" w:space="0" w:color="auto"/>
        <w:left w:val="none" w:sz="0" w:space="0" w:color="auto"/>
        <w:bottom w:val="none" w:sz="0" w:space="0" w:color="auto"/>
        <w:right w:val="none" w:sz="0" w:space="0" w:color="auto"/>
      </w:divBdr>
    </w:div>
    <w:div w:id="1779904893">
      <w:bodyDiv w:val="1"/>
      <w:marLeft w:val="0"/>
      <w:marRight w:val="0"/>
      <w:marTop w:val="0"/>
      <w:marBottom w:val="0"/>
      <w:divBdr>
        <w:top w:val="none" w:sz="0" w:space="0" w:color="auto"/>
        <w:left w:val="none" w:sz="0" w:space="0" w:color="auto"/>
        <w:bottom w:val="none" w:sz="0" w:space="0" w:color="auto"/>
        <w:right w:val="none" w:sz="0" w:space="0" w:color="auto"/>
      </w:divBdr>
    </w:div>
    <w:div w:id="1780484275">
      <w:bodyDiv w:val="1"/>
      <w:marLeft w:val="0"/>
      <w:marRight w:val="0"/>
      <w:marTop w:val="0"/>
      <w:marBottom w:val="0"/>
      <w:divBdr>
        <w:top w:val="none" w:sz="0" w:space="0" w:color="auto"/>
        <w:left w:val="none" w:sz="0" w:space="0" w:color="auto"/>
        <w:bottom w:val="none" w:sz="0" w:space="0" w:color="auto"/>
        <w:right w:val="none" w:sz="0" w:space="0" w:color="auto"/>
      </w:divBdr>
    </w:div>
    <w:div w:id="1781608540">
      <w:bodyDiv w:val="1"/>
      <w:marLeft w:val="0"/>
      <w:marRight w:val="0"/>
      <w:marTop w:val="0"/>
      <w:marBottom w:val="0"/>
      <w:divBdr>
        <w:top w:val="none" w:sz="0" w:space="0" w:color="auto"/>
        <w:left w:val="none" w:sz="0" w:space="0" w:color="auto"/>
        <w:bottom w:val="none" w:sz="0" w:space="0" w:color="auto"/>
        <w:right w:val="none" w:sz="0" w:space="0" w:color="auto"/>
      </w:divBdr>
    </w:div>
    <w:div w:id="1781681506">
      <w:bodyDiv w:val="1"/>
      <w:marLeft w:val="0"/>
      <w:marRight w:val="0"/>
      <w:marTop w:val="0"/>
      <w:marBottom w:val="0"/>
      <w:divBdr>
        <w:top w:val="none" w:sz="0" w:space="0" w:color="auto"/>
        <w:left w:val="none" w:sz="0" w:space="0" w:color="auto"/>
        <w:bottom w:val="none" w:sz="0" w:space="0" w:color="auto"/>
        <w:right w:val="none" w:sz="0" w:space="0" w:color="auto"/>
      </w:divBdr>
    </w:div>
    <w:div w:id="1782336949">
      <w:bodyDiv w:val="1"/>
      <w:marLeft w:val="0"/>
      <w:marRight w:val="0"/>
      <w:marTop w:val="0"/>
      <w:marBottom w:val="0"/>
      <w:divBdr>
        <w:top w:val="none" w:sz="0" w:space="0" w:color="auto"/>
        <w:left w:val="none" w:sz="0" w:space="0" w:color="auto"/>
        <w:bottom w:val="none" w:sz="0" w:space="0" w:color="auto"/>
        <w:right w:val="none" w:sz="0" w:space="0" w:color="auto"/>
      </w:divBdr>
    </w:div>
    <w:div w:id="1783528315">
      <w:bodyDiv w:val="1"/>
      <w:marLeft w:val="0"/>
      <w:marRight w:val="0"/>
      <w:marTop w:val="0"/>
      <w:marBottom w:val="0"/>
      <w:divBdr>
        <w:top w:val="none" w:sz="0" w:space="0" w:color="auto"/>
        <w:left w:val="none" w:sz="0" w:space="0" w:color="auto"/>
        <w:bottom w:val="none" w:sz="0" w:space="0" w:color="auto"/>
        <w:right w:val="none" w:sz="0" w:space="0" w:color="auto"/>
      </w:divBdr>
    </w:div>
    <w:div w:id="1783915902">
      <w:bodyDiv w:val="1"/>
      <w:marLeft w:val="0"/>
      <w:marRight w:val="0"/>
      <w:marTop w:val="0"/>
      <w:marBottom w:val="0"/>
      <w:divBdr>
        <w:top w:val="none" w:sz="0" w:space="0" w:color="auto"/>
        <w:left w:val="none" w:sz="0" w:space="0" w:color="auto"/>
        <w:bottom w:val="none" w:sz="0" w:space="0" w:color="auto"/>
        <w:right w:val="none" w:sz="0" w:space="0" w:color="auto"/>
      </w:divBdr>
    </w:div>
    <w:div w:id="1783961599">
      <w:bodyDiv w:val="1"/>
      <w:marLeft w:val="0"/>
      <w:marRight w:val="0"/>
      <w:marTop w:val="0"/>
      <w:marBottom w:val="0"/>
      <w:divBdr>
        <w:top w:val="none" w:sz="0" w:space="0" w:color="auto"/>
        <w:left w:val="none" w:sz="0" w:space="0" w:color="auto"/>
        <w:bottom w:val="none" w:sz="0" w:space="0" w:color="auto"/>
        <w:right w:val="none" w:sz="0" w:space="0" w:color="auto"/>
      </w:divBdr>
    </w:div>
    <w:div w:id="1785691443">
      <w:bodyDiv w:val="1"/>
      <w:marLeft w:val="0"/>
      <w:marRight w:val="0"/>
      <w:marTop w:val="0"/>
      <w:marBottom w:val="0"/>
      <w:divBdr>
        <w:top w:val="none" w:sz="0" w:space="0" w:color="auto"/>
        <w:left w:val="none" w:sz="0" w:space="0" w:color="auto"/>
        <w:bottom w:val="none" w:sz="0" w:space="0" w:color="auto"/>
        <w:right w:val="none" w:sz="0" w:space="0" w:color="auto"/>
      </w:divBdr>
    </w:div>
    <w:div w:id="1791513647">
      <w:bodyDiv w:val="1"/>
      <w:marLeft w:val="0"/>
      <w:marRight w:val="0"/>
      <w:marTop w:val="0"/>
      <w:marBottom w:val="0"/>
      <w:divBdr>
        <w:top w:val="none" w:sz="0" w:space="0" w:color="auto"/>
        <w:left w:val="none" w:sz="0" w:space="0" w:color="auto"/>
        <w:bottom w:val="none" w:sz="0" w:space="0" w:color="auto"/>
        <w:right w:val="none" w:sz="0" w:space="0" w:color="auto"/>
      </w:divBdr>
    </w:div>
    <w:div w:id="1791780754">
      <w:bodyDiv w:val="1"/>
      <w:marLeft w:val="0"/>
      <w:marRight w:val="0"/>
      <w:marTop w:val="0"/>
      <w:marBottom w:val="0"/>
      <w:divBdr>
        <w:top w:val="none" w:sz="0" w:space="0" w:color="auto"/>
        <w:left w:val="none" w:sz="0" w:space="0" w:color="auto"/>
        <w:bottom w:val="none" w:sz="0" w:space="0" w:color="auto"/>
        <w:right w:val="none" w:sz="0" w:space="0" w:color="auto"/>
      </w:divBdr>
    </w:div>
    <w:div w:id="1792672411">
      <w:bodyDiv w:val="1"/>
      <w:marLeft w:val="0"/>
      <w:marRight w:val="0"/>
      <w:marTop w:val="0"/>
      <w:marBottom w:val="0"/>
      <w:divBdr>
        <w:top w:val="none" w:sz="0" w:space="0" w:color="auto"/>
        <w:left w:val="none" w:sz="0" w:space="0" w:color="auto"/>
        <w:bottom w:val="none" w:sz="0" w:space="0" w:color="auto"/>
        <w:right w:val="none" w:sz="0" w:space="0" w:color="auto"/>
      </w:divBdr>
    </w:div>
    <w:div w:id="1792742311">
      <w:bodyDiv w:val="1"/>
      <w:marLeft w:val="0"/>
      <w:marRight w:val="0"/>
      <w:marTop w:val="0"/>
      <w:marBottom w:val="0"/>
      <w:divBdr>
        <w:top w:val="none" w:sz="0" w:space="0" w:color="auto"/>
        <w:left w:val="none" w:sz="0" w:space="0" w:color="auto"/>
        <w:bottom w:val="none" w:sz="0" w:space="0" w:color="auto"/>
        <w:right w:val="none" w:sz="0" w:space="0" w:color="auto"/>
      </w:divBdr>
    </w:div>
    <w:div w:id="1793405760">
      <w:bodyDiv w:val="1"/>
      <w:marLeft w:val="0"/>
      <w:marRight w:val="0"/>
      <w:marTop w:val="0"/>
      <w:marBottom w:val="0"/>
      <w:divBdr>
        <w:top w:val="none" w:sz="0" w:space="0" w:color="auto"/>
        <w:left w:val="none" w:sz="0" w:space="0" w:color="auto"/>
        <w:bottom w:val="none" w:sz="0" w:space="0" w:color="auto"/>
        <w:right w:val="none" w:sz="0" w:space="0" w:color="auto"/>
      </w:divBdr>
    </w:div>
    <w:div w:id="1794405292">
      <w:bodyDiv w:val="1"/>
      <w:marLeft w:val="0"/>
      <w:marRight w:val="0"/>
      <w:marTop w:val="0"/>
      <w:marBottom w:val="0"/>
      <w:divBdr>
        <w:top w:val="none" w:sz="0" w:space="0" w:color="auto"/>
        <w:left w:val="none" w:sz="0" w:space="0" w:color="auto"/>
        <w:bottom w:val="none" w:sz="0" w:space="0" w:color="auto"/>
        <w:right w:val="none" w:sz="0" w:space="0" w:color="auto"/>
      </w:divBdr>
    </w:div>
    <w:div w:id="1794902495">
      <w:bodyDiv w:val="1"/>
      <w:marLeft w:val="0"/>
      <w:marRight w:val="0"/>
      <w:marTop w:val="0"/>
      <w:marBottom w:val="0"/>
      <w:divBdr>
        <w:top w:val="none" w:sz="0" w:space="0" w:color="auto"/>
        <w:left w:val="none" w:sz="0" w:space="0" w:color="auto"/>
        <w:bottom w:val="none" w:sz="0" w:space="0" w:color="auto"/>
        <w:right w:val="none" w:sz="0" w:space="0" w:color="auto"/>
      </w:divBdr>
    </w:div>
    <w:div w:id="1795178517">
      <w:bodyDiv w:val="1"/>
      <w:marLeft w:val="0"/>
      <w:marRight w:val="0"/>
      <w:marTop w:val="0"/>
      <w:marBottom w:val="0"/>
      <w:divBdr>
        <w:top w:val="none" w:sz="0" w:space="0" w:color="auto"/>
        <w:left w:val="none" w:sz="0" w:space="0" w:color="auto"/>
        <w:bottom w:val="none" w:sz="0" w:space="0" w:color="auto"/>
        <w:right w:val="none" w:sz="0" w:space="0" w:color="auto"/>
      </w:divBdr>
    </w:div>
    <w:div w:id="1795564203">
      <w:bodyDiv w:val="1"/>
      <w:marLeft w:val="0"/>
      <w:marRight w:val="0"/>
      <w:marTop w:val="0"/>
      <w:marBottom w:val="0"/>
      <w:divBdr>
        <w:top w:val="none" w:sz="0" w:space="0" w:color="auto"/>
        <w:left w:val="none" w:sz="0" w:space="0" w:color="auto"/>
        <w:bottom w:val="none" w:sz="0" w:space="0" w:color="auto"/>
        <w:right w:val="none" w:sz="0" w:space="0" w:color="auto"/>
      </w:divBdr>
    </w:div>
    <w:div w:id="1796749500">
      <w:bodyDiv w:val="1"/>
      <w:marLeft w:val="0"/>
      <w:marRight w:val="0"/>
      <w:marTop w:val="0"/>
      <w:marBottom w:val="0"/>
      <w:divBdr>
        <w:top w:val="none" w:sz="0" w:space="0" w:color="auto"/>
        <w:left w:val="none" w:sz="0" w:space="0" w:color="auto"/>
        <w:bottom w:val="none" w:sz="0" w:space="0" w:color="auto"/>
        <w:right w:val="none" w:sz="0" w:space="0" w:color="auto"/>
      </w:divBdr>
    </w:div>
    <w:div w:id="1798335809">
      <w:bodyDiv w:val="1"/>
      <w:marLeft w:val="0"/>
      <w:marRight w:val="0"/>
      <w:marTop w:val="0"/>
      <w:marBottom w:val="0"/>
      <w:divBdr>
        <w:top w:val="none" w:sz="0" w:space="0" w:color="auto"/>
        <w:left w:val="none" w:sz="0" w:space="0" w:color="auto"/>
        <w:bottom w:val="none" w:sz="0" w:space="0" w:color="auto"/>
        <w:right w:val="none" w:sz="0" w:space="0" w:color="auto"/>
      </w:divBdr>
    </w:div>
    <w:div w:id="1798990617">
      <w:bodyDiv w:val="1"/>
      <w:marLeft w:val="0"/>
      <w:marRight w:val="0"/>
      <w:marTop w:val="0"/>
      <w:marBottom w:val="0"/>
      <w:divBdr>
        <w:top w:val="none" w:sz="0" w:space="0" w:color="auto"/>
        <w:left w:val="none" w:sz="0" w:space="0" w:color="auto"/>
        <w:bottom w:val="none" w:sz="0" w:space="0" w:color="auto"/>
        <w:right w:val="none" w:sz="0" w:space="0" w:color="auto"/>
      </w:divBdr>
    </w:div>
    <w:div w:id="1799294030">
      <w:bodyDiv w:val="1"/>
      <w:marLeft w:val="0"/>
      <w:marRight w:val="0"/>
      <w:marTop w:val="0"/>
      <w:marBottom w:val="0"/>
      <w:divBdr>
        <w:top w:val="none" w:sz="0" w:space="0" w:color="auto"/>
        <w:left w:val="none" w:sz="0" w:space="0" w:color="auto"/>
        <w:bottom w:val="none" w:sz="0" w:space="0" w:color="auto"/>
        <w:right w:val="none" w:sz="0" w:space="0" w:color="auto"/>
      </w:divBdr>
    </w:div>
    <w:div w:id="1799494108">
      <w:bodyDiv w:val="1"/>
      <w:marLeft w:val="0"/>
      <w:marRight w:val="0"/>
      <w:marTop w:val="0"/>
      <w:marBottom w:val="0"/>
      <w:divBdr>
        <w:top w:val="none" w:sz="0" w:space="0" w:color="auto"/>
        <w:left w:val="none" w:sz="0" w:space="0" w:color="auto"/>
        <w:bottom w:val="none" w:sz="0" w:space="0" w:color="auto"/>
        <w:right w:val="none" w:sz="0" w:space="0" w:color="auto"/>
      </w:divBdr>
    </w:div>
    <w:div w:id="1800681716">
      <w:bodyDiv w:val="1"/>
      <w:marLeft w:val="0"/>
      <w:marRight w:val="0"/>
      <w:marTop w:val="0"/>
      <w:marBottom w:val="0"/>
      <w:divBdr>
        <w:top w:val="none" w:sz="0" w:space="0" w:color="auto"/>
        <w:left w:val="none" w:sz="0" w:space="0" w:color="auto"/>
        <w:bottom w:val="none" w:sz="0" w:space="0" w:color="auto"/>
        <w:right w:val="none" w:sz="0" w:space="0" w:color="auto"/>
      </w:divBdr>
    </w:div>
    <w:div w:id="1801915661">
      <w:bodyDiv w:val="1"/>
      <w:marLeft w:val="0"/>
      <w:marRight w:val="0"/>
      <w:marTop w:val="0"/>
      <w:marBottom w:val="0"/>
      <w:divBdr>
        <w:top w:val="none" w:sz="0" w:space="0" w:color="auto"/>
        <w:left w:val="none" w:sz="0" w:space="0" w:color="auto"/>
        <w:bottom w:val="none" w:sz="0" w:space="0" w:color="auto"/>
        <w:right w:val="none" w:sz="0" w:space="0" w:color="auto"/>
      </w:divBdr>
    </w:div>
    <w:div w:id="1802308715">
      <w:bodyDiv w:val="1"/>
      <w:marLeft w:val="0"/>
      <w:marRight w:val="0"/>
      <w:marTop w:val="0"/>
      <w:marBottom w:val="0"/>
      <w:divBdr>
        <w:top w:val="none" w:sz="0" w:space="0" w:color="auto"/>
        <w:left w:val="none" w:sz="0" w:space="0" w:color="auto"/>
        <w:bottom w:val="none" w:sz="0" w:space="0" w:color="auto"/>
        <w:right w:val="none" w:sz="0" w:space="0" w:color="auto"/>
      </w:divBdr>
    </w:div>
    <w:div w:id="1802646904">
      <w:bodyDiv w:val="1"/>
      <w:marLeft w:val="0"/>
      <w:marRight w:val="0"/>
      <w:marTop w:val="0"/>
      <w:marBottom w:val="0"/>
      <w:divBdr>
        <w:top w:val="none" w:sz="0" w:space="0" w:color="auto"/>
        <w:left w:val="none" w:sz="0" w:space="0" w:color="auto"/>
        <w:bottom w:val="none" w:sz="0" w:space="0" w:color="auto"/>
        <w:right w:val="none" w:sz="0" w:space="0" w:color="auto"/>
      </w:divBdr>
    </w:div>
    <w:div w:id="1805080281">
      <w:bodyDiv w:val="1"/>
      <w:marLeft w:val="0"/>
      <w:marRight w:val="0"/>
      <w:marTop w:val="0"/>
      <w:marBottom w:val="0"/>
      <w:divBdr>
        <w:top w:val="none" w:sz="0" w:space="0" w:color="auto"/>
        <w:left w:val="none" w:sz="0" w:space="0" w:color="auto"/>
        <w:bottom w:val="none" w:sz="0" w:space="0" w:color="auto"/>
        <w:right w:val="none" w:sz="0" w:space="0" w:color="auto"/>
      </w:divBdr>
    </w:div>
    <w:div w:id="1805656707">
      <w:bodyDiv w:val="1"/>
      <w:marLeft w:val="0"/>
      <w:marRight w:val="0"/>
      <w:marTop w:val="0"/>
      <w:marBottom w:val="0"/>
      <w:divBdr>
        <w:top w:val="none" w:sz="0" w:space="0" w:color="auto"/>
        <w:left w:val="none" w:sz="0" w:space="0" w:color="auto"/>
        <w:bottom w:val="none" w:sz="0" w:space="0" w:color="auto"/>
        <w:right w:val="none" w:sz="0" w:space="0" w:color="auto"/>
      </w:divBdr>
    </w:div>
    <w:div w:id="1806972084">
      <w:bodyDiv w:val="1"/>
      <w:marLeft w:val="0"/>
      <w:marRight w:val="0"/>
      <w:marTop w:val="0"/>
      <w:marBottom w:val="0"/>
      <w:divBdr>
        <w:top w:val="none" w:sz="0" w:space="0" w:color="auto"/>
        <w:left w:val="none" w:sz="0" w:space="0" w:color="auto"/>
        <w:bottom w:val="none" w:sz="0" w:space="0" w:color="auto"/>
        <w:right w:val="none" w:sz="0" w:space="0" w:color="auto"/>
      </w:divBdr>
    </w:div>
    <w:div w:id="1807696531">
      <w:bodyDiv w:val="1"/>
      <w:marLeft w:val="0"/>
      <w:marRight w:val="0"/>
      <w:marTop w:val="0"/>
      <w:marBottom w:val="0"/>
      <w:divBdr>
        <w:top w:val="none" w:sz="0" w:space="0" w:color="auto"/>
        <w:left w:val="none" w:sz="0" w:space="0" w:color="auto"/>
        <w:bottom w:val="none" w:sz="0" w:space="0" w:color="auto"/>
        <w:right w:val="none" w:sz="0" w:space="0" w:color="auto"/>
      </w:divBdr>
    </w:div>
    <w:div w:id="1808206872">
      <w:bodyDiv w:val="1"/>
      <w:marLeft w:val="0"/>
      <w:marRight w:val="0"/>
      <w:marTop w:val="0"/>
      <w:marBottom w:val="0"/>
      <w:divBdr>
        <w:top w:val="none" w:sz="0" w:space="0" w:color="auto"/>
        <w:left w:val="none" w:sz="0" w:space="0" w:color="auto"/>
        <w:bottom w:val="none" w:sz="0" w:space="0" w:color="auto"/>
        <w:right w:val="none" w:sz="0" w:space="0" w:color="auto"/>
      </w:divBdr>
    </w:div>
    <w:div w:id="1808623506">
      <w:bodyDiv w:val="1"/>
      <w:marLeft w:val="0"/>
      <w:marRight w:val="0"/>
      <w:marTop w:val="0"/>
      <w:marBottom w:val="0"/>
      <w:divBdr>
        <w:top w:val="none" w:sz="0" w:space="0" w:color="auto"/>
        <w:left w:val="none" w:sz="0" w:space="0" w:color="auto"/>
        <w:bottom w:val="none" w:sz="0" w:space="0" w:color="auto"/>
        <w:right w:val="none" w:sz="0" w:space="0" w:color="auto"/>
      </w:divBdr>
    </w:div>
    <w:div w:id="1808741129">
      <w:bodyDiv w:val="1"/>
      <w:marLeft w:val="0"/>
      <w:marRight w:val="0"/>
      <w:marTop w:val="0"/>
      <w:marBottom w:val="0"/>
      <w:divBdr>
        <w:top w:val="none" w:sz="0" w:space="0" w:color="auto"/>
        <w:left w:val="none" w:sz="0" w:space="0" w:color="auto"/>
        <w:bottom w:val="none" w:sz="0" w:space="0" w:color="auto"/>
        <w:right w:val="none" w:sz="0" w:space="0" w:color="auto"/>
      </w:divBdr>
    </w:div>
    <w:div w:id="1810587887">
      <w:bodyDiv w:val="1"/>
      <w:marLeft w:val="0"/>
      <w:marRight w:val="0"/>
      <w:marTop w:val="0"/>
      <w:marBottom w:val="0"/>
      <w:divBdr>
        <w:top w:val="none" w:sz="0" w:space="0" w:color="auto"/>
        <w:left w:val="none" w:sz="0" w:space="0" w:color="auto"/>
        <w:bottom w:val="none" w:sz="0" w:space="0" w:color="auto"/>
        <w:right w:val="none" w:sz="0" w:space="0" w:color="auto"/>
      </w:divBdr>
    </w:div>
    <w:div w:id="1810978879">
      <w:bodyDiv w:val="1"/>
      <w:marLeft w:val="0"/>
      <w:marRight w:val="0"/>
      <w:marTop w:val="0"/>
      <w:marBottom w:val="0"/>
      <w:divBdr>
        <w:top w:val="none" w:sz="0" w:space="0" w:color="auto"/>
        <w:left w:val="none" w:sz="0" w:space="0" w:color="auto"/>
        <w:bottom w:val="none" w:sz="0" w:space="0" w:color="auto"/>
        <w:right w:val="none" w:sz="0" w:space="0" w:color="auto"/>
      </w:divBdr>
    </w:div>
    <w:div w:id="1811704304">
      <w:bodyDiv w:val="1"/>
      <w:marLeft w:val="0"/>
      <w:marRight w:val="0"/>
      <w:marTop w:val="0"/>
      <w:marBottom w:val="0"/>
      <w:divBdr>
        <w:top w:val="none" w:sz="0" w:space="0" w:color="auto"/>
        <w:left w:val="none" w:sz="0" w:space="0" w:color="auto"/>
        <w:bottom w:val="none" w:sz="0" w:space="0" w:color="auto"/>
        <w:right w:val="none" w:sz="0" w:space="0" w:color="auto"/>
      </w:divBdr>
    </w:div>
    <w:div w:id="1811749663">
      <w:bodyDiv w:val="1"/>
      <w:marLeft w:val="0"/>
      <w:marRight w:val="0"/>
      <w:marTop w:val="0"/>
      <w:marBottom w:val="0"/>
      <w:divBdr>
        <w:top w:val="none" w:sz="0" w:space="0" w:color="auto"/>
        <w:left w:val="none" w:sz="0" w:space="0" w:color="auto"/>
        <w:bottom w:val="none" w:sz="0" w:space="0" w:color="auto"/>
        <w:right w:val="none" w:sz="0" w:space="0" w:color="auto"/>
      </w:divBdr>
    </w:div>
    <w:div w:id="1812286909">
      <w:bodyDiv w:val="1"/>
      <w:marLeft w:val="0"/>
      <w:marRight w:val="0"/>
      <w:marTop w:val="0"/>
      <w:marBottom w:val="0"/>
      <w:divBdr>
        <w:top w:val="none" w:sz="0" w:space="0" w:color="auto"/>
        <w:left w:val="none" w:sz="0" w:space="0" w:color="auto"/>
        <w:bottom w:val="none" w:sz="0" w:space="0" w:color="auto"/>
        <w:right w:val="none" w:sz="0" w:space="0" w:color="auto"/>
      </w:divBdr>
    </w:div>
    <w:div w:id="1813673552">
      <w:bodyDiv w:val="1"/>
      <w:marLeft w:val="0"/>
      <w:marRight w:val="0"/>
      <w:marTop w:val="0"/>
      <w:marBottom w:val="0"/>
      <w:divBdr>
        <w:top w:val="none" w:sz="0" w:space="0" w:color="auto"/>
        <w:left w:val="none" w:sz="0" w:space="0" w:color="auto"/>
        <w:bottom w:val="none" w:sz="0" w:space="0" w:color="auto"/>
        <w:right w:val="none" w:sz="0" w:space="0" w:color="auto"/>
      </w:divBdr>
    </w:div>
    <w:div w:id="1813717549">
      <w:bodyDiv w:val="1"/>
      <w:marLeft w:val="0"/>
      <w:marRight w:val="0"/>
      <w:marTop w:val="0"/>
      <w:marBottom w:val="0"/>
      <w:divBdr>
        <w:top w:val="none" w:sz="0" w:space="0" w:color="auto"/>
        <w:left w:val="none" w:sz="0" w:space="0" w:color="auto"/>
        <w:bottom w:val="none" w:sz="0" w:space="0" w:color="auto"/>
        <w:right w:val="none" w:sz="0" w:space="0" w:color="auto"/>
      </w:divBdr>
    </w:div>
    <w:div w:id="1814247956">
      <w:bodyDiv w:val="1"/>
      <w:marLeft w:val="0"/>
      <w:marRight w:val="0"/>
      <w:marTop w:val="0"/>
      <w:marBottom w:val="0"/>
      <w:divBdr>
        <w:top w:val="none" w:sz="0" w:space="0" w:color="auto"/>
        <w:left w:val="none" w:sz="0" w:space="0" w:color="auto"/>
        <w:bottom w:val="none" w:sz="0" w:space="0" w:color="auto"/>
        <w:right w:val="none" w:sz="0" w:space="0" w:color="auto"/>
      </w:divBdr>
    </w:div>
    <w:div w:id="1814786372">
      <w:bodyDiv w:val="1"/>
      <w:marLeft w:val="0"/>
      <w:marRight w:val="0"/>
      <w:marTop w:val="0"/>
      <w:marBottom w:val="0"/>
      <w:divBdr>
        <w:top w:val="none" w:sz="0" w:space="0" w:color="auto"/>
        <w:left w:val="none" w:sz="0" w:space="0" w:color="auto"/>
        <w:bottom w:val="none" w:sz="0" w:space="0" w:color="auto"/>
        <w:right w:val="none" w:sz="0" w:space="0" w:color="auto"/>
      </w:divBdr>
    </w:div>
    <w:div w:id="1814786737">
      <w:bodyDiv w:val="1"/>
      <w:marLeft w:val="0"/>
      <w:marRight w:val="0"/>
      <w:marTop w:val="0"/>
      <w:marBottom w:val="0"/>
      <w:divBdr>
        <w:top w:val="none" w:sz="0" w:space="0" w:color="auto"/>
        <w:left w:val="none" w:sz="0" w:space="0" w:color="auto"/>
        <w:bottom w:val="none" w:sz="0" w:space="0" w:color="auto"/>
        <w:right w:val="none" w:sz="0" w:space="0" w:color="auto"/>
      </w:divBdr>
    </w:div>
    <w:div w:id="1815290682">
      <w:bodyDiv w:val="1"/>
      <w:marLeft w:val="0"/>
      <w:marRight w:val="0"/>
      <w:marTop w:val="0"/>
      <w:marBottom w:val="0"/>
      <w:divBdr>
        <w:top w:val="none" w:sz="0" w:space="0" w:color="auto"/>
        <w:left w:val="none" w:sz="0" w:space="0" w:color="auto"/>
        <w:bottom w:val="none" w:sz="0" w:space="0" w:color="auto"/>
        <w:right w:val="none" w:sz="0" w:space="0" w:color="auto"/>
      </w:divBdr>
    </w:div>
    <w:div w:id="1815835629">
      <w:bodyDiv w:val="1"/>
      <w:marLeft w:val="0"/>
      <w:marRight w:val="0"/>
      <w:marTop w:val="0"/>
      <w:marBottom w:val="0"/>
      <w:divBdr>
        <w:top w:val="none" w:sz="0" w:space="0" w:color="auto"/>
        <w:left w:val="none" w:sz="0" w:space="0" w:color="auto"/>
        <w:bottom w:val="none" w:sz="0" w:space="0" w:color="auto"/>
        <w:right w:val="none" w:sz="0" w:space="0" w:color="auto"/>
      </w:divBdr>
    </w:div>
    <w:div w:id="1816528762">
      <w:bodyDiv w:val="1"/>
      <w:marLeft w:val="0"/>
      <w:marRight w:val="0"/>
      <w:marTop w:val="0"/>
      <w:marBottom w:val="0"/>
      <w:divBdr>
        <w:top w:val="none" w:sz="0" w:space="0" w:color="auto"/>
        <w:left w:val="none" w:sz="0" w:space="0" w:color="auto"/>
        <w:bottom w:val="none" w:sz="0" w:space="0" w:color="auto"/>
        <w:right w:val="none" w:sz="0" w:space="0" w:color="auto"/>
      </w:divBdr>
    </w:div>
    <w:div w:id="1816602402">
      <w:bodyDiv w:val="1"/>
      <w:marLeft w:val="0"/>
      <w:marRight w:val="0"/>
      <w:marTop w:val="0"/>
      <w:marBottom w:val="0"/>
      <w:divBdr>
        <w:top w:val="none" w:sz="0" w:space="0" w:color="auto"/>
        <w:left w:val="none" w:sz="0" w:space="0" w:color="auto"/>
        <w:bottom w:val="none" w:sz="0" w:space="0" w:color="auto"/>
        <w:right w:val="none" w:sz="0" w:space="0" w:color="auto"/>
      </w:divBdr>
    </w:div>
    <w:div w:id="1817068333">
      <w:bodyDiv w:val="1"/>
      <w:marLeft w:val="0"/>
      <w:marRight w:val="0"/>
      <w:marTop w:val="0"/>
      <w:marBottom w:val="0"/>
      <w:divBdr>
        <w:top w:val="none" w:sz="0" w:space="0" w:color="auto"/>
        <w:left w:val="none" w:sz="0" w:space="0" w:color="auto"/>
        <w:bottom w:val="none" w:sz="0" w:space="0" w:color="auto"/>
        <w:right w:val="none" w:sz="0" w:space="0" w:color="auto"/>
      </w:divBdr>
    </w:div>
    <w:div w:id="1817259297">
      <w:bodyDiv w:val="1"/>
      <w:marLeft w:val="0"/>
      <w:marRight w:val="0"/>
      <w:marTop w:val="0"/>
      <w:marBottom w:val="0"/>
      <w:divBdr>
        <w:top w:val="none" w:sz="0" w:space="0" w:color="auto"/>
        <w:left w:val="none" w:sz="0" w:space="0" w:color="auto"/>
        <w:bottom w:val="none" w:sz="0" w:space="0" w:color="auto"/>
        <w:right w:val="none" w:sz="0" w:space="0" w:color="auto"/>
      </w:divBdr>
    </w:div>
    <w:div w:id="1817455512">
      <w:bodyDiv w:val="1"/>
      <w:marLeft w:val="0"/>
      <w:marRight w:val="0"/>
      <w:marTop w:val="0"/>
      <w:marBottom w:val="0"/>
      <w:divBdr>
        <w:top w:val="none" w:sz="0" w:space="0" w:color="auto"/>
        <w:left w:val="none" w:sz="0" w:space="0" w:color="auto"/>
        <w:bottom w:val="none" w:sz="0" w:space="0" w:color="auto"/>
        <w:right w:val="none" w:sz="0" w:space="0" w:color="auto"/>
      </w:divBdr>
    </w:div>
    <w:div w:id="1817800797">
      <w:bodyDiv w:val="1"/>
      <w:marLeft w:val="0"/>
      <w:marRight w:val="0"/>
      <w:marTop w:val="0"/>
      <w:marBottom w:val="0"/>
      <w:divBdr>
        <w:top w:val="none" w:sz="0" w:space="0" w:color="auto"/>
        <w:left w:val="none" w:sz="0" w:space="0" w:color="auto"/>
        <w:bottom w:val="none" w:sz="0" w:space="0" w:color="auto"/>
        <w:right w:val="none" w:sz="0" w:space="0" w:color="auto"/>
      </w:divBdr>
    </w:div>
    <w:div w:id="1818062696">
      <w:bodyDiv w:val="1"/>
      <w:marLeft w:val="0"/>
      <w:marRight w:val="0"/>
      <w:marTop w:val="0"/>
      <w:marBottom w:val="0"/>
      <w:divBdr>
        <w:top w:val="none" w:sz="0" w:space="0" w:color="auto"/>
        <w:left w:val="none" w:sz="0" w:space="0" w:color="auto"/>
        <w:bottom w:val="none" w:sz="0" w:space="0" w:color="auto"/>
        <w:right w:val="none" w:sz="0" w:space="0" w:color="auto"/>
      </w:divBdr>
    </w:div>
    <w:div w:id="1818647214">
      <w:bodyDiv w:val="1"/>
      <w:marLeft w:val="0"/>
      <w:marRight w:val="0"/>
      <w:marTop w:val="0"/>
      <w:marBottom w:val="0"/>
      <w:divBdr>
        <w:top w:val="none" w:sz="0" w:space="0" w:color="auto"/>
        <w:left w:val="none" w:sz="0" w:space="0" w:color="auto"/>
        <w:bottom w:val="none" w:sz="0" w:space="0" w:color="auto"/>
        <w:right w:val="none" w:sz="0" w:space="0" w:color="auto"/>
      </w:divBdr>
    </w:div>
    <w:div w:id="1820032247">
      <w:bodyDiv w:val="1"/>
      <w:marLeft w:val="0"/>
      <w:marRight w:val="0"/>
      <w:marTop w:val="0"/>
      <w:marBottom w:val="0"/>
      <w:divBdr>
        <w:top w:val="none" w:sz="0" w:space="0" w:color="auto"/>
        <w:left w:val="none" w:sz="0" w:space="0" w:color="auto"/>
        <w:bottom w:val="none" w:sz="0" w:space="0" w:color="auto"/>
        <w:right w:val="none" w:sz="0" w:space="0" w:color="auto"/>
      </w:divBdr>
    </w:div>
    <w:div w:id="1820879908">
      <w:bodyDiv w:val="1"/>
      <w:marLeft w:val="0"/>
      <w:marRight w:val="0"/>
      <w:marTop w:val="0"/>
      <w:marBottom w:val="0"/>
      <w:divBdr>
        <w:top w:val="none" w:sz="0" w:space="0" w:color="auto"/>
        <w:left w:val="none" w:sz="0" w:space="0" w:color="auto"/>
        <w:bottom w:val="none" w:sz="0" w:space="0" w:color="auto"/>
        <w:right w:val="none" w:sz="0" w:space="0" w:color="auto"/>
      </w:divBdr>
    </w:div>
    <w:div w:id="1821313646">
      <w:bodyDiv w:val="1"/>
      <w:marLeft w:val="0"/>
      <w:marRight w:val="0"/>
      <w:marTop w:val="0"/>
      <w:marBottom w:val="0"/>
      <w:divBdr>
        <w:top w:val="none" w:sz="0" w:space="0" w:color="auto"/>
        <w:left w:val="none" w:sz="0" w:space="0" w:color="auto"/>
        <w:bottom w:val="none" w:sz="0" w:space="0" w:color="auto"/>
        <w:right w:val="none" w:sz="0" w:space="0" w:color="auto"/>
      </w:divBdr>
    </w:div>
    <w:div w:id="1821653757">
      <w:bodyDiv w:val="1"/>
      <w:marLeft w:val="0"/>
      <w:marRight w:val="0"/>
      <w:marTop w:val="0"/>
      <w:marBottom w:val="0"/>
      <w:divBdr>
        <w:top w:val="none" w:sz="0" w:space="0" w:color="auto"/>
        <w:left w:val="none" w:sz="0" w:space="0" w:color="auto"/>
        <w:bottom w:val="none" w:sz="0" w:space="0" w:color="auto"/>
        <w:right w:val="none" w:sz="0" w:space="0" w:color="auto"/>
      </w:divBdr>
    </w:div>
    <w:div w:id="1823350793">
      <w:bodyDiv w:val="1"/>
      <w:marLeft w:val="0"/>
      <w:marRight w:val="0"/>
      <w:marTop w:val="0"/>
      <w:marBottom w:val="0"/>
      <w:divBdr>
        <w:top w:val="none" w:sz="0" w:space="0" w:color="auto"/>
        <w:left w:val="none" w:sz="0" w:space="0" w:color="auto"/>
        <w:bottom w:val="none" w:sz="0" w:space="0" w:color="auto"/>
        <w:right w:val="none" w:sz="0" w:space="0" w:color="auto"/>
      </w:divBdr>
    </w:div>
    <w:div w:id="1823351754">
      <w:bodyDiv w:val="1"/>
      <w:marLeft w:val="0"/>
      <w:marRight w:val="0"/>
      <w:marTop w:val="0"/>
      <w:marBottom w:val="0"/>
      <w:divBdr>
        <w:top w:val="none" w:sz="0" w:space="0" w:color="auto"/>
        <w:left w:val="none" w:sz="0" w:space="0" w:color="auto"/>
        <w:bottom w:val="none" w:sz="0" w:space="0" w:color="auto"/>
        <w:right w:val="none" w:sz="0" w:space="0" w:color="auto"/>
      </w:divBdr>
    </w:div>
    <w:div w:id="1826703297">
      <w:bodyDiv w:val="1"/>
      <w:marLeft w:val="0"/>
      <w:marRight w:val="0"/>
      <w:marTop w:val="0"/>
      <w:marBottom w:val="0"/>
      <w:divBdr>
        <w:top w:val="none" w:sz="0" w:space="0" w:color="auto"/>
        <w:left w:val="none" w:sz="0" w:space="0" w:color="auto"/>
        <w:bottom w:val="none" w:sz="0" w:space="0" w:color="auto"/>
        <w:right w:val="none" w:sz="0" w:space="0" w:color="auto"/>
      </w:divBdr>
    </w:div>
    <w:div w:id="1829176269">
      <w:bodyDiv w:val="1"/>
      <w:marLeft w:val="0"/>
      <w:marRight w:val="0"/>
      <w:marTop w:val="0"/>
      <w:marBottom w:val="0"/>
      <w:divBdr>
        <w:top w:val="none" w:sz="0" w:space="0" w:color="auto"/>
        <w:left w:val="none" w:sz="0" w:space="0" w:color="auto"/>
        <w:bottom w:val="none" w:sz="0" w:space="0" w:color="auto"/>
        <w:right w:val="none" w:sz="0" w:space="0" w:color="auto"/>
      </w:divBdr>
    </w:div>
    <w:div w:id="1830172881">
      <w:bodyDiv w:val="1"/>
      <w:marLeft w:val="0"/>
      <w:marRight w:val="0"/>
      <w:marTop w:val="0"/>
      <w:marBottom w:val="0"/>
      <w:divBdr>
        <w:top w:val="none" w:sz="0" w:space="0" w:color="auto"/>
        <w:left w:val="none" w:sz="0" w:space="0" w:color="auto"/>
        <w:bottom w:val="none" w:sz="0" w:space="0" w:color="auto"/>
        <w:right w:val="none" w:sz="0" w:space="0" w:color="auto"/>
      </w:divBdr>
    </w:div>
    <w:div w:id="1830321519">
      <w:bodyDiv w:val="1"/>
      <w:marLeft w:val="0"/>
      <w:marRight w:val="0"/>
      <w:marTop w:val="0"/>
      <w:marBottom w:val="0"/>
      <w:divBdr>
        <w:top w:val="none" w:sz="0" w:space="0" w:color="auto"/>
        <w:left w:val="none" w:sz="0" w:space="0" w:color="auto"/>
        <w:bottom w:val="none" w:sz="0" w:space="0" w:color="auto"/>
        <w:right w:val="none" w:sz="0" w:space="0" w:color="auto"/>
      </w:divBdr>
    </w:div>
    <w:div w:id="1830558899">
      <w:bodyDiv w:val="1"/>
      <w:marLeft w:val="0"/>
      <w:marRight w:val="0"/>
      <w:marTop w:val="0"/>
      <w:marBottom w:val="0"/>
      <w:divBdr>
        <w:top w:val="none" w:sz="0" w:space="0" w:color="auto"/>
        <w:left w:val="none" w:sz="0" w:space="0" w:color="auto"/>
        <w:bottom w:val="none" w:sz="0" w:space="0" w:color="auto"/>
        <w:right w:val="none" w:sz="0" w:space="0" w:color="auto"/>
      </w:divBdr>
    </w:div>
    <w:div w:id="1830898729">
      <w:bodyDiv w:val="1"/>
      <w:marLeft w:val="0"/>
      <w:marRight w:val="0"/>
      <w:marTop w:val="0"/>
      <w:marBottom w:val="0"/>
      <w:divBdr>
        <w:top w:val="none" w:sz="0" w:space="0" w:color="auto"/>
        <w:left w:val="none" w:sz="0" w:space="0" w:color="auto"/>
        <w:bottom w:val="none" w:sz="0" w:space="0" w:color="auto"/>
        <w:right w:val="none" w:sz="0" w:space="0" w:color="auto"/>
      </w:divBdr>
    </w:div>
    <w:div w:id="1830901434">
      <w:bodyDiv w:val="1"/>
      <w:marLeft w:val="0"/>
      <w:marRight w:val="0"/>
      <w:marTop w:val="0"/>
      <w:marBottom w:val="0"/>
      <w:divBdr>
        <w:top w:val="none" w:sz="0" w:space="0" w:color="auto"/>
        <w:left w:val="none" w:sz="0" w:space="0" w:color="auto"/>
        <w:bottom w:val="none" w:sz="0" w:space="0" w:color="auto"/>
        <w:right w:val="none" w:sz="0" w:space="0" w:color="auto"/>
      </w:divBdr>
    </w:div>
    <w:div w:id="1831209166">
      <w:bodyDiv w:val="1"/>
      <w:marLeft w:val="0"/>
      <w:marRight w:val="0"/>
      <w:marTop w:val="0"/>
      <w:marBottom w:val="0"/>
      <w:divBdr>
        <w:top w:val="none" w:sz="0" w:space="0" w:color="auto"/>
        <w:left w:val="none" w:sz="0" w:space="0" w:color="auto"/>
        <w:bottom w:val="none" w:sz="0" w:space="0" w:color="auto"/>
        <w:right w:val="none" w:sz="0" w:space="0" w:color="auto"/>
      </w:divBdr>
    </w:div>
    <w:div w:id="1831554323">
      <w:bodyDiv w:val="1"/>
      <w:marLeft w:val="0"/>
      <w:marRight w:val="0"/>
      <w:marTop w:val="0"/>
      <w:marBottom w:val="0"/>
      <w:divBdr>
        <w:top w:val="none" w:sz="0" w:space="0" w:color="auto"/>
        <w:left w:val="none" w:sz="0" w:space="0" w:color="auto"/>
        <w:bottom w:val="none" w:sz="0" w:space="0" w:color="auto"/>
        <w:right w:val="none" w:sz="0" w:space="0" w:color="auto"/>
      </w:divBdr>
    </w:div>
    <w:div w:id="1831870576">
      <w:bodyDiv w:val="1"/>
      <w:marLeft w:val="0"/>
      <w:marRight w:val="0"/>
      <w:marTop w:val="0"/>
      <w:marBottom w:val="0"/>
      <w:divBdr>
        <w:top w:val="none" w:sz="0" w:space="0" w:color="auto"/>
        <w:left w:val="none" w:sz="0" w:space="0" w:color="auto"/>
        <w:bottom w:val="none" w:sz="0" w:space="0" w:color="auto"/>
        <w:right w:val="none" w:sz="0" w:space="0" w:color="auto"/>
      </w:divBdr>
    </w:div>
    <w:div w:id="1834297635">
      <w:bodyDiv w:val="1"/>
      <w:marLeft w:val="0"/>
      <w:marRight w:val="0"/>
      <w:marTop w:val="0"/>
      <w:marBottom w:val="0"/>
      <w:divBdr>
        <w:top w:val="none" w:sz="0" w:space="0" w:color="auto"/>
        <w:left w:val="none" w:sz="0" w:space="0" w:color="auto"/>
        <w:bottom w:val="none" w:sz="0" w:space="0" w:color="auto"/>
        <w:right w:val="none" w:sz="0" w:space="0" w:color="auto"/>
      </w:divBdr>
    </w:div>
    <w:div w:id="1835609294">
      <w:bodyDiv w:val="1"/>
      <w:marLeft w:val="0"/>
      <w:marRight w:val="0"/>
      <w:marTop w:val="0"/>
      <w:marBottom w:val="0"/>
      <w:divBdr>
        <w:top w:val="none" w:sz="0" w:space="0" w:color="auto"/>
        <w:left w:val="none" w:sz="0" w:space="0" w:color="auto"/>
        <w:bottom w:val="none" w:sz="0" w:space="0" w:color="auto"/>
        <w:right w:val="none" w:sz="0" w:space="0" w:color="auto"/>
      </w:divBdr>
    </w:div>
    <w:div w:id="1835953021">
      <w:bodyDiv w:val="1"/>
      <w:marLeft w:val="0"/>
      <w:marRight w:val="0"/>
      <w:marTop w:val="0"/>
      <w:marBottom w:val="0"/>
      <w:divBdr>
        <w:top w:val="none" w:sz="0" w:space="0" w:color="auto"/>
        <w:left w:val="none" w:sz="0" w:space="0" w:color="auto"/>
        <w:bottom w:val="none" w:sz="0" w:space="0" w:color="auto"/>
        <w:right w:val="none" w:sz="0" w:space="0" w:color="auto"/>
      </w:divBdr>
    </w:div>
    <w:div w:id="1836217824">
      <w:bodyDiv w:val="1"/>
      <w:marLeft w:val="0"/>
      <w:marRight w:val="0"/>
      <w:marTop w:val="0"/>
      <w:marBottom w:val="0"/>
      <w:divBdr>
        <w:top w:val="none" w:sz="0" w:space="0" w:color="auto"/>
        <w:left w:val="none" w:sz="0" w:space="0" w:color="auto"/>
        <w:bottom w:val="none" w:sz="0" w:space="0" w:color="auto"/>
        <w:right w:val="none" w:sz="0" w:space="0" w:color="auto"/>
      </w:divBdr>
    </w:div>
    <w:div w:id="1836260533">
      <w:bodyDiv w:val="1"/>
      <w:marLeft w:val="0"/>
      <w:marRight w:val="0"/>
      <w:marTop w:val="0"/>
      <w:marBottom w:val="0"/>
      <w:divBdr>
        <w:top w:val="none" w:sz="0" w:space="0" w:color="auto"/>
        <w:left w:val="none" w:sz="0" w:space="0" w:color="auto"/>
        <w:bottom w:val="none" w:sz="0" w:space="0" w:color="auto"/>
        <w:right w:val="none" w:sz="0" w:space="0" w:color="auto"/>
      </w:divBdr>
    </w:div>
    <w:div w:id="1836726058">
      <w:bodyDiv w:val="1"/>
      <w:marLeft w:val="0"/>
      <w:marRight w:val="0"/>
      <w:marTop w:val="0"/>
      <w:marBottom w:val="0"/>
      <w:divBdr>
        <w:top w:val="none" w:sz="0" w:space="0" w:color="auto"/>
        <w:left w:val="none" w:sz="0" w:space="0" w:color="auto"/>
        <w:bottom w:val="none" w:sz="0" w:space="0" w:color="auto"/>
        <w:right w:val="none" w:sz="0" w:space="0" w:color="auto"/>
      </w:divBdr>
    </w:div>
    <w:div w:id="1837113752">
      <w:bodyDiv w:val="1"/>
      <w:marLeft w:val="0"/>
      <w:marRight w:val="0"/>
      <w:marTop w:val="0"/>
      <w:marBottom w:val="0"/>
      <w:divBdr>
        <w:top w:val="none" w:sz="0" w:space="0" w:color="auto"/>
        <w:left w:val="none" w:sz="0" w:space="0" w:color="auto"/>
        <w:bottom w:val="none" w:sz="0" w:space="0" w:color="auto"/>
        <w:right w:val="none" w:sz="0" w:space="0" w:color="auto"/>
      </w:divBdr>
    </w:div>
    <w:div w:id="1837306762">
      <w:bodyDiv w:val="1"/>
      <w:marLeft w:val="0"/>
      <w:marRight w:val="0"/>
      <w:marTop w:val="0"/>
      <w:marBottom w:val="0"/>
      <w:divBdr>
        <w:top w:val="none" w:sz="0" w:space="0" w:color="auto"/>
        <w:left w:val="none" w:sz="0" w:space="0" w:color="auto"/>
        <w:bottom w:val="none" w:sz="0" w:space="0" w:color="auto"/>
        <w:right w:val="none" w:sz="0" w:space="0" w:color="auto"/>
      </w:divBdr>
    </w:div>
    <w:div w:id="1837380684">
      <w:bodyDiv w:val="1"/>
      <w:marLeft w:val="0"/>
      <w:marRight w:val="0"/>
      <w:marTop w:val="0"/>
      <w:marBottom w:val="0"/>
      <w:divBdr>
        <w:top w:val="none" w:sz="0" w:space="0" w:color="auto"/>
        <w:left w:val="none" w:sz="0" w:space="0" w:color="auto"/>
        <w:bottom w:val="none" w:sz="0" w:space="0" w:color="auto"/>
        <w:right w:val="none" w:sz="0" w:space="0" w:color="auto"/>
      </w:divBdr>
    </w:div>
    <w:div w:id="1837963733">
      <w:bodyDiv w:val="1"/>
      <w:marLeft w:val="0"/>
      <w:marRight w:val="0"/>
      <w:marTop w:val="0"/>
      <w:marBottom w:val="0"/>
      <w:divBdr>
        <w:top w:val="none" w:sz="0" w:space="0" w:color="auto"/>
        <w:left w:val="none" w:sz="0" w:space="0" w:color="auto"/>
        <w:bottom w:val="none" w:sz="0" w:space="0" w:color="auto"/>
        <w:right w:val="none" w:sz="0" w:space="0" w:color="auto"/>
      </w:divBdr>
    </w:div>
    <w:div w:id="1838307661">
      <w:bodyDiv w:val="1"/>
      <w:marLeft w:val="0"/>
      <w:marRight w:val="0"/>
      <w:marTop w:val="0"/>
      <w:marBottom w:val="0"/>
      <w:divBdr>
        <w:top w:val="none" w:sz="0" w:space="0" w:color="auto"/>
        <w:left w:val="none" w:sz="0" w:space="0" w:color="auto"/>
        <w:bottom w:val="none" w:sz="0" w:space="0" w:color="auto"/>
        <w:right w:val="none" w:sz="0" w:space="0" w:color="auto"/>
      </w:divBdr>
    </w:div>
    <w:div w:id="1838694375">
      <w:bodyDiv w:val="1"/>
      <w:marLeft w:val="0"/>
      <w:marRight w:val="0"/>
      <w:marTop w:val="0"/>
      <w:marBottom w:val="0"/>
      <w:divBdr>
        <w:top w:val="none" w:sz="0" w:space="0" w:color="auto"/>
        <w:left w:val="none" w:sz="0" w:space="0" w:color="auto"/>
        <w:bottom w:val="none" w:sz="0" w:space="0" w:color="auto"/>
        <w:right w:val="none" w:sz="0" w:space="0" w:color="auto"/>
      </w:divBdr>
    </w:div>
    <w:div w:id="1838694622">
      <w:bodyDiv w:val="1"/>
      <w:marLeft w:val="0"/>
      <w:marRight w:val="0"/>
      <w:marTop w:val="0"/>
      <w:marBottom w:val="0"/>
      <w:divBdr>
        <w:top w:val="none" w:sz="0" w:space="0" w:color="auto"/>
        <w:left w:val="none" w:sz="0" w:space="0" w:color="auto"/>
        <w:bottom w:val="none" w:sz="0" w:space="0" w:color="auto"/>
        <w:right w:val="none" w:sz="0" w:space="0" w:color="auto"/>
      </w:divBdr>
    </w:div>
    <w:div w:id="1840928898">
      <w:bodyDiv w:val="1"/>
      <w:marLeft w:val="0"/>
      <w:marRight w:val="0"/>
      <w:marTop w:val="0"/>
      <w:marBottom w:val="0"/>
      <w:divBdr>
        <w:top w:val="none" w:sz="0" w:space="0" w:color="auto"/>
        <w:left w:val="none" w:sz="0" w:space="0" w:color="auto"/>
        <w:bottom w:val="none" w:sz="0" w:space="0" w:color="auto"/>
        <w:right w:val="none" w:sz="0" w:space="0" w:color="auto"/>
      </w:divBdr>
    </w:div>
    <w:div w:id="1841264267">
      <w:bodyDiv w:val="1"/>
      <w:marLeft w:val="0"/>
      <w:marRight w:val="0"/>
      <w:marTop w:val="0"/>
      <w:marBottom w:val="0"/>
      <w:divBdr>
        <w:top w:val="none" w:sz="0" w:space="0" w:color="auto"/>
        <w:left w:val="none" w:sz="0" w:space="0" w:color="auto"/>
        <w:bottom w:val="none" w:sz="0" w:space="0" w:color="auto"/>
        <w:right w:val="none" w:sz="0" w:space="0" w:color="auto"/>
      </w:divBdr>
    </w:div>
    <w:div w:id="1842089236">
      <w:bodyDiv w:val="1"/>
      <w:marLeft w:val="0"/>
      <w:marRight w:val="0"/>
      <w:marTop w:val="0"/>
      <w:marBottom w:val="0"/>
      <w:divBdr>
        <w:top w:val="none" w:sz="0" w:space="0" w:color="auto"/>
        <w:left w:val="none" w:sz="0" w:space="0" w:color="auto"/>
        <w:bottom w:val="none" w:sz="0" w:space="0" w:color="auto"/>
        <w:right w:val="none" w:sz="0" w:space="0" w:color="auto"/>
      </w:divBdr>
    </w:div>
    <w:div w:id="1842817929">
      <w:bodyDiv w:val="1"/>
      <w:marLeft w:val="0"/>
      <w:marRight w:val="0"/>
      <w:marTop w:val="0"/>
      <w:marBottom w:val="0"/>
      <w:divBdr>
        <w:top w:val="none" w:sz="0" w:space="0" w:color="auto"/>
        <w:left w:val="none" w:sz="0" w:space="0" w:color="auto"/>
        <w:bottom w:val="none" w:sz="0" w:space="0" w:color="auto"/>
        <w:right w:val="none" w:sz="0" w:space="0" w:color="auto"/>
      </w:divBdr>
    </w:div>
    <w:div w:id="1844276725">
      <w:bodyDiv w:val="1"/>
      <w:marLeft w:val="0"/>
      <w:marRight w:val="0"/>
      <w:marTop w:val="0"/>
      <w:marBottom w:val="0"/>
      <w:divBdr>
        <w:top w:val="none" w:sz="0" w:space="0" w:color="auto"/>
        <w:left w:val="none" w:sz="0" w:space="0" w:color="auto"/>
        <w:bottom w:val="none" w:sz="0" w:space="0" w:color="auto"/>
        <w:right w:val="none" w:sz="0" w:space="0" w:color="auto"/>
      </w:divBdr>
    </w:div>
    <w:div w:id="1844470207">
      <w:bodyDiv w:val="1"/>
      <w:marLeft w:val="0"/>
      <w:marRight w:val="0"/>
      <w:marTop w:val="0"/>
      <w:marBottom w:val="0"/>
      <w:divBdr>
        <w:top w:val="none" w:sz="0" w:space="0" w:color="auto"/>
        <w:left w:val="none" w:sz="0" w:space="0" w:color="auto"/>
        <w:bottom w:val="none" w:sz="0" w:space="0" w:color="auto"/>
        <w:right w:val="none" w:sz="0" w:space="0" w:color="auto"/>
      </w:divBdr>
    </w:div>
    <w:div w:id="1844586359">
      <w:bodyDiv w:val="1"/>
      <w:marLeft w:val="0"/>
      <w:marRight w:val="0"/>
      <w:marTop w:val="0"/>
      <w:marBottom w:val="0"/>
      <w:divBdr>
        <w:top w:val="none" w:sz="0" w:space="0" w:color="auto"/>
        <w:left w:val="none" w:sz="0" w:space="0" w:color="auto"/>
        <w:bottom w:val="none" w:sz="0" w:space="0" w:color="auto"/>
        <w:right w:val="none" w:sz="0" w:space="0" w:color="auto"/>
      </w:divBdr>
    </w:div>
    <w:div w:id="1845850999">
      <w:bodyDiv w:val="1"/>
      <w:marLeft w:val="0"/>
      <w:marRight w:val="0"/>
      <w:marTop w:val="0"/>
      <w:marBottom w:val="0"/>
      <w:divBdr>
        <w:top w:val="none" w:sz="0" w:space="0" w:color="auto"/>
        <w:left w:val="none" w:sz="0" w:space="0" w:color="auto"/>
        <w:bottom w:val="none" w:sz="0" w:space="0" w:color="auto"/>
        <w:right w:val="none" w:sz="0" w:space="0" w:color="auto"/>
      </w:divBdr>
    </w:div>
    <w:div w:id="1846163497">
      <w:bodyDiv w:val="1"/>
      <w:marLeft w:val="0"/>
      <w:marRight w:val="0"/>
      <w:marTop w:val="0"/>
      <w:marBottom w:val="0"/>
      <w:divBdr>
        <w:top w:val="none" w:sz="0" w:space="0" w:color="auto"/>
        <w:left w:val="none" w:sz="0" w:space="0" w:color="auto"/>
        <w:bottom w:val="none" w:sz="0" w:space="0" w:color="auto"/>
        <w:right w:val="none" w:sz="0" w:space="0" w:color="auto"/>
      </w:divBdr>
    </w:div>
    <w:div w:id="1846167584">
      <w:bodyDiv w:val="1"/>
      <w:marLeft w:val="0"/>
      <w:marRight w:val="0"/>
      <w:marTop w:val="0"/>
      <w:marBottom w:val="0"/>
      <w:divBdr>
        <w:top w:val="none" w:sz="0" w:space="0" w:color="auto"/>
        <w:left w:val="none" w:sz="0" w:space="0" w:color="auto"/>
        <w:bottom w:val="none" w:sz="0" w:space="0" w:color="auto"/>
        <w:right w:val="none" w:sz="0" w:space="0" w:color="auto"/>
      </w:divBdr>
    </w:div>
    <w:div w:id="1846555816">
      <w:bodyDiv w:val="1"/>
      <w:marLeft w:val="0"/>
      <w:marRight w:val="0"/>
      <w:marTop w:val="0"/>
      <w:marBottom w:val="0"/>
      <w:divBdr>
        <w:top w:val="none" w:sz="0" w:space="0" w:color="auto"/>
        <w:left w:val="none" w:sz="0" w:space="0" w:color="auto"/>
        <w:bottom w:val="none" w:sz="0" w:space="0" w:color="auto"/>
        <w:right w:val="none" w:sz="0" w:space="0" w:color="auto"/>
      </w:divBdr>
    </w:div>
    <w:div w:id="1847133597">
      <w:bodyDiv w:val="1"/>
      <w:marLeft w:val="0"/>
      <w:marRight w:val="0"/>
      <w:marTop w:val="0"/>
      <w:marBottom w:val="0"/>
      <w:divBdr>
        <w:top w:val="none" w:sz="0" w:space="0" w:color="auto"/>
        <w:left w:val="none" w:sz="0" w:space="0" w:color="auto"/>
        <w:bottom w:val="none" w:sz="0" w:space="0" w:color="auto"/>
        <w:right w:val="none" w:sz="0" w:space="0" w:color="auto"/>
      </w:divBdr>
    </w:div>
    <w:div w:id="1847593126">
      <w:bodyDiv w:val="1"/>
      <w:marLeft w:val="0"/>
      <w:marRight w:val="0"/>
      <w:marTop w:val="0"/>
      <w:marBottom w:val="0"/>
      <w:divBdr>
        <w:top w:val="none" w:sz="0" w:space="0" w:color="auto"/>
        <w:left w:val="none" w:sz="0" w:space="0" w:color="auto"/>
        <w:bottom w:val="none" w:sz="0" w:space="0" w:color="auto"/>
        <w:right w:val="none" w:sz="0" w:space="0" w:color="auto"/>
      </w:divBdr>
    </w:div>
    <w:div w:id="1847792397">
      <w:bodyDiv w:val="1"/>
      <w:marLeft w:val="0"/>
      <w:marRight w:val="0"/>
      <w:marTop w:val="0"/>
      <w:marBottom w:val="0"/>
      <w:divBdr>
        <w:top w:val="none" w:sz="0" w:space="0" w:color="auto"/>
        <w:left w:val="none" w:sz="0" w:space="0" w:color="auto"/>
        <w:bottom w:val="none" w:sz="0" w:space="0" w:color="auto"/>
        <w:right w:val="none" w:sz="0" w:space="0" w:color="auto"/>
      </w:divBdr>
    </w:div>
    <w:div w:id="1848516858">
      <w:bodyDiv w:val="1"/>
      <w:marLeft w:val="0"/>
      <w:marRight w:val="0"/>
      <w:marTop w:val="0"/>
      <w:marBottom w:val="0"/>
      <w:divBdr>
        <w:top w:val="none" w:sz="0" w:space="0" w:color="auto"/>
        <w:left w:val="none" w:sz="0" w:space="0" w:color="auto"/>
        <w:bottom w:val="none" w:sz="0" w:space="0" w:color="auto"/>
        <w:right w:val="none" w:sz="0" w:space="0" w:color="auto"/>
      </w:divBdr>
    </w:div>
    <w:div w:id="1849099189">
      <w:bodyDiv w:val="1"/>
      <w:marLeft w:val="0"/>
      <w:marRight w:val="0"/>
      <w:marTop w:val="0"/>
      <w:marBottom w:val="0"/>
      <w:divBdr>
        <w:top w:val="none" w:sz="0" w:space="0" w:color="auto"/>
        <w:left w:val="none" w:sz="0" w:space="0" w:color="auto"/>
        <w:bottom w:val="none" w:sz="0" w:space="0" w:color="auto"/>
        <w:right w:val="none" w:sz="0" w:space="0" w:color="auto"/>
      </w:divBdr>
    </w:div>
    <w:div w:id="1849444473">
      <w:bodyDiv w:val="1"/>
      <w:marLeft w:val="0"/>
      <w:marRight w:val="0"/>
      <w:marTop w:val="0"/>
      <w:marBottom w:val="0"/>
      <w:divBdr>
        <w:top w:val="none" w:sz="0" w:space="0" w:color="auto"/>
        <w:left w:val="none" w:sz="0" w:space="0" w:color="auto"/>
        <w:bottom w:val="none" w:sz="0" w:space="0" w:color="auto"/>
        <w:right w:val="none" w:sz="0" w:space="0" w:color="auto"/>
      </w:divBdr>
    </w:div>
    <w:div w:id="1850170478">
      <w:bodyDiv w:val="1"/>
      <w:marLeft w:val="0"/>
      <w:marRight w:val="0"/>
      <w:marTop w:val="0"/>
      <w:marBottom w:val="0"/>
      <w:divBdr>
        <w:top w:val="none" w:sz="0" w:space="0" w:color="auto"/>
        <w:left w:val="none" w:sz="0" w:space="0" w:color="auto"/>
        <w:bottom w:val="none" w:sz="0" w:space="0" w:color="auto"/>
        <w:right w:val="none" w:sz="0" w:space="0" w:color="auto"/>
      </w:divBdr>
    </w:div>
    <w:div w:id="1850289566">
      <w:bodyDiv w:val="1"/>
      <w:marLeft w:val="0"/>
      <w:marRight w:val="0"/>
      <w:marTop w:val="0"/>
      <w:marBottom w:val="0"/>
      <w:divBdr>
        <w:top w:val="none" w:sz="0" w:space="0" w:color="auto"/>
        <w:left w:val="none" w:sz="0" w:space="0" w:color="auto"/>
        <w:bottom w:val="none" w:sz="0" w:space="0" w:color="auto"/>
        <w:right w:val="none" w:sz="0" w:space="0" w:color="auto"/>
      </w:divBdr>
    </w:div>
    <w:div w:id="1850296239">
      <w:bodyDiv w:val="1"/>
      <w:marLeft w:val="0"/>
      <w:marRight w:val="0"/>
      <w:marTop w:val="0"/>
      <w:marBottom w:val="0"/>
      <w:divBdr>
        <w:top w:val="none" w:sz="0" w:space="0" w:color="auto"/>
        <w:left w:val="none" w:sz="0" w:space="0" w:color="auto"/>
        <w:bottom w:val="none" w:sz="0" w:space="0" w:color="auto"/>
        <w:right w:val="none" w:sz="0" w:space="0" w:color="auto"/>
      </w:divBdr>
    </w:div>
    <w:div w:id="1850754263">
      <w:bodyDiv w:val="1"/>
      <w:marLeft w:val="0"/>
      <w:marRight w:val="0"/>
      <w:marTop w:val="0"/>
      <w:marBottom w:val="0"/>
      <w:divBdr>
        <w:top w:val="none" w:sz="0" w:space="0" w:color="auto"/>
        <w:left w:val="none" w:sz="0" w:space="0" w:color="auto"/>
        <w:bottom w:val="none" w:sz="0" w:space="0" w:color="auto"/>
        <w:right w:val="none" w:sz="0" w:space="0" w:color="auto"/>
      </w:divBdr>
    </w:div>
    <w:div w:id="1852571966">
      <w:bodyDiv w:val="1"/>
      <w:marLeft w:val="0"/>
      <w:marRight w:val="0"/>
      <w:marTop w:val="0"/>
      <w:marBottom w:val="0"/>
      <w:divBdr>
        <w:top w:val="none" w:sz="0" w:space="0" w:color="auto"/>
        <w:left w:val="none" w:sz="0" w:space="0" w:color="auto"/>
        <w:bottom w:val="none" w:sz="0" w:space="0" w:color="auto"/>
        <w:right w:val="none" w:sz="0" w:space="0" w:color="auto"/>
      </w:divBdr>
    </w:div>
    <w:div w:id="1852722894">
      <w:bodyDiv w:val="1"/>
      <w:marLeft w:val="0"/>
      <w:marRight w:val="0"/>
      <w:marTop w:val="0"/>
      <w:marBottom w:val="0"/>
      <w:divBdr>
        <w:top w:val="none" w:sz="0" w:space="0" w:color="auto"/>
        <w:left w:val="none" w:sz="0" w:space="0" w:color="auto"/>
        <w:bottom w:val="none" w:sz="0" w:space="0" w:color="auto"/>
        <w:right w:val="none" w:sz="0" w:space="0" w:color="auto"/>
      </w:divBdr>
    </w:div>
    <w:div w:id="1852795962">
      <w:bodyDiv w:val="1"/>
      <w:marLeft w:val="0"/>
      <w:marRight w:val="0"/>
      <w:marTop w:val="0"/>
      <w:marBottom w:val="0"/>
      <w:divBdr>
        <w:top w:val="none" w:sz="0" w:space="0" w:color="auto"/>
        <w:left w:val="none" w:sz="0" w:space="0" w:color="auto"/>
        <w:bottom w:val="none" w:sz="0" w:space="0" w:color="auto"/>
        <w:right w:val="none" w:sz="0" w:space="0" w:color="auto"/>
      </w:divBdr>
    </w:div>
    <w:div w:id="1852839021">
      <w:bodyDiv w:val="1"/>
      <w:marLeft w:val="0"/>
      <w:marRight w:val="0"/>
      <w:marTop w:val="0"/>
      <w:marBottom w:val="0"/>
      <w:divBdr>
        <w:top w:val="none" w:sz="0" w:space="0" w:color="auto"/>
        <w:left w:val="none" w:sz="0" w:space="0" w:color="auto"/>
        <w:bottom w:val="none" w:sz="0" w:space="0" w:color="auto"/>
        <w:right w:val="none" w:sz="0" w:space="0" w:color="auto"/>
      </w:divBdr>
    </w:div>
    <w:div w:id="1853951704">
      <w:bodyDiv w:val="1"/>
      <w:marLeft w:val="0"/>
      <w:marRight w:val="0"/>
      <w:marTop w:val="0"/>
      <w:marBottom w:val="0"/>
      <w:divBdr>
        <w:top w:val="none" w:sz="0" w:space="0" w:color="auto"/>
        <w:left w:val="none" w:sz="0" w:space="0" w:color="auto"/>
        <w:bottom w:val="none" w:sz="0" w:space="0" w:color="auto"/>
        <w:right w:val="none" w:sz="0" w:space="0" w:color="auto"/>
      </w:divBdr>
    </w:div>
    <w:div w:id="1854032319">
      <w:bodyDiv w:val="1"/>
      <w:marLeft w:val="0"/>
      <w:marRight w:val="0"/>
      <w:marTop w:val="0"/>
      <w:marBottom w:val="0"/>
      <w:divBdr>
        <w:top w:val="none" w:sz="0" w:space="0" w:color="auto"/>
        <w:left w:val="none" w:sz="0" w:space="0" w:color="auto"/>
        <w:bottom w:val="none" w:sz="0" w:space="0" w:color="auto"/>
        <w:right w:val="none" w:sz="0" w:space="0" w:color="auto"/>
      </w:divBdr>
    </w:div>
    <w:div w:id="1854227006">
      <w:bodyDiv w:val="1"/>
      <w:marLeft w:val="0"/>
      <w:marRight w:val="0"/>
      <w:marTop w:val="0"/>
      <w:marBottom w:val="0"/>
      <w:divBdr>
        <w:top w:val="none" w:sz="0" w:space="0" w:color="auto"/>
        <w:left w:val="none" w:sz="0" w:space="0" w:color="auto"/>
        <w:bottom w:val="none" w:sz="0" w:space="0" w:color="auto"/>
        <w:right w:val="none" w:sz="0" w:space="0" w:color="auto"/>
      </w:divBdr>
    </w:div>
    <w:div w:id="1854762383">
      <w:bodyDiv w:val="1"/>
      <w:marLeft w:val="0"/>
      <w:marRight w:val="0"/>
      <w:marTop w:val="0"/>
      <w:marBottom w:val="0"/>
      <w:divBdr>
        <w:top w:val="none" w:sz="0" w:space="0" w:color="auto"/>
        <w:left w:val="none" w:sz="0" w:space="0" w:color="auto"/>
        <w:bottom w:val="none" w:sz="0" w:space="0" w:color="auto"/>
        <w:right w:val="none" w:sz="0" w:space="0" w:color="auto"/>
      </w:divBdr>
    </w:div>
    <w:div w:id="1855028446">
      <w:bodyDiv w:val="1"/>
      <w:marLeft w:val="0"/>
      <w:marRight w:val="0"/>
      <w:marTop w:val="0"/>
      <w:marBottom w:val="0"/>
      <w:divBdr>
        <w:top w:val="none" w:sz="0" w:space="0" w:color="auto"/>
        <w:left w:val="none" w:sz="0" w:space="0" w:color="auto"/>
        <w:bottom w:val="none" w:sz="0" w:space="0" w:color="auto"/>
        <w:right w:val="none" w:sz="0" w:space="0" w:color="auto"/>
      </w:divBdr>
    </w:div>
    <w:div w:id="1855727288">
      <w:bodyDiv w:val="1"/>
      <w:marLeft w:val="0"/>
      <w:marRight w:val="0"/>
      <w:marTop w:val="0"/>
      <w:marBottom w:val="0"/>
      <w:divBdr>
        <w:top w:val="none" w:sz="0" w:space="0" w:color="auto"/>
        <w:left w:val="none" w:sz="0" w:space="0" w:color="auto"/>
        <w:bottom w:val="none" w:sz="0" w:space="0" w:color="auto"/>
        <w:right w:val="none" w:sz="0" w:space="0" w:color="auto"/>
      </w:divBdr>
    </w:div>
    <w:div w:id="1858346698">
      <w:bodyDiv w:val="1"/>
      <w:marLeft w:val="0"/>
      <w:marRight w:val="0"/>
      <w:marTop w:val="0"/>
      <w:marBottom w:val="0"/>
      <w:divBdr>
        <w:top w:val="none" w:sz="0" w:space="0" w:color="auto"/>
        <w:left w:val="none" w:sz="0" w:space="0" w:color="auto"/>
        <w:bottom w:val="none" w:sz="0" w:space="0" w:color="auto"/>
        <w:right w:val="none" w:sz="0" w:space="0" w:color="auto"/>
      </w:divBdr>
    </w:div>
    <w:div w:id="1858615066">
      <w:bodyDiv w:val="1"/>
      <w:marLeft w:val="0"/>
      <w:marRight w:val="0"/>
      <w:marTop w:val="0"/>
      <w:marBottom w:val="0"/>
      <w:divBdr>
        <w:top w:val="none" w:sz="0" w:space="0" w:color="auto"/>
        <w:left w:val="none" w:sz="0" w:space="0" w:color="auto"/>
        <w:bottom w:val="none" w:sz="0" w:space="0" w:color="auto"/>
        <w:right w:val="none" w:sz="0" w:space="0" w:color="auto"/>
      </w:divBdr>
    </w:div>
    <w:div w:id="1858737259">
      <w:bodyDiv w:val="1"/>
      <w:marLeft w:val="0"/>
      <w:marRight w:val="0"/>
      <w:marTop w:val="0"/>
      <w:marBottom w:val="0"/>
      <w:divBdr>
        <w:top w:val="none" w:sz="0" w:space="0" w:color="auto"/>
        <w:left w:val="none" w:sz="0" w:space="0" w:color="auto"/>
        <w:bottom w:val="none" w:sz="0" w:space="0" w:color="auto"/>
        <w:right w:val="none" w:sz="0" w:space="0" w:color="auto"/>
      </w:divBdr>
    </w:div>
    <w:div w:id="1858882554">
      <w:bodyDiv w:val="1"/>
      <w:marLeft w:val="0"/>
      <w:marRight w:val="0"/>
      <w:marTop w:val="0"/>
      <w:marBottom w:val="0"/>
      <w:divBdr>
        <w:top w:val="none" w:sz="0" w:space="0" w:color="auto"/>
        <w:left w:val="none" w:sz="0" w:space="0" w:color="auto"/>
        <w:bottom w:val="none" w:sz="0" w:space="0" w:color="auto"/>
        <w:right w:val="none" w:sz="0" w:space="0" w:color="auto"/>
      </w:divBdr>
    </w:div>
    <w:div w:id="1859268502">
      <w:bodyDiv w:val="1"/>
      <w:marLeft w:val="0"/>
      <w:marRight w:val="0"/>
      <w:marTop w:val="0"/>
      <w:marBottom w:val="0"/>
      <w:divBdr>
        <w:top w:val="none" w:sz="0" w:space="0" w:color="auto"/>
        <w:left w:val="none" w:sz="0" w:space="0" w:color="auto"/>
        <w:bottom w:val="none" w:sz="0" w:space="0" w:color="auto"/>
        <w:right w:val="none" w:sz="0" w:space="0" w:color="auto"/>
      </w:divBdr>
    </w:div>
    <w:div w:id="1860386518">
      <w:bodyDiv w:val="1"/>
      <w:marLeft w:val="0"/>
      <w:marRight w:val="0"/>
      <w:marTop w:val="0"/>
      <w:marBottom w:val="0"/>
      <w:divBdr>
        <w:top w:val="none" w:sz="0" w:space="0" w:color="auto"/>
        <w:left w:val="none" w:sz="0" w:space="0" w:color="auto"/>
        <w:bottom w:val="none" w:sz="0" w:space="0" w:color="auto"/>
        <w:right w:val="none" w:sz="0" w:space="0" w:color="auto"/>
      </w:divBdr>
    </w:div>
    <w:div w:id="1860464408">
      <w:bodyDiv w:val="1"/>
      <w:marLeft w:val="0"/>
      <w:marRight w:val="0"/>
      <w:marTop w:val="0"/>
      <w:marBottom w:val="0"/>
      <w:divBdr>
        <w:top w:val="none" w:sz="0" w:space="0" w:color="auto"/>
        <w:left w:val="none" w:sz="0" w:space="0" w:color="auto"/>
        <w:bottom w:val="none" w:sz="0" w:space="0" w:color="auto"/>
        <w:right w:val="none" w:sz="0" w:space="0" w:color="auto"/>
      </w:divBdr>
    </w:div>
    <w:div w:id="1860922096">
      <w:bodyDiv w:val="1"/>
      <w:marLeft w:val="0"/>
      <w:marRight w:val="0"/>
      <w:marTop w:val="0"/>
      <w:marBottom w:val="0"/>
      <w:divBdr>
        <w:top w:val="none" w:sz="0" w:space="0" w:color="auto"/>
        <w:left w:val="none" w:sz="0" w:space="0" w:color="auto"/>
        <w:bottom w:val="none" w:sz="0" w:space="0" w:color="auto"/>
        <w:right w:val="none" w:sz="0" w:space="0" w:color="auto"/>
      </w:divBdr>
    </w:div>
    <w:div w:id="1861310831">
      <w:bodyDiv w:val="1"/>
      <w:marLeft w:val="0"/>
      <w:marRight w:val="0"/>
      <w:marTop w:val="0"/>
      <w:marBottom w:val="0"/>
      <w:divBdr>
        <w:top w:val="none" w:sz="0" w:space="0" w:color="auto"/>
        <w:left w:val="none" w:sz="0" w:space="0" w:color="auto"/>
        <w:bottom w:val="none" w:sz="0" w:space="0" w:color="auto"/>
        <w:right w:val="none" w:sz="0" w:space="0" w:color="auto"/>
      </w:divBdr>
    </w:div>
    <w:div w:id="1861622409">
      <w:bodyDiv w:val="1"/>
      <w:marLeft w:val="0"/>
      <w:marRight w:val="0"/>
      <w:marTop w:val="0"/>
      <w:marBottom w:val="0"/>
      <w:divBdr>
        <w:top w:val="none" w:sz="0" w:space="0" w:color="auto"/>
        <w:left w:val="none" w:sz="0" w:space="0" w:color="auto"/>
        <w:bottom w:val="none" w:sz="0" w:space="0" w:color="auto"/>
        <w:right w:val="none" w:sz="0" w:space="0" w:color="auto"/>
      </w:divBdr>
    </w:div>
    <w:div w:id="1861697947">
      <w:bodyDiv w:val="1"/>
      <w:marLeft w:val="0"/>
      <w:marRight w:val="0"/>
      <w:marTop w:val="0"/>
      <w:marBottom w:val="0"/>
      <w:divBdr>
        <w:top w:val="none" w:sz="0" w:space="0" w:color="auto"/>
        <w:left w:val="none" w:sz="0" w:space="0" w:color="auto"/>
        <w:bottom w:val="none" w:sz="0" w:space="0" w:color="auto"/>
        <w:right w:val="none" w:sz="0" w:space="0" w:color="auto"/>
      </w:divBdr>
    </w:div>
    <w:div w:id="1861892788">
      <w:bodyDiv w:val="1"/>
      <w:marLeft w:val="0"/>
      <w:marRight w:val="0"/>
      <w:marTop w:val="0"/>
      <w:marBottom w:val="0"/>
      <w:divBdr>
        <w:top w:val="none" w:sz="0" w:space="0" w:color="auto"/>
        <w:left w:val="none" w:sz="0" w:space="0" w:color="auto"/>
        <w:bottom w:val="none" w:sz="0" w:space="0" w:color="auto"/>
        <w:right w:val="none" w:sz="0" w:space="0" w:color="auto"/>
      </w:divBdr>
    </w:div>
    <w:div w:id="1862040714">
      <w:bodyDiv w:val="1"/>
      <w:marLeft w:val="0"/>
      <w:marRight w:val="0"/>
      <w:marTop w:val="0"/>
      <w:marBottom w:val="0"/>
      <w:divBdr>
        <w:top w:val="none" w:sz="0" w:space="0" w:color="auto"/>
        <w:left w:val="none" w:sz="0" w:space="0" w:color="auto"/>
        <w:bottom w:val="none" w:sz="0" w:space="0" w:color="auto"/>
        <w:right w:val="none" w:sz="0" w:space="0" w:color="auto"/>
      </w:divBdr>
    </w:div>
    <w:div w:id="1863277887">
      <w:bodyDiv w:val="1"/>
      <w:marLeft w:val="0"/>
      <w:marRight w:val="0"/>
      <w:marTop w:val="0"/>
      <w:marBottom w:val="0"/>
      <w:divBdr>
        <w:top w:val="none" w:sz="0" w:space="0" w:color="auto"/>
        <w:left w:val="none" w:sz="0" w:space="0" w:color="auto"/>
        <w:bottom w:val="none" w:sz="0" w:space="0" w:color="auto"/>
        <w:right w:val="none" w:sz="0" w:space="0" w:color="auto"/>
      </w:divBdr>
    </w:div>
    <w:div w:id="1867672603">
      <w:bodyDiv w:val="1"/>
      <w:marLeft w:val="0"/>
      <w:marRight w:val="0"/>
      <w:marTop w:val="0"/>
      <w:marBottom w:val="0"/>
      <w:divBdr>
        <w:top w:val="none" w:sz="0" w:space="0" w:color="auto"/>
        <w:left w:val="none" w:sz="0" w:space="0" w:color="auto"/>
        <w:bottom w:val="none" w:sz="0" w:space="0" w:color="auto"/>
        <w:right w:val="none" w:sz="0" w:space="0" w:color="auto"/>
      </w:divBdr>
    </w:div>
    <w:div w:id="1868640045">
      <w:bodyDiv w:val="1"/>
      <w:marLeft w:val="0"/>
      <w:marRight w:val="0"/>
      <w:marTop w:val="0"/>
      <w:marBottom w:val="0"/>
      <w:divBdr>
        <w:top w:val="none" w:sz="0" w:space="0" w:color="auto"/>
        <w:left w:val="none" w:sz="0" w:space="0" w:color="auto"/>
        <w:bottom w:val="none" w:sz="0" w:space="0" w:color="auto"/>
        <w:right w:val="none" w:sz="0" w:space="0" w:color="auto"/>
      </w:divBdr>
    </w:div>
    <w:div w:id="1869444137">
      <w:bodyDiv w:val="1"/>
      <w:marLeft w:val="0"/>
      <w:marRight w:val="0"/>
      <w:marTop w:val="0"/>
      <w:marBottom w:val="0"/>
      <w:divBdr>
        <w:top w:val="none" w:sz="0" w:space="0" w:color="auto"/>
        <w:left w:val="none" w:sz="0" w:space="0" w:color="auto"/>
        <w:bottom w:val="none" w:sz="0" w:space="0" w:color="auto"/>
        <w:right w:val="none" w:sz="0" w:space="0" w:color="auto"/>
      </w:divBdr>
    </w:div>
    <w:div w:id="1870025897">
      <w:bodyDiv w:val="1"/>
      <w:marLeft w:val="0"/>
      <w:marRight w:val="0"/>
      <w:marTop w:val="0"/>
      <w:marBottom w:val="0"/>
      <w:divBdr>
        <w:top w:val="none" w:sz="0" w:space="0" w:color="auto"/>
        <w:left w:val="none" w:sz="0" w:space="0" w:color="auto"/>
        <w:bottom w:val="none" w:sz="0" w:space="0" w:color="auto"/>
        <w:right w:val="none" w:sz="0" w:space="0" w:color="auto"/>
      </w:divBdr>
    </w:div>
    <w:div w:id="1871524516">
      <w:bodyDiv w:val="1"/>
      <w:marLeft w:val="0"/>
      <w:marRight w:val="0"/>
      <w:marTop w:val="0"/>
      <w:marBottom w:val="0"/>
      <w:divBdr>
        <w:top w:val="none" w:sz="0" w:space="0" w:color="auto"/>
        <w:left w:val="none" w:sz="0" w:space="0" w:color="auto"/>
        <w:bottom w:val="none" w:sz="0" w:space="0" w:color="auto"/>
        <w:right w:val="none" w:sz="0" w:space="0" w:color="auto"/>
      </w:divBdr>
    </w:div>
    <w:div w:id="1872720178">
      <w:bodyDiv w:val="1"/>
      <w:marLeft w:val="0"/>
      <w:marRight w:val="0"/>
      <w:marTop w:val="0"/>
      <w:marBottom w:val="0"/>
      <w:divBdr>
        <w:top w:val="none" w:sz="0" w:space="0" w:color="auto"/>
        <w:left w:val="none" w:sz="0" w:space="0" w:color="auto"/>
        <w:bottom w:val="none" w:sz="0" w:space="0" w:color="auto"/>
        <w:right w:val="none" w:sz="0" w:space="0" w:color="auto"/>
      </w:divBdr>
    </w:div>
    <w:div w:id="1873305907">
      <w:bodyDiv w:val="1"/>
      <w:marLeft w:val="0"/>
      <w:marRight w:val="0"/>
      <w:marTop w:val="0"/>
      <w:marBottom w:val="0"/>
      <w:divBdr>
        <w:top w:val="none" w:sz="0" w:space="0" w:color="auto"/>
        <w:left w:val="none" w:sz="0" w:space="0" w:color="auto"/>
        <w:bottom w:val="none" w:sz="0" w:space="0" w:color="auto"/>
        <w:right w:val="none" w:sz="0" w:space="0" w:color="auto"/>
      </w:divBdr>
    </w:div>
    <w:div w:id="1873879889">
      <w:bodyDiv w:val="1"/>
      <w:marLeft w:val="0"/>
      <w:marRight w:val="0"/>
      <w:marTop w:val="0"/>
      <w:marBottom w:val="0"/>
      <w:divBdr>
        <w:top w:val="none" w:sz="0" w:space="0" w:color="auto"/>
        <w:left w:val="none" w:sz="0" w:space="0" w:color="auto"/>
        <w:bottom w:val="none" w:sz="0" w:space="0" w:color="auto"/>
        <w:right w:val="none" w:sz="0" w:space="0" w:color="auto"/>
      </w:divBdr>
    </w:div>
    <w:div w:id="1874070842">
      <w:bodyDiv w:val="1"/>
      <w:marLeft w:val="0"/>
      <w:marRight w:val="0"/>
      <w:marTop w:val="0"/>
      <w:marBottom w:val="0"/>
      <w:divBdr>
        <w:top w:val="none" w:sz="0" w:space="0" w:color="auto"/>
        <w:left w:val="none" w:sz="0" w:space="0" w:color="auto"/>
        <w:bottom w:val="none" w:sz="0" w:space="0" w:color="auto"/>
        <w:right w:val="none" w:sz="0" w:space="0" w:color="auto"/>
      </w:divBdr>
    </w:div>
    <w:div w:id="1874077558">
      <w:bodyDiv w:val="1"/>
      <w:marLeft w:val="0"/>
      <w:marRight w:val="0"/>
      <w:marTop w:val="0"/>
      <w:marBottom w:val="0"/>
      <w:divBdr>
        <w:top w:val="none" w:sz="0" w:space="0" w:color="auto"/>
        <w:left w:val="none" w:sz="0" w:space="0" w:color="auto"/>
        <w:bottom w:val="none" w:sz="0" w:space="0" w:color="auto"/>
        <w:right w:val="none" w:sz="0" w:space="0" w:color="auto"/>
      </w:divBdr>
    </w:div>
    <w:div w:id="1874658393">
      <w:bodyDiv w:val="1"/>
      <w:marLeft w:val="0"/>
      <w:marRight w:val="0"/>
      <w:marTop w:val="0"/>
      <w:marBottom w:val="0"/>
      <w:divBdr>
        <w:top w:val="none" w:sz="0" w:space="0" w:color="auto"/>
        <w:left w:val="none" w:sz="0" w:space="0" w:color="auto"/>
        <w:bottom w:val="none" w:sz="0" w:space="0" w:color="auto"/>
        <w:right w:val="none" w:sz="0" w:space="0" w:color="auto"/>
      </w:divBdr>
    </w:div>
    <w:div w:id="1875537207">
      <w:bodyDiv w:val="1"/>
      <w:marLeft w:val="0"/>
      <w:marRight w:val="0"/>
      <w:marTop w:val="0"/>
      <w:marBottom w:val="0"/>
      <w:divBdr>
        <w:top w:val="none" w:sz="0" w:space="0" w:color="auto"/>
        <w:left w:val="none" w:sz="0" w:space="0" w:color="auto"/>
        <w:bottom w:val="none" w:sz="0" w:space="0" w:color="auto"/>
        <w:right w:val="none" w:sz="0" w:space="0" w:color="auto"/>
      </w:divBdr>
    </w:div>
    <w:div w:id="1875537571">
      <w:bodyDiv w:val="1"/>
      <w:marLeft w:val="0"/>
      <w:marRight w:val="0"/>
      <w:marTop w:val="0"/>
      <w:marBottom w:val="0"/>
      <w:divBdr>
        <w:top w:val="none" w:sz="0" w:space="0" w:color="auto"/>
        <w:left w:val="none" w:sz="0" w:space="0" w:color="auto"/>
        <w:bottom w:val="none" w:sz="0" w:space="0" w:color="auto"/>
        <w:right w:val="none" w:sz="0" w:space="0" w:color="auto"/>
      </w:divBdr>
    </w:div>
    <w:div w:id="1876623766">
      <w:bodyDiv w:val="1"/>
      <w:marLeft w:val="0"/>
      <w:marRight w:val="0"/>
      <w:marTop w:val="0"/>
      <w:marBottom w:val="0"/>
      <w:divBdr>
        <w:top w:val="none" w:sz="0" w:space="0" w:color="auto"/>
        <w:left w:val="none" w:sz="0" w:space="0" w:color="auto"/>
        <w:bottom w:val="none" w:sz="0" w:space="0" w:color="auto"/>
        <w:right w:val="none" w:sz="0" w:space="0" w:color="auto"/>
      </w:divBdr>
    </w:div>
    <w:div w:id="1876774213">
      <w:bodyDiv w:val="1"/>
      <w:marLeft w:val="0"/>
      <w:marRight w:val="0"/>
      <w:marTop w:val="0"/>
      <w:marBottom w:val="0"/>
      <w:divBdr>
        <w:top w:val="none" w:sz="0" w:space="0" w:color="auto"/>
        <w:left w:val="none" w:sz="0" w:space="0" w:color="auto"/>
        <w:bottom w:val="none" w:sz="0" w:space="0" w:color="auto"/>
        <w:right w:val="none" w:sz="0" w:space="0" w:color="auto"/>
      </w:divBdr>
    </w:div>
    <w:div w:id="1877082542">
      <w:bodyDiv w:val="1"/>
      <w:marLeft w:val="0"/>
      <w:marRight w:val="0"/>
      <w:marTop w:val="0"/>
      <w:marBottom w:val="0"/>
      <w:divBdr>
        <w:top w:val="none" w:sz="0" w:space="0" w:color="auto"/>
        <w:left w:val="none" w:sz="0" w:space="0" w:color="auto"/>
        <w:bottom w:val="none" w:sz="0" w:space="0" w:color="auto"/>
        <w:right w:val="none" w:sz="0" w:space="0" w:color="auto"/>
      </w:divBdr>
    </w:div>
    <w:div w:id="1877620347">
      <w:bodyDiv w:val="1"/>
      <w:marLeft w:val="0"/>
      <w:marRight w:val="0"/>
      <w:marTop w:val="0"/>
      <w:marBottom w:val="0"/>
      <w:divBdr>
        <w:top w:val="none" w:sz="0" w:space="0" w:color="auto"/>
        <w:left w:val="none" w:sz="0" w:space="0" w:color="auto"/>
        <w:bottom w:val="none" w:sz="0" w:space="0" w:color="auto"/>
        <w:right w:val="none" w:sz="0" w:space="0" w:color="auto"/>
      </w:divBdr>
    </w:div>
    <w:div w:id="1879079824">
      <w:bodyDiv w:val="1"/>
      <w:marLeft w:val="0"/>
      <w:marRight w:val="0"/>
      <w:marTop w:val="0"/>
      <w:marBottom w:val="0"/>
      <w:divBdr>
        <w:top w:val="none" w:sz="0" w:space="0" w:color="auto"/>
        <w:left w:val="none" w:sz="0" w:space="0" w:color="auto"/>
        <w:bottom w:val="none" w:sz="0" w:space="0" w:color="auto"/>
        <w:right w:val="none" w:sz="0" w:space="0" w:color="auto"/>
      </w:divBdr>
    </w:div>
    <w:div w:id="1879464046">
      <w:bodyDiv w:val="1"/>
      <w:marLeft w:val="0"/>
      <w:marRight w:val="0"/>
      <w:marTop w:val="0"/>
      <w:marBottom w:val="0"/>
      <w:divBdr>
        <w:top w:val="none" w:sz="0" w:space="0" w:color="auto"/>
        <w:left w:val="none" w:sz="0" w:space="0" w:color="auto"/>
        <w:bottom w:val="none" w:sz="0" w:space="0" w:color="auto"/>
        <w:right w:val="none" w:sz="0" w:space="0" w:color="auto"/>
      </w:divBdr>
    </w:div>
    <w:div w:id="1880580024">
      <w:bodyDiv w:val="1"/>
      <w:marLeft w:val="0"/>
      <w:marRight w:val="0"/>
      <w:marTop w:val="0"/>
      <w:marBottom w:val="0"/>
      <w:divBdr>
        <w:top w:val="none" w:sz="0" w:space="0" w:color="auto"/>
        <w:left w:val="none" w:sz="0" w:space="0" w:color="auto"/>
        <w:bottom w:val="none" w:sz="0" w:space="0" w:color="auto"/>
        <w:right w:val="none" w:sz="0" w:space="0" w:color="auto"/>
      </w:divBdr>
    </w:div>
    <w:div w:id="1880700622">
      <w:bodyDiv w:val="1"/>
      <w:marLeft w:val="0"/>
      <w:marRight w:val="0"/>
      <w:marTop w:val="0"/>
      <w:marBottom w:val="0"/>
      <w:divBdr>
        <w:top w:val="none" w:sz="0" w:space="0" w:color="auto"/>
        <w:left w:val="none" w:sz="0" w:space="0" w:color="auto"/>
        <w:bottom w:val="none" w:sz="0" w:space="0" w:color="auto"/>
        <w:right w:val="none" w:sz="0" w:space="0" w:color="auto"/>
      </w:divBdr>
    </w:div>
    <w:div w:id="1880967673">
      <w:bodyDiv w:val="1"/>
      <w:marLeft w:val="0"/>
      <w:marRight w:val="0"/>
      <w:marTop w:val="0"/>
      <w:marBottom w:val="0"/>
      <w:divBdr>
        <w:top w:val="none" w:sz="0" w:space="0" w:color="auto"/>
        <w:left w:val="none" w:sz="0" w:space="0" w:color="auto"/>
        <w:bottom w:val="none" w:sz="0" w:space="0" w:color="auto"/>
        <w:right w:val="none" w:sz="0" w:space="0" w:color="auto"/>
      </w:divBdr>
    </w:div>
    <w:div w:id="1881479394">
      <w:bodyDiv w:val="1"/>
      <w:marLeft w:val="0"/>
      <w:marRight w:val="0"/>
      <w:marTop w:val="0"/>
      <w:marBottom w:val="0"/>
      <w:divBdr>
        <w:top w:val="none" w:sz="0" w:space="0" w:color="auto"/>
        <w:left w:val="none" w:sz="0" w:space="0" w:color="auto"/>
        <w:bottom w:val="none" w:sz="0" w:space="0" w:color="auto"/>
        <w:right w:val="none" w:sz="0" w:space="0" w:color="auto"/>
      </w:divBdr>
    </w:div>
    <w:div w:id="1882866639">
      <w:bodyDiv w:val="1"/>
      <w:marLeft w:val="0"/>
      <w:marRight w:val="0"/>
      <w:marTop w:val="0"/>
      <w:marBottom w:val="0"/>
      <w:divBdr>
        <w:top w:val="none" w:sz="0" w:space="0" w:color="auto"/>
        <w:left w:val="none" w:sz="0" w:space="0" w:color="auto"/>
        <w:bottom w:val="none" w:sz="0" w:space="0" w:color="auto"/>
        <w:right w:val="none" w:sz="0" w:space="0" w:color="auto"/>
      </w:divBdr>
    </w:div>
    <w:div w:id="1883521585">
      <w:bodyDiv w:val="1"/>
      <w:marLeft w:val="0"/>
      <w:marRight w:val="0"/>
      <w:marTop w:val="0"/>
      <w:marBottom w:val="0"/>
      <w:divBdr>
        <w:top w:val="none" w:sz="0" w:space="0" w:color="auto"/>
        <w:left w:val="none" w:sz="0" w:space="0" w:color="auto"/>
        <w:bottom w:val="none" w:sz="0" w:space="0" w:color="auto"/>
        <w:right w:val="none" w:sz="0" w:space="0" w:color="auto"/>
      </w:divBdr>
    </w:div>
    <w:div w:id="1884436419">
      <w:bodyDiv w:val="1"/>
      <w:marLeft w:val="0"/>
      <w:marRight w:val="0"/>
      <w:marTop w:val="0"/>
      <w:marBottom w:val="0"/>
      <w:divBdr>
        <w:top w:val="none" w:sz="0" w:space="0" w:color="auto"/>
        <w:left w:val="none" w:sz="0" w:space="0" w:color="auto"/>
        <w:bottom w:val="none" w:sz="0" w:space="0" w:color="auto"/>
        <w:right w:val="none" w:sz="0" w:space="0" w:color="auto"/>
      </w:divBdr>
    </w:div>
    <w:div w:id="1884555270">
      <w:bodyDiv w:val="1"/>
      <w:marLeft w:val="0"/>
      <w:marRight w:val="0"/>
      <w:marTop w:val="0"/>
      <w:marBottom w:val="0"/>
      <w:divBdr>
        <w:top w:val="none" w:sz="0" w:space="0" w:color="auto"/>
        <w:left w:val="none" w:sz="0" w:space="0" w:color="auto"/>
        <w:bottom w:val="none" w:sz="0" w:space="0" w:color="auto"/>
        <w:right w:val="none" w:sz="0" w:space="0" w:color="auto"/>
      </w:divBdr>
    </w:div>
    <w:div w:id="1884750361">
      <w:bodyDiv w:val="1"/>
      <w:marLeft w:val="0"/>
      <w:marRight w:val="0"/>
      <w:marTop w:val="0"/>
      <w:marBottom w:val="0"/>
      <w:divBdr>
        <w:top w:val="none" w:sz="0" w:space="0" w:color="auto"/>
        <w:left w:val="none" w:sz="0" w:space="0" w:color="auto"/>
        <w:bottom w:val="none" w:sz="0" w:space="0" w:color="auto"/>
        <w:right w:val="none" w:sz="0" w:space="0" w:color="auto"/>
      </w:divBdr>
    </w:div>
    <w:div w:id="1884828791">
      <w:bodyDiv w:val="1"/>
      <w:marLeft w:val="0"/>
      <w:marRight w:val="0"/>
      <w:marTop w:val="0"/>
      <w:marBottom w:val="0"/>
      <w:divBdr>
        <w:top w:val="none" w:sz="0" w:space="0" w:color="auto"/>
        <w:left w:val="none" w:sz="0" w:space="0" w:color="auto"/>
        <w:bottom w:val="none" w:sz="0" w:space="0" w:color="auto"/>
        <w:right w:val="none" w:sz="0" w:space="0" w:color="auto"/>
      </w:divBdr>
    </w:div>
    <w:div w:id="1885673598">
      <w:bodyDiv w:val="1"/>
      <w:marLeft w:val="0"/>
      <w:marRight w:val="0"/>
      <w:marTop w:val="0"/>
      <w:marBottom w:val="0"/>
      <w:divBdr>
        <w:top w:val="none" w:sz="0" w:space="0" w:color="auto"/>
        <w:left w:val="none" w:sz="0" w:space="0" w:color="auto"/>
        <w:bottom w:val="none" w:sz="0" w:space="0" w:color="auto"/>
        <w:right w:val="none" w:sz="0" w:space="0" w:color="auto"/>
      </w:divBdr>
    </w:div>
    <w:div w:id="1887060375">
      <w:bodyDiv w:val="1"/>
      <w:marLeft w:val="0"/>
      <w:marRight w:val="0"/>
      <w:marTop w:val="0"/>
      <w:marBottom w:val="0"/>
      <w:divBdr>
        <w:top w:val="none" w:sz="0" w:space="0" w:color="auto"/>
        <w:left w:val="none" w:sz="0" w:space="0" w:color="auto"/>
        <w:bottom w:val="none" w:sz="0" w:space="0" w:color="auto"/>
        <w:right w:val="none" w:sz="0" w:space="0" w:color="auto"/>
      </w:divBdr>
    </w:div>
    <w:div w:id="1887061164">
      <w:bodyDiv w:val="1"/>
      <w:marLeft w:val="0"/>
      <w:marRight w:val="0"/>
      <w:marTop w:val="0"/>
      <w:marBottom w:val="0"/>
      <w:divBdr>
        <w:top w:val="none" w:sz="0" w:space="0" w:color="auto"/>
        <w:left w:val="none" w:sz="0" w:space="0" w:color="auto"/>
        <w:bottom w:val="none" w:sz="0" w:space="0" w:color="auto"/>
        <w:right w:val="none" w:sz="0" w:space="0" w:color="auto"/>
      </w:divBdr>
    </w:div>
    <w:div w:id="1887136351">
      <w:bodyDiv w:val="1"/>
      <w:marLeft w:val="0"/>
      <w:marRight w:val="0"/>
      <w:marTop w:val="0"/>
      <w:marBottom w:val="0"/>
      <w:divBdr>
        <w:top w:val="none" w:sz="0" w:space="0" w:color="auto"/>
        <w:left w:val="none" w:sz="0" w:space="0" w:color="auto"/>
        <w:bottom w:val="none" w:sz="0" w:space="0" w:color="auto"/>
        <w:right w:val="none" w:sz="0" w:space="0" w:color="auto"/>
      </w:divBdr>
    </w:div>
    <w:div w:id="1887140325">
      <w:bodyDiv w:val="1"/>
      <w:marLeft w:val="0"/>
      <w:marRight w:val="0"/>
      <w:marTop w:val="0"/>
      <w:marBottom w:val="0"/>
      <w:divBdr>
        <w:top w:val="none" w:sz="0" w:space="0" w:color="auto"/>
        <w:left w:val="none" w:sz="0" w:space="0" w:color="auto"/>
        <w:bottom w:val="none" w:sz="0" w:space="0" w:color="auto"/>
        <w:right w:val="none" w:sz="0" w:space="0" w:color="auto"/>
      </w:divBdr>
    </w:div>
    <w:div w:id="1887179670">
      <w:bodyDiv w:val="1"/>
      <w:marLeft w:val="0"/>
      <w:marRight w:val="0"/>
      <w:marTop w:val="0"/>
      <w:marBottom w:val="0"/>
      <w:divBdr>
        <w:top w:val="none" w:sz="0" w:space="0" w:color="auto"/>
        <w:left w:val="none" w:sz="0" w:space="0" w:color="auto"/>
        <w:bottom w:val="none" w:sz="0" w:space="0" w:color="auto"/>
        <w:right w:val="none" w:sz="0" w:space="0" w:color="auto"/>
      </w:divBdr>
    </w:div>
    <w:div w:id="1887637559">
      <w:bodyDiv w:val="1"/>
      <w:marLeft w:val="0"/>
      <w:marRight w:val="0"/>
      <w:marTop w:val="0"/>
      <w:marBottom w:val="0"/>
      <w:divBdr>
        <w:top w:val="none" w:sz="0" w:space="0" w:color="auto"/>
        <w:left w:val="none" w:sz="0" w:space="0" w:color="auto"/>
        <w:bottom w:val="none" w:sz="0" w:space="0" w:color="auto"/>
        <w:right w:val="none" w:sz="0" w:space="0" w:color="auto"/>
      </w:divBdr>
    </w:div>
    <w:div w:id="1887914959">
      <w:bodyDiv w:val="1"/>
      <w:marLeft w:val="0"/>
      <w:marRight w:val="0"/>
      <w:marTop w:val="0"/>
      <w:marBottom w:val="0"/>
      <w:divBdr>
        <w:top w:val="none" w:sz="0" w:space="0" w:color="auto"/>
        <w:left w:val="none" w:sz="0" w:space="0" w:color="auto"/>
        <w:bottom w:val="none" w:sz="0" w:space="0" w:color="auto"/>
        <w:right w:val="none" w:sz="0" w:space="0" w:color="auto"/>
      </w:divBdr>
    </w:div>
    <w:div w:id="1889294110">
      <w:bodyDiv w:val="1"/>
      <w:marLeft w:val="0"/>
      <w:marRight w:val="0"/>
      <w:marTop w:val="0"/>
      <w:marBottom w:val="0"/>
      <w:divBdr>
        <w:top w:val="none" w:sz="0" w:space="0" w:color="auto"/>
        <w:left w:val="none" w:sz="0" w:space="0" w:color="auto"/>
        <w:bottom w:val="none" w:sz="0" w:space="0" w:color="auto"/>
        <w:right w:val="none" w:sz="0" w:space="0" w:color="auto"/>
      </w:divBdr>
    </w:div>
    <w:div w:id="1889877868">
      <w:bodyDiv w:val="1"/>
      <w:marLeft w:val="0"/>
      <w:marRight w:val="0"/>
      <w:marTop w:val="0"/>
      <w:marBottom w:val="0"/>
      <w:divBdr>
        <w:top w:val="none" w:sz="0" w:space="0" w:color="auto"/>
        <w:left w:val="none" w:sz="0" w:space="0" w:color="auto"/>
        <w:bottom w:val="none" w:sz="0" w:space="0" w:color="auto"/>
        <w:right w:val="none" w:sz="0" w:space="0" w:color="auto"/>
      </w:divBdr>
    </w:div>
    <w:div w:id="1890072704">
      <w:bodyDiv w:val="1"/>
      <w:marLeft w:val="0"/>
      <w:marRight w:val="0"/>
      <w:marTop w:val="0"/>
      <w:marBottom w:val="0"/>
      <w:divBdr>
        <w:top w:val="none" w:sz="0" w:space="0" w:color="auto"/>
        <w:left w:val="none" w:sz="0" w:space="0" w:color="auto"/>
        <w:bottom w:val="none" w:sz="0" w:space="0" w:color="auto"/>
        <w:right w:val="none" w:sz="0" w:space="0" w:color="auto"/>
      </w:divBdr>
    </w:div>
    <w:div w:id="1891526859">
      <w:bodyDiv w:val="1"/>
      <w:marLeft w:val="0"/>
      <w:marRight w:val="0"/>
      <w:marTop w:val="0"/>
      <w:marBottom w:val="0"/>
      <w:divBdr>
        <w:top w:val="none" w:sz="0" w:space="0" w:color="auto"/>
        <w:left w:val="none" w:sz="0" w:space="0" w:color="auto"/>
        <w:bottom w:val="none" w:sz="0" w:space="0" w:color="auto"/>
        <w:right w:val="none" w:sz="0" w:space="0" w:color="auto"/>
      </w:divBdr>
    </w:div>
    <w:div w:id="1892498154">
      <w:bodyDiv w:val="1"/>
      <w:marLeft w:val="0"/>
      <w:marRight w:val="0"/>
      <w:marTop w:val="0"/>
      <w:marBottom w:val="0"/>
      <w:divBdr>
        <w:top w:val="none" w:sz="0" w:space="0" w:color="auto"/>
        <w:left w:val="none" w:sz="0" w:space="0" w:color="auto"/>
        <w:bottom w:val="none" w:sz="0" w:space="0" w:color="auto"/>
        <w:right w:val="none" w:sz="0" w:space="0" w:color="auto"/>
      </w:divBdr>
    </w:div>
    <w:div w:id="1892881274">
      <w:bodyDiv w:val="1"/>
      <w:marLeft w:val="0"/>
      <w:marRight w:val="0"/>
      <w:marTop w:val="0"/>
      <w:marBottom w:val="0"/>
      <w:divBdr>
        <w:top w:val="none" w:sz="0" w:space="0" w:color="auto"/>
        <w:left w:val="none" w:sz="0" w:space="0" w:color="auto"/>
        <w:bottom w:val="none" w:sz="0" w:space="0" w:color="auto"/>
        <w:right w:val="none" w:sz="0" w:space="0" w:color="auto"/>
      </w:divBdr>
    </w:div>
    <w:div w:id="1893155625">
      <w:bodyDiv w:val="1"/>
      <w:marLeft w:val="0"/>
      <w:marRight w:val="0"/>
      <w:marTop w:val="0"/>
      <w:marBottom w:val="0"/>
      <w:divBdr>
        <w:top w:val="none" w:sz="0" w:space="0" w:color="auto"/>
        <w:left w:val="none" w:sz="0" w:space="0" w:color="auto"/>
        <w:bottom w:val="none" w:sz="0" w:space="0" w:color="auto"/>
        <w:right w:val="none" w:sz="0" w:space="0" w:color="auto"/>
      </w:divBdr>
    </w:div>
    <w:div w:id="1893926956">
      <w:bodyDiv w:val="1"/>
      <w:marLeft w:val="0"/>
      <w:marRight w:val="0"/>
      <w:marTop w:val="0"/>
      <w:marBottom w:val="0"/>
      <w:divBdr>
        <w:top w:val="none" w:sz="0" w:space="0" w:color="auto"/>
        <w:left w:val="none" w:sz="0" w:space="0" w:color="auto"/>
        <w:bottom w:val="none" w:sz="0" w:space="0" w:color="auto"/>
        <w:right w:val="none" w:sz="0" w:space="0" w:color="auto"/>
      </w:divBdr>
    </w:div>
    <w:div w:id="1894583803">
      <w:bodyDiv w:val="1"/>
      <w:marLeft w:val="0"/>
      <w:marRight w:val="0"/>
      <w:marTop w:val="0"/>
      <w:marBottom w:val="0"/>
      <w:divBdr>
        <w:top w:val="none" w:sz="0" w:space="0" w:color="auto"/>
        <w:left w:val="none" w:sz="0" w:space="0" w:color="auto"/>
        <w:bottom w:val="none" w:sz="0" w:space="0" w:color="auto"/>
        <w:right w:val="none" w:sz="0" w:space="0" w:color="auto"/>
      </w:divBdr>
    </w:div>
    <w:div w:id="1895198042">
      <w:bodyDiv w:val="1"/>
      <w:marLeft w:val="0"/>
      <w:marRight w:val="0"/>
      <w:marTop w:val="0"/>
      <w:marBottom w:val="0"/>
      <w:divBdr>
        <w:top w:val="none" w:sz="0" w:space="0" w:color="auto"/>
        <w:left w:val="none" w:sz="0" w:space="0" w:color="auto"/>
        <w:bottom w:val="none" w:sz="0" w:space="0" w:color="auto"/>
        <w:right w:val="none" w:sz="0" w:space="0" w:color="auto"/>
      </w:divBdr>
    </w:div>
    <w:div w:id="1895659080">
      <w:bodyDiv w:val="1"/>
      <w:marLeft w:val="0"/>
      <w:marRight w:val="0"/>
      <w:marTop w:val="0"/>
      <w:marBottom w:val="0"/>
      <w:divBdr>
        <w:top w:val="none" w:sz="0" w:space="0" w:color="auto"/>
        <w:left w:val="none" w:sz="0" w:space="0" w:color="auto"/>
        <w:bottom w:val="none" w:sz="0" w:space="0" w:color="auto"/>
        <w:right w:val="none" w:sz="0" w:space="0" w:color="auto"/>
      </w:divBdr>
    </w:div>
    <w:div w:id="1898976632">
      <w:bodyDiv w:val="1"/>
      <w:marLeft w:val="0"/>
      <w:marRight w:val="0"/>
      <w:marTop w:val="0"/>
      <w:marBottom w:val="0"/>
      <w:divBdr>
        <w:top w:val="none" w:sz="0" w:space="0" w:color="auto"/>
        <w:left w:val="none" w:sz="0" w:space="0" w:color="auto"/>
        <w:bottom w:val="none" w:sz="0" w:space="0" w:color="auto"/>
        <w:right w:val="none" w:sz="0" w:space="0" w:color="auto"/>
      </w:divBdr>
    </w:div>
    <w:div w:id="1900675833">
      <w:bodyDiv w:val="1"/>
      <w:marLeft w:val="0"/>
      <w:marRight w:val="0"/>
      <w:marTop w:val="0"/>
      <w:marBottom w:val="0"/>
      <w:divBdr>
        <w:top w:val="none" w:sz="0" w:space="0" w:color="auto"/>
        <w:left w:val="none" w:sz="0" w:space="0" w:color="auto"/>
        <w:bottom w:val="none" w:sz="0" w:space="0" w:color="auto"/>
        <w:right w:val="none" w:sz="0" w:space="0" w:color="auto"/>
      </w:divBdr>
    </w:div>
    <w:div w:id="1901018702">
      <w:bodyDiv w:val="1"/>
      <w:marLeft w:val="0"/>
      <w:marRight w:val="0"/>
      <w:marTop w:val="0"/>
      <w:marBottom w:val="0"/>
      <w:divBdr>
        <w:top w:val="none" w:sz="0" w:space="0" w:color="auto"/>
        <w:left w:val="none" w:sz="0" w:space="0" w:color="auto"/>
        <w:bottom w:val="none" w:sz="0" w:space="0" w:color="auto"/>
        <w:right w:val="none" w:sz="0" w:space="0" w:color="auto"/>
      </w:divBdr>
    </w:div>
    <w:div w:id="1902404387">
      <w:bodyDiv w:val="1"/>
      <w:marLeft w:val="0"/>
      <w:marRight w:val="0"/>
      <w:marTop w:val="0"/>
      <w:marBottom w:val="0"/>
      <w:divBdr>
        <w:top w:val="none" w:sz="0" w:space="0" w:color="auto"/>
        <w:left w:val="none" w:sz="0" w:space="0" w:color="auto"/>
        <w:bottom w:val="none" w:sz="0" w:space="0" w:color="auto"/>
        <w:right w:val="none" w:sz="0" w:space="0" w:color="auto"/>
      </w:divBdr>
    </w:div>
    <w:div w:id="1904025145">
      <w:bodyDiv w:val="1"/>
      <w:marLeft w:val="0"/>
      <w:marRight w:val="0"/>
      <w:marTop w:val="0"/>
      <w:marBottom w:val="0"/>
      <w:divBdr>
        <w:top w:val="none" w:sz="0" w:space="0" w:color="auto"/>
        <w:left w:val="none" w:sz="0" w:space="0" w:color="auto"/>
        <w:bottom w:val="none" w:sz="0" w:space="0" w:color="auto"/>
        <w:right w:val="none" w:sz="0" w:space="0" w:color="auto"/>
      </w:divBdr>
    </w:div>
    <w:div w:id="1904173783">
      <w:bodyDiv w:val="1"/>
      <w:marLeft w:val="0"/>
      <w:marRight w:val="0"/>
      <w:marTop w:val="0"/>
      <w:marBottom w:val="0"/>
      <w:divBdr>
        <w:top w:val="none" w:sz="0" w:space="0" w:color="auto"/>
        <w:left w:val="none" w:sz="0" w:space="0" w:color="auto"/>
        <w:bottom w:val="none" w:sz="0" w:space="0" w:color="auto"/>
        <w:right w:val="none" w:sz="0" w:space="0" w:color="auto"/>
      </w:divBdr>
    </w:div>
    <w:div w:id="1904363838">
      <w:bodyDiv w:val="1"/>
      <w:marLeft w:val="0"/>
      <w:marRight w:val="0"/>
      <w:marTop w:val="0"/>
      <w:marBottom w:val="0"/>
      <w:divBdr>
        <w:top w:val="none" w:sz="0" w:space="0" w:color="auto"/>
        <w:left w:val="none" w:sz="0" w:space="0" w:color="auto"/>
        <w:bottom w:val="none" w:sz="0" w:space="0" w:color="auto"/>
        <w:right w:val="none" w:sz="0" w:space="0" w:color="auto"/>
      </w:divBdr>
    </w:div>
    <w:div w:id="1904367430">
      <w:bodyDiv w:val="1"/>
      <w:marLeft w:val="0"/>
      <w:marRight w:val="0"/>
      <w:marTop w:val="0"/>
      <w:marBottom w:val="0"/>
      <w:divBdr>
        <w:top w:val="none" w:sz="0" w:space="0" w:color="auto"/>
        <w:left w:val="none" w:sz="0" w:space="0" w:color="auto"/>
        <w:bottom w:val="none" w:sz="0" w:space="0" w:color="auto"/>
        <w:right w:val="none" w:sz="0" w:space="0" w:color="auto"/>
      </w:divBdr>
    </w:div>
    <w:div w:id="1904679995">
      <w:bodyDiv w:val="1"/>
      <w:marLeft w:val="0"/>
      <w:marRight w:val="0"/>
      <w:marTop w:val="0"/>
      <w:marBottom w:val="0"/>
      <w:divBdr>
        <w:top w:val="none" w:sz="0" w:space="0" w:color="auto"/>
        <w:left w:val="none" w:sz="0" w:space="0" w:color="auto"/>
        <w:bottom w:val="none" w:sz="0" w:space="0" w:color="auto"/>
        <w:right w:val="none" w:sz="0" w:space="0" w:color="auto"/>
      </w:divBdr>
    </w:div>
    <w:div w:id="1905528004">
      <w:bodyDiv w:val="1"/>
      <w:marLeft w:val="0"/>
      <w:marRight w:val="0"/>
      <w:marTop w:val="0"/>
      <w:marBottom w:val="0"/>
      <w:divBdr>
        <w:top w:val="none" w:sz="0" w:space="0" w:color="auto"/>
        <w:left w:val="none" w:sz="0" w:space="0" w:color="auto"/>
        <w:bottom w:val="none" w:sz="0" w:space="0" w:color="auto"/>
        <w:right w:val="none" w:sz="0" w:space="0" w:color="auto"/>
      </w:divBdr>
    </w:div>
    <w:div w:id="1906984873">
      <w:bodyDiv w:val="1"/>
      <w:marLeft w:val="0"/>
      <w:marRight w:val="0"/>
      <w:marTop w:val="0"/>
      <w:marBottom w:val="0"/>
      <w:divBdr>
        <w:top w:val="none" w:sz="0" w:space="0" w:color="auto"/>
        <w:left w:val="none" w:sz="0" w:space="0" w:color="auto"/>
        <w:bottom w:val="none" w:sz="0" w:space="0" w:color="auto"/>
        <w:right w:val="none" w:sz="0" w:space="0" w:color="auto"/>
      </w:divBdr>
    </w:div>
    <w:div w:id="1907453773">
      <w:bodyDiv w:val="1"/>
      <w:marLeft w:val="0"/>
      <w:marRight w:val="0"/>
      <w:marTop w:val="0"/>
      <w:marBottom w:val="0"/>
      <w:divBdr>
        <w:top w:val="none" w:sz="0" w:space="0" w:color="auto"/>
        <w:left w:val="none" w:sz="0" w:space="0" w:color="auto"/>
        <w:bottom w:val="none" w:sz="0" w:space="0" w:color="auto"/>
        <w:right w:val="none" w:sz="0" w:space="0" w:color="auto"/>
      </w:divBdr>
    </w:div>
    <w:div w:id="1907641387">
      <w:bodyDiv w:val="1"/>
      <w:marLeft w:val="0"/>
      <w:marRight w:val="0"/>
      <w:marTop w:val="0"/>
      <w:marBottom w:val="0"/>
      <w:divBdr>
        <w:top w:val="none" w:sz="0" w:space="0" w:color="auto"/>
        <w:left w:val="none" w:sz="0" w:space="0" w:color="auto"/>
        <w:bottom w:val="none" w:sz="0" w:space="0" w:color="auto"/>
        <w:right w:val="none" w:sz="0" w:space="0" w:color="auto"/>
      </w:divBdr>
    </w:div>
    <w:div w:id="1909457788">
      <w:bodyDiv w:val="1"/>
      <w:marLeft w:val="0"/>
      <w:marRight w:val="0"/>
      <w:marTop w:val="0"/>
      <w:marBottom w:val="0"/>
      <w:divBdr>
        <w:top w:val="none" w:sz="0" w:space="0" w:color="auto"/>
        <w:left w:val="none" w:sz="0" w:space="0" w:color="auto"/>
        <w:bottom w:val="none" w:sz="0" w:space="0" w:color="auto"/>
        <w:right w:val="none" w:sz="0" w:space="0" w:color="auto"/>
      </w:divBdr>
    </w:div>
    <w:div w:id="1909605501">
      <w:bodyDiv w:val="1"/>
      <w:marLeft w:val="0"/>
      <w:marRight w:val="0"/>
      <w:marTop w:val="0"/>
      <w:marBottom w:val="0"/>
      <w:divBdr>
        <w:top w:val="none" w:sz="0" w:space="0" w:color="auto"/>
        <w:left w:val="none" w:sz="0" w:space="0" w:color="auto"/>
        <w:bottom w:val="none" w:sz="0" w:space="0" w:color="auto"/>
        <w:right w:val="none" w:sz="0" w:space="0" w:color="auto"/>
      </w:divBdr>
    </w:div>
    <w:div w:id="1909802367">
      <w:bodyDiv w:val="1"/>
      <w:marLeft w:val="0"/>
      <w:marRight w:val="0"/>
      <w:marTop w:val="0"/>
      <w:marBottom w:val="0"/>
      <w:divBdr>
        <w:top w:val="none" w:sz="0" w:space="0" w:color="auto"/>
        <w:left w:val="none" w:sz="0" w:space="0" w:color="auto"/>
        <w:bottom w:val="none" w:sz="0" w:space="0" w:color="auto"/>
        <w:right w:val="none" w:sz="0" w:space="0" w:color="auto"/>
      </w:divBdr>
    </w:div>
    <w:div w:id="1910577755">
      <w:bodyDiv w:val="1"/>
      <w:marLeft w:val="0"/>
      <w:marRight w:val="0"/>
      <w:marTop w:val="0"/>
      <w:marBottom w:val="0"/>
      <w:divBdr>
        <w:top w:val="none" w:sz="0" w:space="0" w:color="auto"/>
        <w:left w:val="none" w:sz="0" w:space="0" w:color="auto"/>
        <w:bottom w:val="none" w:sz="0" w:space="0" w:color="auto"/>
        <w:right w:val="none" w:sz="0" w:space="0" w:color="auto"/>
      </w:divBdr>
    </w:div>
    <w:div w:id="1910768044">
      <w:bodyDiv w:val="1"/>
      <w:marLeft w:val="0"/>
      <w:marRight w:val="0"/>
      <w:marTop w:val="0"/>
      <w:marBottom w:val="0"/>
      <w:divBdr>
        <w:top w:val="none" w:sz="0" w:space="0" w:color="auto"/>
        <w:left w:val="none" w:sz="0" w:space="0" w:color="auto"/>
        <w:bottom w:val="none" w:sz="0" w:space="0" w:color="auto"/>
        <w:right w:val="none" w:sz="0" w:space="0" w:color="auto"/>
      </w:divBdr>
    </w:div>
    <w:div w:id="1910797622">
      <w:bodyDiv w:val="1"/>
      <w:marLeft w:val="0"/>
      <w:marRight w:val="0"/>
      <w:marTop w:val="0"/>
      <w:marBottom w:val="0"/>
      <w:divBdr>
        <w:top w:val="none" w:sz="0" w:space="0" w:color="auto"/>
        <w:left w:val="none" w:sz="0" w:space="0" w:color="auto"/>
        <w:bottom w:val="none" w:sz="0" w:space="0" w:color="auto"/>
        <w:right w:val="none" w:sz="0" w:space="0" w:color="auto"/>
      </w:divBdr>
    </w:div>
    <w:div w:id="1911839961">
      <w:bodyDiv w:val="1"/>
      <w:marLeft w:val="0"/>
      <w:marRight w:val="0"/>
      <w:marTop w:val="0"/>
      <w:marBottom w:val="0"/>
      <w:divBdr>
        <w:top w:val="none" w:sz="0" w:space="0" w:color="auto"/>
        <w:left w:val="none" w:sz="0" w:space="0" w:color="auto"/>
        <w:bottom w:val="none" w:sz="0" w:space="0" w:color="auto"/>
        <w:right w:val="none" w:sz="0" w:space="0" w:color="auto"/>
      </w:divBdr>
    </w:div>
    <w:div w:id="1912078942">
      <w:bodyDiv w:val="1"/>
      <w:marLeft w:val="0"/>
      <w:marRight w:val="0"/>
      <w:marTop w:val="0"/>
      <w:marBottom w:val="0"/>
      <w:divBdr>
        <w:top w:val="none" w:sz="0" w:space="0" w:color="auto"/>
        <w:left w:val="none" w:sz="0" w:space="0" w:color="auto"/>
        <w:bottom w:val="none" w:sz="0" w:space="0" w:color="auto"/>
        <w:right w:val="none" w:sz="0" w:space="0" w:color="auto"/>
      </w:divBdr>
    </w:div>
    <w:div w:id="1912498273">
      <w:bodyDiv w:val="1"/>
      <w:marLeft w:val="0"/>
      <w:marRight w:val="0"/>
      <w:marTop w:val="0"/>
      <w:marBottom w:val="0"/>
      <w:divBdr>
        <w:top w:val="none" w:sz="0" w:space="0" w:color="auto"/>
        <w:left w:val="none" w:sz="0" w:space="0" w:color="auto"/>
        <w:bottom w:val="none" w:sz="0" w:space="0" w:color="auto"/>
        <w:right w:val="none" w:sz="0" w:space="0" w:color="auto"/>
      </w:divBdr>
    </w:div>
    <w:div w:id="1914006760">
      <w:bodyDiv w:val="1"/>
      <w:marLeft w:val="0"/>
      <w:marRight w:val="0"/>
      <w:marTop w:val="0"/>
      <w:marBottom w:val="0"/>
      <w:divBdr>
        <w:top w:val="none" w:sz="0" w:space="0" w:color="auto"/>
        <w:left w:val="none" w:sz="0" w:space="0" w:color="auto"/>
        <w:bottom w:val="none" w:sz="0" w:space="0" w:color="auto"/>
        <w:right w:val="none" w:sz="0" w:space="0" w:color="auto"/>
      </w:divBdr>
    </w:div>
    <w:div w:id="1915554353">
      <w:bodyDiv w:val="1"/>
      <w:marLeft w:val="0"/>
      <w:marRight w:val="0"/>
      <w:marTop w:val="0"/>
      <w:marBottom w:val="0"/>
      <w:divBdr>
        <w:top w:val="none" w:sz="0" w:space="0" w:color="auto"/>
        <w:left w:val="none" w:sz="0" w:space="0" w:color="auto"/>
        <w:bottom w:val="none" w:sz="0" w:space="0" w:color="auto"/>
        <w:right w:val="none" w:sz="0" w:space="0" w:color="auto"/>
      </w:divBdr>
    </w:div>
    <w:div w:id="1916209343">
      <w:bodyDiv w:val="1"/>
      <w:marLeft w:val="0"/>
      <w:marRight w:val="0"/>
      <w:marTop w:val="0"/>
      <w:marBottom w:val="0"/>
      <w:divBdr>
        <w:top w:val="none" w:sz="0" w:space="0" w:color="auto"/>
        <w:left w:val="none" w:sz="0" w:space="0" w:color="auto"/>
        <w:bottom w:val="none" w:sz="0" w:space="0" w:color="auto"/>
        <w:right w:val="none" w:sz="0" w:space="0" w:color="auto"/>
      </w:divBdr>
    </w:div>
    <w:div w:id="1917275440">
      <w:bodyDiv w:val="1"/>
      <w:marLeft w:val="0"/>
      <w:marRight w:val="0"/>
      <w:marTop w:val="0"/>
      <w:marBottom w:val="0"/>
      <w:divBdr>
        <w:top w:val="none" w:sz="0" w:space="0" w:color="auto"/>
        <w:left w:val="none" w:sz="0" w:space="0" w:color="auto"/>
        <w:bottom w:val="none" w:sz="0" w:space="0" w:color="auto"/>
        <w:right w:val="none" w:sz="0" w:space="0" w:color="auto"/>
      </w:divBdr>
    </w:div>
    <w:div w:id="1918246754">
      <w:bodyDiv w:val="1"/>
      <w:marLeft w:val="0"/>
      <w:marRight w:val="0"/>
      <w:marTop w:val="0"/>
      <w:marBottom w:val="0"/>
      <w:divBdr>
        <w:top w:val="none" w:sz="0" w:space="0" w:color="auto"/>
        <w:left w:val="none" w:sz="0" w:space="0" w:color="auto"/>
        <w:bottom w:val="none" w:sz="0" w:space="0" w:color="auto"/>
        <w:right w:val="none" w:sz="0" w:space="0" w:color="auto"/>
      </w:divBdr>
    </w:div>
    <w:div w:id="1918634553">
      <w:bodyDiv w:val="1"/>
      <w:marLeft w:val="0"/>
      <w:marRight w:val="0"/>
      <w:marTop w:val="0"/>
      <w:marBottom w:val="0"/>
      <w:divBdr>
        <w:top w:val="none" w:sz="0" w:space="0" w:color="auto"/>
        <w:left w:val="none" w:sz="0" w:space="0" w:color="auto"/>
        <w:bottom w:val="none" w:sz="0" w:space="0" w:color="auto"/>
        <w:right w:val="none" w:sz="0" w:space="0" w:color="auto"/>
      </w:divBdr>
    </w:div>
    <w:div w:id="1919361328">
      <w:bodyDiv w:val="1"/>
      <w:marLeft w:val="0"/>
      <w:marRight w:val="0"/>
      <w:marTop w:val="0"/>
      <w:marBottom w:val="0"/>
      <w:divBdr>
        <w:top w:val="none" w:sz="0" w:space="0" w:color="auto"/>
        <w:left w:val="none" w:sz="0" w:space="0" w:color="auto"/>
        <w:bottom w:val="none" w:sz="0" w:space="0" w:color="auto"/>
        <w:right w:val="none" w:sz="0" w:space="0" w:color="auto"/>
      </w:divBdr>
    </w:div>
    <w:div w:id="1919362334">
      <w:bodyDiv w:val="1"/>
      <w:marLeft w:val="0"/>
      <w:marRight w:val="0"/>
      <w:marTop w:val="0"/>
      <w:marBottom w:val="0"/>
      <w:divBdr>
        <w:top w:val="none" w:sz="0" w:space="0" w:color="auto"/>
        <w:left w:val="none" w:sz="0" w:space="0" w:color="auto"/>
        <w:bottom w:val="none" w:sz="0" w:space="0" w:color="auto"/>
        <w:right w:val="none" w:sz="0" w:space="0" w:color="auto"/>
      </w:divBdr>
    </w:div>
    <w:div w:id="1920600876">
      <w:bodyDiv w:val="1"/>
      <w:marLeft w:val="0"/>
      <w:marRight w:val="0"/>
      <w:marTop w:val="0"/>
      <w:marBottom w:val="0"/>
      <w:divBdr>
        <w:top w:val="none" w:sz="0" w:space="0" w:color="auto"/>
        <w:left w:val="none" w:sz="0" w:space="0" w:color="auto"/>
        <w:bottom w:val="none" w:sz="0" w:space="0" w:color="auto"/>
        <w:right w:val="none" w:sz="0" w:space="0" w:color="auto"/>
      </w:divBdr>
    </w:div>
    <w:div w:id="1920749358">
      <w:bodyDiv w:val="1"/>
      <w:marLeft w:val="0"/>
      <w:marRight w:val="0"/>
      <w:marTop w:val="0"/>
      <w:marBottom w:val="0"/>
      <w:divBdr>
        <w:top w:val="none" w:sz="0" w:space="0" w:color="auto"/>
        <w:left w:val="none" w:sz="0" w:space="0" w:color="auto"/>
        <w:bottom w:val="none" w:sz="0" w:space="0" w:color="auto"/>
        <w:right w:val="none" w:sz="0" w:space="0" w:color="auto"/>
      </w:divBdr>
    </w:div>
    <w:div w:id="1922374168">
      <w:bodyDiv w:val="1"/>
      <w:marLeft w:val="0"/>
      <w:marRight w:val="0"/>
      <w:marTop w:val="0"/>
      <w:marBottom w:val="0"/>
      <w:divBdr>
        <w:top w:val="none" w:sz="0" w:space="0" w:color="auto"/>
        <w:left w:val="none" w:sz="0" w:space="0" w:color="auto"/>
        <w:bottom w:val="none" w:sz="0" w:space="0" w:color="auto"/>
        <w:right w:val="none" w:sz="0" w:space="0" w:color="auto"/>
      </w:divBdr>
    </w:div>
    <w:div w:id="1923832538">
      <w:bodyDiv w:val="1"/>
      <w:marLeft w:val="0"/>
      <w:marRight w:val="0"/>
      <w:marTop w:val="0"/>
      <w:marBottom w:val="0"/>
      <w:divBdr>
        <w:top w:val="none" w:sz="0" w:space="0" w:color="auto"/>
        <w:left w:val="none" w:sz="0" w:space="0" w:color="auto"/>
        <w:bottom w:val="none" w:sz="0" w:space="0" w:color="auto"/>
        <w:right w:val="none" w:sz="0" w:space="0" w:color="auto"/>
      </w:divBdr>
    </w:div>
    <w:div w:id="1924023366">
      <w:bodyDiv w:val="1"/>
      <w:marLeft w:val="0"/>
      <w:marRight w:val="0"/>
      <w:marTop w:val="0"/>
      <w:marBottom w:val="0"/>
      <w:divBdr>
        <w:top w:val="none" w:sz="0" w:space="0" w:color="auto"/>
        <w:left w:val="none" w:sz="0" w:space="0" w:color="auto"/>
        <w:bottom w:val="none" w:sz="0" w:space="0" w:color="auto"/>
        <w:right w:val="none" w:sz="0" w:space="0" w:color="auto"/>
      </w:divBdr>
    </w:div>
    <w:div w:id="1924073206">
      <w:bodyDiv w:val="1"/>
      <w:marLeft w:val="0"/>
      <w:marRight w:val="0"/>
      <w:marTop w:val="0"/>
      <w:marBottom w:val="0"/>
      <w:divBdr>
        <w:top w:val="none" w:sz="0" w:space="0" w:color="auto"/>
        <w:left w:val="none" w:sz="0" w:space="0" w:color="auto"/>
        <w:bottom w:val="none" w:sz="0" w:space="0" w:color="auto"/>
        <w:right w:val="none" w:sz="0" w:space="0" w:color="auto"/>
      </w:divBdr>
    </w:div>
    <w:div w:id="1925798510">
      <w:bodyDiv w:val="1"/>
      <w:marLeft w:val="0"/>
      <w:marRight w:val="0"/>
      <w:marTop w:val="0"/>
      <w:marBottom w:val="0"/>
      <w:divBdr>
        <w:top w:val="none" w:sz="0" w:space="0" w:color="auto"/>
        <w:left w:val="none" w:sz="0" w:space="0" w:color="auto"/>
        <w:bottom w:val="none" w:sz="0" w:space="0" w:color="auto"/>
        <w:right w:val="none" w:sz="0" w:space="0" w:color="auto"/>
      </w:divBdr>
    </w:div>
    <w:div w:id="1927032374">
      <w:bodyDiv w:val="1"/>
      <w:marLeft w:val="0"/>
      <w:marRight w:val="0"/>
      <w:marTop w:val="0"/>
      <w:marBottom w:val="0"/>
      <w:divBdr>
        <w:top w:val="none" w:sz="0" w:space="0" w:color="auto"/>
        <w:left w:val="none" w:sz="0" w:space="0" w:color="auto"/>
        <w:bottom w:val="none" w:sz="0" w:space="0" w:color="auto"/>
        <w:right w:val="none" w:sz="0" w:space="0" w:color="auto"/>
      </w:divBdr>
    </w:div>
    <w:div w:id="1927689877">
      <w:bodyDiv w:val="1"/>
      <w:marLeft w:val="0"/>
      <w:marRight w:val="0"/>
      <w:marTop w:val="0"/>
      <w:marBottom w:val="0"/>
      <w:divBdr>
        <w:top w:val="none" w:sz="0" w:space="0" w:color="auto"/>
        <w:left w:val="none" w:sz="0" w:space="0" w:color="auto"/>
        <w:bottom w:val="none" w:sz="0" w:space="0" w:color="auto"/>
        <w:right w:val="none" w:sz="0" w:space="0" w:color="auto"/>
      </w:divBdr>
    </w:div>
    <w:div w:id="1928609034">
      <w:bodyDiv w:val="1"/>
      <w:marLeft w:val="0"/>
      <w:marRight w:val="0"/>
      <w:marTop w:val="0"/>
      <w:marBottom w:val="0"/>
      <w:divBdr>
        <w:top w:val="none" w:sz="0" w:space="0" w:color="auto"/>
        <w:left w:val="none" w:sz="0" w:space="0" w:color="auto"/>
        <w:bottom w:val="none" w:sz="0" w:space="0" w:color="auto"/>
        <w:right w:val="none" w:sz="0" w:space="0" w:color="auto"/>
      </w:divBdr>
    </w:div>
    <w:div w:id="1928610104">
      <w:bodyDiv w:val="1"/>
      <w:marLeft w:val="0"/>
      <w:marRight w:val="0"/>
      <w:marTop w:val="0"/>
      <w:marBottom w:val="0"/>
      <w:divBdr>
        <w:top w:val="none" w:sz="0" w:space="0" w:color="auto"/>
        <w:left w:val="none" w:sz="0" w:space="0" w:color="auto"/>
        <w:bottom w:val="none" w:sz="0" w:space="0" w:color="auto"/>
        <w:right w:val="none" w:sz="0" w:space="0" w:color="auto"/>
      </w:divBdr>
    </w:div>
    <w:div w:id="1929727750">
      <w:bodyDiv w:val="1"/>
      <w:marLeft w:val="0"/>
      <w:marRight w:val="0"/>
      <w:marTop w:val="0"/>
      <w:marBottom w:val="0"/>
      <w:divBdr>
        <w:top w:val="none" w:sz="0" w:space="0" w:color="auto"/>
        <w:left w:val="none" w:sz="0" w:space="0" w:color="auto"/>
        <w:bottom w:val="none" w:sz="0" w:space="0" w:color="auto"/>
        <w:right w:val="none" w:sz="0" w:space="0" w:color="auto"/>
      </w:divBdr>
    </w:div>
    <w:div w:id="1929732636">
      <w:bodyDiv w:val="1"/>
      <w:marLeft w:val="0"/>
      <w:marRight w:val="0"/>
      <w:marTop w:val="0"/>
      <w:marBottom w:val="0"/>
      <w:divBdr>
        <w:top w:val="none" w:sz="0" w:space="0" w:color="auto"/>
        <w:left w:val="none" w:sz="0" w:space="0" w:color="auto"/>
        <w:bottom w:val="none" w:sz="0" w:space="0" w:color="auto"/>
        <w:right w:val="none" w:sz="0" w:space="0" w:color="auto"/>
      </w:divBdr>
    </w:div>
    <w:div w:id="1930115012">
      <w:bodyDiv w:val="1"/>
      <w:marLeft w:val="0"/>
      <w:marRight w:val="0"/>
      <w:marTop w:val="0"/>
      <w:marBottom w:val="0"/>
      <w:divBdr>
        <w:top w:val="none" w:sz="0" w:space="0" w:color="auto"/>
        <w:left w:val="none" w:sz="0" w:space="0" w:color="auto"/>
        <w:bottom w:val="none" w:sz="0" w:space="0" w:color="auto"/>
        <w:right w:val="none" w:sz="0" w:space="0" w:color="auto"/>
      </w:divBdr>
    </w:div>
    <w:div w:id="1930264567">
      <w:bodyDiv w:val="1"/>
      <w:marLeft w:val="0"/>
      <w:marRight w:val="0"/>
      <w:marTop w:val="0"/>
      <w:marBottom w:val="0"/>
      <w:divBdr>
        <w:top w:val="none" w:sz="0" w:space="0" w:color="auto"/>
        <w:left w:val="none" w:sz="0" w:space="0" w:color="auto"/>
        <w:bottom w:val="none" w:sz="0" w:space="0" w:color="auto"/>
        <w:right w:val="none" w:sz="0" w:space="0" w:color="auto"/>
      </w:divBdr>
    </w:div>
    <w:div w:id="1931087647">
      <w:bodyDiv w:val="1"/>
      <w:marLeft w:val="0"/>
      <w:marRight w:val="0"/>
      <w:marTop w:val="0"/>
      <w:marBottom w:val="0"/>
      <w:divBdr>
        <w:top w:val="none" w:sz="0" w:space="0" w:color="auto"/>
        <w:left w:val="none" w:sz="0" w:space="0" w:color="auto"/>
        <w:bottom w:val="none" w:sz="0" w:space="0" w:color="auto"/>
        <w:right w:val="none" w:sz="0" w:space="0" w:color="auto"/>
      </w:divBdr>
    </w:div>
    <w:div w:id="1931427010">
      <w:bodyDiv w:val="1"/>
      <w:marLeft w:val="0"/>
      <w:marRight w:val="0"/>
      <w:marTop w:val="0"/>
      <w:marBottom w:val="0"/>
      <w:divBdr>
        <w:top w:val="none" w:sz="0" w:space="0" w:color="auto"/>
        <w:left w:val="none" w:sz="0" w:space="0" w:color="auto"/>
        <w:bottom w:val="none" w:sz="0" w:space="0" w:color="auto"/>
        <w:right w:val="none" w:sz="0" w:space="0" w:color="auto"/>
      </w:divBdr>
    </w:div>
    <w:div w:id="1933078560">
      <w:bodyDiv w:val="1"/>
      <w:marLeft w:val="0"/>
      <w:marRight w:val="0"/>
      <w:marTop w:val="0"/>
      <w:marBottom w:val="0"/>
      <w:divBdr>
        <w:top w:val="none" w:sz="0" w:space="0" w:color="auto"/>
        <w:left w:val="none" w:sz="0" w:space="0" w:color="auto"/>
        <w:bottom w:val="none" w:sz="0" w:space="0" w:color="auto"/>
        <w:right w:val="none" w:sz="0" w:space="0" w:color="auto"/>
      </w:divBdr>
    </w:div>
    <w:div w:id="1933123244">
      <w:bodyDiv w:val="1"/>
      <w:marLeft w:val="0"/>
      <w:marRight w:val="0"/>
      <w:marTop w:val="0"/>
      <w:marBottom w:val="0"/>
      <w:divBdr>
        <w:top w:val="none" w:sz="0" w:space="0" w:color="auto"/>
        <w:left w:val="none" w:sz="0" w:space="0" w:color="auto"/>
        <w:bottom w:val="none" w:sz="0" w:space="0" w:color="auto"/>
        <w:right w:val="none" w:sz="0" w:space="0" w:color="auto"/>
      </w:divBdr>
    </w:div>
    <w:div w:id="1933782949">
      <w:bodyDiv w:val="1"/>
      <w:marLeft w:val="0"/>
      <w:marRight w:val="0"/>
      <w:marTop w:val="0"/>
      <w:marBottom w:val="0"/>
      <w:divBdr>
        <w:top w:val="none" w:sz="0" w:space="0" w:color="auto"/>
        <w:left w:val="none" w:sz="0" w:space="0" w:color="auto"/>
        <w:bottom w:val="none" w:sz="0" w:space="0" w:color="auto"/>
        <w:right w:val="none" w:sz="0" w:space="0" w:color="auto"/>
      </w:divBdr>
    </w:div>
    <w:div w:id="1934505987">
      <w:bodyDiv w:val="1"/>
      <w:marLeft w:val="0"/>
      <w:marRight w:val="0"/>
      <w:marTop w:val="0"/>
      <w:marBottom w:val="0"/>
      <w:divBdr>
        <w:top w:val="none" w:sz="0" w:space="0" w:color="auto"/>
        <w:left w:val="none" w:sz="0" w:space="0" w:color="auto"/>
        <w:bottom w:val="none" w:sz="0" w:space="0" w:color="auto"/>
        <w:right w:val="none" w:sz="0" w:space="0" w:color="auto"/>
      </w:divBdr>
    </w:div>
    <w:div w:id="1937710203">
      <w:bodyDiv w:val="1"/>
      <w:marLeft w:val="0"/>
      <w:marRight w:val="0"/>
      <w:marTop w:val="0"/>
      <w:marBottom w:val="0"/>
      <w:divBdr>
        <w:top w:val="none" w:sz="0" w:space="0" w:color="auto"/>
        <w:left w:val="none" w:sz="0" w:space="0" w:color="auto"/>
        <w:bottom w:val="none" w:sz="0" w:space="0" w:color="auto"/>
        <w:right w:val="none" w:sz="0" w:space="0" w:color="auto"/>
      </w:divBdr>
    </w:div>
    <w:div w:id="1937782331">
      <w:bodyDiv w:val="1"/>
      <w:marLeft w:val="0"/>
      <w:marRight w:val="0"/>
      <w:marTop w:val="0"/>
      <w:marBottom w:val="0"/>
      <w:divBdr>
        <w:top w:val="none" w:sz="0" w:space="0" w:color="auto"/>
        <w:left w:val="none" w:sz="0" w:space="0" w:color="auto"/>
        <w:bottom w:val="none" w:sz="0" w:space="0" w:color="auto"/>
        <w:right w:val="none" w:sz="0" w:space="0" w:color="auto"/>
      </w:divBdr>
    </w:div>
    <w:div w:id="1938364192">
      <w:bodyDiv w:val="1"/>
      <w:marLeft w:val="0"/>
      <w:marRight w:val="0"/>
      <w:marTop w:val="0"/>
      <w:marBottom w:val="0"/>
      <w:divBdr>
        <w:top w:val="none" w:sz="0" w:space="0" w:color="auto"/>
        <w:left w:val="none" w:sz="0" w:space="0" w:color="auto"/>
        <w:bottom w:val="none" w:sz="0" w:space="0" w:color="auto"/>
        <w:right w:val="none" w:sz="0" w:space="0" w:color="auto"/>
      </w:divBdr>
    </w:div>
    <w:div w:id="1938559354">
      <w:bodyDiv w:val="1"/>
      <w:marLeft w:val="0"/>
      <w:marRight w:val="0"/>
      <w:marTop w:val="0"/>
      <w:marBottom w:val="0"/>
      <w:divBdr>
        <w:top w:val="none" w:sz="0" w:space="0" w:color="auto"/>
        <w:left w:val="none" w:sz="0" w:space="0" w:color="auto"/>
        <w:bottom w:val="none" w:sz="0" w:space="0" w:color="auto"/>
        <w:right w:val="none" w:sz="0" w:space="0" w:color="auto"/>
      </w:divBdr>
    </w:div>
    <w:div w:id="1939021317">
      <w:bodyDiv w:val="1"/>
      <w:marLeft w:val="0"/>
      <w:marRight w:val="0"/>
      <w:marTop w:val="0"/>
      <w:marBottom w:val="0"/>
      <w:divBdr>
        <w:top w:val="none" w:sz="0" w:space="0" w:color="auto"/>
        <w:left w:val="none" w:sz="0" w:space="0" w:color="auto"/>
        <w:bottom w:val="none" w:sz="0" w:space="0" w:color="auto"/>
        <w:right w:val="none" w:sz="0" w:space="0" w:color="auto"/>
      </w:divBdr>
    </w:div>
    <w:div w:id="1939871933">
      <w:bodyDiv w:val="1"/>
      <w:marLeft w:val="0"/>
      <w:marRight w:val="0"/>
      <w:marTop w:val="0"/>
      <w:marBottom w:val="0"/>
      <w:divBdr>
        <w:top w:val="none" w:sz="0" w:space="0" w:color="auto"/>
        <w:left w:val="none" w:sz="0" w:space="0" w:color="auto"/>
        <w:bottom w:val="none" w:sz="0" w:space="0" w:color="auto"/>
        <w:right w:val="none" w:sz="0" w:space="0" w:color="auto"/>
      </w:divBdr>
    </w:div>
    <w:div w:id="1940218041">
      <w:bodyDiv w:val="1"/>
      <w:marLeft w:val="0"/>
      <w:marRight w:val="0"/>
      <w:marTop w:val="0"/>
      <w:marBottom w:val="0"/>
      <w:divBdr>
        <w:top w:val="none" w:sz="0" w:space="0" w:color="auto"/>
        <w:left w:val="none" w:sz="0" w:space="0" w:color="auto"/>
        <w:bottom w:val="none" w:sz="0" w:space="0" w:color="auto"/>
        <w:right w:val="none" w:sz="0" w:space="0" w:color="auto"/>
      </w:divBdr>
    </w:div>
    <w:div w:id="1940290909">
      <w:bodyDiv w:val="1"/>
      <w:marLeft w:val="0"/>
      <w:marRight w:val="0"/>
      <w:marTop w:val="0"/>
      <w:marBottom w:val="0"/>
      <w:divBdr>
        <w:top w:val="none" w:sz="0" w:space="0" w:color="auto"/>
        <w:left w:val="none" w:sz="0" w:space="0" w:color="auto"/>
        <w:bottom w:val="none" w:sz="0" w:space="0" w:color="auto"/>
        <w:right w:val="none" w:sz="0" w:space="0" w:color="auto"/>
      </w:divBdr>
    </w:div>
    <w:div w:id="1941452894">
      <w:bodyDiv w:val="1"/>
      <w:marLeft w:val="0"/>
      <w:marRight w:val="0"/>
      <w:marTop w:val="0"/>
      <w:marBottom w:val="0"/>
      <w:divBdr>
        <w:top w:val="none" w:sz="0" w:space="0" w:color="auto"/>
        <w:left w:val="none" w:sz="0" w:space="0" w:color="auto"/>
        <w:bottom w:val="none" w:sz="0" w:space="0" w:color="auto"/>
        <w:right w:val="none" w:sz="0" w:space="0" w:color="auto"/>
      </w:divBdr>
    </w:div>
    <w:div w:id="1941792549">
      <w:bodyDiv w:val="1"/>
      <w:marLeft w:val="0"/>
      <w:marRight w:val="0"/>
      <w:marTop w:val="0"/>
      <w:marBottom w:val="0"/>
      <w:divBdr>
        <w:top w:val="none" w:sz="0" w:space="0" w:color="auto"/>
        <w:left w:val="none" w:sz="0" w:space="0" w:color="auto"/>
        <w:bottom w:val="none" w:sz="0" w:space="0" w:color="auto"/>
        <w:right w:val="none" w:sz="0" w:space="0" w:color="auto"/>
      </w:divBdr>
    </w:div>
    <w:div w:id="1941912273">
      <w:bodyDiv w:val="1"/>
      <w:marLeft w:val="0"/>
      <w:marRight w:val="0"/>
      <w:marTop w:val="0"/>
      <w:marBottom w:val="0"/>
      <w:divBdr>
        <w:top w:val="none" w:sz="0" w:space="0" w:color="auto"/>
        <w:left w:val="none" w:sz="0" w:space="0" w:color="auto"/>
        <w:bottom w:val="none" w:sz="0" w:space="0" w:color="auto"/>
        <w:right w:val="none" w:sz="0" w:space="0" w:color="auto"/>
      </w:divBdr>
    </w:div>
    <w:div w:id="1943218270">
      <w:bodyDiv w:val="1"/>
      <w:marLeft w:val="0"/>
      <w:marRight w:val="0"/>
      <w:marTop w:val="0"/>
      <w:marBottom w:val="0"/>
      <w:divBdr>
        <w:top w:val="none" w:sz="0" w:space="0" w:color="auto"/>
        <w:left w:val="none" w:sz="0" w:space="0" w:color="auto"/>
        <w:bottom w:val="none" w:sz="0" w:space="0" w:color="auto"/>
        <w:right w:val="none" w:sz="0" w:space="0" w:color="auto"/>
      </w:divBdr>
    </w:div>
    <w:div w:id="1943802818">
      <w:bodyDiv w:val="1"/>
      <w:marLeft w:val="0"/>
      <w:marRight w:val="0"/>
      <w:marTop w:val="0"/>
      <w:marBottom w:val="0"/>
      <w:divBdr>
        <w:top w:val="none" w:sz="0" w:space="0" w:color="auto"/>
        <w:left w:val="none" w:sz="0" w:space="0" w:color="auto"/>
        <w:bottom w:val="none" w:sz="0" w:space="0" w:color="auto"/>
        <w:right w:val="none" w:sz="0" w:space="0" w:color="auto"/>
      </w:divBdr>
    </w:div>
    <w:div w:id="1944338879">
      <w:bodyDiv w:val="1"/>
      <w:marLeft w:val="0"/>
      <w:marRight w:val="0"/>
      <w:marTop w:val="0"/>
      <w:marBottom w:val="0"/>
      <w:divBdr>
        <w:top w:val="none" w:sz="0" w:space="0" w:color="auto"/>
        <w:left w:val="none" w:sz="0" w:space="0" w:color="auto"/>
        <w:bottom w:val="none" w:sz="0" w:space="0" w:color="auto"/>
        <w:right w:val="none" w:sz="0" w:space="0" w:color="auto"/>
      </w:divBdr>
    </w:div>
    <w:div w:id="1947077405">
      <w:bodyDiv w:val="1"/>
      <w:marLeft w:val="0"/>
      <w:marRight w:val="0"/>
      <w:marTop w:val="0"/>
      <w:marBottom w:val="0"/>
      <w:divBdr>
        <w:top w:val="none" w:sz="0" w:space="0" w:color="auto"/>
        <w:left w:val="none" w:sz="0" w:space="0" w:color="auto"/>
        <w:bottom w:val="none" w:sz="0" w:space="0" w:color="auto"/>
        <w:right w:val="none" w:sz="0" w:space="0" w:color="auto"/>
      </w:divBdr>
    </w:div>
    <w:div w:id="1947762124">
      <w:bodyDiv w:val="1"/>
      <w:marLeft w:val="0"/>
      <w:marRight w:val="0"/>
      <w:marTop w:val="0"/>
      <w:marBottom w:val="0"/>
      <w:divBdr>
        <w:top w:val="none" w:sz="0" w:space="0" w:color="auto"/>
        <w:left w:val="none" w:sz="0" w:space="0" w:color="auto"/>
        <w:bottom w:val="none" w:sz="0" w:space="0" w:color="auto"/>
        <w:right w:val="none" w:sz="0" w:space="0" w:color="auto"/>
      </w:divBdr>
    </w:div>
    <w:div w:id="1947807579">
      <w:bodyDiv w:val="1"/>
      <w:marLeft w:val="0"/>
      <w:marRight w:val="0"/>
      <w:marTop w:val="0"/>
      <w:marBottom w:val="0"/>
      <w:divBdr>
        <w:top w:val="none" w:sz="0" w:space="0" w:color="auto"/>
        <w:left w:val="none" w:sz="0" w:space="0" w:color="auto"/>
        <w:bottom w:val="none" w:sz="0" w:space="0" w:color="auto"/>
        <w:right w:val="none" w:sz="0" w:space="0" w:color="auto"/>
      </w:divBdr>
    </w:div>
    <w:div w:id="1947881378">
      <w:bodyDiv w:val="1"/>
      <w:marLeft w:val="0"/>
      <w:marRight w:val="0"/>
      <w:marTop w:val="0"/>
      <w:marBottom w:val="0"/>
      <w:divBdr>
        <w:top w:val="none" w:sz="0" w:space="0" w:color="auto"/>
        <w:left w:val="none" w:sz="0" w:space="0" w:color="auto"/>
        <w:bottom w:val="none" w:sz="0" w:space="0" w:color="auto"/>
        <w:right w:val="none" w:sz="0" w:space="0" w:color="auto"/>
      </w:divBdr>
    </w:div>
    <w:div w:id="1948347589">
      <w:bodyDiv w:val="1"/>
      <w:marLeft w:val="0"/>
      <w:marRight w:val="0"/>
      <w:marTop w:val="0"/>
      <w:marBottom w:val="0"/>
      <w:divBdr>
        <w:top w:val="none" w:sz="0" w:space="0" w:color="auto"/>
        <w:left w:val="none" w:sz="0" w:space="0" w:color="auto"/>
        <w:bottom w:val="none" w:sz="0" w:space="0" w:color="auto"/>
        <w:right w:val="none" w:sz="0" w:space="0" w:color="auto"/>
      </w:divBdr>
    </w:div>
    <w:div w:id="1949577615">
      <w:bodyDiv w:val="1"/>
      <w:marLeft w:val="0"/>
      <w:marRight w:val="0"/>
      <w:marTop w:val="0"/>
      <w:marBottom w:val="0"/>
      <w:divBdr>
        <w:top w:val="none" w:sz="0" w:space="0" w:color="auto"/>
        <w:left w:val="none" w:sz="0" w:space="0" w:color="auto"/>
        <w:bottom w:val="none" w:sz="0" w:space="0" w:color="auto"/>
        <w:right w:val="none" w:sz="0" w:space="0" w:color="auto"/>
      </w:divBdr>
    </w:div>
    <w:div w:id="1950116485">
      <w:bodyDiv w:val="1"/>
      <w:marLeft w:val="0"/>
      <w:marRight w:val="0"/>
      <w:marTop w:val="0"/>
      <w:marBottom w:val="0"/>
      <w:divBdr>
        <w:top w:val="none" w:sz="0" w:space="0" w:color="auto"/>
        <w:left w:val="none" w:sz="0" w:space="0" w:color="auto"/>
        <w:bottom w:val="none" w:sz="0" w:space="0" w:color="auto"/>
        <w:right w:val="none" w:sz="0" w:space="0" w:color="auto"/>
      </w:divBdr>
    </w:div>
    <w:div w:id="1950315757">
      <w:bodyDiv w:val="1"/>
      <w:marLeft w:val="0"/>
      <w:marRight w:val="0"/>
      <w:marTop w:val="0"/>
      <w:marBottom w:val="0"/>
      <w:divBdr>
        <w:top w:val="none" w:sz="0" w:space="0" w:color="auto"/>
        <w:left w:val="none" w:sz="0" w:space="0" w:color="auto"/>
        <w:bottom w:val="none" w:sz="0" w:space="0" w:color="auto"/>
        <w:right w:val="none" w:sz="0" w:space="0" w:color="auto"/>
      </w:divBdr>
    </w:div>
    <w:div w:id="1950353654">
      <w:bodyDiv w:val="1"/>
      <w:marLeft w:val="0"/>
      <w:marRight w:val="0"/>
      <w:marTop w:val="0"/>
      <w:marBottom w:val="0"/>
      <w:divBdr>
        <w:top w:val="none" w:sz="0" w:space="0" w:color="auto"/>
        <w:left w:val="none" w:sz="0" w:space="0" w:color="auto"/>
        <w:bottom w:val="none" w:sz="0" w:space="0" w:color="auto"/>
        <w:right w:val="none" w:sz="0" w:space="0" w:color="auto"/>
      </w:divBdr>
    </w:div>
    <w:div w:id="1950621275">
      <w:bodyDiv w:val="1"/>
      <w:marLeft w:val="0"/>
      <w:marRight w:val="0"/>
      <w:marTop w:val="0"/>
      <w:marBottom w:val="0"/>
      <w:divBdr>
        <w:top w:val="none" w:sz="0" w:space="0" w:color="auto"/>
        <w:left w:val="none" w:sz="0" w:space="0" w:color="auto"/>
        <w:bottom w:val="none" w:sz="0" w:space="0" w:color="auto"/>
        <w:right w:val="none" w:sz="0" w:space="0" w:color="auto"/>
      </w:divBdr>
    </w:div>
    <w:div w:id="1951471941">
      <w:bodyDiv w:val="1"/>
      <w:marLeft w:val="0"/>
      <w:marRight w:val="0"/>
      <w:marTop w:val="0"/>
      <w:marBottom w:val="0"/>
      <w:divBdr>
        <w:top w:val="none" w:sz="0" w:space="0" w:color="auto"/>
        <w:left w:val="none" w:sz="0" w:space="0" w:color="auto"/>
        <w:bottom w:val="none" w:sz="0" w:space="0" w:color="auto"/>
        <w:right w:val="none" w:sz="0" w:space="0" w:color="auto"/>
      </w:divBdr>
    </w:div>
    <w:div w:id="1951929385">
      <w:bodyDiv w:val="1"/>
      <w:marLeft w:val="0"/>
      <w:marRight w:val="0"/>
      <w:marTop w:val="0"/>
      <w:marBottom w:val="0"/>
      <w:divBdr>
        <w:top w:val="none" w:sz="0" w:space="0" w:color="auto"/>
        <w:left w:val="none" w:sz="0" w:space="0" w:color="auto"/>
        <w:bottom w:val="none" w:sz="0" w:space="0" w:color="auto"/>
        <w:right w:val="none" w:sz="0" w:space="0" w:color="auto"/>
      </w:divBdr>
    </w:div>
    <w:div w:id="1952348743">
      <w:bodyDiv w:val="1"/>
      <w:marLeft w:val="0"/>
      <w:marRight w:val="0"/>
      <w:marTop w:val="0"/>
      <w:marBottom w:val="0"/>
      <w:divBdr>
        <w:top w:val="none" w:sz="0" w:space="0" w:color="auto"/>
        <w:left w:val="none" w:sz="0" w:space="0" w:color="auto"/>
        <w:bottom w:val="none" w:sz="0" w:space="0" w:color="auto"/>
        <w:right w:val="none" w:sz="0" w:space="0" w:color="auto"/>
      </w:divBdr>
    </w:div>
    <w:div w:id="1953242431">
      <w:bodyDiv w:val="1"/>
      <w:marLeft w:val="0"/>
      <w:marRight w:val="0"/>
      <w:marTop w:val="0"/>
      <w:marBottom w:val="0"/>
      <w:divBdr>
        <w:top w:val="none" w:sz="0" w:space="0" w:color="auto"/>
        <w:left w:val="none" w:sz="0" w:space="0" w:color="auto"/>
        <w:bottom w:val="none" w:sz="0" w:space="0" w:color="auto"/>
        <w:right w:val="none" w:sz="0" w:space="0" w:color="auto"/>
      </w:divBdr>
    </w:div>
    <w:div w:id="1953366401">
      <w:bodyDiv w:val="1"/>
      <w:marLeft w:val="0"/>
      <w:marRight w:val="0"/>
      <w:marTop w:val="0"/>
      <w:marBottom w:val="0"/>
      <w:divBdr>
        <w:top w:val="none" w:sz="0" w:space="0" w:color="auto"/>
        <w:left w:val="none" w:sz="0" w:space="0" w:color="auto"/>
        <w:bottom w:val="none" w:sz="0" w:space="0" w:color="auto"/>
        <w:right w:val="none" w:sz="0" w:space="0" w:color="auto"/>
      </w:divBdr>
    </w:div>
    <w:div w:id="1953392473">
      <w:bodyDiv w:val="1"/>
      <w:marLeft w:val="0"/>
      <w:marRight w:val="0"/>
      <w:marTop w:val="0"/>
      <w:marBottom w:val="0"/>
      <w:divBdr>
        <w:top w:val="none" w:sz="0" w:space="0" w:color="auto"/>
        <w:left w:val="none" w:sz="0" w:space="0" w:color="auto"/>
        <w:bottom w:val="none" w:sz="0" w:space="0" w:color="auto"/>
        <w:right w:val="none" w:sz="0" w:space="0" w:color="auto"/>
      </w:divBdr>
    </w:div>
    <w:div w:id="1954167954">
      <w:bodyDiv w:val="1"/>
      <w:marLeft w:val="0"/>
      <w:marRight w:val="0"/>
      <w:marTop w:val="0"/>
      <w:marBottom w:val="0"/>
      <w:divBdr>
        <w:top w:val="none" w:sz="0" w:space="0" w:color="auto"/>
        <w:left w:val="none" w:sz="0" w:space="0" w:color="auto"/>
        <w:bottom w:val="none" w:sz="0" w:space="0" w:color="auto"/>
        <w:right w:val="none" w:sz="0" w:space="0" w:color="auto"/>
      </w:divBdr>
    </w:div>
    <w:div w:id="1954171524">
      <w:bodyDiv w:val="1"/>
      <w:marLeft w:val="0"/>
      <w:marRight w:val="0"/>
      <w:marTop w:val="0"/>
      <w:marBottom w:val="0"/>
      <w:divBdr>
        <w:top w:val="none" w:sz="0" w:space="0" w:color="auto"/>
        <w:left w:val="none" w:sz="0" w:space="0" w:color="auto"/>
        <w:bottom w:val="none" w:sz="0" w:space="0" w:color="auto"/>
        <w:right w:val="none" w:sz="0" w:space="0" w:color="auto"/>
      </w:divBdr>
    </w:div>
    <w:div w:id="1954242124">
      <w:bodyDiv w:val="1"/>
      <w:marLeft w:val="0"/>
      <w:marRight w:val="0"/>
      <w:marTop w:val="0"/>
      <w:marBottom w:val="0"/>
      <w:divBdr>
        <w:top w:val="none" w:sz="0" w:space="0" w:color="auto"/>
        <w:left w:val="none" w:sz="0" w:space="0" w:color="auto"/>
        <w:bottom w:val="none" w:sz="0" w:space="0" w:color="auto"/>
        <w:right w:val="none" w:sz="0" w:space="0" w:color="auto"/>
      </w:divBdr>
    </w:div>
    <w:div w:id="1954511997">
      <w:bodyDiv w:val="1"/>
      <w:marLeft w:val="0"/>
      <w:marRight w:val="0"/>
      <w:marTop w:val="0"/>
      <w:marBottom w:val="0"/>
      <w:divBdr>
        <w:top w:val="none" w:sz="0" w:space="0" w:color="auto"/>
        <w:left w:val="none" w:sz="0" w:space="0" w:color="auto"/>
        <w:bottom w:val="none" w:sz="0" w:space="0" w:color="auto"/>
        <w:right w:val="none" w:sz="0" w:space="0" w:color="auto"/>
      </w:divBdr>
    </w:div>
    <w:div w:id="1955407804">
      <w:bodyDiv w:val="1"/>
      <w:marLeft w:val="0"/>
      <w:marRight w:val="0"/>
      <w:marTop w:val="0"/>
      <w:marBottom w:val="0"/>
      <w:divBdr>
        <w:top w:val="none" w:sz="0" w:space="0" w:color="auto"/>
        <w:left w:val="none" w:sz="0" w:space="0" w:color="auto"/>
        <w:bottom w:val="none" w:sz="0" w:space="0" w:color="auto"/>
        <w:right w:val="none" w:sz="0" w:space="0" w:color="auto"/>
      </w:divBdr>
    </w:div>
    <w:div w:id="1957638111">
      <w:bodyDiv w:val="1"/>
      <w:marLeft w:val="0"/>
      <w:marRight w:val="0"/>
      <w:marTop w:val="0"/>
      <w:marBottom w:val="0"/>
      <w:divBdr>
        <w:top w:val="none" w:sz="0" w:space="0" w:color="auto"/>
        <w:left w:val="none" w:sz="0" w:space="0" w:color="auto"/>
        <w:bottom w:val="none" w:sz="0" w:space="0" w:color="auto"/>
        <w:right w:val="none" w:sz="0" w:space="0" w:color="auto"/>
      </w:divBdr>
    </w:div>
    <w:div w:id="1958488124">
      <w:bodyDiv w:val="1"/>
      <w:marLeft w:val="0"/>
      <w:marRight w:val="0"/>
      <w:marTop w:val="0"/>
      <w:marBottom w:val="0"/>
      <w:divBdr>
        <w:top w:val="none" w:sz="0" w:space="0" w:color="auto"/>
        <w:left w:val="none" w:sz="0" w:space="0" w:color="auto"/>
        <w:bottom w:val="none" w:sz="0" w:space="0" w:color="auto"/>
        <w:right w:val="none" w:sz="0" w:space="0" w:color="auto"/>
      </w:divBdr>
    </w:div>
    <w:div w:id="1959799087">
      <w:bodyDiv w:val="1"/>
      <w:marLeft w:val="0"/>
      <w:marRight w:val="0"/>
      <w:marTop w:val="0"/>
      <w:marBottom w:val="0"/>
      <w:divBdr>
        <w:top w:val="none" w:sz="0" w:space="0" w:color="auto"/>
        <w:left w:val="none" w:sz="0" w:space="0" w:color="auto"/>
        <w:bottom w:val="none" w:sz="0" w:space="0" w:color="auto"/>
        <w:right w:val="none" w:sz="0" w:space="0" w:color="auto"/>
      </w:divBdr>
    </w:div>
    <w:div w:id="1960263449">
      <w:bodyDiv w:val="1"/>
      <w:marLeft w:val="0"/>
      <w:marRight w:val="0"/>
      <w:marTop w:val="0"/>
      <w:marBottom w:val="0"/>
      <w:divBdr>
        <w:top w:val="none" w:sz="0" w:space="0" w:color="auto"/>
        <w:left w:val="none" w:sz="0" w:space="0" w:color="auto"/>
        <w:bottom w:val="none" w:sz="0" w:space="0" w:color="auto"/>
        <w:right w:val="none" w:sz="0" w:space="0" w:color="auto"/>
      </w:divBdr>
    </w:div>
    <w:div w:id="1960913443">
      <w:bodyDiv w:val="1"/>
      <w:marLeft w:val="0"/>
      <w:marRight w:val="0"/>
      <w:marTop w:val="0"/>
      <w:marBottom w:val="0"/>
      <w:divBdr>
        <w:top w:val="none" w:sz="0" w:space="0" w:color="auto"/>
        <w:left w:val="none" w:sz="0" w:space="0" w:color="auto"/>
        <w:bottom w:val="none" w:sz="0" w:space="0" w:color="auto"/>
        <w:right w:val="none" w:sz="0" w:space="0" w:color="auto"/>
      </w:divBdr>
    </w:div>
    <w:div w:id="1963147071">
      <w:bodyDiv w:val="1"/>
      <w:marLeft w:val="0"/>
      <w:marRight w:val="0"/>
      <w:marTop w:val="0"/>
      <w:marBottom w:val="0"/>
      <w:divBdr>
        <w:top w:val="none" w:sz="0" w:space="0" w:color="auto"/>
        <w:left w:val="none" w:sz="0" w:space="0" w:color="auto"/>
        <w:bottom w:val="none" w:sz="0" w:space="0" w:color="auto"/>
        <w:right w:val="none" w:sz="0" w:space="0" w:color="auto"/>
      </w:divBdr>
    </w:div>
    <w:div w:id="1963996637">
      <w:bodyDiv w:val="1"/>
      <w:marLeft w:val="0"/>
      <w:marRight w:val="0"/>
      <w:marTop w:val="0"/>
      <w:marBottom w:val="0"/>
      <w:divBdr>
        <w:top w:val="none" w:sz="0" w:space="0" w:color="auto"/>
        <w:left w:val="none" w:sz="0" w:space="0" w:color="auto"/>
        <w:bottom w:val="none" w:sz="0" w:space="0" w:color="auto"/>
        <w:right w:val="none" w:sz="0" w:space="0" w:color="auto"/>
      </w:divBdr>
    </w:div>
    <w:div w:id="1965039016">
      <w:bodyDiv w:val="1"/>
      <w:marLeft w:val="0"/>
      <w:marRight w:val="0"/>
      <w:marTop w:val="0"/>
      <w:marBottom w:val="0"/>
      <w:divBdr>
        <w:top w:val="none" w:sz="0" w:space="0" w:color="auto"/>
        <w:left w:val="none" w:sz="0" w:space="0" w:color="auto"/>
        <w:bottom w:val="none" w:sz="0" w:space="0" w:color="auto"/>
        <w:right w:val="none" w:sz="0" w:space="0" w:color="auto"/>
      </w:divBdr>
    </w:div>
    <w:div w:id="1965767189">
      <w:bodyDiv w:val="1"/>
      <w:marLeft w:val="0"/>
      <w:marRight w:val="0"/>
      <w:marTop w:val="0"/>
      <w:marBottom w:val="0"/>
      <w:divBdr>
        <w:top w:val="none" w:sz="0" w:space="0" w:color="auto"/>
        <w:left w:val="none" w:sz="0" w:space="0" w:color="auto"/>
        <w:bottom w:val="none" w:sz="0" w:space="0" w:color="auto"/>
        <w:right w:val="none" w:sz="0" w:space="0" w:color="auto"/>
      </w:divBdr>
    </w:div>
    <w:div w:id="1965769424">
      <w:bodyDiv w:val="1"/>
      <w:marLeft w:val="0"/>
      <w:marRight w:val="0"/>
      <w:marTop w:val="0"/>
      <w:marBottom w:val="0"/>
      <w:divBdr>
        <w:top w:val="none" w:sz="0" w:space="0" w:color="auto"/>
        <w:left w:val="none" w:sz="0" w:space="0" w:color="auto"/>
        <w:bottom w:val="none" w:sz="0" w:space="0" w:color="auto"/>
        <w:right w:val="none" w:sz="0" w:space="0" w:color="auto"/>
      </w:divBdr>
    </w:div>
    <w:div w:id="1966229444">
      <w:bodyDiv w:val="1"/>
      <w:marLeft w:val="0"/>
      <w:marRight w:val="0"/>
      <w:marTop w:val="0"/>
      <w:marBottom w:val="0"/>
      <w:divBdr>
        <w:top w:val="none" w:sz="0" w:space="0" w:color="auto"/>
        <w:left w:val="none" w:sz="0" w:space="0" w:color="auto"/>
        <w:bottom w:val="none" w:sz="0" w:space="0" w:color="auto"/>
        <w:right w:val="none" w:sz="0" w:space="0" w:color="auto"/>
      </w:divBdr>
    </w:div>
    <w:div w:id="1966963773">
      <w:bodyDiv w:val="1"/>
      <w:marLeft w:val="0"/>
      <w:marRight w:val="0"/>
      <w:marTop w:val="0"/>
      <w:marBottom w:val="0"/>
      <w:divBdr>
        <w:top w:val="none" w:sz="0" w:space="0" w:color="auto"/>
        <w:left w:val="none" w:sz="0" w:space="0" w:color="auto"/>
        <w:bottom w:val="none" w:sz="0" w:space="0" w:color="auto"/>
        <w:right w:val="none" w:sz="0" w:space="0" w:color="auto"/>
      </w:divBdr>
    </w:div>
    <w:div w:id="1967152008">
      <w:bodyDiv w:val="1"/>
      <w:marLeft w:val="0"/>
      <w:marRight w:val="0"/>
      <w:marTop w:val="0"/>
      <w:marBottom w:val="0"/>
      <w:divBdr>
        <w:top w:val="none" w:sz="0" w:space="0" w:color="auto"/>
        <w:left w:val="none" w:sz="0" w:space="0" w:color="auto"/>
        <w:bottom w:val="none" w:sz="0" w:space="0" w:color="auto"/>
        <w:right w:val="none" w:sz="0" w:space="0" w:color="auto"/>
      </w:divBdr>
    </w:div>
    <w:div w:id="1968002609">
      <w:bodyDiv w:val="1"/>
      <w:marLeft w:val="0"/>
      <w:marRight w:val="0"/>
      <w:marTop w:val="0"/>
      <w:marBottom w:val="0"/>
      <w:divBdr>
        <w:top w:val="none" w:sz="0" w:space="0" w:color="auto"/>
        <w:left w:val="none" w:sz="0" w:space="0" w:color="auto"/>
        <w:bottom w:val="none" w:sz="0" w:space="0" w:color="auto"/>
        <w:right w:val="none" w:sz="0" w:space="0" w:color="auto"/>
      </w:divBdr>
    </w:div>
    <w:div w:id="1968389586">
      <w:bodyDiv w:val="1"/>
      <w:marLeft w:val="0"/>
      <w:marRight w:val="0"/>
      <w:marTop w:val="0"/>
      <w:marBottom w:val="0"/>
      <w:divBdr>
        <w:top w:val="none" w:sz="0" w:space="0" w:color="auto"/>
        <w:left w:val="none" w:sz="0" w:space="0" w:color="auto"/>
        <w:bottom w:val="none" w:sz="0" w:space="0" w:color="auto"/>
        <w:right w:val="none" w:sz="0" w:space="0" w:color="auto"/>
      </w:divBdr>
    </w:div>
    <w:div w:id="1970357693">
      <w:bodyDiv w:val="1"/>
      <w:marLeft w:val="0"/>
      <w:marRight w:val="0"/>
      <w:marTop w:val="0"/>
      <w:marBottom w:val="0"/>
      <w:divBdr>
        <w:top w:val="none" w:sz="0" w:space="0" w:color="auto"/>
        <w:left w:val="none" w:sz="0" w:space="0" w:color="auto"/>
        <w:bottom w:val="none" w:sz="0" w:space="0" w:color="auto"/>
        <w:right w:val="none" w:sz="0" w:space="0" w:color="auto"/>
      </w:divBdr>
    </w:div>
    <w:div w:id="1970434782">
      <w:bodyDiv w:val="1"/>
      <w:marLeft w:val="0"/>
      <w:marRight w:val="0"/>
      <w:marTop w:val="0"/>
      <w:marBottom w:val="0"/>
      <w:divBdr>
        <w:top w:val="none" w:sz="0" w:space="0" w:color="auto"/>
        <w:left w:val="none" w:sz="0" w:space="0" w:color="auto"/>
        <w:bottom w:val="none" w:sz="0" w:space="0" w:color="auto"/>
        <w:right w:val="none" w:sz="0" w:space="0" w:color="auto"/>
      </w:divBdr>
    </w:div>
    <w:div w:id="1972437810">
      <w:bodyDiv w:val="1"/>
      <w:marLeft w:val="0"/>
      <w:marRight w:val="0"/>
      <w:marTop w:val="0"/>
      <w:marBottom w:val="0"/>
      <w:divBdr>
        <w:top w:val="none" w:sz="0" w:space="0" w:color="auto"/>
        <w:left w:val="none" w:sz="0" w:space="0" w:color="auto"/>
        <w:bottom w:val="none" w:sz="0" w:space="0" w:color="auto"/>
        <w:right w:val="none" w:sz="0" w:space="0" w:color="auto"/>
      </w:divBdr>
    </w:div>
    <w:div w:id="1973830448">
      <w:bodyDiv w:val="1"/>
      <w:marLeft w:val="0"/>
      <w:marRight w:val="0"/>
      <w:marTop w:val="0"/>
      <w:marBottom w:val="0"/>
      <w:divBdr>
        <w:top w:val="none" w:sz="0" w:space="0" w:color="auto"/>
        <w:left w:val="none" w:sz="0" w:space="0" w:color="auto"/>
        <w:bottom w:val="none" w:sz="0" w:space="0" w:color="auto"/>
        <w:right w:val="none" w:sz="0" w:space="0" w:color="auto"/>
      </w:divBdr>
    </w:div>
    <w:div w:id="1975788731">
      <w:bodyDiv w:val="1"/>
      <w:marLeft w:val="0"/>
      <w:marRight w:val="0"/>
      <w:marTop w:val="0"/>
      <w:marBottom w:val="0"/>
      <w:divBdr>
        <w:top w:val="none" w:sz="0" w:space="0" w:color="auto"/>
        <w:left w:val="none" w:sz="0" w:space="0" w:color="auto"/>
        <w:bottom w:val="none" w:sz="0" w:space="0" w:color="auto"/>
        <w:right w:val="none" w:sz="0" w:space="0" w:color="auto"/>
      </w:divBdr>
    </w:div>
    <w:div w:id="1976370998">
      <w:bodyDiv w:val="1"/>
      <w:marLeft w:val="0"/>
      <w:marRight w:val="0"/>
      <w:marTop w:val="0"/>
      <w:marBottom w:val="0"/>
      <w:divBdr>
        <w:top w:val="none" w:sz="0" w:space="0" w:color="auto"/>
        <w:left w:val="none" w:sz="0" w:space="0" w:color="auto"/>
        <w:bottom w:val="none" w:sz="0" w:space="0" w:color="auto"/>
        <w:right w:val="none" w:sz="0" w:space="0" w:color="auto"/>
      </w:divBdr>
    </w:div>
    <w:div w:id="1976593195">
      <w:bodyDiv w:val="1"/>
      <w:marLeft w:val="0"/>
      <w:marRight w:val="0"/>
      <w:marTop w:val="0"/>
      <w:marBottom w:val="0"/>
      <w:divBdr>
        <w:top w:val="none" w:sz="0" w:space="0" w:color="auto"/>
        <w:left w:val="none" w:sz="0" w:space="0" w:color="auto"/>
        <w:bottom w:val="none" w:sz="0" w:space="0" w:color="auto"/>
        <w:right w:val="none" w:sz="0" w:space="0" w:color="auto"/>
      </w:divBdr>
    </w:div>
    <w:div w:id="1979022396">
      <w:bodyDiv w:val="1"/>
      <w:marLeft w:val="0"/>
      <w:marRight w:val="0"/>
      <w:marTop w:val="0"/>
      <w:marBottom w:val="0"/>
      <w:divBdr>
        <w:top w:val="none" w:sz="0" w:space="0" w:color="auto"/>
        <w:left w:val="none" w:sz="0" w:space="0" w:color="auto"/>
        <w:bottom w:val="none" w:sz="0" w:space="0" w:color="auto"/>
        <w:right w:val="none" w:sz="0" w:space="0" w:color="auto"/>
      </w:divBdr>
    </w:div>
    <w:div w:id="1979530595">
      <w:bodyDiv w:val="1"/>
      <w:marLeft w:val="0"/>
      <w:marRight w:val="0"/>
      <w:marTop w:val="0"/>
      <w:marBottom w:val="0"/>
      <w:divBdr>
        <w:top w:val="none" w:sz="0" w:space="0" w:color="auto"/>
        <w:left w:val="none" w:sz="0" w:space="0" w:color="auto"/>
        <w:bottom w:val="none" w:sz="0" w:space="0" w:color="auto"/>
        <w:right w:val="none" w:sz="0" w:space="0" w:color="auto"/>
      </w:divBdr>
    </w:div>
    <w:div w:id="1982693135">
      <w:bodyDiv w:val="1"/>
      <w:marLeft w:val="0"/>
      <w:marRight w:val="0"/>
      <w:marTop w:val="0"/>
      <w:marBottom w:val="0"/>
      <w:divBdr>
        <w:top w:val="none" w:sz="0" w:space="0" w:color="auto"/>
        <w:left w:val="none" w:sz="0" w:space="0" w:color="auto"/>
        <w:bottom w:val="none" w:sz="0" w:space="0" w:color="auto"/>
        <w:right w:val="none" w:sz="0" w:space="0" w:color="auto"/>
      </w:divBdr>
    </w:div>
    <w:div w:id="1983465321">
      <w:bodyDiv w:val="1"/>
      <w:marLeft w:val="0"/>
      <w:marRight w:val="0"/>
      <w:marTop w:val="0"/>
      <w:marBottom w:val="0"/>
      <w:divBdr>
        <w:top w:val="none" w:sz="0" w:space="0" w:color="auto"/>
        <w:left w:val="none" w:sz="0" w:space="0" w:color="auto"/>
        <w:bottom w:val="none" w:sz="0" w:space="0" w:color="auto"/>
        <w:right w:val="none" w:sz="0" w:space="0" w:color="auto"/>
      </w:divBdr>
    </w:div>
    <w:div w:id="1983540116">
      <w:bodyDiv w:val="1"/>
      <w:marLeft w:val="0"/>
      <w:marRight w:val="0"/>
      <w:marTop w:val="0"/>
      <w:marBottom w:val="0"/>
      <w:divBdr>
        <w:top w:val="none" w:sz="0" w:space="0" w:color="auto"/>
        <w:left w:val="none" w:sz="0" w:space="0" w:color="auto"/>
        <w:bottom w:val="none" w:sz="0" w:space="0" w:color="auto"/>
        <w:right w:val="none" w:sz="0" w:space="0" w:color="auto"/>
      </w:divBdr>
    </w:div>
    <w:div w:id="1983654831">
      <w:bodyDiv w:val="1"/>
      <w:marLeft w:val="0"/>
      <w:marRight w:val="0"/>
      <w:marTop w:val="0"/>
      <w:marBottom w:val="0"/>
      <w:divBdr>
        <w:top w:val="none" w:sz="0" w:space="0" w:color="auto"/>
        <w:left w:val="none" w:sz="0" w:space="0" w:color="auto"/>
        <w:bottom w:val="none" w:sz="0" w:space="0" w:color="auto"/>
        <w:right w:val="none" w:sz="0" w:space="0" w:color="auto"/>
      </w:divBdr>
    </w:div>
    <w:div w:id="1984695301">
      <w:bodyDiv w:val="1"/>
      <w:marLeft w:val="0"/>
      <w:marRight w:val="0"/>
      <w:marTop w:val="0"/>
      <w:marBottom w:val="0"/>
      <w:divBdr>
        <w:top w:val="none" w:sz="0" w:space="0" w:color="auto"/>
        <w:left w:val="none" w:sz="0" w:space="0" w:color="auto"/>
        <w:bottom w:val="none" w:sz="0" w:space="0" w:color="auto"/>
        <w:right w:val="none" w:sz="0" w:space="0" w:color="auto"/>
      </w:divBdr>
    </w:div>
    <w:div w:id="1985624645">
      <w:bodyDiv w:val="1"/>
      <w:marLeft w:val="0"/>
      <w:marRight w:val="0"/>
      <w:marTop w:val="0"/>
      <w:marBottom w:val="0"/>
      <w:divBdr>
        <w:top w:val="none" w:sz="0" w:space="0" w:color="auto"/>
        <w:left w:val="none" w:sz="0" w:space="0" w:color="auto"/>
        <w:bottom w:val="none" w:sz="0" w:space="0" w:color="auto"/>
        <w:right w:val="none" w:sz="0" w:space="0" w:color="auto"/>
      </w:divBdr>
    </w:div>
    <w:div w:id="1986426586">
      <w:bodyDiv w:val="1"/>
      <w:marLeft w:val="0"/>
      <w:marRight w:val="0"/>
      <w:marTop w:val="0"/>
      <w:marBottom w:val="0"/>
      <w:divBdr>
        <w:top w:val="none" w:sz="0" w:space="0" w:color="auto"/>
        <w:left w:val="none" w:sz="0" w:space="0" w:color="auto"/>
        <w:bottom w:val="none" w:sz="0" w:space="0" w:color="auto"/>
        <w:right w:val="none" w:sz="0" w:space="0" w:color="auto"/>
      </w:divBdr>
    </w:div>
    <w:div w:id="1986818237">
      <w:bodyDiv w:val="1"/>
      <w:marLeft w:val="0"/>
      <w:marRight w:val="0"/>
      <w:marTop w:val="0"/>
      <w:marBottom w:val="0"/>
      <w:divBdr>
        <w:top w:val="none" w:sz="0" w:space="0" w:color="auto"/>
        <w:left w:val="none" w:sz="0" w:space="0" w:color="auto"/>
        <w:bottom w:val="none" w:sz="0" w:space="0" w:color="auto"/>
        <w:right w:val="none" w:sz="0" w:space="0" w:color="auto"/>
      </w:divBdr>
    </w:div>
    <w:div w:id="1987079521">
      <w:bodyDiv w:val="1"/>
      <w:marLeft w:val="0"/>
      <w:marRight w:val="0"/>
      <w:marTop w:val="0"/>
      <w:marBottom w:val="0"/>
      <w:divBdr>
        <w:top w:val="none" w:sz="0" w:space="0" w:color="auto"/>
        <w:left w:val="none" w:sz="0" w:space="0" w:color="auto"/>
        <w:bottom w:val="none" w:sz="0" w:space="0" w:color="auto"/>
        <w:right w:val="none" w:sz="0" w:space="0" w:color="auto"/>
      </w:divBdr>
    </w:div>
    <w:div w:id="1987970690">
      <w:bodyDiv w:val="1"/>
      <w:marLeft w:val="0"/>
      <w:marRight w:val="0"/>
      <w:marTop w:val="0"/>
      <w:marBottom w:val="0"/>
      <w:divBdr>
        <w:top w:val="none" w:sz="0" w:space="0" w:color="auto"/>
        <w:left w:val="none" w:sz="0" w:space="0" w:color="auto"/>
        <w:bottom w:val="none" w:sz="0" w:space="0" w:color="auto"/>
        <w:right w:val="none" w:sz="0" w:space="0" w:color="auto"/>
      </w:divBdr>
    </w:div>
    <w:div w:id="1988972038">
      <w:bodyDiv w:val="1"/>
      <w:marLeft w:val="0"/>
      <w:marRight w:val="0"/>
      <w:marTop w:val="0"/>
      <w:marBottom w:val="0"/>
      <w:divBdr>
        <w:top w:val="none" w:sz="0" w:space="0" w:color="auto"/>
        <w:left w:val="none" w:sz="0" w:space="0" w:color="auto"/>
        <w:bottom w:val="none" w:sz="0" w:space="0" w:color="auto"/>
        <w:right w:val="none" w:sz="0" w:space="0" w:color="auto"/>
      </w:divBdr>
    </w:div>
    <w:div w:id="1989283980">
      <w:bodyDiv w:val="1"/>
      <w:marLeft w:val="0"/>
      <w:marRight w:val="0"/>
      <w:marTop w:val="0"/>
      <w:marBottom w:val="0"/>
      <w:divBdr>
        <w:top w:val="none" w:sz="0" w:space="0" w:color="auto"/>
        <w:left w:val="none" w:sz="0" w:space="0" w:color="auto"/>
        <w:bottom w:val="none" w:sz="0" w:space="0" w:color="auto"/>
        <w:right w:val="none" w:sz="0" w:space="0" w:color="auto"/>
      </w:divBdr>
    </w:div>
    <w:div w:id="1990792596">
      <w:bodyDiv w:val="1"/>
      <w:marLeft w:val="0"/>
      <w:marRight w:val="0"/>
      <w:marTop w:val="0"/>
      <w:marBottom w:val="0"/>
      <w:divBdr>
        <w:top w:val="none" w:sz="0" w:space="0" w:color="auto"/>
        <w:left w:val="none" w:sz="0" w:space="0" w:color="auto"/>
        <w:bottom w:val="none" w:sz="0" w:space="0" w:color="auto"/>
        <w:right w:val="none" w:sz="0" w:space="0" w:color="auto"/>
      </w:divBdr>
    </w:div>
    <w:div w:id="1991640317">
      <w:bodyDiv w:val="1"/>
      <w:marLeft w:val="0"/>
      <w:marRight w:val="0"/>
      <w:marTop w:val="0"/>
      <w:marBottom w:val="0"/>
      <w:divBdr>
        <w:top w:val="none" w:sz="0" w:space="0" w:color="auto"/>
        <w:left w:val="none" w:sz="0" w:space="0" w:color="auto"/>
        <w:bottom w:val="none" w:sz="0" w:space="0" w:color="auto"/>
        <w:right w:val="none" w:sz="0" w:space="0" w:color="auto"/>
      </w:divBdr>
    </w:div>
    <w:div w:id="1992445172">
      <w:bodyDiv w:val="1"/>
      <w:marLeft w:val="0"/>
      <w:marRight w:val="0"/>
      <w:marTop w:val="0"/>
      <w:marBottom w:val="0"/>
      <w:divBdr>
        <w:top w:val="none" w:sz="0" w:space="0" w:color="auto"/>
        <w:left w:val="none" w:sz="0" w:space="0" w:color="auto"/>
        <w:bottom w:val="none" w:sz="0" w:space="0" w:color="auto"/>
        <w:right w:val="none" w:sz="0" w:space="0" w:color="auto"/>
      </w:divBdr>
    </w:div>
    <w:div w:id="1992561789">
      <w:bodyDiv w:val="1"/>
      <w:marLeft w:val="0"/>
      <w:marRight w:val="0"/>
      <w:marTop w:val="0"/>
      <w:marBottom w:val="0"/>
      <w:divBdr>
        <w:top w:val="none" w:sz="0" w:space="0" w:color="auto"/>
        <w:left w:val="none" w:sz="0" w:space="0" w:color="auto"/>
        <w:bottom w:val="none" w:sz="0" w:space="0" w:color="auto"/>
        <w:right w:val="none" w:sz="0" w:space="0" w:color="auto"/>
      </w:divBdr>
    </w:div>
    <w:div w:id="1993096225">
      <w:bodyDiv w:val="1"/>
      <w:marLeft w:val="0"/>
      <w:marRight w:val="0"/>
      <w:marTop w:val="0"/>
      <w:marBottom w:val="0"/>
      <w:divBdr>
        <w:top w:val="none" w:sz="0" w:space="0" w:color="auto"/>
        <w:left w:val="none" w:sz="0" w:space="0" w:color="auto"/>
        <w:bottom w:val="none" w:sz="0" w:space="0" w:color="auto"/>
        <w:right w:val="none" w:sz="0" w:space="0" w:color="auto"/>
      </w:divBdr>
    </w:div>
    <w:div w:id="1994210582">
      <w:bodyDiv w:val="1"/>
      <w:marLeft w:val="0"/>
      <w:marRight w:val="0"/>
      <w:marTop w:val="0"/>
      <w:marBottom w:val="0"/>
      <w:divBdr>
        <w:top w:val="none" w:sz="0" w:space="0" w:color="auto"/>
        <w:left w:val="none" w:sz="0" w:space="0" w:color="auto"/>
        <w:bottom w:val="none" w:sz="0" w:space="0" w:color="auto"/>
        <w:right w:val="none" w:sz="0" w:space="0" w:color="auto"/>
      </w:divBdr>
    </w:div>
    <w:div w:id="1994409738">
      <w:bodyDiv w:val="1"/>
      <w:marLeft w:val="0"/>
      <w:marRight w:val="0"/>
      <w:marTop w:val="0"/>
      <w:marBottom w:val="0"/>
      <w:divBdr>
        <w:top w:val="none" w:sz="0" w:space="0" w:color="auto"/>
        <w:left w:val="none" w:sz="0" w:space="0" w:color="auto"/>
        <w:bottom w:val="none" w:sz="0" w:space="0" w:color="auto"/>
        <w:right w:val="none" w:sz="0" w:space="0" w:color="auto"/>
      </w:divBdr>
    </w:div>
    <w:div w:id="1995061282">
      <w:bodyDiv w:val="1"/>
      <w:marLeft w:val="0"/>
      <w:marRight w:val="0"/>
      <w:marTop w:val="0"/>
      <w:marBottom w:val="0"/>
      <w:divBdr>
        <w:top w:val="none" w:sz="0" w:space="0" w:color="auto"/>
        <w:left w:val="none" w:sz="0" w:space="0" w:color="auto"/>
        <w:bottom w:val="none" w:sz="0" w:space="0" w:color="auto"/>
        <w:right w:val="none" w:sz="0" w:space="0" w:color="auto"/>
      </w:divBdr>
    </w:div>
    <w:div w:id="1995983113">
      <w:bodyDiv w:val="1"/>
      <w:marLeft w:val="0"/>
      <w:marRight w:val="0"/>
      <w:marTop w:val="0"/>
      <w:marBottom w:val="0"/>
      <w:divBdr>
        <w:top w:val="none" w:sz="0" w:space="0" w:color="auto"/>
        <w:left w:val="none" w:sz="0" w:space="0" w:color="auto"/>
        <w:bottom w:val="none" w:sz="0" w:space="0" w:color="auto"/>
        <w:right w:val="none" w:sz="0" w:space="0" w:color="auto"/>
      </w:divBdr>
    </w:div>
    <w:div w:id="1996179124">
      <w:bodyDiv w:val="1"/>
      <w:marLeft w:val="0"/>
      <w:marRight w:val="0"/>
      <w:marTop w:val="0"/>
      <w:marBottom w:val="0"/>
      <w:divBdr>
        <w:top w:val="none" w:sz="0" w:space="0" w:color="auto"/>
        <w:left w:val="none" w:sz="0" w:space="0" w:color="auto"/>
        <w:bottom w:val="none" w:sz="0" w:space="0" w:color="auto"/>
        <w:right w:val="none" w:sz="0" w:space="0" w:color="auto"/>
      </w:divBdr>
    </w:div>
    <w:div w:id="1997565076">
      <w:bodyDiv w:val="1"/>
      <w:marLeft w:val="0"/>
      <w:marRight w:val="0"/>
      <w:marTop w:val="0"/>
      <w:marBottom w:val="0"/>
      <w:divBdr>
        <w:top w:val="none" w:sz="0" w:space="0" w:color="auto"/>
        <w:left w:val="none" w:sz="0" w:space="0" w:color="auto"/>
        <w:bottom w:val="none" w:sz="0" w:space="0" w:color="auto"/>
        <w:right w:val="none" w:sz="0" w:space="0" w:color="auto"/>
      </w:divBdr>
    </w:div>
    <w:div w:id="1998611593">
      <w:bodyDiv w:val="1"/>
      <w:marLeft w:val="0"/>
      <w:marRight w:val="0"/>
      <w:marTop w:val="0"/>
      <w:marBottom w:val="0"/>
      <w:divBdr>
        <w:top w:val="none" w:sz="0" w:space="0" w:color="auto"/>
        <w:left w:val="none" w:sz="0" w:space="0" w:color="auto"/>
        <w:bottom w:val="none" w:sz="0" w:space="0" w:color="auto"/>
        <w:right w:val="none" w:sz="0" w:space="0" w:color="auto"/>
      </w:divBdr>
    </w:div>
    <w:div w:id="2001932295">
      <w:bodyDiv w:val="1"/>
      <w:marLeft w:val="0"/>
      <w:marRight w:val="0"/>
      <w:marTop w:val="0"/>
      <w:marBottom w:val="0"/>
      <w:divBdr>
        <w:top w:val="none" w:sz="0" w:space="0" w:color="auto"/>
        <w:left w:val="none" w:sz="0" w:space="0" w:color="auto"/>
        <w:bottom w:val="none" w:sz="0" w:space="0" w:color="auto"/>
        <w:right w:val="none" w:sz="0" w:space="0" w:color="auto"/>
      </w:divBdr>
    </w:div>
    <w:div w:id="2002000367">
      <w:bodyDiv w:val="1"/>
      <w:marLeft w:val="0"/>
      <w:marRight w:val="0"/>
      <w:marTop w:val="0"/>
      <w:marBottom w:val="0"/>
      <w:divBdr>
        <w:top w:val="none" w:sz="0" w:space="0" w:color="auto"/>
        <w:left w:val="none" w:sz="0" w:space="0" w:color="auto"/>
        <w:bottom w:val="none" w:sz="0" w:space="0" w:color="auto"/>
        <w:right w:val="none" w:sz="0" w:space="0" w:color="auto"/>
      </w:divBdr>
    </w:div>
    <w:div w:id="2002463692">
      <w:bodyDiv w:val="1"/>
      <w:marLeft w:val="0"/>
      <w:marRight w:val="0"/>
      <w:marTop w:val="0"/>
      <w:marBottom w:val="0"/>
      <w:divBdr>
        <w:top w:val="none" w:sz="0" w:space="0" w:color="auto"/>
        <w:left w:val="none" w:sz="0" w:space="0" w:color="auto"/>
        <w:bottom w:val="none" w:sz="0" w:space="0" w:color="auto"/>
        <w:right w:val="none" w:sz="0" w:space="0" w:color="auto"/>
      </w:divBdr>
    </w:div>
    <w:div w:id="2002586123">
      <w:bodyDiv w:val="1"/>
      <w:marLeft w:val="0"/>
      <w:marRight w:val="0"/>
      <w:marTop w:val="0"/>
      <w:marBottom w:val="0"/>
      <w:divBdr>
        <w:top w:val="none" w:sz="0" w:space="0" w:color="auto"/>
        <w:left w:val="none" w:sz="0" w:space="0" w:color="auto"/>
        <w:bottom w:val="none" w:sz="0" w:space="0" w:color="auto"/>
        <w:right w:val="none" w:sz="0" w:space="0" w:color="auto"/>
      </w:divBdr>
    </w:div>
    <w:div w:id="2002809229">
      <w:bodyDiv w:val="1"/>
      <w:marLeft w:val="0"/>
      <w:marRight w:val="0"/>
      <w:marTop w:val="0"/>
      <w:marBottom w:val="0"/>
      <w:divBdr>
        <w:top w:val="none" w:sz="0" w:space="0" w:color="auto"/>
        <w:left w:val="none" w:sz="0" w:space="0" w:color="auto"/>
        <w:bottom w:val="none" w:sz="0" w:space="0" w:color="auto"/>
        <w:right w:val="none" w:sz="0" w:space="0" w:color="auto"/>
      </w:divBdr>
    </w:div>
    <w:div w:id="2003771383">
      <w:bodyDiv w:val="1"/>
      <w:marLeft w:val="0"/>
      <w:marRight w:val="0"/>
      <w:marTop w:val="0"/>
      <w:marBottom w:val="0"/>
      <w:divBdr>
        <w:top w:val="none" w:sz="0" w:space="0" w:color="auto"/>
        <w:left w:val="none" w:sz="0" w:space="0" w:color="auto"/>
        <w:bottom w:val="none" w:sz="0" w:space="0" w:color="auto"/>
        <w:right w:val="none" w:sz="0" w:space="0" w:color="auto"/>
      </w:divBdr>
    </w:div>
    <w:div w:id="2004122107">
      <w:bodyDiv w:val="1"/>
      <w:marLeft w:val="0"/>
      <w:marRight w:val="0"/>
      <w:marTop w:val="0"/>
      <w:marBottom w:val="0"/>
      <w:divBdr>
        <w:top w:val="none" w:sz="0" w:space="0" w:color="auto"/>
        <w:left w:val="none" w:sz="0" w:space="0" w:color="auto"/>
        <w:bottom w:val="none" w:sz="0" w:space="0" w:color="auto"/>
        <w:right w:val="none" w:sz="0" w:space="0" w:color="auto"/>
      </w:divBdr>
    </w:div>
    <w:div w:id="2004316012">
      <w:bodyDiv w:val="1"/>
      <w:marLeft w:val="0"/>
      <w:marRight w:val="0"/>
      <w:marTop w:val="0"/>
      <w:marBottom w:val="0"/>
      <w:divBdr>
        <w:top w:val="none" w:sz="0" w:space="0" w:color="auto"/>
        <w:left w:val="none" w:sz="0" w:space="0" w:color="auto"/>
        <w:bottom w:val="none" w:sz="0" w:space="0" w:color="auto"/>
        <w:right w:val="none" w:sz="0" w:space="0" w:color="auto"/>
      </w:divBdr>
    </w:div>
    <w:div w:id="2004504744">
      <w:bodyDiv w:val="1"/>
      <w:marLeft w:val="0"/>
      <w:marRight w:val="0"/>
      <w:marTop w:val="0"/>
      <w:marBottom w:val="0"/>
      <w:divBdr>
        <w:top w:val="none" w:sz="0" w:space="0" w:color="auto"/>
        <w:left w:val="none" w:sz="0" w:space="0" w:color="auto"/>
        <w:bottom w:val="none" w:sz="0" w:space="0" w:color="auto"/>
        <w:right w:val="none" w:sz="0" w:space="0" w:color="auto"/>
      </w:divBdr>
    </w:div>
    <w:div w:id="2004893388">
      <w:bodyDiv w:val="1"/>
      <w:marLeft w:val="0"/>
      <w:marRight w:val="0"/>
      <w:marTop w:val="0"/>
      <w:marBottom w:val="0"/>
      <w:divBdr>
        <w:top w:val="none" w:sz="0" w:space="0" w:color="auto"/>
        <w:left w:val="none" w:sz="0" w:space="0" w:color="auto"/>
        <w:bottom w:val="none" w:sz="0" w:space="0" w:color="auto"/>
        <w:right w:val="none" w:sz="0" w:space="0" w:color="auto"/>
      </w:divBdr>
    </w:div>
    <w:div w:id="2005470005">
      <w:bodyDiv w:val="1"/>
      <w:marLeft w:val="0"/>
      <w:marRight w:val="0"/>
      <w:marTop w:val="0"/>
      <w:marBottom w:val="0"/>
      <w:divBdr>
        <w:top w:val="none" w:sz="0" w:space="0" w:color="auto"/>
        <w:left w:val="none" w:sz="0" w:space="0" w:color="auto"/>
        <w:bottom w:val="none" w:sz="0" w:space="0" w:color="auto"/>
        <w:right w:val="none" w:sz="0" w:space="0" w:color="auto"/>
      </w:divBdr>
    </w:div>
    <w:div w:id="2006012540">
      <w:bodyDiv w:val="1"/>
      <w:marLeft w:val="0"/>
      <w:marRight w:val="0"/>
      <w:marTop w:val="0"/>
      <w:marBottom w:val="0"/>
      <w:divBdr>
        <w:top w:val="none" w:sz="0" w:space="0" w:color="auto"/>
        <w:left w:val="none" w:sz="0" w:space="0" w:color="auto"/>
        <w:bottom w:val="none" w:sz="0" w:space="0" w:color="auto"/>
        <w:right w:val="none" w:sz="0" w:space="0" w:color="auto"/>
      </w:divBdr>
    </w:div>
    <w:div w:id="2006929923">
      <w:bodyDiv w:val="1"/>
      <w:marLeft w:val="0"/>
      <w:marRight w:val="0"/>
      <w:marTop w:val="0"/>
      <w:marBottom w:val="0"/>
      <w:divBdr>
        <w:top w:val="none" w:sz="0" w:space="0" w:color="auto"/>
        <w:left w:val="none" w:sz="0" w:space="0" w:color="auto"/>
        <w:bottom w:val="none" w:sz="0" w:space="0" w:color="auto"/>
        <w:right w:val="none" w:sz="0" w:space="0" w:color="auto"/>
      </w:divBdr>
    </w:div>
    <w:div w:id="2007433866">
      <w:bodyDiv w:val="1"/>
      <w:marLeft w:val="0"/>
      <w:marRight w:val="0"/>
      <w:marTop w:val="0"/>
      <w:marBottom w:val="0"/>
      <w:divBdr>
        <w:top w:val="none" w:sz="0" w:space="0" w:color="auto"/>
        <w:left w:val="none" w:sz="0" w:space="0" w:color="auto"/>
        <w:bottom w:val="none" w:sz="0" w:space="0" w:color="auto"/>
        <w:right w:val="none" w:sz="0" w:space="0" w:color="auto"/>
      </w:divBdr>
    </w:div>
    <w:div w:id="2007897503">
      <w:bodyDiv w:val="1"/>
      <w:marLeft w:val="0"/>
      <w:marRight w:val="0"/>
      <w:marTop w:val="0"/>
      <w:marBottom w:val="0"/>
      <w:divBdr>
        <w:top w:val="none" w:sz="0" w:space="0" w:color="auto"/>
        <w:left w:val="none" w:sz="0" w:space="0" w:color="auto"/>
        <w:bottom w:val="none" w:sz="0" w:space="0" w:color="auto"/>
        <w:right w:val="none" w:sz="0" w:space="0" w:color="auto"/>
      </w:divBdr>
    </w:div>
    <w:div w:id="2009747747">
      <w:bodyDiv w:val="1"/>
      <w:marLeft w:val="0"/>
      <w:marRight w:val="0"/>
      <w:marTop w:val="0"/>
      <w:marBottom w:val="0"/>
      <w:divBdr>
        <w:top w:val="none" w:sz="0" w:space="0" w:color="auto"/>
        <w:left w:val="none" w:sz="0" w:space="0" w:color="auto"/>
        <w:bottom w:val="none" w:sz="0" w:space="0" w:color="auto"/>
        <w:right w:val="none" w:sz="0" w:space="0" w:color="auto"/>
      </w:divBdr>
    </w:div>
    <w:div w:id="2009794061">
      <w:bodyDiv w:val="1"/>
      <w:marLeft w:val="0"/>
      <w:marRight w:val="0"/>
      <w:marTop w:val="0"/>
      <w:marBottom w:val="0"/>
      <w:divBdr>
        <w:top w:val="none" w:sz="0" w:space="0" w:color="auto"/>
        <w:left w:val="none" w:sz="0" w:space="0" w:color="auto"/>
        <w:bottom w:val="none" w:sz="0" w:space="0" w:color="auto"/>
        <w:right w:val="none" w:sz="0" w:space="0" w:color="auto"/>
      </w:divBdr>
    </w:div>
    <w:div w:id="2011525449">
      <w:bodyDiv w:val="1"/>
      <w:marLeft w:val="0"/>
      <w:marRight w:val="0"/>
      <w:marTop w:val="0"/>
      <w:marBottom w:val="0"/>
      <w:divBdr>
        <w:top w:val="none" w:sz="0" w:space="0" w:color="auto"/>
        <w:left w:val="none" w:sz="0" w:space="0" w:color="auto"/>
        <w:bottom w:val="none" w:sz="0" w:space="0" w:color="auto"/>
        <w:right w:val="none" w:sz="0" w:space="0" w:color="auto"/>
      </w:divBdr>
    </w:div>
    <w:div w:id="2013028772">
      <w:bodyDiv w:val="1"/>
      <w:marLeft w:val="0"/>
      <w:marRight w:val="0"/>
      <w:marTop w:val="0"/>
      <w:marBottom w:val="0"/>
      <w:divBdr>
        <w:top w:val="none" w:sz="0" w:space="0" w:color="auto"/>
        <w:left w:val="none" w:sz="0" w:space="0" w:color="auto"/>
        <w:bottom w:val="none" w:sz="0" w:space="0" w:color="auto"/>
        <w:right w:val="none" w:sz="0" w:space="0" w:color="auto"/>
      </w:divBdr>
    </w:div>
    <w:div w:id="2013605747">
      <w:bodyDiv w:val="1"/>
      <w:marLeft w:val="0"/>
      <w:marRight w:val="0"/>
      <w:marTop w:val="0"/>
      <w:marBottom w:val="0"/>
      <w:divBdr>
        <w:top w:val="none" w:sz="0" w:space="0" w:color="auto"/>
        <w:left w:val="none" w:sz="0" w:space="0" w:color="auto"/>
        <w:bottom w:val="none" w:sz="0" w:space="0" w:color="auto"/>
        <w:right w:val="none" w:sz="0" w:space="0" w:color="auto"/>
      </w:divBdr>
    </w:div>
    <w:div w:id="2013945323">
      <w:bodyDiv w:val="1"/>
      <w:marLeft w:val="0"/>
      <w:marRight w:val="0"/>
      <w:marTop w:val="0"/>
      <w:marBottom w:val="0"/>
      <w:divBdr>
        <w:top w:val="none" w:sz="0" w:space="0" w:color="auto"/>
        <w:left w:val="none" w:sz="0" w:space="0" w:color="auto"/>
        <w:bottom w:val="none" w:sz="0" w:space="0" w:color="auto"/>
        <w:right w:val="none" w:sz="0" w:space="0" w:color="auto"/>
      </w:divBdr>
    </w:div>
    <w:div w:id="2014065779">
      <w:bodyDiv w:val="1"/>
      <w:marLeft w:val="0"/>
      <w:marRight w:val="0"/>
      <w:marTop w:val="0"/>
      <w:marBottom w:val="0"/>
      <w:divBdr>
        <w:top w:val="none" w:sz="0" w:space="0" w:color="auto"/>
        <w:left w:val="none" w:sz="0" w:space="0" w:color="auto"/>
        <w:bottom w:val="none" w:sz="0" w:space="0" w:color="auto"/>
        <w:right w:val="none" w:sz="0" w:space="0" w:color="auto"/>
      </w:divBdr>
    </w:div>
    <w:div w:id="2014648253">
      <w:bodyDiv w:val="1"/>
      <w:marLeft w:val="0"/>
      <w:marRight w:val="0"/>
      <w:marTop w:val="0"/>
      <w:marBottom w:val="0"/>
      <w:divBdr>
        <w:top w:val="none" w:sz="0" w:space="0" w:color="auto"/>
        <w:left w:val="none" w:sz="0" w:space="0" w:color="auto"/>
        <w:bottom w:val="none" w:sz="0" w:space="0" w:color="auto"/>
        <w:right w:val="none" w:sz="0" w:space="0" w:color="auto"/>
      </w:divBdr>
    </w:div>
    <w:div w:id="2015183274">
      <w:bodyDiv w:val="1"/>
      <w:marLeft w:val="0"/>
      <w:marRight w:val="0"/>
      <w:marTop w:val="0"/>
      <w:marBottom w:val="0"/>
      <w:divBdr>
        <w:top w:val="none" w:sz="0" w:space="0" w:color="auto"/>
        <w:left w:val="none" w:sz="0" w:space="0" w:color="auto"/>
        <w:bottom w:val="none" w:sz="0" w:space="0" w:color="auto"/>
        <w:right w:val="none" w:sz="0" w:space="0" w:color="auto"/>
      </w:divBdr>
    </w:div>
    <w:div w:id="2015834990">
      <w:bodyDiv w:val="1"/>
      <w:marLeft w:val="0"/>
      <w:marRight w:val="0"/>
      <w:marTop w:val="0"/>
      <w:marBottom w:val="0"/>
      <w:divBdr>
        <w:top w:val="none" w:sz="0" w:space="0" w:color="auto"/>
        <w:left w:val="none" w:sz="0" w:space="0" w:color="auto"/>
        <w:bottom w:val="none" w:sz="0" w:space="0" w:color="auto"/>
        <w:right w:val="none" w:sz="0" w:space="0" w:color="auto"/>
      </w:divBdr>
    </w:div>
    <w:div w:id="2015918239">
      <w:bodyDiv w:val="1"/>
      <w:marLeft w:val="0"/>
      <w:marRight w:val="0"/>
      <w:marTop w:val="0"/>
      <w:marBottom w:val="0"/>
      <w:divBdr>
        <w:top w:val="none" w:sz="0" w:space="0" w:color="auto"/>
        <w:left w:val="none" w:sz="0" w:space="0" w:color="auto"/>
        <w:bottom w:val="none" w:sz="0" w:space="0" w:color="auto"/>
        <w:right w:val="none" w:sz="0" w:space="0" w:color="auto"/>
      </w:divBdr>
    </w:div>
    <w:div w:id="2016571961">
      <w:bodyDiv w:val="1"/>
      <w:marLeft w:val="0"/>
      <w:marRight w:val="0"/>
      <w:marTop w:val="0"/>
      <w:marBottom w:val="0"/>
      <w:divBdr>
        <w:top w:val="none" w:sz="0" w:space="0" w:color="auto"/>
        <w:left w:val="none" w:sz="0" w:space="0" w:color="auto"/>
        <w:bottom w:val="none" w:sz="0" w:space="0" w:color="auto"/>
        <w:right w:val="none" w:sz="0" w:space="0" w:color="auto"/>
      </w:divBdr>
    </w:div>
    <w:div w:id="2016690617">
      <w:bodyDiv w:val="1"/>
      <w:marLeft w:val="0"/>
      <w:marRight w:val="0"/>
      <w:marTop w:val="0"/>
      <w:marBottom w:val="0"/>
      <w:divBdr>
        <w:top w:val="none" w:sz="0" w:space="0" w:color="auto"/>
        <w:left w:val="none" w:sz="0" w:space="0" w:color="auto"/>
        <w:bottom w:val="none" w:sz="0" w:space="0" w:color="auto"/>
        <w:right w:val="none" w:sz="0" w:space="0" w:color="auto"/>
      </w:divBdr>
    </w:div>
    <w:div w:id="2016837602">
      <w:bodyDiv w:val="1"/>
      <w:marLeft w:val="0"/>
      <w:marRight w:val="0"/>
      <w:marTop w:val="0"/>
      <w:marBottom w:val="0"/>
      <w:divBdr>
        <w:top w:val="none" w:sz="0" w:space="0" w:color="auto"/>
        <w:left w:val="none" w:sz="0" w:space="0" w:color="auto"/>
        <w:bottom w:val="none" w:sz="0" w:space="0" w:color="auto"/>
        <w:right w:val="none" w:sz="0" w:space="0" w:color="auto"/>
      </w:divBdr>
    </w:div>
    <w:div w:id="2017608101">
      <w:bodyDiv w:val="1"/>
      <w:marLeft w:val="0"/>
      <w:marRight w:val="0"/>
      <w:marTop w:val="0"/>
      <w:marBottom w:val="0"/>
      <w:divBdr>
        <w:top w:val="none" w:sz="0" w:space="0" w:color="auto"/>
        <w:left w:val="none" w:sz="0" w:space="0" w:color="auto"/>
        <w:bottom w:val="none" w:sz="0" w:space="0" w:color="auto"/>
        <w:right w:val="none" w:sz="0" w:space="0" w:color="auto"/>
      </w:divBdr>
    </w:div>
    <w:div w:id="2017878763">
      <w:bodyDiv w:val="1"/>
      <w:marLeft w:val="0"/>
      <w:marRight w:val="0"/>
      <w:marTop w:val="0"/>
      <w:marBottom w:val="0"/>
      <w:divBdr>
        <w:top w:val="none" w:sz="0" w:space="0" w:color="auto"/>
        <w:left w:val="none" w:sz="0" w:space="0" w:color="auto"/>
        <w:bottom w:val="none" w:sz="0" w:space="0" w:color="auto"/>
        <w:right w:val="none" w:sz="0" w:space="0" w:color="auto"/>
      </w:divBdr>
    </w:div>
    <w:div w:id="2018001537">
      <w:bodyDiv w:val="1"/>
      <w:marLeft w:val="0"/>
      <w:marRight w:val="0"/>
      <w:marTop w:val="0"/>
      <w:marBottom w:val="0"/>
      <w:divBdr>
        <w:top w:val="none" w:sz="0" w:space="0" w:color="auto"/>
        <w:left w:val="none" w:sz="0" w:space="0" w:color="auto"/>
        <w:bottom w:val="none" w:sz="0" w:space="0" w:color="auto"/>
        <w:right w:val="none" w:sz="0" w:space="0" w:color="auto"/>
      </w:divBdr>
    </w:div>
    <w:div w:id="2018078012">
      <w:bodyDiv w:val="1"/>
      <w:marLeft w:val="0"/>
      <w:marRight w:val="0"/>
      <w:marTop w:val="0"/>
      <w:marBottom w:val="0"/>
      <w:divBdr>
        <w:top w:val="none" w:sz="0" w:space="0" w:color="auto"/>
        <w:left w:val="none" w:sz="0" w:space="0" w:color="auto"/>
        <w:bottom w:val="none" w:sz="0" w:space="0" w:color="auto"/>
        <w:right w:val="none" w:sz="0" w:space="0" w:color="auto"/>
      </w:divBdr>
    </w:div>
    <w:div w:id="2020545978">
      <w:bodyDiv w:val="1"/>
      <w:marLeft w:val="0"/>
      <w:marRight w:val="0"/>
      <w:marTop w:val="0"/>
      <w:marBottom w:val="0"/>
      <w:divBdr>
        <w:top w:val="none" w:sz="0" w:space="0" w:color="auto"/>
        <w:left w:val="none" w:sz="0" w:space="0" w:color="auto"/>
        <w:bottom w:val="none" w:sz="0" w:space="0" w:color="auto"/>
        <w:right w:val="none" w:sz="0" w:space="0" w:color="auto"/>
      </w:divBdr>
    </w:div>
    <w:div w:id="2020769603">
      <w:bodyDiv w:val="1"/>
      <w:marLeft w:val="0"/>
      <w:marRight w:val="0"/>
      <w:marTop w:val="0"/>
      <w:marBottom w:val="0"/>
      <w:divBdr>
        <w:top w:val="none" w:sz="0" w:space="0" w:color="auto"/>
        <w:left w:val="none" w:sz="0" w:space="0" w:color="auto"/>
        <w:bottom w:val="none" w:sz="0" w:space="0" w:color="auto"/>
        <w:right w:val="none" w:sz="0" w:space="0" w:color="auto"/>
      </w:divBdr>
    </w:div>
    <w:div w:id="2023319640">
      <w:bodyDiv w:val="1"/>
      <w:marLeft w:val="0"/>
      <w:marRight w:val="0"/>
      <w:marTop w:val="0"/>
      <w:marBottom w:val="0"/>
      <w:divBdr>
        <w:top w:val="none" w:sz="0" w:space="0" w:color="auto"/>
        <w:left w:val="none" w:sz="0" w:space="0" w:color="auto"/>
        <w:bottom w:val="none" w:sz="0" w:space="0" w:color="auto"/>
        <w:right w:val="none" w:sz="0" w:space="0" w:color="auto"/>
      </w:divBdr>
    </w:div>
    <w:div w:id="2023586826">
      <w:bodyDiv w:val="1"/>
      <w:marLeft w:val="0"/>
      <w:marRight w:val="0"/>
      <w:marTop w:val="0"/>
      <w:marBottom w:val="0"/>
      <w:divBdr>
        <w:top w:val="none" w:sz="0" w:space="0" w:color="auto"/>
        <w:left w:val="none" w:sz="0" w:space="0" w:color="auto"/>
        <w:bottom w:val="none" w:sz="0" w:space="0" w:color="auto"/>
        <w:right w:val="none" w:sz="0" w:space="0" w:color="auto"/>
      </w:divBdr>
    </w:div>
    <w:div w:id="2024242899">
      <w:bodyDiv w:val="1"/>
      <w:marLeft w:val="0"/>
      <w:marRight w:val="0"/>
      <w:marTop w:val="0"/>
      <w:marBottom w:val="0"/>
      <w:divBdr>
        <w:top w:val="none" w:sz="0" w:space="0" w:color="auto"/>
        <w:left w:val="none" w:sz="0" w:space="0" w:color="auto"/>
        <w:bottom w:val="none" w:sz="0" w:space="0" w:color="auto"/>
        <w:right w:val="none" w:sz="0" w:space="0" w:color="auto"/>
      </w:divBdr>
    </w:div>
    <w:div w:id="2025935169">
      <w:bodyDiv w:val="1"/>
      <w:marLeft w:val="0"/>
      <w:marRight w:val="0"/>
      <w:marTop w:val="0"/>
      <w:marBottom w:val="0"/>
      <w:divBdr>
        <w:top w:val="none" w:sz="0" w:space="0" w:color="auto"/>
        <w:left w:val="none" w:sz="0" w:space="0" w:color="auto"/>
        <w:bottom w:val="none" w:sz="0" w:space="0" w:color="auto"/>
        <w:right w:val="none" w:sz="0" w:space="0" w:color="auto"/>
      </w:divBdr>
    </w:div>
    <w:div w:id="2026711425">
      <w:bodyDiv w:val="1"/>
      <w:marLeft w:val="0"/>
      <w:marRight w:val="0"/>
      <w:marTop w:val="0"/>
      <w:marBottom w:val="0"/>
      <w:divBdr>
        <w:top w:val="none" w:sz="0" w:space="0" w:color="auto"/>
        <w:left w:val="none" w:sz="0" w:space="0" w:color="auto"/>
        <w:bottom w:val="none" w:sz="0" w:space="0" w:color="auto"/>
        <w:right w:val="none" w:sz="0" w:space="0" w:color="auto"/>
      </w:divBdr>
    </w:div>
    <w:div w:id="2028173521">
      <w:bodyDiv w:val="1"/>
      <w:marLeft w:val="0"/>
      <w:marRight w:val="0"/>
      <w:marTop w:val="0"/>
      <w:marBottom w:val="0"/>
      <w:divBdr>
        <w:top w:val="none" w:sz="0" w:space="0" w:color="auto"/>
        <w:left w:val="none" w:sz="0" w:space="0" w:color="auto"/>
        <w:bottom w:val="none" w:sz="0" w:space="0" w:color="auto"/>
        <w:right w:val="none" w:sz="0" w:space="0" w:color="auto"/>
      </w:divBdr>
    </w:div>
    <w:div w:id="2028560405">
      <w:bodyDiv w:val="1"/>
      <w:marLeft w:val="0"/>
      <w:marRight w:val="0"/>
      <w:marTop w:val="0"/>
      <w:marBottom w:val="0"/>
      <w:divBdr>
        <w:top w:val="none" w:sz="0" w:space="0" w:color="auto"/>
        <w:left w:val="none" w:sz="0" w:space="0" w:color="auto"/>
        <w:bottom w:val="none" w:sz="0" w:space="0" w:color="auto"/>
        <w:right w:val="none" w:sz="0" w:space="0" w:color="auto"/>
      </w:divBdr>
    </w:div>
    <w:div w:id="2029721011">
      <w:bodyDiv w:val="1"/>
      <w:marLeft w:val="0"/>
      <w:marRight w:val="0"/>
      <w:marTop w:val="0"/>
      <w:marBottom w:val="0"/>
      <w:divBdr>
        <w:top w:val="none" w:sz="0" w:space="0" w:color="auto"/>
        <w:left w:val="none" w:sz="0" w:space="0" w:color="auto"/>
        <w:bottom w:val="none" w:sz="0" w:space="0" w:color="auto"/>
        <w:right w:val="none" w:sz="0" w:space="0" w:color="auto"/>
      </w:divBdr>
    </w:div>
    <w:div w:id="2030521982">
      <w:bodyDiv w:val="1"/>
      <w:marLeft w:val="0"/>
      <w:marRight w:val="0"/>
      <w:marTop w:val="0"/>
      <w:marBottom w:val="0"/>
      <w:divBdr>
        <w:top w:val="none" w:sz="0" w:space="0" w:color="auto"/>
        <w:left w:val="none" w:sz="0" w:space="0" w:color="auto"/>
        <w:bottom w:val="none" w:sz="0" w:space="0" w:color="auto"/>
        <w:right w:val="none" w:sz="0" w:space="0" w:color="auto"/>
      </w:divBdr>
    </w:div>
    <w:div w:id="2030637774">
      <w:bodyDiv w:val="1"/>
      <w:marLeft w:val="0"/>
      <w:marRight w:val="0"/>
      <w:marTop w:val="0"/>
      <w:marBottom w:val="0"/>
      <w:divBdr>
        <w:top w:val="none" w:sz="0" w:space="0" w:color="auto"/>
        <w:left w:val="none" w:sz="0" w:space="0" w:color="auto"/>
        <w:bottom w:val="none" w:sz="0" w:space="0" w:color="auto"/>
        <w:right w:val="none" w:sz="0" w:space="0" w:color="auto"/>
      </w:divBdr>
    </w:div>
    <w:div w:id="2031370958">
      <w:bodyDiv w:val="1"/>
      <w:marLeft w:val="0"/>
      <w:marRight w:val="0"/>
      <w:marTop w:val="0"/>
      <w:marBottom w:val="0"/>
      <w:divBdr>
        <w:top w:val="none" w:sz="0" w:space="0" w:color="auto"/>
        <w:left w:val="none" w:sz="0" w:space="0" w:color="auto"/>
        <w:bottom w:val="none" w:sz="0" w:space="0" w:color="auto"/>
        <w:right w:val="none" w:sz="0" w:space="0" w:color="auto"/>
      </w:divBdr>
    </w:div>
    <w:div w:id="2032147025">
      <w:bodyDiv w:val="1"/>
      <w:marLeft w:val="0"/>
      <w:marRight w:val="0"/>
      <w:marTop w:val="0"/>
      <w:marBottom w:val="0"/>
      <w:divBdr>
        <w:top w:val="none" w:sz="0" w:space="0" w:color="auto"/>
        <w:left w:val="none" w:sz="0" w:space="0" w:color="auto"/>
        <w:bottom w:val="none" w:sz="0" w:space="0" w:color="auto"/>
        <w:right w:val="none" w:sz="0" w:space="0" w:color="auto"/>
      </w:divBdr>
    </w:div>
    <w:div w:id="2033215743">
      <w:bodyDiv w:val="1"/>
      <w:marLeft w:val="0"/>
      <w:marRight w:val="0"/>
      <w:marTop w:val="0"/>
      <w:marBottom w:val="0"/>
      <w:divBdr>
        <w:top w:val="none" w:sz="0" w:space="0" w:color="auto"/>
        <w:left w:val="none" w:sz="0" w:space="0" w:color="auto"/>
        <w:bottom w:val="none" w:sz="0" w:space="0" w:color="auto"/>
        <w:right w:val="none" w:sz="0" w:space="0" w:color="auto"/>
      </w:divBdr>
    </w:div>
    <w:div w:id="2033530476">
      <w:bodyDiv w:val="1"/>
      <w:marLeft w:val="0"/>
      <w:marRight w:val="0"/>
      <w:marTop w:val="0"/>
      <w:marBottom w:val="0"/>
      <w:divBdr>
        <w:top w:val="none" w:sz="0" w:space="0" w:color="auto"/>
        <w:left w:val="none" w:sz="0" w:space="0" w:color="auto"/>
        <w:bottom w:val="none" w:sz="0" w:space="0" w:color="auto"/>
        <w:right w:val="none" w:sz="0" w:space="0" w:color="auto"/>
      </w:divBdr>
    </w:div>
    <w:div w:id="2035568980">
      <w:bodyDiv w:val="1"/>
      <w:marLeft w:val="0"/>
      <w:marRight w:val="0"/>
      <w:marTop w:val="0"/>
      <w:marBottom w:val="0"/>
      <w:divBdr>
        <w:top w:val="none" w:sz="0" w:space="0" w:color="auto"/>
        <w:left w:val="none" w:sz="0" w:space="0" w:color="auto"/>
        <w:bottom w:val="none" w:sz="0" w:space="0" w:color="auto"/>
        <w:right w:val="none" w:sz="0" w:space="0" w:color="auto"/>
      </w:divBdr>
    </w:div>
    <w:div w:id="2037349617">
      <w:bodyDiv w:val="1"/>
      <w:marLeft w:val="0"/>
      <w:marRight w:val="0"/>
      <w:marTop w:val="0"/>
      <w:marBottom w:val="0"/>
      <w:divBdr>
        <w:top w:val="none" w:sz="0" w:space="0" w:color="auto"/>
        <w:left w:val="none" w:sz="0" w:space="0" w:color="auto"/>
        <w:bottom w:val="none" w:sz="0" w:space="0" w:color="auto"/>
        <w:right w:val="none" w:sz="0" w:space="0" w:color="auto"/>
      </w:divBdr>
    </w:div>
    <w:div w:id="2038773082">
      <w:bodyDiv w:val="1"/>
      <w:marLeft w:val="0"/>
      <w:marRight w:val="0"/>
      <w:marTop w:val="0"/>
      <w:marBottom w:val="0"/>
      <w:divBdr>
        <w:top w:val="none" w:sz="0" w:space="0" w:color="auto"/>
        <w:left w:val="none" w:sz="0" w:space="0" w:color="auto"/>
        <w:bottom w:val="none" w:sz="0" w:space="0" w:color="auto"/>
        <w:right w:val="none" w:sz="0" w:space="0" w:color="auto"/>
      </w:divBdr>
    </w:div>
    <w:div w:id="2038968155">
      <w:bodyDiv w:val="1"/>
      <w:marLeft w:val="0"/>
      <w:marRight w:val="0"/>
      <w:marTop w:val="0"/>
      <w:marBottom w:val="0"/>
      <w:divBdr>
        <w:top w:val="none" w:sz="0" w:space="0" w:color="auto"/>
        <w:left w:val="none" w:sz="0" w:space="0" w:color="auto"/>
        <w:bottom w:val="none" w:sz="0" w:space="0" w:color="auto"/>
        <w:right w:val="none" w:sz="0" w:space="0" w:color="auto"/>
      </w:divBdr>
    </w:div>
    <w:div w:id="2040233221">
      <w:bodyDiv w:val="1"/>
      <w:marLeft w:val="0"/>
      <w:marRight w:val="0"/>
      <w:marTop w:val="0"/>
      <w:marBottom w:val="0"/>
      <w:divBdr>
        <w:top w:val="none" w:sz="0" w:space="0" w:color="auto"/>
        <w:left w:val="none" w:sz="0" w:space="0" w:color="auto"/>
        <w:bottom w:val="none" w:sz="0" w:space="0" w:color="auto"/>
        <w:right w:val="none" w:sz="0" w:space="0" w:color="auto"/>
      </w:divBdr>
    </w:div>
    <w:div w:id="2040929134">
      <w:bodyDiv w:val="1"/>
      <w:marLeft w:val="0"/>
      <w:marRight w:val="0"/>
      <w:marTop w:val="0"/>
      <w:marBottom w:val="0"/>
      <w:divBdr>
        <w:top w:val="none" w:sz="0" w:space="0" w:color="auto"/>
        <w:left w:val="none" w:sz="0" w:space="0" w:color="auto"/>
        <w:bottom w:val="none" w:sz="0" w:space="0" w:color="auto"/>
        <w:right w:val="none" w:sz="0" w:space="0" w:color="auto"/>
      </w:divBdr>
    </w:div>
    <w:div w:id="2041736942">
      <w:bodyDiv w:val="1"/>
      <w:marLeft w:val="0"/>
      <w:marRight w:val="0"/>
      <w:marTop w:val="0"/>
      <w:marBottom w:val="0"/>
      <w:divBdr>
        <w:top w:val="none" w:sz="0" w:space="0" w:color="auto"/>
        <w:left w:val="none" w:sz="0" w:space="0" w:color="auto"/>
        <w:bottom w:val="none" w:sz="0" w:space="0" w:color="auto"/>
        <w:right w:val="none" w:sz="0" w:space="0" w:color="auto"/>
      </w:divBdr>
    </w:div>
    <w:div w:id="2042120052">
      <w:bodyDiv w:val="1"/>
      <w:marLeft w:val="0"/>
      <w:marRight w:val="0"/>
      <w:marTop w:val="0"/>
      <w:marBottom w:val="0"/>
      <w:divBdr>
        <w:top w:val="none" w:sz="0" w:space="0" w:color="auto"/>
        <w:left w:val="none" w:sz="0" w:space="0" w:color="auto"/>
        <w:bottom w:val="none" w:sz="0" w:space="0" w:color="auto"/>
        <w:right w:val="none" w:sz="0" w:space="0" w:color="auto"/>
      </w:divBdr>
    </w:div>
    <w:div w:id="2042435268">
      <w:bodyDiv w:val="1"/>
      <w:marLeft w:val="0"/>
      <w:marRight w:val="0"/>
      <w:marTop w:val="0"/>
      <w:marBottom w:val="0"/>
      <w:divBdr>
        <w:top w:val="none" w:sz="0" w:space="0" w:color="auto"/>
        <w:left w:val="none" w:sz="0" w:space="0" w:color="auto"/>
        <w:bottom w:val="none" w:sz="0" w:space="0" w:color="auto"/>
        <w:right w:val="none" w:sz="0" w:space="0" w:color="auto"/>
      </w:divBdr>
    </w:div>
    <w:div w:id="2045402111">
      <w:bodyDiv w:val="1"/>
      <w:marLeft w:val="0"/>
      <w:marRight w:val="0"/>
      <w:marTop w:val="0"/>
      <w:marBottom w:val="0"/>
      <w:divBdr>
        <w:top w:val="none" w:sz="0" w:space="0" w:color="auto"/>
        <w:left w:val="none" w:sz="0" w:space="0" w:color="auto"/>
        <w:bottom w:val="none" w:sz="0" w:space="0" w:color="auto"/>
        <w:right w:val="none" w:sz="0" w:space="0" w:color="auto"/>
      </w:divBdr>
    </w:div>
    <w:div w:id="2046589425">
      <w:bodyDiv w:val="1"/>
      <w:marLeft w:val="0"/>
      <w:marRight w:val="0"/>
      <w:marTop w:val="0"/>
      <w:marBottom w:val="0"/>
      <w:divBdr>
        <w:top w:val="none" w:sz="0" w:space="0" w:color="auto"/>
        <w:left w:val="none" w:sz="0" w:space="0" w:color="auto"/>
        <w:bottom w:val="none" w:sz="0" w:space="0" w:color="auto"/>
        <w:right w:val="none" w:sz="0" w:space="0" w:color="auto"/>
      </w:divBdr>
    </w:div>
    <w:div w:id="2046590168">
      <w:bodyDiv w:val="1"/>
      <w:marLeft w:val="0"/>
      <w:marRight w:val="0"/>
      <w:marTop w:val="0"/>
      <w:marBottom w:val="0"/>
      <w:divBdr>
        <w:top w:val="none" w:sz="0" w:space="0" w:color="auto"/>
        <w:left w:val="none" w:sz="0" w:space="0" w:color="auto"/>
        <w:bottom w:val="none" w:sz="0" w:space="0" w:color="auto"/>
        <w:right w:val="none" w:sz="0" w:space="0" w:color="auto"/>
      </w:divBdr>
    </w:div>
    <w:div w:id="2047101985">
      <w:bodyDiv w:val="1"/>
      <w:marLeft w:val="0"/>
      <w:marRight w:val="0"/>
      <w:marTop w:val="0"/>
      <w:marBottom w:val="0"/>
      <w:divBdr>
        <w:top w:val="none" w:sz="0" w:space="0" w:color="auto"/>
        <w:left w:val="none" w:sz="0" w:space="0" w:color="auto"/>
        <w:bottom w:val="none" w:sz="0" w:space="0" w:color="auto"/>
        <w:right w:val="none" w:sz="0" w:space="0" w:color="auto"/>
      </w:divBdr>
    </w:div>
    <w:div w:id="2047174504">
      <w:bodyDiv w:val="1"/>
      <w:marLeft w:val="0"/>
      <w:marRight w:val="0"/>
      <w:marTop w:val="0"/>
      <w:marBottom w:val="0"/>
      <w:divBdr>
        <w:top w:val="none" w:sz="0" w:space="0" w:color="auto"/>
        <w:left w:val="none" w:sz="0" w:space="0" w:color="auto"/>
        <w:bottom w:val="none" w:sz="0" w:space="0" w:color="auto"/>
        <w:right w:val="none" w:sz="0" w:space="0" w:color="auto"/>
      </w:divBdr>
    </w:div>
    <w:div w:id="2047366515">
      <w:bodyDiv w:val="1"/>
      <w:marLeft w:val="0"/>
      <w:marRight w:val="0"/>
      <w:marTop w:val="0"/>
      <w:marBottom w:val="0"/>
      <w:divBdr>
        <w:top w:val="none" w:sz="0" w:space="0" w:color="auto"/>
        <w:left w:val="none" w:sz="0" w:space="0" w:color="auto"/>
        <w:bottom w:val="none" w:sz="0" w:space="0" w:color="auto"/>
        <w:right w:val="none" w:sz="0" w:space="0" w:color="auto"/>
      </w:divBdr>
    </w:div>
    <w:div w:id="2047635287">
      <w:bodyDiv w:val="1"/>
      <w:marLeft w:val="0"/>
      <w:marRight w:val="0"/>
      <w:marTop w:val="0"/>
      <w:marBottom w:val="0"/>
      <w:divBdr>
        <w:top w:val="none" w:sz="0" w:space="0" w:color="auto"/>
        <w:left w:val="none" w:sz="0" w:space="0" w:color="auto"/>
        <w:bottom w:val="none" w:sz="0" w:space="0" w:color="auto"/>
        <w:right w:val="none" w:sz="0" w:space="0" w:color="auto"/>
      </w:divBdr>
    </w:div>
    <w:div w:id="2048680426">
      <w:bodyDiv w:val="1"/>
      <w:marLeft w:val="0"/>
      <w:marRight w:val="0"/>
      <w:marTop w:val="0"/>
      <w:marBottom w:val="0"/>
      <w:divBdr>
        <w:top w:val="none" w:sz="0" w:space="0" w:color="auto"/>
        <w:left w:val="none" w:sz="0" w:space="0" w:color="auto"/>
        <w:bottom w:val="none" w:sz="0" w:space="0" w:color="auto"/>
        <w:right w:val="none" w:sz="0" w:space="0" w:color="auto"/>
      </w:divBdr>
    </w:div>
    <w:div w:id="2048794104">
      <w:bodyDiv w:val="1"/>
      <w:marLeft w:val="0"/>
      <w:marRight w:val="0"/>
      <w:marTop w:val="0"/>
      <w:marBottom w:val="0"/>
      <w:divBdr>
        <w:top w:val="none" w:sz="0" w:space="0" w:color="auto"/>
        <w:left w:val="none" w:sz="0" w:space="0" w:color="auto"/>
        <w:bottom w:val="none" w:sz="0" w:space="0" w:color="auto"/>
        <w:right w:val="none" w:sz="0" w:space="0" w:color="auto"/>
      </w:divBdr>
    </w:div>
    <w:div w:id="2048796093">
      <w:bodyDiv w:val="1"/>
      <w:marLeft w:val="0"/>
      <w:marRight w:val="0"/>
      <w:marTop w:val="0"/>
      <w:marBottom w:val="0"/>
      <w:divBdr>
        <w:top w:val="none" w:sz="0" w:space="0" w:color="auto"/>
        <w:left w:val="none" w:sz="0" w:space="0" w:color="auto"/>
        <w:bottom w:val="none" w:sz="0" w:space="0" w:color="auto"/>
        <w:right w:val="none" w:sz="0" w:space="0" w:color="auto"/>
      </w:divBdr>
    </w:div>
    <w:div w:id="2048874767">
      <w:bodyDiv w:val="1"/>
      <w:marLeft w:val="0"/>
      <w:marRight w:val="0"/>
      <w:marTop w:val="0"/>
      <w:marBottom w:val="0"/>
      <w:divBdr>
        <w:top w:val="none" w:sz="0" w:space="0" w:color="auto"/>
        <w:left w:val="none" w:sz="0" w:space="0" w:color="auto"/>
        <w:bottom w:val="none" w:sz="0" w:space="0" w:color="auto"/>
        <w:right w:val="none" w:sz="0" w:space="0" w:color="auto"/>
      </w:divBdr>
    </w:div>
    <w:div w:id="2048948844">
      <w:bodyDiv w:val="1"/>
      <w:marLeft w:val="0"/>
      <w:marRight w:val="0"/>
      <w:marTop w:val="0"/>
      <w:marBottom w:val="0"/>
      <w:divBdr>
        <w:top w:val="none" w:sz="0" w:space="0" w:color="auto"/>
        <w:left w:val="none" w:sz="0" w:space="0" w:color="auto"/>
        <w:bottom w:val="none" w:sz="0" w:space="0" w:color="auto"/>
        <w:right w:val="none" w:sz="0" w:space="0" w:color="auto"/>
      </w:divBdr>
    </w:div>
    <w:div w:id="2050298691">
      <w:bodyDiv w:val="1"/>
      <w:marLeft w:val="0"/>
      <w:marRight w:val="0"/>
      <w:marTop w:val="0"/>
      <w:marBottom w:val="0"/>
      <w:divBdr>
        <w:top w:val="none" w:sz="0" w:space="0" w:color="auto"/>
        <w:left w:val="none" w:sz="0" w:space="0" w:color="auto"/>
        <w:bottom w:val="none" w:sz="0" w:space="0" w:color="auto"/>
        <w:right w:val="none" w:sz="0" w:space="0" w:color="auto"/>
      </w:divBdr>
    </w:div>
    <w:div w:id="2051881998">
      <w:bodyDiv w:val="1"/>
      <w:marLeft w:val="0"/>
      <w:marRight w:val="0"/>
      <w:marTop w:val="0"/>
      <w:marBottom w:val="0"/>
      <w:divBdr>
        <w:top w:val="none" w:sz="0" w:space="0" w:color="auto"/>
        <w:left w:val="none" w:sz="0" w:space="0" w:color="auto"/>
        <w:bottom w:val="none" w:sz="0" w:space="0" w:color="auto"/>
        <w:right w:val="none" w:sz="0" w:space="0" w:color="auto"/>
      </w:divBdr>
    </w:div>
    <w:div w:id="2054302048">
      <w:bodyDiv w:val="1"/>
      <w:marLeft w:val="0"/>
      <w:marRight w:val="0"/>
      <w:marTop w:val="0"/>
      <w:marBottom w:val="0"/>
      <w:divBdr>
        <w:top w:val="none" w:sz="0" w:space="0" w:color="auto"/>
        <w:left w:val="none" w:sz="0" w:space="0" w:color="auto"/>
        <w:bottom w:val="none" w:sz="0" w:space="0" w:color="auto"/>
        <w:right w:val="none" w:sz="0" w:space="0" w:color="auto"/>
      </w:divBdr>
    </w:div>
    <w:div w:id="2054840886">
      <w:bodyDiv w:val="1"/>
      <w:marLeft w:val="0"/>
      <w:marRight w:val="0"/>
      <w:marTop w:val="0"/>
      <w:marBottom w:val="0"/>
      <w:divBdr>
        <w:top w:val="none" w:sz="0" w:space="0" w:color="auto"/>
        <w:left w:val="none" w:sz="0" w:space="0" w:color="auto"/>
        <w:bottom w:val="none" w:sz="0" w:space="0" w:color="auto"/>
        <w:right w:val="none" w:sz="0" w:space="0" w:color="auto"/>
      </w:divBdr>
    </w:div>
    <w:div w:id="2056391358">
      <w:bodyDiv w:val="1"/>
      <w:marLeft w:val="0"/>
      <w:marRight w:val="0"/>
      <w:marTop w:val="0"/>
      <w:marBottom w:val="0"/>
      <w:divBdr>
        <w:top w:val="none" w:sz="0" w:space="0" w:color="auto"/>
        <w:left w:val="none" w:sz="0" w:space="0" w:color="auto"/>
        <w:bottom w:val="none" w:sz="0" w:space="0" w:color="auto"/>
        <w:right w:val="none" w:sz="0" w:space="0" w:color="auto"/>
      </w:divBdr>
    </w:div>
    <w:div w:id="2057000521">
      <w:bodyDiv w:val="1"/>
      <w:marLeft w:val="0"/>
      <w:marRight w:val="0"/>
      <w:marTop w:val="0"/>
      <w:marBottom w:val="0"/>
      <w:divBdr>
        <w:top w:val="none" w:sz="0" w:space="0" w:color="auto"/>
        <w:left w:val="none" w:sz="0" w:space="0" w:color="auto"/>
        <w:bottom w:val="none" w:sz="0" w:space="0" w:color="auto"/>
        <w:right w:val="none" w:sz="0" w:space="0" w:color="auto"/>
      </w:divBdr>
    </w:div>
    <w:div w:id="2057925845">
      <w:bodyDiv w:val="1"/>
      <w:marLeft w:val="0"/>
      <w:marRight w:val="0"/>
      <w:marTop w:val="0"/>
      <w:marBottom w:val="0"/>
      <w:divBdr>
        <w:top w:val="none" w:sz="0" w:space="0" w:color="auto"/>
        <w:left w:val="none" w:sz="0" w:space="0" w:color="auto"/>
        <w:bottom w:val="none" w:sz="0" w:space="0" w:color="auto"/>
        <w:right w:val="none" w:sz="0" w:space="0" w:color="auto"/>
      </w:divBdr>
    </w:div>
    <w:div w:id="2059278283">
      <w:bodyDiv w:val="1"/>
      <w:marLeft w:val="0"/>
      <w:marRight w:val="0"/>
      <w:marTop w:val="0"/>
      <w:marBottom w:val="0"/>
      <w:divBdr>
        <w:top w:val="none" w:sz="0" w:space="0" w:color="auto"/>
        <w:left w:val="none" w:sz="0" w:space="0" w:color="auto"/>
        <w:bottom w:val="none" w:sz="0" w:space="0" w:color="auto"/>
        <w:right w:val="none" w:sz="0" w:space="0" w:color="auto"/>
      </w:divBdr>
    </w:div>
    <w:div w:id="2059623244">
      <w:bodyDiv w:val="1"/>
      <w:marLeft w:val="0"/>
      <w:marRight w:val="0"/>
      <w:marTop w:val="0"/>
      <w:marBottom w:val="0"/>
      <w:divBdr>
        <w:top w:val="none" w:sz="0" w:space="0" w:color="auto"/>
        <w:left w:val="none" w:sz="0" w:space="0" w:color="auto"/>
        <w:bottom w:val="none" w:sz="0" w:space="0" w:color="auto"/>
        <w:right w:val="none" w:sz="0" w:space="0" w:color="auto"/>
      </w:divBdr>
    </w:div>
    <w:div w:id="2059893440">
      <w:bodyDiv w:val="1"/>
      <w:marLeft w:val="0"/>
      <w:marRight w:val="0"/>
      <w:marTop w:val="0"/>
      <w:marBottom w:val="0"/>
      <w:divBdr>
        <w:top w:val="none" w:sz="0" w:space="0" w:color="auto"/>
        <w:left w:val="none" w:sz="0" w:space="0" w:color="auto"/>
        <w:bottom w:val="none" w:sz="0" w:space="0" w:color="auto"/>
        <w:right w:val="none" w:sz="0" w:space="0" w:color="auto"/>
      </w:divBdr>
    </w:div>
    <w:div w:id="2060009798">
      <w:bodyDiv w:val="1"/>
      <w:marLeft w:val="0"/>
      <w:marRight w:val="0"/>
      <w:marTop w:val="0"/>
      <w:marBottom w:val="0"/>
      <w:divBdr>
        <w:top w:val="none" w:sz="0" w:space="0" w:color="auto"/>
        <w:left w:val="none" w:sz="0" w:space="0" w:color="auto"/>
        <w:bottom w:val="none" w:sz="0" w:space="0" w:color="auto"/>
        <w:right w:val="none" w:sz="0" w:space="0" w:color="auto"/>
      </w:divBdr>
    </w:div>
    <w:div w:id="2061005065">
      <w:bodyDiv w:val="1"/>
      <w:marLeft w:val="0"/>
      <w:marRight w:val="0"/>
      <w:marTop w:val="0"/>
      <w:marBottom w:val="0"/>
      <w:divBdr>
        <w:top w:val="none" w:sz="0" w:space="0" w:color="auto"/>
        <w:left w:val="none" w:sz="0" w:space="0" w:color="auto"/>
        <w:bottom w:val="none" w:sz="0" w:space="0" w:color="auto"/>
        <w:right w:val="none" w:sz="0" w:space="0" w:color="auto"/>
      </w:divBdr>
    </w:div>
    <w:div w:id="2063601331">
      <w:bodyDiv w:val="1"/>
      <w:marLeft w:val="0"/>
      <w:marRight w:val="0"/>
      <w:marTop w:val="0"/>
      <w:marBottom w:val="0"/>
      <w:divBdr>
        <w:top w:val="none" w:sz="0" w:space="0" w:color="auto"/>
        <w:left w:val="none" w:sz="0" w:space="0" w:color="auto"/>
        <w:bottom w:val="none" w:sz="0" w:space="0" w:color="auto"/>
        <w:right w:val="none" w:sz="0" w:space="0" w:color="auto"/>
      </w:divBdr>
    </w:div>
    <w:div w:id="2064133156">
      <w:bodyDiv w:val="1"/>
      <w:marLeft w:val="0"/>
      <w:marRight w:val="0"/>
      <w:marTop w:val="0"/>
      <w:marBottom w:val="0"/>
      <w:divBdr>
        <w:top w:val="none" w:sz="0" w:space="0" w:color="auto"/>
        <w:left w:val="none" w:sz="0" w:space="0" w:color="auto"/>
        <w:bottom w:val="none" w:sz="0" w:space="0" w:color="auto"/>
        <w:right w:val="none" w:sz="0" w:space="0" w:color="auto"/>
      </w:divBdr>
    </w:div>
    <w:div w:id="2064669687">
      <w:bodyDiv w:val="1"/>
      <w:marLeft w:val="0"/>
      <w:marRight w:val="0"/>
      <w:marTop w:val="0"/>
      <w:marBottom w:val="0"/>
      <w:divBdr>
        <w:top w:val="none" w:sz="0" w:space="0" w:color="auto"/>
        <w:left w:val="none" w:sz="0" w:space="0" w:color="auto"/>
        <w:bottom w:val="none" w:sz="0" w:space="0" w:color="auto"/>
        <w:right w:val="none" w:sz="0" w:space="0" w:color="auto"/>
      </w:divBdr>
    </w:div>
    <w:div w:id="2064867308">
      <w:bodyDiv w:val="1"/>
      <w:marLeft w:val="0"/>
      <w:marRight w:val="0"/>
      <w:marTop w:val="0"/>
      <w:marBottom w:val="0"/>
      <w:divBdr>
        <w:top w:val="none" w:sz="0" w:space="0" w:color="auto"/>
        <w:left w:val="none" w:sz="0" w:space="0" w:color="auto"/>
        <w:bottom w:val="none" w:sz="0" w:space="0" w:color="auto"/>
        <w:right w:val="none" w:sz="0" w:space="0" w:color="auto"/>
      </w:divBdr>
    </w:div>
    <w:div w:id="2065327018">
      <w:bodyDiv w:val="1"/>
      <w:marLeft w:val="0"/>
      <w:marRight w:val="0"/>
      <w:marTop w:val="0"/>
      <w:marBottom w:val="0"/>
      <w:divBdr>
        <w:top w:val="none" w:sz="0" w:space="0" w:color="auto"/>
        <w:left w:val="none" w:sz="0" w:space="0" w:color="auto"/>
        <w:bottom w:val="none" w:sz="0" w:space="0" w:color="auto"/>
        <w:right w:val="none" w:sz="0" w:space="0" w:color="auto"/>
      </w:divBdr>
    </w:div>
    <w:div w:id="2065713062">
      <w:bodyDiv w:val="1"/>
      <w:marLeft w:val="0"/>
      <w:marRight w:val="0"/>
      <w:marTop w:val="0"/>
      <w:marBottom w:val="0"/>
      <w:divBdr>
        <w:top w:val="none" w:sz="0" w:space="0" w:color="auto"/>
        <w:left w:val="none" w:sz="0" w:space="0" w:color="auto"/>
        <w:bottom w:val="none" w:sz="0" w:space="0" w:color="auto"/>
        <w:right w:val="none" w:sz="0" w:space="0" w:color="auto"/>
      </w:divBdr>
    </w:div>
    <w:div w:id="2066029360">
      <w:bodyDiv w:val="1"/>
      <w:marLeft w:val="0"/>
      <w:marRight w:val="0"/>
      <w:marTop w:val="0"/>
      <w:marBottom w:val="0"/>
      <w:divBdr>
        <w:top w:val="none" w:sz="0" w:space="0" w:color="auto"/>
        <w:left w:val="none" w:sz="0" w:space="0" w:color="auto"/>
        <w:bottom w:val="none" w:sz="0" w:space="0" w:color="auto"/>
        <w:right w:val="none" w:sz="0" w:space="0" w:color="auto"/>
      </w:divBdr>
    </w:div>
    <w:div w:id="2067800054">
      <w:bodyDiv w:val="1"/>
      <w:marLeft w:val="0"/>
      <w:marRight w:val="0"/>
      <w:marTop w:val="0"/>
      <w:marBottom w:val="0"/>
      <w:divBdr>
        <w:top w:val="none" w:sz="0" w:space="0" w:color="auto"/>
        <w:left w:val="none" w:sz="0" w:space="0" w:color="auto"/>
        <w:bottom w:val="none" w:sz="0" w:space="0" w:color="auto"/>
        <w:right w:val="none" w:sz="0" w:space="0" w:color="auto"/>
      </w:divBdr>
    </w:div>
    <w:div w:id="2068720093">
      <w:bodyDiv w:val="1"/>
      <w:marLeft w:val="0"/>
      <w:marRight w:val="0"/>
      <w:marTop w:val="0"/>
      <w:marBottom w:val="0"/>
      <w:divBdr>
        <w:top w:val="none" w:sz="0" w:space="0" w:color="auto"/>
        <w:left w:val="none" w:sz="0" w:space="0" w:color="auto"/>
        <w:bottom w:val="none" w:sz="0" w:space="0" w:color="auto"/>
        <w:right w:val="none" w:sz="0" w:space="0" w:color="auto"/>
      </w:divBdr>
    </w:div>
    <w:div w:id="2069456292">
      <w:bodyDiv w:val="1"/>
      <w:marLeft w:val="0"/>
      <w:marRight w:val="0"/>
      <w:marTop w:val="0"/>
      <w:marBottom w:val="0"/>
      <w:divBdr>
        <w:top w:val="none" w:sz="0" w:space="0" w:color="auto"/>
        <w:left w:val="none" w:sz="0" w:space="0" w:color="auto"/>
        <w:bottom w:val="none" w:sz="0" w:space="0" w:color="auto"/>
        <w:right w:val="none" w:sz="0" w:space="0" w:color="auto"/>
      </w:divBdr>
    </w:div>
    <w:div w:id="2069497531">
      <w:bodyDiv w:val="1"/>
      <w:marLeft w:val="0"/>
      <w:marRight w:val="0"/>
      <w:marTop w:val="0"/>
      <w:marBottom w:val="0"/>
      <w:divBdr>
        <w:top w:val="none" w:sz="0" w:space="0" w:color="auto"/>
        <w:left w:val="none" w:sz="0" w:space="0" w:color="auto"/>
        <w:bottom w:val="none" w:sz="0" w:space="0" w:color="auto"/>
        <w:right w:val="none" w:sz="0" w:space="0" w:color="auto"/>
      </w:divBdr>
    </w:div>
    <w:div w:id="2070304999">
      <w:bodyDiv w:val="1"/>
      <w:marLeft w:val="0"/>
      <w:marRight w:val="0"/>
      <w:marTop w:val="0"/>
      <w:marBottom w:val="0"/>
      <w:divBdr>
        <w:top w:val="none" w:sz="0" w:space="0" w:color="auto"/>
        <w:left w:val="none" w:sz="0" w:space="0" w:color="auto"/>
        <w:bottom w:val="none" w:sz="0" w:space="0" w:color="auto"/>
        <w:right w:val="none" w:sz="0" w:space="0" w:color="auto"/>
      </w:divBdr>
    </w:div>
    <w:div w:id="2070613005">
      <w:bodyDiv w:val="1"/>
      <w:marLeft w:val="0"/>
      <w:marRight w:val="0"/>
      <w:marTop w:val="0"/>
      <w:marBottom w:val="0"/>
      <w:divBdr>
        <w:top w:val="none" w:sz="0" w:space="0" w:color="auto"/>
        <w:left w:val="none" w:sz="0" w:space="0" w:color="auto"/>
        <w:bottom w:val="none" w:sz="0" w:space="0" w:color="auto"/>
        <w:right w:val="none" w:sz="0" w:space="0" w:color="auto"/>
      </w:divBdr>
    </w:div>
    <w:div w:id="2072073682">
      <w:bodyDiv w:val="1"/>
      <w:marLeft w:val="0"/>
      <w:marRight w:val="0"/>
      <w:marTop w:val="0"/>
      <w:marBottom w:val="0"/>
      <w:divBdr>
        <w:top w:val="none" w:sz="0" w:space="0" w:color="auto"/>
        <w:left w:val="none" w:sz="0" w:space="0" w:color="auto"/>
        <w:bottom w:val="none" w:sz="0" w:space="0" w:color="auto"/>
        <w:right w:val="none" w:sz="0" w:space="0" w:color="auto"/>
      </w:divBdr>
    </w:div>
    <w:div w:id="2072799752">
      <w:bodyDiv w:val="1"/>
      <w:marLeft w:val="0"/>
      <w:marRight w:val="0"/>
      <w:marTop w:val="0"/>
      <w:marBottom w:val="0"/>
      <w:divBdr>
        <w:top w:val="none" w:sz="0" w:space="0" w:color="auto"/>
        <w:left w:val="none" w:sz="0" w:space="0" w:color="auto"/>
        <w:bottom w:val="none" w:sz="0" w:space="0" w:color="auto"/>
        <w:right w:val="none" w:sz="0" w:space="0" w:color="auto"/>
      </w:divBdr>
    </w:div>
    <w:div w:id="2072924348">
      <w:bodyDiv w:val="1"/>
      <w:marLeft w:val="0"/>
      <w:marRight w:val="0"/>
      <w:marTop w:val="0"/>
      <w:marBottom w:val="0"/>
      <w:divBdr>
        <w:top w:val="none" w:sz="0" w:space="0" w:color="auto"/>
        <w:left w:val="none" w:sz="0" w:space="0" w:color="auto"/>
        <w:bottom w:val="none" w:sz="0" w:space="0" w:color="auto"/>
        <w:right w:val="none" w:sz="0" w:space="0" w:color="auto"/>
      </w:divBdr>
    </w:div>
    <w:div w:id="2072998592">
      <w:bodyDiv w:val="1"/>
      <w:marLeft w:val="0"/>
      <w:marRight w:val="0"/>
      <w:marTop w:val="0"/>
      <w:marBottom w:val="0"/>
      <w:divBdr>
        <w:top w:val="none" w:sz="0" w:space="0" w:color="auto"/>
        <w:left w:val="none" w:sz="0" w:space="0" w:color="auto"/>
        <w:bottom w:val="none" w:sz="0" w:space="0" w:color="auto"/>
        <w:right w:val="none" w:sz="0" w:space="0" w:color="auto"/>
      </w:divBdr>
    </w:div>
    <w:div w:id="2073386118">
      <w:bodyDiv w:val="1"/>
      <w:marLeft w:val="0"/>
      <w:marRight w:val="0"/>
      <w:marTop w:val="0"/>
      <w:marBottom w:val="0"/>
      <w:divBdr>
        <w:top w:val="none" w:sz="0" w:space="0" w:color="auto"/>
        <w:left w:val="none" w:sz="0" w:space="0" w:color="auto"/>
        <w:bottom w:val="none" w:sz="0" w:space="0" w:color="auto"/>
        <w:right w:val="none" w:sz="0" w:space="0" w:color="auto"/>
      </w:divBdr>
    </w:div>
    <w:div w:id="2073842626">
      <w:bodyDiv w:val="1"/>
      <w:marLeft w:val="0"/>
      <w:marRight w:val="0"/>
      <w:marTop w:val="0"/>
      <w:marBottom w:val="0"/>
      <w:divBdr>
        <w:top w:val="none" w:sz="0" w:space="0" w:color="auto"/>
        <w:left w:val="none" w:sz="0" w:space="0" w:color="auto"/>
        <w:bottom w:val="none" w:sz="0" w:space="0" w:color="auto"/>
        <w:right w:val="none" w:sz="0" w:space="0" w:color="auto"/>
      </w:divBdr>
    </w:div>
    <w:div w:id="2073891115">
      <w:bodyDiv w:val="1"/>
      <w:marLeft w:val="0"/>
      <w:marRight w:val="0"/>
      <w:marTop w:val="0"/>
      <w:marBottom w:val="0"/>
      <w:divBdr>
        <w:top w:val="none" w:sz="0" w:space="0" w:color="auto"/>
        <w:left w:val="none" w:sz="0" w:space="0" w:color="auto"/>
        <w:bottom w:val="none" w:sz="0" w:space="0" w:color="auto"/>
        <w:right w:val="none" w:sz="0" w:space="0" w:color="auto"/>
      </w:divBdr>
    </w:div>
    <w:div w:id="2074112843">
      <w:bodyDiv w:val="1"/>
      <w:marLeft w:val="0"/>
      <w:marRight w:val="0"/>
      <w:marTop w:val="0"/>
      <w:marBottom w:val="0"/>
      <w:divBdr>
        <w:top w:val="none" w:sz="0" w:space="0" w:color="auto"/>
        <w:left w:val="none" w:sz="0" w:space="0" w:color="auto"/>
        <w:bottom w:val="none" w:sz="0" w:space="0" w:color="auto"/>
        <w:right w:val="none" w:sz="0" w:space="0" w:color="auto"/>
      </w:divBdr>
    </w:div>
    <w:div w:id="2074233082">
      <w:bodyDiv w:val="1"/>
      <w:marLeft w:val="0"/>
      <w:marRight w:val="0"/>
      <w:marTop w:val="0"/>
      <w:marBottom w:val="0"/>
      <w:divBdr>
        <w:top w:val="none" w:sz="0" w:space="0" w:color="auto"/>
        <w:left w:val="none" w:sz="0" w:space="0" w:color="auto"/>
        <w:bottom w:val="none" w:sz="0" w:space="0" w:color="auto"/>
        <w:right w:val="none" w:sz="0" w:space="0" w:color="auto"/>
      </w:divBdr>
    </w:div>
    <w:div w:id="2074306014">
      <w:bodyDiv w:val="1"/>
      <w:marLeft w:val="0"/>
      <w:marRight w:val="0"/>
      <w:marTop w:val="0"/>
      <w:marBottom w:val="0"/>
      <w:divBdr>
        <w:top w:val="none" w:sz="0" w:space="0" w:color="auto"/>
        <w:left w:val="none" w:sz="0" w:space="0" w:color="auto"/>
        <w:bottom w:val="none" w:sz="0" w:space="0" w:color="auto"/>
        <w:right w:val="none" w:sz="0" w:space="0" w:color="auto"/>
      </w:divBdr>
    </w:div>
    <w:div w:id="2075084505">
      <w:bodyDiv w:val="1"/>
      <w:marLeft w:val="0"/>
      <w:marRight w:val="0"/>
      <w:marTop w:val="0"/>
      <w:marBottom w:val="0"/>
      <w:divBdr>
        <w:top w:val="none" w:sz="0" w:space="0" w:color="auto"/>
        <w:left w:val="none" w:sz="0" w:space="0" w:color="auto"/>
        <w:bottom w:val="none" w:sz="0" w:space="0" w:color="auto"/>
        <w:right w:val="none" w:sz="0" w:space="0" w:color="auto"/>
      </w:divBdr>
    </w:div>
    <w:div w:id="2075738804">
      <w:bodyDiv w:val="1"/>
      <w:marLeft w:val="0"/>
      <w:marRight w:val="0"/>
      <w:marTop w:val="0"/>
      <w:marBottom w:val="0"/>
      <w:divBdr>
        <w:top w:val="none" w:sz="0" w:space="0" w:color="auto"/>
        <w:left w:val="none" w:sz="0" w:space="0" w:color="auto"/>
        <w:bottom w:val="none" w:sz="0" w:space="0" w:color="auto"/>
        <w:right w:val="none" w:sz="0" w:space="0" w:color="auto"/>
      </w:divBdr>
    </w:div>
    <w:div w:id="2077050605">
      <w:bodyDiv w:val="1"/>
      <w:marLeft w:val="0"/>
      <w:marRight w:val="0"/>
      <w:marTop w:val="0"/>
      <w:marBottom w:val="0"/>
      <w:divBdr>
        <w:top w:val="none" w:sz="0" w:space="0" w:color="auto"/>
        <w:left w:val="none" w:sz="0" w:space="0" w:color="auto"/>
        <w:bottom w:val="none" w:sz="0" w:space="0" w:color="auto"/>
        <w:right w:val="none" w:sz="0" w:space="0" w:color="auto"/>
      </w:divBdr>
    </w:div>
    <w:div w:id="2077390871">
      <w:bodyDiv w:val="1"/>
      <w:marLeft w:val="0"/>
      <w:marRight w:val="0"/>
      <w:marTop w:val="0"/>
      <w:marBottom w:val="0"/>
      <w:divBdr>
        <w:top w:val="none" w:sz="0" w:space="0" w:color="auto"/>
        <w:left w:val="none" w:sz="0" w:space="0" w:color="auto"/>
        <w:bottom w:val="none" w:sz="0" w:space="0" w:color="auto"/>
        <w:right w:val="none" w:sz="0" w:space="0" w:color="auto"/>
      </w:divBdr>
    </w:div>
    <w:div w:id="2077776022">
      <w:bodyDiv w:val="1"/>
      <w:marLeft w:val="0"/>
      <w:marRight w:val="0"/>
      <w:marTop w:val="0"/>
      <w:marBottom w:val="0"/>
      <w:divBdr>
        <w:top w:val="none" w:sz="0" w:space="0" w:color="auto"/>
        <w:left w:val="none" w:sz="0" w:space="0" w:color="auto"/>
        <w:bottom w:val="none" w:sz="0" w:space="0" w:color="auto"/>
        <w:right w:val="none" w:sz="0" w:space="0" w:color="auto"/>
      </w:divBdr>
    </w:div>
    <w:div w:id="2079087323">
      <w:bodyDiv w:val="1"/>
      <w:marLeft w:val="0"/>
      <w:marRight w:val="0"/>
      <w:marTop w:val="0"/>
      <w:marBottom w:val="0"/>
      <w:divBdr>
        <w:top w:val="none" w:sz="0" w:space="0" w:color="auto"/>
        <w:left w:val="none" w:sz="0" w:space="0" w:color="auto"/>
        <w:bottom w:val="none" w:sz="0" w:space="0" w:color="auto"/>
        <w:right w:val="none" w:sz="0" w:space="0" w:color="auto"/>
      </w:divBdr>
    </w:div>
    <w:div w:id="2080905977">
      <w:bodyDiv w:val="1"/>
      <w:marLeft w:val="0"/>
      <w:marRight w:val="0"/>
      <w:marTop w:val="0"/>
      <w:marBottom w:val="0"/>
      <w:divBdr>
        <w:top w:val="none" w:sz="0" w:space="0" w:color="auto"/>
        <w:left w:val="none" w:sz="0" w:space="0" w:color="auto"/>
        <w:bottom w:val="none" w:sz="0" w:space="0" w:color="auto"/>
        <w:right w:val="none" w:sz="0" w:space="0" w:color="auto"/>
      </w:divBdr>
    </w:div>
    <w:div w:id="2081171572">
      <w:bodyDiv w:val="1"/>
      <w:marLeft w:val="0"/>
      <w:marRight w:val="0"/>
      <w:marTop w:val="0"/>
      <w:marBottom w:val="0"/>
      <w:divBdr>
        <w:top w:val="none" w:sz="0" w:space="0" w:color="auto"/>
        <w:left w:val="none" w:sz="0" w:space="0" w:color="auto"/>
        <w:bottom w:val="none" w:sz="0" w:space="0" w:color="auto"/>
        <w:right w:val="none" w:sz="0" w:space="0" w:color="auto"/>
      </w:divBdr>
    </w:div>
    <w:div w:id="2081251939">
      <w:bodyDiv w:val="1"/>
      <w:marLeft w:val="0"/>
      <w:marRight w:val="0"/>
      <w:marTop w:val="0"/>
      <w:marBottom w:val="0"/>
      <w:divBdr>
        <w:top w:val="none" w:sz="0" w:space="0" w:color="auto"/>
        <w:left w:val="none" w:sz="0" w:space="0" w:color="auto"/>
        <w:bottom w:val="none" w:sz="0" w:space="0" w:color="auto"/>
        <w:right w:val="none" w:sz="0" w:space="0" w:color="auto"/>
      </w:divBdr>
    </w:div>
    <w:div w:id="2082629898">
      <w:bodyDiv w:val="1"/>
      <w:marLeft w:val="0"/>
      <w:marRight w:val="0"/>
      <w:marTop w:val="0"/>
      <w:marBottom w:val="0"/>
      <w:divBdr>
        <w:top w:val="none" w:sz="0" w:space="0" w:color="auto"/>
        <w:left w:val="none" w:sz="0" w:space="0" w:color="auto"/>
        <w:bottom w:val="none" w:sz="0" w:space="0" w:color="auto"/>
        <w:right w:val="none" w:sz="0" w:space="0" w:color="auto"/>
      </w:divBdr>
    </w:div>
    <w:div w:id="2082949789">
      <w:bodyDiv w:val="1"/>
      <w:marLeft w:val="0"/>
      <w:marRight w:val="0"/>
      <w:marTop w:val="0"/>
      <w:marBottom w:val="0"/>
      <w:divBdr>
        <w:top w:val="none" w:sz="0" w:space="0" w:color="auto"/>
        <w:left w:val="none" w:sz="0" w:space="0" w:color="auto"/>
        <w:bottom w:val="none" w:sz="0" w:space="0" w:color="auto"/>
        <w:right w:val="none" w:sz="0" w:space="0" w:color="auto"/>
      </w:divBdr>
    </w:div>
    <w:div w:id="2083062787">
      <w:bodyDiv w:val="1"/>
      <w:marLeft w:val="0"/>
      <w:marRight w:val="0"/>
      <w:marTop w:val="0"/>
      <w:marBottom w:val="0"/>
      <w:divBdr>
        <w:top w:val="none" w:sz="0" w:space="0" w:color="auto"/>
        <w:left w:val="none" w:sz="0" w:space="0" w:color="auto"/>
        <w:bottom w:val="none" w:sz="0" w:space="0" w:color="auto"/>
        <w:right w:val="none" w:sz="0" w:space="0" w:color="auto"/>
      </w:divBdr>
    </w:div>
    <w:div w:id="2083330046">
      <w:bodyDiv w:val="1"/>
      <w:marLeft w:val="0"/>
      <w:marRight w:val="0"/>
      <w:marTop w:val="0"/>
      <w:marBottom w:val="0"/>
      <w:divBdr>
        <w:top w:val="none" w:sz="0" w:space="0" w:color="auto"/>
        <w:left w:val="none" w:sz="0" w:space="0" w:color="auto"/>
        <w:bottom w:val="none" w:sz="0" w:space="0" w:color="auto"/>
        <w:right w:val="none" w:sz="0" w:space="0" w:color="auto"/>
      </w:divBdr>
    </w:div>
    <w:div w:id="2085104268">
      <w:bodyDiv w:val="1"/>
      <w:marLeft w:val="0"/>
      <w:marRight w:val="0"/>
      <w:marTop w:val="0"/>
      <w:marBottom w:val="0"/>
      <w:divBdr>
        <w:top w:val="none" w:sz="0" w:space="0" w:color="auto"/>
        <w:left w:val="none" w:sz="0" w:space="0" w:color="auto"/>
        <w:bottom w:val="none" w:sz="0" w:space="0" w:color="auto"/>
        <w:right w:val="none" w:sz="0" w:space="0" w:color="auto"/>
      </w:divBdr>
    </w:div>
    <w:div w:id="2085912493">
      <w:bodyDiv w:val="1"/>
      <w:marLeft w:val="0"/>
      <w:marRight w:val="0"/>
      <w:marTop w:val="0"/>
      <w:marBottom w:val="0"/>
      <w:divBdr>
        <w:top w:val="none" w:sz="0" w:space="0" w:color="auto"/>
        <w:left w:val="none" w:sz="0" w:space="0" w:color="auto"/>
        <w:bottom w:val="none" w:sz="0" w:space="0" w:color="auto"/>
        <w:right w:val="none" w:sz="0" w:space="0" w:color="auto"/>
      </w:divBdr>
    </w:div>
    <w:div w:id="2086761592">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7651882">
      <w:bodyDiv w:val="1"/>
      <w:marLeft w:val="0"/>
      <w:marRight w:val="0"/>
      <w:marTop w:val="0"/>
      <w:marBottom w:val="0"/>
      <w:divBdr>
        <w:top w:val="none" w:sz="0" w:space="0" w:color="auto"/>
        <w:left w:val="none" w:sz="0" w:space="0" w:color="auto"/>
        <w:bottom w:val="none" w:sz="0" w:space="0" w:color="auto"/>
        <w:right w:val="none" w:sz="0" w:space="0" w:color="auto"/>
      </w:divBdr>
    </w:div>
    <w:div w:id="2087993424">
      <w:bodyDiv w:val="1"/>
      <w:marLeft w:val="0"/>
      <w:marRight w:val="0"/>
      <w:marTop w:val="0"/>
      <w:marBottom w:val="0"/>
      <w:divBdr>
        <w:top w:val="none" w:sz="0" w:space="0" w:color="auto"/>
        <w:left w:val="none" w:sz="0" w:space="0" w:color="auto"/>
        <w:bottom w:val="none" w:sz="0" w:space="0" w:color="auto"/>
        <w:right w:val="none" w:sz="0" w:space="0" w:color="auto"/>
      </w:divBdr>
    </w:div>
    <w:div w:id="2089959852">
      <w:bodyDiv w:val="1"/>
      <w:marLeft w:val="0"/>
      <w:marRight w:val="0"/>
      <w:marTop w:val="0"/>
      <w:marBottom w:val="0"/>
      <w:divBdr>
        <w:top w:val="none" w:sz="0" w:space="0" w:color="auto"/>
        <w:left w:val="none" w:sz="0" w:space="0" w:color="auto"/>
        <w:bottom w:val="none" w:sz="0" w:space="0" w:color="auto"/>
        <w:right w:val="none" w:sz="0" w:space="0" w:color="auto"/>
      </w:divBdr>
    </w:div>
    <w:div w:id="2090275218">
      <w:bodyDiv w:val="1"/>
      <w:marLeft w:val="0"/>
      <w:marRight w:val="0"/>
      <w:marTop w:val="0"/>
      <w:marBottom w:val="0"/>
      <w:divBdr>
        <w:top w:val="none" w:sz="0" w:space="0" w:color="auto"/>
        <w:left w:val="none" w:sz="0" w:space="0" w:color="auto"/>
        <w:bottom w:val="none" w:sz="0" w:space="0" w:color="auto"/>
        <w:right w:val="none" w:sz="0" w:space="0" w:color="auto"/>
      </w:divBdr>
    </w:div>
    <w:div w:id="2090499632">
      <w:bodyDiv w:val="1"/>
      <w:marLeft w:val="0"/>
      <w:marRight w:val="0"/>
      <w:marTop w:val="0"/>
      <w:marBottom w:val="0"/>
      <w:divBdr>
        <w:top w:val="none" w:sz="0" w:space="0" w:color="auto"/>
        <w:left w:val="none" w:sz="0" w:space="0" w:color="auto"/>
        <w:bottom w:val="none" w:sz="0" w:space="0" w:color="auto"/>
        <w:right w:val="none" w:sz="0" w:space="0" w:color="auto"/>
      </w:divBdr>
    </w:div>
    <w:div w:id="2090538242">
      <w:bodyDiv w:val="1"/>
      <w:marLeft w:val="0"/>
      <w:marRight w:val="0"/>
      <w:marTop w:val="0"/>
      <w:marBottom w:val="0"/>
      <w:divBdr>
        <w:top w:val="none" w:sz="0" w:space="0" w:color="auto"/>
        <w:left w:val="none" w:sz="0" w:space="0" w:color="auto"/>
        <w:bottom w:val="none" w:sz="0" w:space="0" w:color="auto"/>
        <w:right w:val="none" w:sz="0" w:space="0" w:color="auto"/>
      </w:divBdr>
    </w:div>
    <w:div w:id="2090614705">
      <w:bodyDiv w:val="1"/>
      <w:marLeft w:val="0"/>
      <w:marRight w:val="0"/>
      <w:marTop w:val="0"/>
      <w:marBottom w:val="0"/>
      <w:divBdr>
        <w:top w:val="none" w:sz="0" w:space="0" w:color="auto"/>
        <w:left w:val="none" w:sz="0" w:space="0" w:color="auto"/>
        <w:bottom w:val="none" w:sz="0" w:space="0" w:color="auto"/>
        <w:right w:val="none" w:sz="0" w:space="0" w:color="auto"/>
      </w:divBdr>
    </w:div>
    <w:div w:id="2091391595">
      <w:bodyDiv w:val="1"/>
      <w:marLeft w:val="0"/>
      <w:marRight w:val="0"/>
      <w:marTop w:val="0"/>
      <w:marBottom w:val="0"/>
      <w:divBdr>
        <w:top w:val="none" w:sz="0" w:space="0" w:color="auto"/>
        <w:left w:val="none" w:sz="0" w:space="0" w:color="auto"/>
        <w:bottom w:val="none" w:sz="0" w:space="0" w:color="auto"/>
        <w:right w:val="none" w:sz="0" w:space="0" w:color="auto"/>
      </w:divBdr>
    </w:div>
    <w:div w:id="2091922567">
      <w:bodyDiv w:val="1"/>
      <w:marLeft w:val="0"/>
      <w:marRight w:val="0"/>
      <w:marTop w:val="0"/>
      <w:marBottom w:val="0"/>
      <w:divBdr>
        <w:top w:val="none" w:sz="0" w:space="0" w:color="auto"/>
        <w:left w:val="none" w:sz="0" w:space="0" w:color="auto"/>
        <w:bottom w:val="none" w:sz="0" w:space="0" w:color="auto"/>
        <w:right w:val="none" w:sz="0" w:space="0" w:color="auto"/>
      </w:divBdr>
    </w:div>
    <w:div w:id="2092003700">
      <w:bodyDiv w:val="1"/>
      <w:marLeft w:val="0"/>
      <w:marRight w:val="0"/>
      <w:marTop w:val="0"/>
      <w:marBottom w:val="0"/>
      <w:divBdr>
        <w:top w:val="none" w:sz="0" w:space="0" w:color="auto"/>
        <w:left w:val="none" w:sz="0" w:space="0" w:color="auto"/>
        <w:bottom w:val="none" w:sz="0" w:space="0" w:color="auto"/>
        <w:right w:val="none" w:sz="0" w:space="0" w:color="auto"/>
      </w:divBdr>
    </w:div>
    <w:div w:id="2092777988">
      <w:bodyDiv w:val="1"/>
      <w:marLeft w:val="0"/>
      <w:marRight w:val="0"/>
      <w:marTop w:val="0"/>
      <w:marBottom w:val="0"/>
      <w:divBdr>
        <w:top w:val="none" w:sz="0" w:space="0" w:color="auto"/>
        <w:left w:val="none" w:sz="0" w:space="0" w:color="auto"/>
        <w:bottom w:val="none" w:sz="0" w:space="0" w:color="auto"/>
        <w:right w:val="none" w:sz="0" w:space="0" w:color="auto"/>
      </w:divBdr>
    </w:div>
    <w:div w:id="2092894632">
      <w:bodyDiv w:val="1"/>
      <w:marLeft w:val="0"/>
      <w:marRight w:val="0"/>
      <w:marTop w:val="0"/>
      <w:marBottom w:val="0"/>
      <w:divBdr>
        <w:top w:val="none" w:sz="0" w:space="0" w:color="auto"/>
        <w:left w:val="none" w:sz="0" w:space="0" w:color="auto"/>
        <w:bottom w:val="none" w:sz="0" w:space="0" w:color="auto"/>
        <w:right w:val="none" w:sz="0" w:space="0" w:color="auto"/>
      </w:divBdr>
    </w:div>
    <w:div w:id="2092962412">
      <w:bodyDiv w:val="1"/>
      <w:marLeft w:val="0"/>
      <w:marRight w:val="0"/>
      <w:marTop w:val="0"/>
      <w:marBottom w:val="0"/>
      <w:divBdr>
        <w:top w:val="none" w:sz="0" w:space="0" w:color="auto"/>
        <w:left w:val="none" w:sz="0" w:space="0" w:color="auto"/>
        <w:bottom w:val="none" w:sz="0" w:space="0" w:color="auto"/>
        <w:right w:val="none" w:sz="0" w:space="0" w:color="auto"/>
      </w:divBdr>
    </w:div>
    <w:div w:id="2093695478">
      <w:bodyDiv w:val="1"/>
      <w:marLeft w:val="0"/>
      <w:marRight w:val="0"/>
      <w:marTop w:val="0"/>
      <w:marBottom w:val="0"/>
      <w:divBdr>
        <w:top w:val="none" w:sz="0" w:space="0" w:color="auto"/>
        <w:left w:val="none" w:sz="0" w:space="0" w:color="auto"/>
        <w:bottom w:val="none" w:sz="0" w:space="0" w:color="auto"/>
        <w:right w:val="none" w:sz="0" w:space="0" w:color="auto"/>
      </w:divBdr>
    </w:div>
    <w:div w:id="2093895362">
      <w:bodyDiv w:val="1"/>
      <w:marLeft w:val="0"/>
      <w:marRight w:val="0"/>
      <w:marTop w:val="0"/>
      <w:marBottom w:val="0"/>
      <w:divBdr>
        <w:top w:val="none" w:sz="0" w:space="0" w:color="auto"/>
        <w:left w:val="none" w:sz="0" w:space="0" w:color="auto"/>
        <w:bottom w:val="none" w:sz="0" w:space="0" w:color="auto"/>
        <w:right w:val="none" w:sz="0" w:space="0" w:color="auto"/>
      </w:divBdr>
    </w:div>
    <w:div w:id="2094741783">
      <w:bodyDiv w:val="1"/>
      <w:marLeft w:val="0"/>
      <w:marRight w:val="0"/>
      <w:marTop w:val="0"/>
      <w:marBottom w:val="0"/>
      <w:divBdr>
        <w:top w:val="none" w:sz="0" w:space="0" w:color="auto"/>
        <w:left w:val="none" w:sz="0" w:space="0" w:color="auto"/>
        <w:bottom w:val="none" w:sz="0" w:space="0" w:color="auto"/>
        <w:right w:val="none" w:sz="0" w:space="0" w:color="auto"/>
      </w:divBdr>
    </w:div>
    <w:div w:id="2094812634">
      <w:bodyDiv w:val="1"/>
      <w:marLeft w:val="0"/>
      <w:marRight w:val="0"/>
      <w:marTop w:val="0"/>
      <w:marBottom w:val="0"/>
      <w:divBdr>
        <w:top w:val="none" w:sz="0" w:space="0" w:color="auto"/>
        <w:left w:val="none" w:sz="0" w:space="0" w:color="auto"/>
        <w:bottom w:val="none" w:sz="0" w:space="0" w:color="auto"/>
        <w:right w:val="none" w:sz="0" w:space="0" w:color="auto"/>
      </w:divBdr>
    </w:div>
    <w:div w:id="2094886145">
      <w:bodyDiv w:val="1"/>
      <w:marLeft w:val="0"/>
      <w:marRight w:val="0"/>
      <w:marTop w:val="0"/>
      <w:marBottom w:val="0"/>
      <w:divBdr>
        <w:top w:val="none" w:sz="0" w:space="0" w:color="auto"/>
        <w:left w:val="none" w:sz="0" w:space="0" w:color="auto"/>
        <w:bottom w:val="none" w:sz="0" w:space="0" w:color="auto"/>
        <w:right w:val="none" w:sz="0" w:space="0" w:color="auto"/>
      </w:divBdr>
    </w:div>
    <w:div w:id="2095396512">
      <w:bodyDiv w:val="1"/>
      <w:marLeft w:val="0"/>
      <w:marRight w:val="0"/>
      <w:marTop w:val="0"/>
      <w:marBottom w:val="0"/>
      <w:divBdr>
        <w:top w:val="none" w:sz="0" w:space="0" w:color="auto"/>
        <w:left w:val="none" w:sz="0" w:space="0" w:color="auto"/>
        <w:bottom w:val="none" w:sz="0" w:space="0" w:color="auto"/>
        <w:right w:val="none" w:sz="0" w:space="0" w:color="auto"/>
      </w:divBdr>
    </w:div>
    <w:div w:id="2095927686">
      <w:bodyDiv w:val="1"/>
      <w:marLeft w:val="0"/>
      <w:marRight w:val="0"/>
      <w:marTop w:val="0"/>
      <w:marBottom w:val="0"/>
      <w:divBdr>
        <w:top w:val="none" w:sz="0" w:space="0" w:color="auto"/>
        <w:left w:val="none" w:sz="0" w:space="0" w:color="auto"/>
        <w:bottom w:val="none" w:sz="0" w:space="0" w:color="auto"/>
        <w:right w:val="none" w:sz="0" w:space="0" w:color="auto"/>
      </w:divBdr>
    </w:div>
    <w:div w:id="2096508545">
      <w:bodyDiv w:val="1"/>
      <w:marLeft w:val="0"/>
      <w:marRight w:val="0"/>
      <w:marTop w:val="0"/>
      <w:marBottom w:val="0"/>
      <w:divBdr>
        <w:top w:val="none" w:sz="0" w:space="0" w:color="auto"/>
        <w:left w:val="none" w:sz="0" w:space="0" w:color="auto"/>
        <w:bottom w:val="none" w:sz="0" w:space="0" w:color="auto"/>
        <w:right w:val="none" w:sz="0" w:space="0" w:color="auto"/>
      </w:divBdr>
    </w:div>
    <w:div w:id="2096511766">
      <w:bodyDiv w:val="1"/>
      <w:marLeft w:val="0"/>
      <w:marRight w:val="0"/>
      <w:marTop w:val="0"/>
      <w:marBottom w:val="0"/>
      <w:divBdr>
        <w:top w:val="none" w:sz="0" w:space="0" w:color="auto"/>
        <w:left w:val="none" w:sz="0" w:space="0" w:color="auto"/>
        <w:bottom w:val="none" w:sz="0" w:space="0" w:color="auto"/>
        <w:right w:val="none" w:sz="0" w:space="0" w:color="auto"/>
      </w:divBdr>
    </w:div>
    <w:div w:id="2097749269">
      <w:bodyDiv w:val="1"/>
      <w:marLeft w:val="0"/>
      <w:marRight w:val="0"/>
      <w:marTop w:val="0"/>
      <w:marBottom w:val="0"/>
      <w:divBdr>
        <w:top w:val="none" w:sz="0" w:space="0" w:color="auto"/>
        <w:left w:val="none" w:sz="0" w:space="0" w:color="auto"/>
        <w:bottom w:val="none" w:sz="0" w:space="0" w:color="auto"/>
        <w:right w:val="none" w:sz="0" w:space="0" w:color="auto"/>
      </w:divBdr>
    </w:div>
    <w:div w:id="2098793701">
      <w:bodyDiv w:val="1"/>
      <w:marLeft w:val="0"/>
      <w:marRight w:val="0"/>
      <w:marTop w:val="0"/>
      <w:marBottom w:val="0"/>
      <w:divBdr>
        <w:top w:val="none" w:sz="0" w:space="0" w:color="auto"/>
        <w:left w:val="none" w:sz="0" w:space="0" w:color="auto"/>
        <w:bottom w:val="none" w:sz="0" w:space="0" w:color="auto"/>
        <w:right w:val="none" w:sz="0" w:space="0" w:color="auto"/>
      </w:divBdr>
    </w:div>
    <w:div w:id="2099134916">
      <w:bodyDiv w:val="1"/>
      <w:marLeft w:val="0"/>
      <w:marRight w:val="0"/>
      <w:marTop w:val="0"/>
      <w:marBottom w:val="0"/>
      <w:divBdr>
        <w:top w:val="none" w:sz="0" w:space="0" w:color="auto"/>
        <w:left w:val="none" w:sz="0" w:space="0" w:color="auto"/>
        <w:bottom w:val="none" w:sz="0" w:space="0" w:color="auto"/>
        <w:right w:val="none" w:sz="0" w:space="0" w:color="auto"/>
      </w:divBdr>
    </w:div>
    <w:div w:id="2099868538">
      <w:bodyDiv w:val="1"/>
      <w:marLeft w:val="0"/>
      <w:marRight w:val="0"/>
      <w:marTop w:val="0"/>
      <w:marBottom w:val="0"/>
      <w:divBdr>
        <w:top w:val="none" w:sz="0" w:space="0" w:color="auto"/>
        <w:left w:val="none" w:sz="0" w:space="0" w:color="auto"/>
        <w:bottom w:val="none" w:sz="0" w:space="0" w:color="auto"/>
        <w:right w:val="none" w:sz="0" w:space="0" w:color="auto"/>
      </w:divBdr>
    </w:div>
    <w:div w:id="2101177405">
      <w:bodyDiv w:val="1"/>
      <w:marLeft w:val="0"/>
      <w:marRight w:val="0"/>
      <w:marTop w:val="0"/>
      <w:marBottom w:val="0"/>
      <w:divBdr>
        <w:top w:val="none" w:sz="0" w:space="0" w:color="auto"/>
        <w:left w:val="none" w:sz="0" w:space="0" w:color="auto"/>
        <w:bottom w:val="none" w:sz="0" w:space="0" w:color="auto"/>
        <w:right w:val="none" w:sz="0" w:space="0" w:color="auto"/>
      </w:divBdr>
    </w:div>
    <w:div w:id="2101221395">
      <w:bodyDiv w:val="1"/>
      <w:marLeft w:val="0"/>
      <w:marRight w:val="0"/>
      <w:marTop w:val="0"/>
      <w:marBottom w:val="0"/>
      <w:divBdr>
        <w:top w:val="none" w:sz="0" w:space="0" w:color="auto"/>
        <w:left w:val="none" w:sz="0" w:space="0" w:color="auto"/>
        <w:bottom w:val="none" w:sz="0" w:space="0" w:color="auto"/>
        <w:right w:val="none" w:sz="0" w:space="0" w:color="auto"/>
      </w:divBdr>
    </w:div>
    <w:div w:id="2101488897">
      <w:bodyDiv w:val="1"/>
      <w:marLeft w:val="0"/>
      <w:marRight w:val="0"/>
      <w:marTop w:val="0"/>
      <w:marBottom w:val="0"/>
      <w:divBdr>
        <w:top w:val="none" w:sz="0" w:space="0" w:color="auto"/>
        <w:left w:val="none" w:sz="0" w:space="0" w:color="auto"/>
        <w:bottom w:val="none" w:sz="0" w:space="0" w:color="auto"/>
        <w:right w:val="none" w:sz="0" w:space="0" w:color="auto"/>
      </w:divBdr>
    </w:div>
    <w:div w:id="2101637875">
      <w:bodyDiv w:val="1"/>
      <w:marLeft w:val="0"/>
      <w:marRight w:val="0"/>
      <w:marTop w:val="0"/>
      <w:marBottom w:val="0"/>
      <w:divBdr>
        <w:top w:val="none" w:sz="0" w:space="0" w:color="auto"/>
        <w:left w:val="none" w:sz="0" w:space="0" w:color="auto"/>
        <w:bottom w:val="none" w:sz="0" w:space="0" w:color="auto"/>
        <w:right w:val="none" w:sz="0" w:space="0" w:color="auto"/>
      </w:divBdr>
    </w:div>
    <w:div w:id="2102212311">
      <w:bodyDiv w:val="1"/>
      <w:marLeft w:val="0"/>
      <w:marRight w:val="0"/>
      <w:marTop w:val="0"/>
      <w:marBottom w:val="0"/>
      <w:divBdr>
        <w:top w:val="none" w:sz="0" w:space="0" w:color="auto"/>
        <w:left w:val="none" w:sz="0" w:space="0" w:color="auto"/>
        <w:bottom w:val="none" w:sz="0" w:space="0" w:color="auto"/>
        <w:right w:val="none" w:sz="0" w:space="0" w:color="auto"/>
      </w:divBdr>
    </w:div>
    <w:div w:id="2102410996">
      <w:bodyDiv w:val="1"/>
      <w:marLeft w:val="0"/>
      <w:marRight w:val="0"/>
      <w:marTop w:val="0"/>
      <w:marBottom w:val="0"/>
      <w:divBdr>
        <w:top w:val="none" w:sz="0" w:space="0" w:color="auto"/>
        <w:left w:val="none" w:sz="0" w:space="0" w:color="auto"/>
        <w:bottom w:val="none" w:sz="0" w:space="0" w:color="auto"/>
        <w:right w:val="none" w:sz="0" w:space="0" w:color="auto"/>
      </w:divBdr>
    </w:div>
    <w:div w:id="2102481161">
      <w:bodyDiv w:val="1"/>
      <w:marLeft w:val="0"/>
      <w:marRight w:val="0"/>
      <w:marTop w:val="0"/>
      <w:marBottom w:val="0"/>
      <w:divBdr>
        <w:top w:val="none" w:sz="0" w:space="0" w:color="auto"/>
        <w:left w:val="none" w:sz="0" w:space="0" w:color="auto"/>
        <w:bottom w:val="none" w:sz="0" w:space="0" w:color="auto"/>
        <w:right w:val="none" w:sz="0" w:space="0" w:color="auto"/>
      </w:divBdr>
    </w:div>
    <w:div w:id="2103138550">
      <w:bodyDiv w:val="1"/>
      <w:marLeft w:val="0"/>
      <w:marRight w:val="0"/>
      <w:marTop w:val="0"/>
      <w:marBottom w:val="0"/>
      <w:divBdr>
        <w:top w:val="none" w:sz="0" w:space="0" w:color="auto"/>
        <w:left w:val="none" w:sz="0" w:space="0" w:color="auto"/>
        <w:bottom w:val="none" w:sz="0" w:space="0" w:color="auto"/>
        <w:right w:val="none" w:sz="0" w:space="0" w:color="auto"/>
      </w:divBdr>
    </w:div>
    <w:div w:id="2103524742">
      <w:bodyDiv w:val="1"/>
      <w:marLeft w:val="0"/>
      <w:marRight w:val="0"/>
      <w:marTop w:val="0"/>
      <w:marBottom w:val="0"/>
      <w:divBdr>
        <w:top w:val="none" w:sz="0" w:space="0" w:color="auto"/>
        <w:left w:val="none" w:sz="0" w:space="0" w:color="auto"/>
        <w:bottom w:val="none" w:sz="0" w:space="0" w:color="auto"/>
        <w:right w:val="none" w:sz="0" w:space="0" w:color="auto"/>
      </w:divBdr>
    </w:div>
    <w:div w:id="2104372956">
      <w:bodyDiv w:val="1"/>
      <w:marLeft w:val="0"/>
      <w:marRight w:val="0"/>
      <w:marTop w:val="0"/>
      <w:marBottom w:val="0"/>
      <w:divBdr>
        <w:top w:val="none" w:sz="0" w:space="0" w:color="auto"/>
        <w:left w:val="none" w:sz="0" w:space="0" w:color="auto"/>
        <w:bottom w:val="none" w:sz="0" w:space="0" w:color="auto"/>
        <w:right w:val="none" w:sz="0" w:space="0" w:color="auto"/>
      </w:divBdr>
    </w:div>
    <w:div w:id="2104643535">
      <w:bodyDiv w:val="1"/>
      <w:marLeft w:val="0"/>
      <w:marRight w:val="0"/>
      <w:marTop w:val="0"/>
      <w:marBottom w:val="0"/>
      <w:divBdr>
        <w:top w:val="none" w:sz="0" w:space="0" w:color="auto"/>
        <w:left w:val="none" w:sz="0" w:space="0" w:color="auto"/>
        <w:bottom w:val="none" w:sz="0" w:space="0" w:color="auto"/>
        <w:right w:val="none" w:sz="0" w:space="0" w:color="auto"/>
      </w:divBdr>
    </w:div>
    <w:div w:id="2105035353">
      <w:bodyDiv w:val="1"/>
      <w:marLeft w:val="0"/>
      <w:marRight w:val="0"/>
      <w:marTop w:val="0"/>
      <w:marBottom w:val="0"/>
      <w:divBdr>
        <w:top w:val="none" w:sz="0" w:space="0" w:color="auto"/>
        <w:left w:val="none" w:sz="0" w:space="0" w:color="auto"/>
        <w:bottom w:val="none" w:sz="0" w:space="0" w:color="auto"/>
        <w:right w:val="none" w:sz="0" w:space="0" w:color="auto"/>
      </w:divBdr>
    </w:div>
    <w:div w:id="2105488208">
      <w:bodyDiv w:val="1"/>
      <w:marLeft w:val="0"/>
      <w:marRight w:val="0"/>
      <w:marTop w:val="0"/>
      <w:marBottom w:val="0"/>
      <w:divBdr>
        <w:top w:val="none" w:sz="0" w:space="0" w:color="auto"/>
        <w:left w:val="none" w:sz="0" w:space="0" w:color="auto"/>
        <w:bottom w:val="none" w:sz="0" w:space="0" w:color="auto"/>
        <w:right w:val="none" w:sz="0" w:space="0" w:color="auto"/>
      </w:divBdr>
    </w:div>
    <w:div w:id="2106341736">
      <w:bodyDiv w:val="1"/>
      <w:marLeft w:val="0"/>
      <w:marRight w:val="0"/>
      <w:marTop w:val="0"/>
      <w:marBottom w:val="0"/>
      <w:divBdr>
        <w:top w:val="none" w:sz="0" w:space="0" w:color="auto"/>
        <w:left w:val="none" w:sz="0" w:space="0" w:color="auto"/>
        <w:bottom w:val="none" w:sz="0" w:space="0" w:color="auto"/>
        <w:right w:val="none" w:sz="0" w:space="0" w:color="auto"/>
      </w:divBdr>
    </w:div>
    <w:div w:id="2106420303">
      <w:bodyDiv w:val="1"/>
      <w:marLeft w:val="0"/>
      <w:marRight w:val="0"/>
      <w:marTop w:val="0"/>
      <w:marBottom w:val="0"/>
      <w:divBdr>
        <w:top w:val="none" w:sz="0" w:space="0" w:color="auto"/>
        <w:left w:val="none" w:sz="0" w:space="0" w:color="auto"/>
        <w:bottom w:val="none" w:sz="0" w:space="0" w:color="auto"/>
        <w:right w:val="none" w:sz="0" w:space="0" w:color="auto"/>
      </w:divBdr>
    </w:div>
    <w:div w:id="2106459150">
      <w:bodyDiv w:val="1"/>
      <w:marLeft w:val="0"/>
      <w:marRight w:val="0"/>
      <w:marTop w:val="0"/>
      <w:marBottom w:val="0"/>
      <w:divBdr>
        <w:top w:val="none" w:sz="0" w:space="0" w:color="auto"/>
        <w:left w:val="none" w:sz="0" w:space="0" w:color="auto"/>
        <w:bottom w:val="none" w:sz="0" w:space="0" w:color="auto"/>
        <w:right w:val="none" w:sz="0" w:space="0" w:color="auto"/>
      </w:divBdr>
    </w:div>
    <w:div w:id="2106921116">
      <w:bodyDiv w:val="1"/>
      <w:marLeft w:val="0"/>
      <w:marRight w:val="0"/>
      <w:marTop w:val="0"/>
      <w:marBottom w:val="0"/>
      <w:divBdr>
        <w:top w:val="none" w:sz="0" w:space="0" w:color="auto"/>
        <w:left w:val="none" w:sz="0" w:space="0" w:color="auto"/>
        <w:bottom w:val="none" w:sz="0" w:space="0" w:color="auto"/>
        <w:right w:val="none" w:sz="0" w:space="0" w:color="auto"/>
      </w:divBdr>
    </w:div>
    <w:div w:id="2107846851">
      <w:bodyDiv w:val="1"/>
      <w:marLeft w:val="0"/>
      <w:marRight w:val="0"/>
      <w:marTop w:val="0"/>
      <w:marBottom w:val="0"/>
      <w:divBdr>
        <w:top w:val="none" w:sz="0" w:space="0" w:color="auto"/>
        <w:left w:val="none" w:sz="0" w:space="0" w:color="auto"/>
        <w:bottom w:val="none" w:sz="0" w:space="0" w:color="auto"/>
        <w:right w:val="none" w:sz="0" w:space="0" w:color="auto"/>
      </w:divBdr>
    </w:div>
    <w:div w:id="2108040166">
      <w:bodyDiv w:val="1"/>
      <w:marLeft w:val="0"/>
      <w:marRight w:val="0"/>
      <w:marTop w:val="0"/>
      <w:marBottom w:val="0"/>
      <w:divBdr>
        <w:top w:val="none" w:sz="0" w:space="0" w:color="auto"/>
        <w:left w:val="none" w:sz="0" w:space="0" w:color="auto"/>
        <w:bottom w:val="none" w:sz="0" w:space="0" w:color="auto"/>
        <w:right w:val="none" w:sz="0" w:space="0" w:color="auto"/>
      </w:divBdr>
    </w:div>
    <w:div w:id="2108188622">
      <w:bodyDiv w:val="1"/>
      <w:marLeft w:val="0"/>
      <w:marRight w:val="0"/>
      <w:marTop w:val="0"/>
      <w:marBottom w:val="0"/>
      <w:divBdr>
        <w:top w:val="none" w:sz="0" w:space="0" w:color="auto"/>
        <w:left w:val="none" w:sz="0" w:space="0" w:color="auto"/>
        <w:bottom w:val="none" w:sz="0" w:space="0" w:color="auto"/>
        <w:right w:val="none" w:sz="0" w:space="0" w:color="auto"/>
      </w:divBdr>
    </w:div>
    <w:div w:id="2108504195">
      <w:bodyDiv w:val="1"/>
      <w:marLeft w:val="0"/>
      <w:marRight w:val="0"/>
      <w:marTop w:val="0"/>
      <w:marBottom w:val="0"/>
      <w:divBdr>
        <w:top w:val="none" w:sz="0" w:space="0" w:color="auto"/>
        <w:left w:val="none" w:sz="0" w:space="0" w:color="auto"/>
        <w:bottom w:val="none" w:sz="0" w:space="0" w:color="auto"/>
        <w:right w:val="none" w:sz="0" w:space="0" w:color="auto"/>
      </w:divBdr>
    </w:div>
    <w:div w:id="2108579364">
      <w:bodyDiv w:val="1"/>
      <w:marLeft w:val="0"/>
      <w:marRight w:val="0"/>
      <w:marTop w:val="0"/>
      <w:marBottom w:val="0"/>
      <w:divBdr>
        <w:top w:val="none" w:sz="0" w:space="0" w:color="auto"/>
        <w:left w:val="none" w:sz="0" w:space="0" w:color="auto"/>
        <w:bottom w:val="none" w:sz="0" w:space="0" w:color="auto"/>
        <w:right w:val="none" w:sz="0" w:space="0" w:color="auto"/>
      </w:divBdr>
    </w:div>
    <w:div w:id="2109305318">
      <w:bodyDiv w:val="1"/>
      <w:marLeft w:val="0"/>
      <w:marRight w:val="0"/>
      <w:marTop w:val="0"/>
      <w:marBottom w:val="0"/>
      <w:divBdr>
        <w:top w:val="none" w:sz="0" w:space="0" w:color="auto"/>
        <w:left w:val="none" w:sz="0" w:space="0" w:color="auto"/>
        <w:bottom w:val="none" w:sz="0" w:space="0" w:color="auto"/>
        <w:right w:val="none" w:sz="0" w:space="0" w:color="auto"/>
      </w:divBdr>
    </w:div>
    <w:div w:id="2109806919">
      <w:bodyDiv w:val="1"/>
      <w:marLeft w:val="0"/>
      <w:marRight w:val="0"/>
      <w:marTop w:val="0"/>
      <w:marBottom w:val="0"/>
      <w:divBdr>
        <w:top w:val="none" w:sz="0" w:space="0" w:color="auto"/>
        <w:left w:val="none" w:sz="0" w:space="0" w:color="auto"/>
        <w:bottom w:val="none" w:sz="0" w:space="0" w:color="auto"/>
        <w:right w:val="none" w:sz="0" w:space="0" w:color="auto"/>
      </w:divBdr>
    </w:div>
    <w:div w:id="2110588658">
      <w:bodyDiv w:val="1"/>
      <w:marLeft w:val="0"/>
      <w:marRight w:val="0"/>
      <w:marTop w:val="0"/>
      <w:marBottom w:val="0"/>
      <w:divBdr>
        <w:top w:val="none" w:sz="0" w:space="0" w:color="auto"/>
        <w:left w:val="none" w:sz="0" w:space="0" w:color="auto"/>
        <w:bottom w:val="none" w:sz="0" w:space="0" w:color="auto"/>
        <w:right w:val="none" w:sz="0" w:space="0" w:color="auto"/>
      </w:divBdr>
    </w:div>
    <w:div w:id="2110664098">
      <w:bodyDiv w:val="1"/>
      <w:marLeft w:val="0"/>
      <w:marRight w:val="0"/>
      <w:marTop w:val="0"/>
      <w:marBottom w:val="0"/>
      <w:divBdr>
        <w:top w:val="none" w:sz="0" w:space="0" w:color="auto"/>
        <w:left w:val="none" w:sz="0" w:space="0" w:color="auto"/>
        <w:bottom w:val="none" w:sz="0" w:space="0" w:color="auto"/>
        <w:right w:val="none" w:sz="0" w:space="0" w:color="auto"/>
      </w:divBdr>
    </w:div>
    <w:div w:id="2110735799">
      <w:bodyDiv w:val="1"/>
      <w:marLeft w:val="0"/>
      <w:marRight w:val="0"/>
      <w:marTop w:val="0"/>
      <w:marBottom w:val="0"/>
      <w:divBdr>
        <w:top w:val="none" w:sz="0" w:space="0" w:color="auto"/>
        <w:left w:val="none" w:sz="0" w:space="0" w:color="auto"/>
        <w:bottom w:val="none" w:sz="0" w:space="0" w:color="auto"/>
        <w:right w:val="none" w:sz="0" w:space="0" w:color="auto"/>
      </w:divBdr>
    </w:div>
    <w:div w:id="2111270768">
      <w:bodyDiv w:val="1"/>
      <w:marLeft w:val="0"/>
      <w:marRight w:val="0"/>
      <w:marTop w:val="0"/>
      <w:marBottom w:val="0"/>
      <w:divBdr>
        <w:top w:val="none" w:sz="0" w:space="0" w:color="auto"/>
        <w:left w:val="none" w:sz="0" w:space="0" w:color="auto"/>
        <w:bottom w:val="none" w:sz="0" w:space="0" w:color="auto"/>
        <w:right w:val="none" w:sz="0" w:space="0" w:color="auto"/>
      </w:divBdr>
    </w:div>
    <w:div w:id="2111732012">
      <w:bodyDiv w:val="1"/>
      <w:marLeft w:val="0"/>
      <w:marRight w:val="0"/>
      <w:marTop w:val="0"/>
      <w:marBottom w:val="0"/>
      <w:divBdr>
        <w:top w:val="none" w:sz="0" w:space="0" w:color="auto"/>
        <w:left w:val="none" w:sz="0" w:space="0" w:color="auto"/>
        <w:bottom w:val="none" w:sz="0" w:space="0" w:color="auto"/>
        <w:right w:val="none" w:sz="0" w:space="0" w:color="auto"/>
      </w:divBdr>
    </w:div>
    <w:div w:id="2112233841">
      <w:bodyDiv w:val="1"/>
      <w:marLeft w:val="0"/>
      <w:marRight w:val="0"/>
      <w:marTop w:val="0"/>
      <w:marBottom w:val="0"/>
      <w:divBdr>
        <w:top w:val="none" w:sz="0" w:space="0" w:color="auto"/>
        <w:left w:val="none" w:sz="0" w:space="0" w:color="auto"/>
        <w:bottom w:val="none" w:sz="0" w:space="0" w:color="auto"/>
        <w:right w:val="none" w:sz="0" w:space="0" w:color="auto"/>
      </w:divBdr>
    </w:div>
    <w:div w:id="2112386549">
      <w:bodyDiv w:val="1"/>
      <w:marLeft w:val="0"/>
      <w:marRight w:val="0"/>
      <w:marTop w:val="0"/>
      <w:marBottom w:val="0"/>
      <w:divBdr>
        <w:top w:val="none" w:sz="0" w:space="0" w:color="auto"/>
        <w:left w:val="none" w:sz="0" w:space="0" w:color="auto"/>
        <w:bottom w:val="none" w:sz="0" w:space="0" w:color="auto"/>
        <w:right w:val="none" w:sz="0" w:space="0" w:color="auto"/>
      </w:divBdr>
    </w:div>
    <w:div w:id="2112503503">
      <w:bodyDiv w:val="1"/>
      <w:marLeft w:val="0"/>
      <w:marRight w:val="0"/>
      <w:marTop w:val="0"/>
      <w:marBottom w:val="0"/>
      <w:divBdr>
        <w:top w:val="none" w:sz="0" w:space="0" w:color="auto"/>
        <w:left w:val="none" w:sz="0" w:space="0" w:color="auto"/>
        <w:bottom w:val="none" w:sz="0" w:space="0" w:color="auto"/>
        <w:right w:val="none" w:sz="0" w:space="0" w:color="auto"/>
      </w:divBdr>
    </w:div>
    <w:div w:id="2113892857">
      <w:bodyDiv w:val="1"/>
      <w:marLeft w:val="0"/>
      <w:marRight w:val="0"/>
      <w:marTop w:val="0"/>
      <w:marBottom w:val="0"/>
      <w:divBdr>
        <w:top w:val="none" w:sz="0" w:space="0" w:color="auto"/>
        <w:left w:val="none" w:sz="0" w:space="0" w:color="auto"/>
        <w:bottom w:val="none" w:sz="0" w:space="0" w:color="auto"/>
        <w:right w:val="none" w:sz="0" w:space="0" w:color="auto"/>
      </w:divBdr>
    </w:div>
    <w:div w:id="2114089857">
      <w:bodyDiv w:val="1"/>
      <w:marLeft w:val="0"/>
      <w:marRight w:val="0"/>
      <w:marTop w:val="0"/>
      <w:marBottom w:val="0"/>
      <w:divBdr>
        <w:top w:val="none" w:sz="0" w:space="0" w:color="auto"/>
        <w:left w:val="none" w:sz="0" w:space="0" w:color="auto"/>
        <w:bottom w:val="none" w:sz="0" w:space="0" w:color="auto"/>
        <w:right w:val="none" w:sz="0" w:space="0" w:color="auto"/>
      </w:divBdr>
    </w:div>
    <w:div w:id="2115130994">
      <w:bodyDiv w:val="1"/>
      <w:marLeft w:val="0"/>
      <w:marRight w:val="0"/>
      <w:marTop w:val="0"/>
      <w:marBottom w:val="0"/>
      <w:divBdr>
        <w:top w:val="none" w:sz="0" w:space="0" w:color="auto"/>
        <w:left w:val="none" w:sz="0" w:space="0" w:color="auto"/>
        <w:bottom w:val="none" w:sz="0" w:space="0" w:color="auto"/>
        <w:right w:val="none" w:sz="0" w:space="0" w:color="auto"/>
      </w:divBdr>
    </w:div>
    <w:div w:id="2115519525">
      <w:bodyDiv w:val="1"/>
      <w:marLeft w:val="0"/>
      <w:marRight w:val="0"/>
      <w:marTop w:val="0"/>
      <w:marBottom w:val="0"/>
      <w:divBdr>
        <w:top w:val="none" w:sz="0" w:space="0" w:color="auto"/>
        <w:left w:val="none" w:sz="0" w:space="0" w:color="auto"/>
        <w:bottom w:val="none" w:sz="0" w:space="0" w:color="auto"/>
        <w:right w:val="none" w:sz="0" w:space="0" w:color="auto"/>
      </w:divBdr>
    </w:div>
    <w:div w:id="2115635177">
      <w:bodyDiv w:val="1"/>
      <w:marLeft w:val="0"/>
      <w:marRight w:val="0"/>
      <w:marTop w:val="0"/>
      <w:marBottom w:val="0"/>
      <w:divBdr>
        <w:top w:val="none" w:sz="0" w:space="0" w:color="auto"/>
        <w:left w:val="none" w:sz="0" w:space="0" w:color="auto"/>
        <w:bottom w:val="none" w:sz="0" w:space="0" w:color="auto"/>
        <w:right w:val="none" w:sz="0" w:space="0" w:color="auto"/>
      </w:divBdr>
    </w:div>
    <w:div w:id="2116124640">
      <w:bodyDiv w:val="1"/>
      <w:marLeft w:val="0"/>
      <w:marRight w:val="0"/>
      <w:marTop w:val="0"/>
      <w:marBottom w:val="0"/>
      <w:divBdr>
        <w:top w:val="none" w:sz="0" w:space="0" w:color="auto"/>
        <w:left w:val="none" w:sz="0" w:space="0" w:color="auto"/>
        <w:bottom w:val="none" w:sz="0" w:space="0" w:color="auto"/>
        <w:right w:val="none" w:sz="0" w:space="0" w:color="auto"/>
      </w:divBdr>
    </w:div>
    <w:div w:id="2118672780">
      <w:bodyDiv w:val="1"/>
      <w:marLeft w:val="0"/>
      <w:marRight w:val="0"/>
      <w:marTop w:val="0"/>
      <w:marBottom w:val="0"/>
      <w:divBdr>
        <w:top w:val="none" w:sz="0" w:space="0" w:color="auto"/>
        <w:left w:val="none" w:sz="0" w:space="0" w:color="auto"/>
        <w:bottom w:val="none" w:sz="0" w:space="0" w:color="auto"/>
        <w:right w:val="none" w:sz="0" w:space="0" w:color="auto"/>
      </w:divBdr>
    </w:div>
    <w:div w:id="2118673545">
      <w:bodyDiv w:val="1"/>
      <w:marLeft w:val="0"/>
      <w:marRight w:val="0"/>
      <w:marTop w:val="0"/>
      <w:marBottom w:val="0"/>
      <w:divBdr>
        <w:top w:val="none" w:sz="0" w:space="0" w:color="auto"/>
        <w:left w:val="none" w:sz="0" w:space="0" w:color="auto"/>
        <w:bottom w:val="none" w:sz="0" w:space="0" w:color="auto"/>
        <w:right w:val="none" w:sz="0" w:space="0" w:color="auto"/>
      </w:divBdr>
    </w:div>
    <w:div w:id="2118940502">
      <w:bodyDiv w:val="1"/>
      <w:marLeft w:val="0"/>
      <w:marRight w:val="0"/>
      <w:marTop w:val="0"/>
      <w:marBottom w:val="0"/>
      <w:divBdr>
        <w:top w:val="none" w:sz="0" w:space="0" w:color="auto"/>
        <w:left w:val="none" w:sz="0" w:space="0" w:color="auto"/>
        <w:bottom w:val="none" w:sz="0" w:space="0" w:color="auto"/>
        <w:right w:val="none" w:sz="0" w:space="0" w:color="auto"/>
      </w:divBdr>
    </w:div>
    <w:div w:id="2119374831">
      <w:bodyDiv w:val="1"/>
      <w:marLeft w:val="0"/>
      <w:marRight w:val="0"/>
      <w:marTop w:val="0"/>
      <w:marBottom w:val="0"/>
      <w:divBdr>
        <w:top w:val="none" w:sz="0" w:space="0" w:color="auto"/>
        <w:left w:val="none" w:sz="0" w:space="0" w:color="auto"/>
        <w:bottom w:val="none" w:sz="0" w:space="0" w:color="auto"/>
        <w:right w:val="none" w:sz="0" w:space="0" w:color="auto"/>
      </w:divBdr>
    </w:div>
    <w:div w:id="2119596876">
      <w:bodyDiv w:val="1"/>
      <w:marLeft w:val="0"/>
      <w:marRight w:val="0"/>
      <w:marTop w:val="0"/>
      <w:marBottom w:val="0"/>
      <w:divBdr>
        <w:top w:val="none" w:sz="0" w:space="0" w:color="auto"/>
        <w:left w:val="none" w:sz="0" w:space="0" w:color="auto"/>
        <w:bottom w:val="none" w:sz="0" w:space="0" w:color="auto"/>
        <w:right w:val="none" w:sz="0" w:space="0" w:color="auto"/>
      </w:divBdr>
    </w:div>
    <w:div w:id="2120102959">
      <w:bodyDiv w:val="1"/>
      <w:marLeft w:val="0"/>
      <w:marRight w:val="0"/>
      <w:marTop w:val="0"/>
      <w:marBottom w:val="0"/>
      <w:divBdr>
        <w:top w:val="none" w:sz="0" w:space="0" w:color="auto"/>
        <w:left w:val="none" w:sz="0" w:space="0" w:color="auto"/>
        <w:bottom w:val="none" w:sz="0" w:space="0" w:color="auto"/>
        <w:right w:val="none" w:sz="0" w:space="0" w:color="auto"/>
      </w:divBdr>
    </w:div>
    <w:div w:id="2120223592">
      <w:bodyDiv w:val="1"/>
      <w:marLeft w:val="0"/>
      <w:marRight w:val="0"/>
      <w:marTop w:val="0"/>
      <w:marBottom w:val="0"/>
      <w:divBdr>
        <w:top w:val="none" w:sz="0" w:space="0" w:color="auto"/>
        <w:left w:val="none" w:sz="0" w:space="0" w:color="auto"/>
        <w:bottom w:val="none" w:sz="0" w:space="0" w:color="auto"/>
        <w:right w:val="none" w:sz="0" w:space="0" w:color="auto"/>
      </w:divBdr>
    </w:div>
    <w:div w:id="2120711321">
      <w:bodyDiv w:val="1"/>
      <w:marLeft w:val="0"/>
      <w:marRight w:val="0"/>
      <w:marTop w:val="0"/>
      <w:marBottom w:val="0"/>
      <w:divBdr>
        <w:top w:val="none" w:sz="0" w:space="0" w:color="auto"/>
        <w:left w:val="none" w:sz="0" w:space="0" w:color="auto"/>
        <w:bottom w:val="none" w:sz="0" w:space="0" w:color="auto"/>
        <w:right w:val="none" w:sz="0" w:space="0" w:color="auto"/>
      </w:divBdr>
    </w:div>
    <w:div w:id="2120878698">
      <w:bodyDiv w:val="1"/>
      <w:marLeft w:val="0"/>
      <w:marRight w:val="0"/>
      <w:marTop w:val="0"/>
      <w:marBottom w:val="0"/>
      <w:divBdr>
        <w:top w:val="none" w:sz="0" w:space="0" w:color="auto"/>
        <w:left w:val="none" w:sz="0" w:space="0" w:color="auto"/>
        <w:bottom w:val="none" w:sz="0" w:space="0" w:color="auto"/>
        <w:right w:val="none" w:sz="0" w:space="0" w:color="auto"/>
      </w:divBdr>
    </w:div>
    <w:div w:id="2121021872">
      <w:bodyDiv w:val="1"/>
      <w:marLeft w:val="0"/>
      <w:marRight w:val="0"/>
      <w:marTop w:val="0"/>
      <w:marBottom w:val="0"/>
      <w:divBdr>
        <w:top w:val="none" w:sz="0" w:space="0" w:color="auto"/>
        <w:left w:val="none" w:sz="0" w:space="0" w:color="auto"/>
        <w:bottom w:val="none" w:sz="0" w:space="0" w:color="auto"/>
        <w:right w:val="none" w:sz="0" w:space="0" w:color="auto"/>
      </w:divBdr>
    </w:div>
    <w:div w:id="2121758039">
      <w:bodyDiv w:val="1"/>
      <w:marLeft w:val="0"/>
      <w:marRight w:val="0"/>
      <w:marTop w:val="0"/>
      <w:marBottom w:val="0"/>
      <w:divBdr>
        <w:top w:val="none" w:sz="0" w:space="0" w:color="auto"/>
        <w:left w:val="none" w:sz="0" w:space="0" w:color="auto"/>
        <w:bottom w:val="none" w:sz="0" w:space="0" w:color="auto"/>
        <w:right w:val="none" w:sz="0" w:space="0" w:color="auto"/>
      </w:divBdr>
    </w:div>
    <w:div w:id="2122337637">
      <w:bodyDiv w:val="1"/>
      <w:marLeft w:val="0"/>
      <w:marRight w:val="0"/>
      <w:marTop w:val="0"/>
      <w:marBottom w:val="0"/>
      <w:divBdr>
        <w:top w:val="none" w:sz="0" w:space="0" w:color="auto"/>
        <w:left w:val="none" w:sz="0" w:space="0" w:color="auto"/>
        <w:bottom w:val="none" w:sz="0" w:space="0" w:color="auto"/>
        <w:right w:val="none" w:sz="0" w:space="0" w:color="auto"/>
      </w:divBdr>
    </w:div>
    <w:div w:id="2122527540">
      <w:bodyDiv w:val="1"/>
      <w:marLeft w:val="0"/>
      <w:marRight w:val="0"/>
      <w:marTop w:val="0"/>
      <w:marBottom w:val="0"/>
      <w:divBdr>
        <w:top w:val="none" w:sz="0" w:space="0" w:color="auto"/>
        <w:left w:val="none" w:sz="0" w:space="0" w:color="auto"/>
        <w:bottom w:val="none" w:sz="0" w:space="0" w:color="auto"/>
        <w:right w:val="none" w:sz="0" w:space="0" w:color="auto"/>
      </w:divBdr>
    </w:div>
    <w:div w:id="2122989929">
      <w:bodyDiv w:val="1"/>
      <w:marLeft w:val="0"/>
      <w:marRight w:val="0"/>
      <w:marTop w:val="0"/>
      <w:marBottom w:val="0"/>
      <w:divBdr>
        <w:top w:val="none" w:sz="0" w:space="0" w:color="auto"/>
        <w:left w:val="none" w:sz="0" w:space="0" w:color="auto"/>
        <w:bottom w:val="none" w:sz="0" w:space="0" w:color="auto"/>
        <w:right w:val="none" w:sz="0" w:space="0" w:color="auto"/>
      </w:divBdr>
    </w:div>
    <w:div w:id="2123302008">
      <w:bodyDiv w:val="1"/>
      <w:marLeft w:val="0"/>
      <w:marRight w:val="0"/>
      <w:marTop w:val="0"/>
      <w:marBottom w:val="0"/>
      <w:divBdr>
        <w:top w:val="none" w:sz="0" w:space="0" w:color="auto"/>
        <w:left w:val="none" w:sz="0" w:space="0" w:color="auto"/>
        <w:bottom w:val="none" w:sz="0" w:space="0" w:color="auto"/>
        <w:right w:val="none" w:sz="0" w:space="0" w:color="auto"/>
      </w:divBdr>
    </w:div>
    <w:div w:id="2123332997">
      <w:bodyDiv w:val="1"/>
      <w:marLeft w:val="0"/>
      <w:marRight w:val="0"/>
      <w:marTop w:val="0"/>
      <w:marBottom w:val="0"/>
      <w:divBdr>
        <w:top w:val="none" w:sz="0" w:space="0" w:color="auto"/>
        <w:left w:val="none" w:sz="0" w:space="0" w:color="auto"/>
        <w:bottom w:val="none" w:sz="0" w:space="0" w:color="auto"/>
        <w:right w:val="none" w:sz="0" w:space="0" w:color="auto"/>
      </w:divBdr>
    </w:div>
    <w:div w:id="2123724437">
      <w:bodyDiv w:val="1"/>
      <w:marLeft w:val="0"/>
      <w:marRight w:val="0"/>
      <w:marTop w:val="0"/>
      <w:marBottom w:val="0"/>
      <w:divBdr>
        <w:top w:val="none" w:sz="0" w:space="0" w:color="auto"/>
        <w:left w:val="none" w:sz="0" w:space="0" w:color="auto"/>
        <w:bottom w:val="none" w:sz="0" w:space="0" w:color="auto"/>
        <w:right w:val="none" w:sz="0" w:space="0" w:color="auto"/>
      </w:divBdr>
    </w:div>
    <w:div w:id="2124032442">
      <w:bodyDiv w:val="1"/>
      <w:marLeft w:val="0"/>
      <w:marRight w:val="0"/>
      <w:marTop w:val="0"/>
      <w:marBottom w:val="0"/>
      <w:divBdr>
        <w:top w:val="none" w:sz="0" w:space="0" w:color="auto"/>
        <w:left w:val="none" w:sz="0" w:space="0" w:color="auto"/>
        <w:bottom w:val="none" w:sz="0" w:space="0" w:color="auto"/>
        <w:right w:val="none" w:sz="0" w:space="0" w:color="auto"/>
      </w:divBdr>
    </w:div>
    <w:div w:id="2124112896">
      <w:bodyDiv w:val="1"/>
      <w:marLeft w:val="0"/>
      <w:marRight w:val="0"/>
      <w:marTop w:val="0"/>
      <w:marBottom w:val="0"/>
      <w:divBdr>
        <w:top w:val="none" w:sz="0" w:space="0" w:color="auto"/>
        <w:left w:val="none" w:sz="0" w:space="0" w:color="auto"/>
        <w:bottom w:val="none" w:sz="0" w:space="0" w:color="auto"/>
        <w:right w:val="none" w:sz="0" w:space="0" w:color="auto"/>
      </w:divBdr>
    </w:div>
    <w:div w:id="2124691365">
      <w:bodyDiv w:val="1"/>
      <w:marLeft w:val="0"/>
      <w:marRight w:val="0"/>
      <w:marTop w:val="0"/>
      <w:marBottom w:val="0"/>
      <w:divBdr>
        <w:top w:val="none" w:sz="0" w:space="0" w:color="auto"/>
        <w:left w:val="none" w:sz="0" w:space="0" w:color="auto"/>
        <w:bottom w:val="none" w:sz="0" w:space="0" w:color="auto"/>
        <w:right w:val="none" w:sz="0" w:space="0" w:color="auto"/>
      </w:divBdr>
    </w:div>
    <w:div w:id="2125803019">
      <w:bodyDiv w:val="1"/>
      <w:marLeft w:val="0"/>
      <w:marRight w:val="0"/>
      <w:marTop w:val="0"/>
      <w:marBottom w:val="0"/>
      <w:divBdr>
        <w:top w:val="none" w:sz="0" w:space="0" w:color="auto"/>
        <w:left w:val="none" w:sz="0" w:space="0" w:color="auto"/>
        <w:bottom w:val="none" w:sz="0" w:space="0" w:color="auto"/>
        <w:right w:val="none" w:sz="0" w:space="0" w:color="auto"/>
      </w:divBdr>
    </w:div>
    <w:div w:id="2125928864">
      <w:bodyDiv w:val="1"/>
      <w:marLeft w:val="0"/>
      <w:marRight w:val="0"/>
      <w:marTop w:val="0"/>
      <w:marBottom w:val="0"/>
      <w:divBdr>
        <w:top w:val="none" w:sz="0" w:space="0" w:color="auto"/>
        <w:left w:val="none" w:sz="0" w:space="0" w:color="auto"/>
        <w:bottom w:val="none" w:sz="0" w:space="0" w:color="auto"/>
        <w:right w:val="none" w:sz="0" w:space="0" w:color="auto"/>
      </w:divBdr>
    </w:div>
    <w:div w:id="2127457169">
      <w:bodyDiv w:val="1"/>
      <w:marLeft w:val="0"/>
      <w:marRight w:val="0"/>
      <w:marTop w:val="0"/>
      <w:marBottom w:val="0"/>
      <w:divBdr>
        <w:top w:val="none" w:sz="0" w:space="0" w:color="auto"/>
        <w:left w:val="none" w:sz="0" w:space="0" w:color="auto"/>
        <w:bottom w:val="none" w:sz="0" w:space="0" w:color="auto"/>
        <w:right w:val="none" w:sz="0" w:space="0" w:color="auto"/>
      </w:divBdr>
    </w:div>
    <w:div w:id="2128699231">
      <w:bodyDiv w:val="1"/>
      <w:marLeft w:val="0"/>
      <w:marRight w:val="0"/>
      <w:marTop w:val="0"/>
      <w:marBottom w:val="0"/>
      <w:divBdr>
        <w:top w:val="none" w:sz="0" w:space="0" w:color="auto"/>
        <w:left w:val="none" w:sz="0" w:space="0" w:color="auto"/>
        <w:bottom w:val="none" w:sz="0" w:space="0" w:color="auto"/>
        <w:right w:val="none" w:sz="0" w:space="0" w:color="auto"/>
      </w:divBdr>
    </w:div>
    <w:div w:id="2129153308">
      <w:bodyDiv w:val="1"/>
      <w:marLeft w:val="0"/>
      <w:marRight w:val="0"/>
      <w:marTop w:val="0"/>
      <w:marBottom w:val="0"/>
      <w:divBdr>
        <w:top w:val="none" w:sz="0" w:space="0" w:color="auto"/>
        <w:left w:val="none" w:sz="0" w:space="0" w:color="auto"/>
        <w:bottom w:val="none" w:sz="0" w:space="0" w:color="auto"/>
        <w:right w:val="none" w:sz="0" w:space="0" w:color="auto"/>
      </w:divBdr>
    </w:div>
    <w:div w:id="2130203534">
      <w:bodyDiv w:val="1"/>
      <w:marLeft w:val="0"/>
      <w:marRight w:val="0"/>
      <w:marTop w:val="0"/>
      <w:marBottom w:val="0"/>
      <w:divBdr>
        <w:top w:val="none" w:sz="0" w:space="0" w:color="auto"/>
        <w:left w:val="none" w:sz="0" w:space="0" w:color="auto"/>
        <w:bottom w:val="none" w:sz="0" w:space="0" w:color="auto"/>
        <w:right w:val="none" w:sz="0" w:space="0" w:color="auto"/>
      </w:divBdr>
    </w:div>
    <w:div w:id="2130930898">
      <w:bodyDiv w:val="1"/>
      <w:marLeft w:val="0"/>
      <w:marRight w:val="0"/>
      <w:marTop w:val="0"/>
      <w:marBottom w:val="0"/>
      <w:divBdr>
        <w:top w:val="none" w:sz="0" w:space="0" w:color="auto"/>
        <w:left w:val="none" w:sz="0" w:space="0" w:color="auto"/>
        <w:bottom w:val="none" w:sz="0" w:space="0" w:color="auto"/>
        <w:right w:val="none" w:sz="0" w:space="0" w:color="auto"/>
      </w:divBdr>
    </w:div>
    <w:div w:id="2131775179">
      <w:bodyDiv w:val="1"/>
      <w:marLeft w:val="0"/>
      <w:marRight w:val="0"/>
      <w:marTop w:val="0"/>
      <w:marBottom w:val="0"/>
      <w:divBdr>
        <w:top w:val="none" w:sz="0" w:space="0" w:color="auto"/>
        <w:left w:val="none" w:sz="0" w:space="0" w:color="auto"/>
        <w:bottom w:val="none" w:sz="0" w:space="0" w:color="auto"/>
        <w:right w:val="none" w:sz="0" w:space="0" w:color="auto"/>
      </w:divBdr>
    </w:div>
    <w:div w:id="2133403689">
      <w:bodyDiv w:val="1"/>
      <w:marLeft w:val="0"/>
      <w:marRight w:val="0"/>
      <w:marTop w:val="0"/>
      <w:marBottom w:val="0"/>
      <w:divBdr>
        <w:top w:val="none" w:sz="0" w:space="0" w:color="auto"/>
        <w:left w:val="none" w:sz="0" w:space="0" w:color="auto"/>
        <w:bottom w:val="none" w:sz="0" w:space="0" w:color="auto"/>
        <w:right w:val="none" w:sz="0" w:space="0" w:color="auto"/>
      </w:divBdr>
    </w:div>
    <w:div w:id="2133479643">
      <w:bodyDiv w:val="1"/>
      <w:marLeft w:val="0"/>
      <w:marRight w:val="0"/>
      <w:marTop w:val="0"/>
      <w:marBottom w:val="0"/>
      <w:divBdr>
        <w:top w:val="none" w:sz="0" w:space="0" w:color="auto"/>
        <w:left w:val="none" w:sz="0" w:space="0" w:color="auto"/>
        <w:bottom w:val="none" w:sz="0" w:space="0" w:color="auto"/>
        <w:right w:val="none" w:sz="0" w:space="0" w:color="auto"/>
      </w:divBdr>
    </w:div>
    <w:div w:id="2134131691">
      <w:bodyDiv w:val="1"/>
      <w:marLeft w:val="0"/>
      <w:marRight w:val="0"/>
      <w:marTop w:val="0"/>
      <w:marBottom w:val="0"/>
      <w:divBdr>
        <w:top w:val="none" w:sz="0" w:space="0" w:color="auto"/>
        <w:left w:val="none" w:sz="0" w:space="0" w:color="auto"/>
        <w:bottom w:val="none" w:sz="0" w:space="0" w:color="auto"/>
        <w:right w:val="none" w:sz="0" w:space="0" w:color="auto"/>
      </w:divBdr>
    </w:div>
    <w:div w:id="2135055181">
      <w:bodyDiv w:val="1"/>
      <w:marLeft w:val="0"/>
      <w:marRight w:val="0"/>
      <w:marTop w:val="0"/>
      <w:marBottom w:val="0"/>
      <w:divBdr>
        <w:top w:val="none" w:sz="0" w:space="0" w:color="auto"/>
        <w:left w:val="none" w:sz="0" w:space="0" w:color="auto"/>
        <w:bottom w:val="none" w:sz="0" w:space="0" w:color="auto"/>
        <w:right w:val="none" w:sz="0" w:space="0" w:color="auto"/>
      </w:divBdr>
    </w:div>
    <w:div w:id="2136673764">
      <w:bodyDiv w:val="1"/>
      <w:marLeft w:val="0"/>
      <w:marRight w:val="0"/>
      <w:marTop w:val="0"/>
      <w:marBottom w:val="0"/>
      <w:divBdr>
        <w:top w:val="none" w:sz="0" w:space="0" w:color="auto"/>
        <w:left w:val="none" w:sz="0" w:space="0" w:color="auto"/>
        <w:bottom w:val="none" w:sz="0" w:space="0" w:color="auto"/>
        <w:right w:val="none" w:sz="0" w:space="0" w:color="auto"/>
      </w:divBdr>
    </w:div>
    <w:div w:id="2137068383">
      <w:bodyDiv w:val="1"/>
      <w:marLeft w:val="0"/>
      <w:marRight w:val="0"/>
      <w:marTop w:val="0"/>
      <w:marBottom w:val="0"/>
      <w:divBdr>
        <w:top w:val="none" w:sz="0" w:space="0" w:color="auto"/>
        <w:left w:val="none" w:sz="0" w:space="0" w:color="auto"/>
        <w:bottom w:val="none" w:sz="0" w:space="0" w:color="auto"/>
        <w:right w:val="none" w:sz="0" w:space="0" w:color="auto"/>
      </w:divBdr>
    </w:div>
    <w:div w:id="2137332044">
      <w:bodyDiv w:val="1"/>
      <w:marLeft w:val="0"/>
      <w:marRight w:val="0"/>
      <w:marTop w:val="0"/>
      <w:marBottom w:val="0"/>
      <w:divBdr>
        <w:top w:val="none" w:sz="0" w:space="0" w:color="auto"/>
        <w:left w:val="none" w:sz="0" w:space="0" w:color="auto"/>
        <w:bottom w:val="none" w:sz="0" w:space="0" w:color="auto"/>
        <w:right w:val="none" w:sz="0" w:space="0" w:color="auto"/>
      </w:divBdr>
    </w:div>
    <w:div w:id="2138716655">
      <w:bodyDiv w:val="1"/>
      <w:marLeft w:val="0"/>
      <w:marRight w:val="0"/>
      <w:marTop w:val="0"/>
      <w:marBottom w:val="0"/>
      <w:divBdr>
        <w:top w:val="none" w:sz="0" w:space="0" w:color="auto"/>
        <w:left w:val="none" w:sz="0" w:space="0" w:color="auto"/>
        <w:bottom w:val="none" w:sz="0" w:space="0" w:color="auto"/>
        <w:right w:val="none" w:sz="0" w:space="0" w:color="auto"/>
      </w:divBdr>
    </w:div>
    <w:div w:id="2140565094">
      <w:bodyDiv w:val="1"/>
      <w:marLeft w:val="0"/>
      <w:marRight w:val="0"/>
      <w:marTop w:val="0"/>
      <w:marBottom w:val="0"/>
      <w:divBdr>
        <w:top w:val="none" w:sz="0" w:space="0" w:color="auto"/>
        <w:left w:val="none" w:sz="0" w:space="0" w:color="auto"/>
        <w:bottom w:val="none" w:sz="0" w:space="0" w:color="auto"/>
        <w:right w:val="none" w:sz="0" w:space="0" w:color="auto"/>
      </w:divBdr>
    </w:div>
    <w:div w:id="2141721284">
      <w:bodyDiv w:val="1"/>
      <w:marLeft w:val="0"/>
      <w:marRight w:val="0"/>
      <w:marTop w:val="0"/>
      <w:marBottom w:val="0"/>
      <w:divBdr>
        <w:top w:val="none" w:sz="0" w:space="0" w:color="auto"/>
        <w:left w:val="none" w:sz="0" w:space="0" w:color="auto"/>
        <w:bottom w:val="none" w:sz="0" w:space="0" w:color="auto"/>
        <w:right w:val="none" w:sz="0" w:space="0" w:color="auto"/>
      </w:divBdr>
    </w:div>
    <w:div w:id="2143232828">
      <w:bodyDiv w:val="1"/>
      <w:marLeft w:val="0"/>
      <w:marRight w:val="0"/>
      <w:marTop w:val="0"/>
      <w:marBottom w:val="0"/>
      <w:divBdr>
        <w:top w:val="none" w:sz="0" w:space="0" w:color="auto"/>
        <w:left w:val="none" w:sz="0" w:space="0" w:color="auto"/>
        <w:bottom w:val="none" w:sz="0" w:space="0" w:color="auto"/>
        <w:right w:val="none" w:sz="0" w:space="0" w:color="auto"/>
      </w:divBdr>
    </w:div>
    <w:div w:id="2143883082">
      <w:bodyDiv w:val="1"/>
      <w:marLeft w:val="0"/>
      <w:marRight w:val="0"/>
      <w:marTop w:val="0"/>
      <w:marBottom w:val="0"/>
      <w:divBdr>
        <w:top w:val="none" w:sz="0" w:space="0" w:color="auto"/>
        <w:left w:val="none" w:sz="0" w:space="0" w:color="auto"/>
        <w:bottom w:val="none" w:sz="0" w:space="0" w:color="auto"/>
        <w:right w:val="none" w:sz="0" w:space="0" w:color="auto"/>
      </w:divBdr>
    </w:div>
    <w:div w:id="2144540499">
      <w:bodyDiv w:val="1"/>
      <w:marLeft w:val="0"/>
      <w:marRight w:val="0"/>
      <w:marTop w:val="0"/>
      <w:marBottom w:val="0"/>
      <w:divBdr>
        <w:top w:val="none" w:sz="0" w:space="0" w:color="auto"/>
        <w:left w:val="none" w:sz="0" w:space="0" w:color="auto"/>
        <w:bottom w:val="none" w:sz="0" w:space="0" w:color="auto"/>
        <w:right w:val="none" w:sz="0" w:space="0" w:color="auto"/>
      </w:divBdr>
    </w:div>
    <w:div w:id="2145467746">
      <w:bodyDiv w:val="1"/>
      <w:marLeft w:val="0"/>
      <w:marRight w:val="0"/>
      <w:marTop w:val="0"/>
      <w:marBottom w:val="0"/>
      <w:divBdr>
        <w:top w:val="none" w:sz="0" w:space="0" w:color="auto"/>
        <w:left w:val="none" w:sz="0" w:space="0" w:color="auto"/>
        <w:bottom w:val="none" w:sz="0" w:space="0" w:color="auto"/>
        <w:right w:val="none" w:sz="0" w:space="0" w:color="auto"/>
      </w:divBdr>
    </w:div>
    <w:div w:id="2146459509">
      <w:bodyDiv w:val="1"/>
      <w:marLeft w:val="0"/>
      <w:marRight w:val="0"/>
      <w:marTop w:val="0"/>
      <w:marBottom w:val="0"/>
      <w:divBdr>
        <w:top w:val="none" w:sz="0" w:space="0" w:color="auto"/>
        <w:left w:val="none" w:sz="0" w:space="0" w:color="auto"/>
        <w:bottom w:val="none" w:sz="0" w:space="0" w:color="auto"/>
        <w:right w:val="none" w:sz="0" w:space="0" w:color="auto"/>
      </w:divBdr>
    </w:div>
    <w:div w:id="2146460595">
      <w:bodyDiv w:val="1"/>
      <w:marLeft w:val="0"/>
      <w:marRight w:val="0"/>
      <w:marTop w:val="0"/>
      <w:marBottom w:val="0"/>
      <w:divBdr>
        <w:top w:val="none" w:sz="0" w:space="0" w:color="auto"/>
        <w:left w:val="none" w:sz="0" w:space="0" w:color="auto"/>
        <w:bottom w:val="none" w:sz="0" w:space="0" w:color="auto"/>
        <w:right w:val="none" w:sz="0" w:space="0" w:color="auto"/>
      </w:divBdr>
    </w:div>
    <w:div w:id="2146464544">
      <w:bodyDiv w:val="1"/>
      <w:marLeft w:val="0"/>
      <w:marRight w:val="0"/>
      <w:marTop w:val="0"/>
      <w:marBottom w:val="0"/>
      <w:divBdr>
        <w:top w:val="none" w:sz="0" w:space="0" w:color="auto"/>
        <w:left w:val="none" w:sz="0" w:space="0" w:color="auto"/>
        <w:bottom w:val="none" w:sz="0" w:space="0" w:color="auto"/>
        <w:right w:val="none" w:sz="0" w:space="0" w:color="auto"/>
      </w:divBdr>
    </w:div>
    <w:div w:id="214692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ns0:Relationships xmlns:ns0="http://schemas.openxmlformats.org/package/2006/relationships"><ns0:Relationship Id="rId8" Type="http://schemas.openxmlformats.org/officeDocument/2006/relationships/settings" Target="settings.xml" /><ns0:Relationship Id="rId13" Type="http://schemas.openxmlformats.org/officeDocument/2006/relationships/header" Target="header2.xml" /><ns0:Relationship Id="rId18" Type="http://schemas.openxmlformats.org/officeDocument/2006/relationships/image" Target="media/image1.png" /><ns0:Relationship Id="rId26" Type="http://schemas.openxmlformats.org/officeDocument/2006/relationships/image" Target="media/image9.png" /><ns0:Relationship Id="rId39" Type="http://schemas.openxmlformats.org/officeDocument/2006/relationships/header" Target="header3.xml" /><ns0:Relationship Id="rId3" Type="http://schemas.openxmlformats.org/officeDocument/2006/relationships/customXml" Target="../customXml/item3.xml" /><ns0:Relationship Id="rId21" Type="http://schemas.openxmlformats.org/officeDocument/2006/relationships/image" Target="media/image4.png" /><ns0:Relationship Id="rId34" Type="http://schemas.openxmlformats.org/officeDocument/2006/relationships/image" Target="media/image17.png" /><ns0:Relationship Id="rId42" Type="http://schemas.openxmlformats.org/officeDocument/2006/relationships/glossaryDocument" Target="glossary/document.xml" /><ns0:Relationship Id="rId7" Type="http://schemas.openxmlformats.org/officeDocument/2006/relationships/styles" Target="styles.xml" /><ns0:Relationship Id="rId12" Type="http://schemas.openxmlformats.org/officeDocument/2006/relationships/header" Target="header1.xml" /><ns0:Relationship Id="rId17" Type="http://schemas.microsoft.com/office/2018/08/relationships/commentsExtensible" Target="commentsExtensible.xml" /><ns0:Relationship Id="rId25" Type="http://schemas.openxmlformats.org/officeDocument/2006/relationships/image" Target="media/image8.png" /><ns0:Relationship Id="rId33" Type="http://schemas.openxmlformats.org/officeDocument/2006/relationships/image" Target="media/image16.png" /><ns0:Relationship Id="rId38" Type="http://schemas.openxmlformats.org/officeDocument/2006/relationships/image" Target="media/image21.png" /><ns0:Relationship Id="rId2" Type="http://schemas.openxmlformats.org/officeDocument/2006/relationships/customXml" Target="../customXml/item2.xml" /><ns0:Relationship Id="rId16" Type="http://schemas.microsoft.com/office/2016/09/relationships/commentsIds" Target="commentsIds.xml" /><ns0:Relationship Id="rId20" Type="http://schemas.openxmlformats.org/officeDocument/2006/relationships/image" Target="media/image3.png" /><ns0:Relationship Id="rId29" Type="http://schemas.openxmlformats.org/officeDocument/2006/relationships/image" Target="media/image12.png" /><ns0:Relationship Id="rId41" Type="http://schemas.microsoft.com/office/2011/relationships/people" Target="people.xml" /><ns0:Relationship Id="rId1" Type="http://schemas.openxmlformats.org/officeDocument/2006/relationships/customXml" Target="../customXml/item1.xml" /><ns0:Relationship Id="rId6" Type="http://schemas.openxmlformats.org/officeDocument/2006/relationships/numbering" Target="numbering.xml" /><ns0:Relationship Id="rId11" Type="http://schemas.openxmlformats.org/officeDocument/2006/relationships/endnotes" Target="endnotes.xml" /><ns0:Relationship Id="rId24" Type="http://schemas.openxmlformats.org/officeDocument/2006/relationships/image" Target="media/image7.png" /><ns0:Relationship Id="rId32" Type="http://schemas.openxmlformats.org/officeDocument/2006/relationships/image" Target="media/image15.png" /><ns0:Relationship Id="rId37" Type="http://schemas.openxmlformats.org/officeDocument/2006/relationships/image" Target="media/image20.jpeg" /><ns0:Relationship Id="rId40" Type="http://schemas.openxmlformats.org/officeDocument/2006/relationships/fontTable" Target="fontTable.xml" /><ns0:Relationship Id="rId5" Type="http://schemas.openxmlformats.org/officeDocument/2006/relationships/customXml" Target="../customXml/item5.xml" /><ns0:Relationship Id="rId15" Type="http://schemas.microsoft.com/office/2011/relationships/commentsExtended" Target="commentsExtended.xml" /><ns0:Relationship Id="rId23" Type="http://schemas.openxmlformats.org/officeDocument/2006/relationships/image" Target="media/image6.png" /><ns0:Relationship Id="rId28" Type="http://schemas.openxmlformats.org/officeDocument/2006/relationships/image" Target="media/image11.png" /><ns0:Relationship Id="rId36" Type="http://schemas.openxmlformats.org/officeDocument/2006/relationships/image" Target="media/image19.png" /><ns0:Relationship Id="rId10" Type="http://schemas.openxmlformats.org/officeDocument/2006/relationships/footnotes" Target="footnotes.xml" /><ns0:Relationship Id="rId19" Type="http://schemas.openxmlformats.org/officeDocument/2006/relationships/image" Target="media/image2.png" /><ns0:Relationship Id="rId31" Type="http://schemas.openxmlformats.org/officeDocument/2006/relationships/image" Target="media/image14.png" /><ns0:Relationship Id="rId44" Type="http://schemas.microsoft.com/office/2020/10/relationships/intelligence" Target="intelligence2.xml" /><ns0:Relationship Id="rId4" Type="http://schemas.openxmlformats.org/officeDocument/2006/relationships/customXml" Target="../customXml/item4.xml" /><ns0:Relationship Id="rId9" Type="http://schemas.openxmlformats.org/officeDocument/2006/relationships/webSettings" Target="webSettings.xml" /><ns0:Relationship Id="rId14" Type="http://schemas.openxmlformats.org/officeDocument/2006/relationships/comments" Target="comments.xml" /><ns0:Relationship Id="rId22" Type="http://schemas.openxmlformats.org/officeDocument/2006/relationships/image" Target="media/image5.png" /><ns0:Relationship Id="rId27" Type="http://schemas.openxmlformats.org/officeDocument/2006/relationships/image" Target="media/image10.png" /><ns0:Relationship Id="rId30" Type="http://schemas.openxmlformats.org/officeDocument/2006/relationships/image" Target="media/image13.png" /><ns0:Relationship Id="rId35" Type="http://schemas.openxmlformats.org/officeDocument/2006/relationships/image" Target="media/image18.png" /><ns0:Relationship Id="rId43" Type="http://schemas.openxmlformats.org/officeDocument/2006/relationships/theme" Target="theme/theme1.xml" /><Relationship Id="rId1" Type="http://schemas.openxmlformats.org/officeDocument/2006/relationships/comments" Target="comments.xml" /></ns0: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C21ED85-B84B-44D8-8D61-DFFD270462C6}"/>
      </w:docPartPr>
      <w:docPartBody>
        <w:p w:rsidR="0075635F" w:rsidRDefault="00FD6DDF">
          <w:r w:rsidRPr="00C7221E">
            <w:rPr>
              <w:rStyle w:val="Platzhaltertext"/>
            </w:rPr>
            <w:t>Klicken oder tippen Sie hier, um Text einzugeben.</w:t>
          </w:r>
        </w:p>
      </w:docPartBody>
    </w:docPart>
    <w:docPart>
      <w:docPartPr>
        <w:name w:val="B7BC75F7AB4D4C888AA98004BC5E5AEA"/>
        <w:category>
          <w:name w:val="Allgemein"/>
          <w:gallery w:val="placeholder"/>
        </w:category>
        <w:types>
          <w:type w:val="bbPlcHdr"/>
        </w:types>
        <w:behaviors>
          <w:behavior w:val="content"/>
        </w:behaviors>
        <w:guid w:val="{46FDD3AA-012B-4D2B-962B-35F1BE52DC71}"/>
      </w:docPartPr>
      <w:docPartBody>
        <w:p w:rsidR="001467BE" w:rsidRDefault="0029220D" w:rsidP="0029220D">
          <w:pPr>
            <w:pStyle w:val="B7BC75F7AB4D4C888AA98004BC5E5AEA"/>
          </w:pPr>
          <w:r w:rsidRPr="00C7221E">
            <w:rPr>
              <w:rStyle w:val="Platzhaltertext"/>
            </w:rPr>
            <w:t>Klicken oder tippen Sie hier, um Text einzugeben.</w:t>
          </w:r>
        </w:p>
      </w:docPartBody>
    </w:docPart>
    <w:docPart>
      <w:docPartPr>
        <w:name w:val="7930A7F1E90749C78C03BE8BACB2E0CD"/>
        <w:category>
          <w:name w:val="Allgemein"/>
          <w:gallery w:val="placeholder"/>
        </w:category>
        <w:types>
          <w:type w:val="bbPlcHdr"/>
        </w:types>
        <w:behaviors>
          <w:behavior w:val="content"/>
        </w:behaviors>
        <w:guid w:val="{555DAB59-9C8C-4E47-B245-5283036EC14B}"/>
      </w:docPartPr>
      <w:docPartBody>
        <w:p w:rsidR="001467BE" w:rsidRDefault="0029220D" w:rsidP="0029220D">
          <w:pPr>
            <w:pStyle w:val="7930A7F1E90749C78C03BE8BACB2E0CD"/>
          </w:pPr>
          <w:r w:rsidRPr="00C7221E">
            <w:rPr>
              <w:rStyle w:val="Platzhaltertext"/>
            </w:rPr>
            <w:t>Klicken oder tippen Sie hier, um Text einzugeben.</w:t>
          </w:r>
        </w:p>
      </w:docPartBody>
    </w:docPart>
    <w:docPart>
      <w:docPartPr>
        <w:name w:val="28FDB3281C474C4CBBED4FB26DEFACF9"/>
        <w:category>
          <w:name w:val="Allgemein"/>
          <w:gallery w:val="placeholder"/>
        </w:category>
        <w:types>
          <w:type w:val="bbPlcHdr"/>
        </w:types>
        <w:behaviors>
          <w:behavior w:val="content"/>
        </w:behaviors>
        <w:guid w:val="{99735C23-5A3E-49F9-AA75-4748361B03BB}"/>
      </w:docPartPr>
      <w:docPartBody>
        <w:p w:rsidR="00000000" w:rsidRDefault="00B12FE5" w:rsidP="00B12FE5">
          <w:pPr>
            <w:pStyle w:val="28FDB3281C474C4CBBED4FB26DEFACF9"/>
          </w:pPr>
          <w:r w:rsidRPr="00C722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DF"/>
    <w:rsid w:val="00143D46"/>
    <w:rsid w:val="001467BE"/>
    <w:rsid w:val="00163693"/>
    <w:rsid w:val="001A3614"/>
    <w:rsid w:val="0029220D"/>
    <w:rsid w:val="00554B1A"/>
    <w:rsid w:val="005F5C78"/>
    <w:rsid w:val="00743053"/>
    <w:rsid w:val="0075635F"/>
    <w:rsid w:val="008B067B"/>
    <w:rsid w:val="00B12FE5"/>
    <w:rsid w:val="00E17480"/>
    <w:rsid w:val="00ED52B7"/>
    <w:rsid w:val="00FD6D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2FE5"/>
    <w:rPr>
      <w:color w:val="808080"/>
    </w:rPr>
  </w:style>
  <w:style w:type="paragraph" w:customStyle="1" w:styleId="B7BC75F7AB4D4C888AA98004BC5E5AEA">
    <w:name w:val="B7BC75F7AB4D4C888AA98004BC5E5AEA"/>
    <w:rsid w:val="0029220D"/>
  </w:style>
  <w:style w:type="paragraph" w:customStyle="1" w:styleId="7930A7F1E90749C78C03BE8BACB2E0CD">
    <w:name w:val="7930A7F1E90749C78C03BE8BACB2E0CD"/>
    <w:rsid w:val="0029220D"/>
  </w:style>
  <w:style w:type="paragraph" w:customStyle="1" w:styleId="34B8BF19C530402CBBAFF7CE52C6B743">
    <w:name w:val="34B8BF19C530402CBBAFF7CE52C6B743"/>
    <w:rsid w:val="00B12FE5"/>
  </w:style>
  <w:style w:type="paragraph" w:customStyle="1" w:styleId="F6368159E7FE4CFFB04276F7AAE323D5">
    <w:name w:val="F6368159E7FE4CFFB04276F7AAE323D5"/>
    <w:rsid w:val="00B12FE5"/>
  </w:style>
  <w:style w:type="paragraph" w:customStyle="1" w:styleId="28FDB3281C474C4CBBED4FB26DEFACF9">
    <w:name w:val="28FDB3281C474C4CBBED4FB26DEFACF9"/>
    <w:rsid w:val="00B12F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Karlstraße 9-11, 88400 Biberach an der Riß</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003DCF5B331A244BD36CAB5B6415494" ma:contentTypeVersion="3" ma:contentTypeDescription="Ein neues Dokument erstellen." ma:contentTypeScope="" ma:versionID="2059e93755b1884e24692e23c8d51a9d">
  <xsd:schema xmlns:xsd="http://www.w3.org/2001/XMLSchema" xmlns:xs="http://www.w3.org/2001/XMLSchema" xmlns:p="http://schemas.microsoft.com/office/2006/metadata/properties" xmlns:ns2="1119bf98-24b7-40ab-a980-8dd2d3ab7e5d" targetNamespace="http://schemas.microsoft.com/office/2006/metadata/properties" ma:root="true" ma:fieldsID="d7d04fd8d76e1ea0c4c42a479eac4744" ns2:_="">
    <xsd:import namespace="1119bf98-24b7-40ab-a980-8dd2d3ab7e5d"/>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19bf98-24b7-40ab-a980-8dd2d3ab7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DTM2</b:Tag>
    <b:SourceType>Book</b:SourceType>
    <b:Guid>{803397DB-FA68-2640-A86D-C4CB54886585}</b:Guid>
    <b:Author>
      <b:Author>
        <b:NameList>
          <b:Person>
            <b:Last>Gehring</b:Last>
            <b:First>Hermann</b:First>
          </b:Person>
          <b:Person>
            <b:Last>Gabriel</b:Last>
            <b:First>Roland</b:First>
          </b:Person>
        </b:NameList>
      </b:Author>
    </b:Author>
    <b:Title>Wirtschaftsinformatik</b:Title>
    <b:City>Wiesbaden</b:City>
    <b:Publisher>Springer Gabler</b:Publisher>
    <b:Year>2022</b:Year>
    <b:RefOrder>1</b:RefOrder>
  </b:Source>
  <b:Source>
    <b:Tag>Fuh20</b:Tag>
    <b:SourceType>DocumentFromInternetSite</b:SourceType>
    <b:Guid>{32D9B67D-66B2-45D0-8C7B-FD01D56D5C44}</b:Guid>
    <b:Title>Netzspannungen weltweit</b:Title>
    <b:Year>2020</b:Year>
    <b:Author>
      <b:Author>
        <b:Corporate>Fuhrmeister GmbH</b:Corporate>
      </b:Author>
    </b:Author>
    <b:URL>https://www.fuhrmeister-gmbh.de/pdf/info/Netzspannungen%20weltweit_Fuhrmeister.pdf</b:URL>
    <b:InternetSiteTitle>Fuhrmeister</b:InternetSiteTitle>
    <b:RefOrder>2</b:RefOrder>
  </b:Source>
  <b:Source>
    <b:Tag>Pas</b:Tag>
    <b:SourceType>InternetSite</b:SourceType>
    <b:Guid>{4E3A650E-88E4-4CF4-9AA5-7AC176221528}</b:Guid>
    <b:Title>Hochspannungs-Gleichstromübertragung</b:Title>
    <b:URL>https://www.energie-lexikon.info/hochspannungs_gleichstromuebertragung.html</b:URL>
    <b:Author>
      <b:Author>
        <b:NameList>
          <b:Person>
            <b:Last>Paschotta</b:Last>
            <b:First>Rüdiger</b:First>
          </b:Person>
        </b:NameList>
      </b:Author>
    </b:Author>
    <b:Year>2022</b:Year>
    <b:InternetSiteTitle>RP- Energie- Lexikon</b:InternetSiteTitle>
    <b:RefOrder>3</b:RefOrder>
  </b:Source>
  <b:Source>
    <b:Tag>DTM1</b:Tag>
    <b:SourceType>Book</b:SourceType>
    <b:Guid>{EFC2D703-8386-B447-852D-D52C01951CE1}</b:Guid>
    <b:Author>
      <b:Author>
        <b:NameList>
          <b:Person>
            <b:Last>Brückner</b:Last>
            <b:First>Volkmar</b:First>
          </b:Person>
        </b:NameList>
      </b:Author>
    </b:Author>
    <b:Title>Globale Kommunikationsnetze über Digitalisierung, elektromagnetische Wellen, Glasfasern und Internet</b:Title>
    <b:City>Wiesbaden</b:City>
    <b:Publisher>Springer Vieweg</b:Publisher>
    <b:Year>2022</b:Year>
    <b:RefOrder>4</b:RefOrder>
  </b:Source>
  <b:Source>
    <b:Tag>DTM3</b:Tag>
    <b:SourceType>Book</b:SourceType>
    <b:Guid>{92A27C7F-760B-9542-8387-40AB29EE297D}</b:Guid>
    <b:Title>Implikationen eines flächendeckenden Glasfaserausbaus und sein Subventionsbedarf</b:Title>
    <b:City>Bad Honnef</b:City>
    <b:Publisher>WIK Wissenschaftliches Institut für Infrastruktur und Kommunikationsdienste</b:Publisher>
    <b:Year>2011</b:Year>
    <b:Author>
      <b:Author>
        <b:NameList>
          <b:Person>
            <b:Last>Jay</b:Last>
            <b:First>Stephan</b:First>
          </b:Person>
          <b:Person>
            <b:Last>Neumann</b:Last>
            <b:First>Karl-Heinz</b:First>
          </b:Person>
          <b:Person>
            <b:Last>Plückebaum</b:Last>
            <b:First>Thomas</b:First>
          </b:Person>
        </b:NameList>
      </b:Author>
    </b:Author>
    <b:RefOrder>5</b:RefOrder>
  </b:Source>
  <b:Source>
    <b:Tag>DTM4</b:Tag>
    <b:SourceType>Book</b:SourceType>
    <b:Guid>{1B0E856F-9CBA-164D-859F-A76629D30AB9}</b:Guid>
    <b:Title>Der Markt für Breitbandinternet in Deutschland und Politikempfehlungen zu seiner Förderung</b:Title>
    <b:City>Göttingen</b:City>
    <b:Publisher>Sonderforschung ökonom. u. jurist. Institutionenanalyse</b:Publisher>
    <b:Year>2016</b:Year>
    <b:Author>
      <b:Author>
        <b:NameList>
          <b:Person>
            <b:Last>Deist</b:Last>
            <b:First>Henning</b:First>
          </b:Person>
          <b:Person>
            <b:Last>Proeger</b:Last>
            <b:First>Till</b:First>
          </b:Person>
          <b:Person>
            <b:Last>Bizer</b:Last>
            <b:First>Kilian</b:First>
          </b:Person>
        </b:NameList>
      </b:Author>
    </b:Author>
    <b:RefOrder>6</b:RefOrder>
  </b:Source>
  <b:Source>
    <b:Tag>Wec15</b:Tag>
    <b:SourceType>Misc</b:SourceType>
    <b:Guid>{9BDB366D-0964-4658-9B2C-64AD48D321C8}</b:Guid>
    <b:Title>Wechelselstrom-Erdkabelverlegung im Hächstspannungsnetz</b:Title>
    <b:Year>2015</b:Year>
    <b:Author>
      <b:Director>
        <b:NameList>
          <b:Person>
            <b:Last>TenneT</b:Last>
          </b:Person>
        </b:NameList>
      </b:Director>
      <b:Author>
        <b:Corporate>TenneT</b:Corporate>
      </b:Author>
    </b:Author>
    <b:URL>https://www.youtube.com/watch?v=YToh5gD7g4A&amp;t=167s&amp;ab_channel=TenneT</b:URL>
    <b:RefOrder>7</b:RefOrder>
  </b:Source>
  <b:Source>
    <b:Tag>Ple03</b:Tag>
    <b:SourceType>Book</b:SourceType>
    <b:Guid>{5000943F-19A7-7148-A1A7-22389D2A25E7}</b:Guid>
    <b:Title>Netzkonzept der Universität Würzburg und Umsetzung im Rahmen des Netzwerk-Investitionsprogrammes</b:Title>
    <b:City>München</b:City>
    <b:Publisher>K.G. Saur Verlag</b:Publisher>
    <b:Year>2003</b:Year>
    <b:Author>
      <b:Author>
        <b:NameList>
          <b:Person>
            <b:Last>Plehn</b:Last>
            <b:First>H.</b:First>
          </b:Person>
          <b:Person>
            <b:Last>Rossa</b:Last>
            <b:First>Chr.</b:First>
          </b:Person>
        </b:NameList>
      </b:Author>
    </b:Author>
    <b:RefOrder>8</b:RefOrder>
  </b:Source>
  <b:Source>
    <b:Tag>DTM5</b:Tag>
    <b:SourceType>Book</b:SourceType>
    <b:Guid>{0ED03B7F-B0B2-0B49-8D00-7B4CD8BFB30C}</b:Guid>
    <b:Title>Grundlagen der Lichtwellenleitertechnik</b:Title>
    <b:City>Dresden</b:City>
    <b:Publisher>Uni-Taschenbücher</b:Publisher>
    <b:Year>2021</b:Year>
    <b:Author>
      <b:Author>
        <b:NameList>
          <b:Person>
            <b:Last>Eberlein</b:Last>
            <b:First>Dieter</b:First>
          </b:Person>
        </b:NameList>
      </b:Author>
    </b:Author>
    <b:RefOrder>9</b:RefOrder>
  </b:Source>
  <b:Source>
    <b:Tag>DTM</b:Tag>
    <b:SourceType>Book</b:SourceType>
    <b:Guid>{EB5F1FE7-953E-254B-BD8F-5F50FCEC9939}</b:Guid>
    <b:Title>Entwicklung eines optischen Senders</b:Title>
    <b:City>Wernigerode</b:City>
    <b:Publisher>Cuvillier Verlag</b:Publisher>
    <b:Year>2006</b:Year>
    <b:Author>
      <b:Author>
        <b:NameList>
          <b:Person>
            <b:Last>Volmer</b:Last>
            <b:First>Tino</b:First>
          </b:Person>
        </b:NameList>
      </b:Author>
    </b:Author>
    <b:RefOrder>10</b:RefOrder>
  </b:Source>
  <b:Source>
    <b:Tag>May05</b:Tag>
    <b:SourceType>Book</b:SourceType>
    <b:Guid>{942846EC-921D-D345-9FB2-91175316DFDB}</b:Guid>
    <b:Title>Glasfasernetzwerke in der Praxis</b:Title>
    <b:City>München</b:City>
    <b:Publisher>Hüthig &amp; Pflaum</b:Publisher>
    <b:Year>2005</b:Year>
    <b:Author>
      <b:Author>
        <b:NameList>
          <b:Person>
            <b:Last>Mayer</b:Last>
            <b:First>M.</b:First>
          </b:Person>
          <b:Person>
            <b:Last>Zisler</b:Last>
            <b:First>H.</b:First>
          </b:Person>
        </b:NameList>
      </b:Author>
    </b:Author>
    <b:RefOrder>11</b:RefOrder>
  </b:Source>
  <b:Source>
    <b:Tag>Kno19</b:Tag>
    <b:SourceType>Book</b:SourceType>
    <b:Guid>{C6A268F4-C28B-8B48-9613-61A15DB3981D}</b:Guid>
    <b:Title>Steckverbinder: Theorie der Kontakte, neue Technologien, Produkte und Management-Konzepte</b:Title>
    <b:City>Neuried</b:City>
    <b:Publisher>expert Verlag</b:Publisher>
    <b:Year>2019</b:Year>
    <b:Author>
      <b:Author>
        <b:NameList>
          <b:Person>
            <b:Last>Knoblauch</b:Last>
            <b:First>Günter</b:First>
          </b:Person>
          <b:Person>
            <b:Last>et al.</b:Last>
          </b:Person>
        </b:NameList>
      </b:Author>
    </b:Author>
    <b:RefOrder>12</b:RefOrder>
  </b:Source>
  <b:Source>
    <b:Tag>Bun221</b:Tag>
    <b:SourceType>Book</b:SourceType>
    <b:Guid>{EC9C7E2E-B12D-44B3-9901-66B9245C2083}</b:Guid>
    <b:Author>
      <b:Author>
        <b:Corporate>Bundesnetzagentur</b:Corporate>
      </b:Author>
    </b:Author>
    <b:Title>Bedarfsermittlung 2021-2035</b:Title>
    <b:Year>2022</b:Year>
    <b:URL>https://www.netzausbau.de/SharedDocs/Downloads/DE/Bedarfsermittlung/2035/NEP/Fact_Sheet.pdf;jsessionid=8A81B427397384285E85C4C49D639B92?__blob=publicationFile</b:URL>
    <b:InternetSiteTitle>Netzausbau</b:InternetSiteTitle>
    <b:City>Bonn</b:City>
    <b:RefOrder>13</b:RefOrder>
  </b:Source>
  <b:Source>
    <b:Tag>Alb22</b:Tag>
    <b:SourceType>DocumentFromInternetSite</b:SourceType>
    <b:Guid>{3A7A2BED-1618-BE42-8410-0C1F359F9AE9}</b:Guid>
    <b:Title>brekoverband.de</b:Title>
    <b:Year>2022</b:Year>
    <b:Month>05</b:Month>
    <b:Day>05</b:Day>
    <b:URL>https://www.brekoverband.de/aktuelles/news/pressemitteilungen/glasfaser-ist-die-digitale-infrastruktur-mit-dem-geringsten-stromverbrauch/#:~:text=Glasfaser%20bei%20deutschlandweiter%20Versorgung%20klar,und%20TV-Kabelnetze%20650%20Megawatt.</b:URL>
    <b:Author>
      <b:Author>
        <b:NameList>
          <b:Person>
            <b:Last>Albers</b:Last>
            <b:First>Stephan</b:First>
          </b:Person>
        </b:NameList>
      </b:Author>
    </b:Author>
    <b:RefOrder>14</b:RefOrder>
  </b:Source>
  <b:Source>
    <b:Tag>Bun12</b:Tag>
    <b:SourceType>Book</b:SourceType>
    <b:Guid>{1D2A23FE-DC27-46A2-A43C-24D01EB09FA9}</b:Guid>
    <b:Author>
      <b:Author>
        <b:Corporate>Bundesnetzagentur</b:Corporate>
      </b:Author>
    </b:Author>
    <b:Title>Bestätigung Netzentwicklungsplan 2012</b:Title>
    <b:Year>2012</b:Year>
    <b:URL>https://data.netzausbau.de/2022/nep/nep2022_bestaetigung.pdf</b:URL>
    <b:InternetSiteTitle>Netzausbau</b:InternetSiteTitle>
    <b:RefOrder>15</b:RefOrder>
  </b:Source>
  <b:Source>
    <b:Tag>Bun22</b:Tag>
    <b:SourceType>InternetSite</b:SourceType>
    <b:Guid>{656F0D0B-E660-480C-811C-A741E0ED35F8}</b:Guid>
    <b:Author>
      <b:Author>
        <b:Corporate>Bundesnetzagentur</b:Corporate>
      </b:Author>
    </b:Author>
    <b:Title>Brunsbüttel - Großgartach (SuedLink)</b:Title>
    <b:Year>2022</b:Year>
    <b:Month>Oktober</b:Month>
    <b:Day>28</b:Day>
    <b:URL>https://www.netzausbau.de/Vorhaben/ansicht/de.html?cms_gruppe=bbplg&amp;cms_nummer=3</b:URL>
    <b:InternetSiteTitle>Netzausbau</b:InternetSiteTitle>
    <b:RefOrder>16</b:RefOrder>
  </b:Source>
  <b:Source>
    <b:Tag>Übe211</b:Tag>
    <b:SourceType>Book</b:SourceType>
    <b:Guid>{B6DAB1BA-A3C3-453D-B40D-3A48A8FE1DAE}</b:Guid>
    <b:Author>
      <b:Author>
        <b:NameList>
          <b:Person>
            <b:Last>Übertragungsnetzbetreiber</b:Last>
          </b:Person>
        </b:NameList>
      </b:Author>
    </b:Author>
    <b:Title>Netzentwicklungsplan Strom 2035 Kostenschätzung</b:Title>
    <b:Year>2021</b:Year>
    <b:URL>https://www.netzentwicklungsplan.de/sites/default/files/paragraphs-files/26_NEP_2035_V2021_2E_Kostenschaetzung.pdf</b:URL>
    <b:Edition>2.</b:Edition>
    <b:RefOrder>17</b:RefOrder>
  </b:Source>
  <b:Source>
    <b:Tag>Übe21</b:Tag>
    <b:SourceType>Book</b:SourceType>
    <b:Guid>{09AEFD30-3C2B-4BE6-8056-1BB5D5537369}</b:Guid>
    <b:Title>Netzentwicklungsplan Strom 2035</b:Title>
    <b:Year>2021</b:Year>
    <b:URL>https://www.netzentwicklungsplan.de/sites/default/files/paragraphs-files/NEP_2035_V2021_2_Entwurf_Teil1.pdf</b:URL>
    <b:Author>
      <b:Author>
        <b:Corporate>Übertragungsnetzbetreiber</b:Corporate>
      </b:Author>
    </b:Author>
    <b:Edition>2</b:Edition>
    <b:RefOrder>18</b:RefOrder>
  </b:Source>
  <b:Source>
    <b:Tag>Pas21</b:Tag>
    <b:SourceType>InternetSite</b:SourceType>
    <b:Guid>{124AD046-A91A-4829-9019-C0F8CC2ED880}</b:Guid>
    <b:Title>RP-Energie- Lexikon - Blindstrom</b:Title>
    <b:Year>2021</b:Year>
    <b:Author>
      <b:Author>
        <b:NameList>
          <b:Person>
            <b:Last>Paschotta</b:Last>
            <b:First>Rüdiger</b:First>
          </b:Person>
        </b:NameList>
      </b:Author>
    </b:Author>
    <b:URL>https://www.energie-lexikon.info/blindstrom.html</b:URL>
    <b:RefOrder>19</b:RefOrder>
  </b:Source>
  <b:Source>
    <b:Tag>Pas22</b:Tag>
    <b:SourceType>InternetSite</b:SourceType>
    <b:Guid>{3A52D93C-7DA3-4AB3-8BFC-199C764DDE01}</b:Guid>
    <b:Title>Hochspannungsleitung</b:Title>
    <b:Year>2022</b:Year>
    <b:URL>https://www.energie-lexikon.info/hochspannungsleitung.html</b:URL>
    <b:Author>
      <b:Author>
        <b:NameList>
          <b:Person>
            <b:Last>Paschotta</b:Last>
            <b:First>Rüdiger</b:First>
          </b:Person>
        </b:NameList>
      </b:Author>
    </b:Author>
    <b:InternetSiteTitle>RP-Energie-Lexikon</b:InternetSiteTitle>
    <b:RefOrder>20</b:RefOrder>
  </b:Source>
  <b:Source>
    <b:Tag>Ten</b:Tag>
    <b:SourceType>Book</b:SourceType>
    <b:Guid>{6BC862CE-0E4F-49CA-BDBD-17E4F797C9F3}</b:Guid>
    <b:Author>
      <b:Author>
        <b:NameList>
          <b:Person>
            <b:Last>TenneT</b:Last>
          </b:Person>
          <b:Person>
            <b:Last>TransnetBW</b:Last>
          </b:Person>
        </b:NameList>
      </b:Author>
    </b:Author>
    <b:Title>Suedlink | Factsheet - Gleichstrom-Technologie</b:Title>
    <b:Year>2022</b:Year>
    <b:Month>Juni</b:Month>
    <b:URL>https://tennet-drupal.s3.eu-central-1.amazonaws.com/default/2022-06/SuedLink%20Brosch%C3%BCre%20Gleichstrom-Technologie.pdf</b:URL>
    <b:RefOrder>21</b:RefOrder>
  </b:Source>
  <b:Source>
    <b:Tag>Bür18</b:Tag>
    <b:SourceType>InternetSite</b:SourceType>
    <b:Guid>{291B48D4-3883-4EB8-B8C1-A8D2A4E74930}</b:Guid>
    <b:Title>Bürgerdialog Stromnetz</b:Title>
    <b:Year>2018</b:Year>
    <b:Author>
      <b:Author>
        <b:NameList>
          <b:Person>
            <b:Last>Stromnetz</b:Last>
            <b:First>Bürgerdialog</b:First>
          </b:Person>
        </b:NameList>
      </b:Author>
    </b:Author>
    <b:URL>https://www.buergerdialog-stromnetz.de/frage/verlegung-der-stromleitungen-entlang-unter-der-bundesfernstrasse-autobahn/</b:URL>
    <b:RefOrder>22</b:RefOrder>
  </b:Source>
  <b:Source>
    <b:Tag>Bay16</b:Tag>
    <b:SourceType>Book</b:SourceType>
    <b:Guid>{7F1C5E0F-0BA0-485A-98DB-B0A998086BA7}</b:Guid>
    <b:Title>HDD Praxisbuch</b:Title>
    <b:Year>2016</b:Year>
    <b:Author>
      <b:Author>
        <b:NameList>
          <b:Person>
            <b:Last>Bayer</b:Last>
            <b:First>Hans</b:First>
          </b:Person>
        </b:NameList>
      </b:Author>
    </b:Author>
    <b:City>Essen</b:City>
    <b:Publisher>Vulkan-Verlag GmbH</b:Publisher>
    <b:RefOrder>23</b:RefOrder>
  </b:Source>
  <b:Source>
    <b:Tag>CRa12</b:Tag>
    <b:SourceType>Book</b:SourceType>
    <b:Guid>{AC828CCB-B5A5-4A8B-9D77-FED5DE173D54}</b:Guid>
    <b:Title>Machbarkeitsstudie zur Verknüpfung von Bahn- und Energieleitungsinfrastrukturen</b:Title>
    <b:Year>2012</b:Year>
    <b:City>Hannover</b:City>
    <b:Author>
      <b:Author>
        <b:NameList>
          <b:Person>
            <b:Last>Rathke</b:Last>
            <b:First>C.</b:First>
          </b:Person>
          <b:Person>
            <b:Last>L.Hofmann</b:Last>
          </b:Person>
        </b:NameList>
      </b:Author>
    </b:Author>
    <b:RefOrder>24</b:RefOrder>
  </b:Source>
  <b:Source>
    <b:Tag>Sch17</b:Tag>
    <b:SourceType>ConferenceProceedings</b:SourceType>
    <b:Guid>{084292E6-8950-416A-8897-C2B30877EFDE}</b:Guid>
    <b:Title>HDD-Baustellen - Planung und Durchführung</b:Title>
    <b:Year>2017</b:Year>
    <b:City>Bad Zwischenahn</b:City>
    <b:Author>
      <b:Author>
        <b:NameList>
          <b:Person>
            <b:Last>Schrinner</b:Last>
            <b:First>René</b:First>
          </b:Person>
        </b:NameList>
      </b:Author>
    </b:Author>
    <b:RefOrder>25</b:RefOrder>
  </b:Source>
  <b:Source>
    <b:Tag>Sch18</b:Tag>
    <b:SourceType>Book</b:SourceType>
    <b:Guid>{8112F9A2-3604-43FF-84F3-D957CA351B63}</b:Guid>
    <b:Author>
      <b:Author>
        <b:NameList>
          <b:Person>
            <b:Last>Scholles</b:Last>
            <b:First>F.</b:First>
          </b:Person>
        </b:NameList>
      </b:Author>
    </b:Author>
    <b:Title>Tagungsband Wissenschaftsdialog</b:Title>
    <b:Year>2018</b:Year>
    <b:Publisher>Bundesnetzagentur</b:Publisher>
    <b:RefOrder>26</b:RefOrder>
  </b:Source>
  <b:Source>
    <b:Tag>Bra05</b:Tag>
    <b:SourceType>Book</b:SourceType>
    <b:Guid>{7254F7C3-7E75-4F14-B863-72594DAC030C}</b:Guid>
    <b:Title>Grabenlose Bau- und Sanierungsverfahren von Rohrleitungen und Kanälen</b:Title>
    <b:Year>2005</b:Year>
    <b:City>Anhalt</b:City>
    <b:Publisher>Diplomica Verlag GmbH</b:Publisher>
    <b:Author>
      <b:Author>
        <b:NameList>
          <b:Person>
            <b:Last>Brandmann</b:Last>
            <b:First>Andreas</b:First>
          </b:Person>
        </b:NameList>
      </b:Author>
    </b:Author>
    <b:RefOrder>27</b:RefOrder>
  </b:Source>
  <b:Source>
    <b:Tag>Hag14</b:Tag>
    <b:SourceType>Book</b:SourceType>
    <b:Guid>{E92F4C24-8B1C-466F-9349-53EE6784F5ED}</b:Guid>
    <b:Author>
      <b:Author>
        <b:NameList>
          <b:Person>
            <b:Last>Hagn</b:Last>
            <b:First>H</b:First>
          </b:Person>
          <b:Person>
            <b:Last>Glaser</b:Last>
            <b:First>D.</b:First>
          </b:Person>
        </b:NameList>
      </b:Author>
    </b:Author>
    <b:Title>Europa der Regionen: Verkehr</b:Title>
    <b:Year>2014</b:Year>
    <b:Publisher>Statistisches Landesamt Baden-Württemberg</b:Publisher>
    <b:RefOrder>28</b:RefOrder>
  </b:Source>
  <b:Source>
    <b:Tag>Böh</b:Tag>
    <b:SourceType>InternetSite</b:SourceType>
    <b:Guid>{8949EE1D-2B46-4ADE-BBE3-793A7CC791E6}</b:Guid>
    <b:Author>
      <b:Author>
        <b:NameList>
          <b:Person>
            <b:Last>GmbH</b:Last>
            <b:First>Böhl</b:First>
            <b:Middle>Tiefbau</b:Middle>
          </b:Person>
        </b:NameList>
      </b:Author>
    </b:Author>
    <b:Title>Böjl Tiefbau GmbH</b:Title>
    <b:URL>https://www.boehl-tiefbau.de/erdraketen/</b:URL>
    <b:Year>2022</b:Year>
    <b:RefOrder>29</b:RefOrder>
  </b:Source>
  <b:Source>
    <b:Tag>Bun191</b:Tag>
    <b:SourceType>Book</b:SourceType>
    <b:Guid>{495B14F8-5B8F-4074-86A2-1407EEE4E5DF}</b:Guid>
    <b:Author>
      <b:Author>
        <b:Corporate>Bundesnetzagentur</b:Corporate>
      </b:Author>
    </b:Author>
    <b:Title>Bündelung von Stromleitungen mit linienhaften Infrastrukturen</b:Title>
    <b:Year>2019</b:Year>
    <b:Publisher>Bundesnetzagentur</b:Publisher>
    <b:RefOrder>30</b:RefOrder>
  </b:Source>
  <b:Source>
    <b:Tag>Pol09</b:Tag>
    <b:SourceType>Book</b:SourceType>
    <b:Guid>{101E1035-BE1F-44C1-8181-414173787DE1}</b:Guid>
    <b:Author>
      <b:Author>
        <b:NameList>
          <b:Person>
            <b:Last>Pollinger</b:Last>
            <b:First>Richard</b:First>
          </b:Person>
        </b:NameList>
      </b:Author>
    </b:Author>
    <b:Title>Multikritirielle, funktionale Bewertung von Hauskanälen in Entwässerungssystemen</b:Title>
    <b:Year>2009</b:Year>
    <b:City>Wien</b:City>
    <b:RefOrder>31</b:RefOrder>
  </b:Source>
  <b:Source>
    <b:Tag>Kie20</b:Tag>
    <b:SourceType>InternetSite</b:SourceType>
    <b:Guid>{C6EBFCD0-499F-4EF1-AEE2-AF1872B5E11E}</b:Guid>
    <b:Title>Telekom</b:Title>
    <b:Author>
      <b:Author>
        <b:NameList>
          <b:Person>
            <b:Last>Kiel</b:Last>
            <b:First>Pascal</b:First>
          </b:Person>
        </b:NameList>
      </b:Author>
    </b:Author>
    <b:URL>https://www.telekom.com/de/blog/netz/artikel/schneller-glasfaser-ausbau-mit-din-norm-610104</b:URL>
    <b:Year>o.J.</b:Year>
    <b:RefOrder>32</b:RefOrder>
  </b:Source>
  <b:Source>
    <b:Tag>For16</b:Tag>
    <b:SourceType>DocumentFromInternetSite</b:SourceType>
    <b:Guid>{AE40C2C0-B9CC-4F71-B4EB-03E988AC1040}</b:Guid>
    <b:Author>
      <b:Author>
        <b:Corporate>Forschungszentrum Jülich GmbH</b:Corporate>
      </b:Author>
    </b:Author>
    <b:Title>Hochspannungsgleichstromübertragung</b:Title>
    <b:URL>https://www.enargus.de/pub/bscw.cgi/d4942-2/*/*/Hochspannungsgleichstrom%c3%bcbertragung.html?op=Wiki.getwiki</b:URL>
    <b:InternetSiteTitle>Energus</b:InternetSiteTitle>
    <b:Year>o.J.</b:Year>
    <b:RefOrder>33</b:RefOrder>
  </b:Source>
  <b:Source>
    <b:Tag>Kol</b:Tag>
    <b:SourceType>InternetSite</b:SourceType>
    <b:Guid>{644A5A77-26E8-4656-8517-2981FBDB34F5}</b:Guid>
    <b:Title>HDD-Bohrung</b:Title>
    <b:Author>
      <b:Author>
        <b:NameList>
          <b:Person>
            <b:Last>Kollmann</b:Last>
            <b:First>Andreas</b:First>
          </b:Person>
        </b:NameList>
      </b:Author>
    </b:Author>
    <b:URL>https://hdd-bohrung.de/was-ist-hdd-bohrung/</b:URL>
    <b:Year>o.J.</b:Year>
    <b:RefOrder>34</b:RefOrder>
  </b:Source>
  <b:Source>
    <b:Tag>SpäoJ</b:Tag>
    <b:SourceType>InternetSite</b:SourceType>
    <b:Guid>{61B1BD6C-D6BA-4B98-A8FF-416382EB7CFE}</b:Guid>
    <b:Author>
      <b:Author>
        <b:NameList>
          <b:Person>
            <b:Last>Späth</b:Last>
            <b:First>Thorsten</b:First>
          </b:Person>
        </b:NameList>
      </b:Author>
    </b:Author>
    <b:Title>Egeplast</b:Title>
    <b:Year>o.J.</b:Year>
    <b:URL>https://www.egeplast.de/wp-content/uploads/2012/07/Rohrbau-Weimar-2006.pdf</b:URL>
    <b:RefOrder>35</b:RefOrder>
  </b:Source>
  <b:Source>
    <b:Tag>50h21</b:Tag>
    <b:SourceType>InternetSite</b:SourceType>
    <b:Guid>{719B60B2-1016-4F07-910A-CB119240F879}</b:Guid>
    <b:Title>Freileitung Bertikow-Pasewalk</b:Title>
    <b:Year>2021</b:Year>
    <b:Author>
      <b:Author>
        <b:Corporate>50hertz</b:Corporate>
      </b:Author>
    </b:Author>
    <b:YearAccessed>2022</b:YearAccessed>
    <b:MonthAccessed>Dezember</b:MonthAccessed>
    <b:URL>https://www.50hertz.com/de/Netz/Netzausbau/ProjekteanLand/BertikowPasewalk</b:URL>
    <b:RefOrder>36</b:RefOrder>
  </b:Source>
  <b:Source>
    <b:Tag>50h211</b:Tag>
    <b:SourceType>InternetSite</b:SourceType>
    <b:Guid>{0811FA6F-65A6-4E61-A020-DA29C2A3F383}</b:Guid>
    <b:Author>
      <b:Author>
        <b:Corporate>50hertz</b:Corporate>
      </b:Author>
    </b:Author>
    <b:Title>Südwest-Kuppelleitung</b:Title>
    <b:Year>2021</b:Year>
    <b:YearAccessed>2022</b:YearAccessed>
    <b:MonthAccessed>Dezember</b:MonthAccessed>
    <b:URL>https://www.50hertz.com/de/Netz/Netzausbau/RealisierteProjekteseit2012/Suedwest-Kuppelleitung</b:URL>
    <b:RefOrder>37</b:RefOrder>
  </b:Source>
  <b:Source>
    <b:Tag>DIN22</b:Tag>
    <b:SourceType>InternetSite</b:SourceType>
    <b:Guid>{B386FE65-D3AC-4391-9852-DB256734C5F4}</b:Guid>
    <b:Author>
      <b:Author>
        <b:Corporate>DIN  e.V.</b:Corporate>
      </b:Author>
    </b:Author>
    <b:Title>Trench-, Fräs- und Pflugverfahren zur Legung von Leerrohrinfrastrukturen und Glasfaserkabeln für Telekommunikationsnetze – moderne genormte Legeverfahren für den Glasfaserausbau</b:Title>
    <b:Year>2022</b:Year>
    <b:URL>https://www.din.de/de/mitwirken/normenausschuesse/nabau/trench-fraes-und-pflugverfahren-zur-legung-von-leerrohrinfrastrukturen-und-glasfaserkabeln-fuer-telekommunikationsnetze-moderne-genormte-legeverfahren-fuer-den-glasfaserausbau-868486</b:URL>
    <b:RefOrder>38</b:RefOrder>
  </b:Source>
  <b:Source>
    <b:Tag>THIoJ</b:Tag>
    <b:SourceType>InternetSite</b:SourceType>
    <b:Guid>{10D5A000-7D58-4CBD-A3FD-FD4090E22EB4}</b:Guid>
    <b:Author>
      <b:Author>
        <b:Corporate>THIS Tiefbau - Hochbau</b:Corporate>
      </b:Author>
    </b:Author>
    <b:Title>Neue Generation von Erdraketen</b:Title>
    <b:Year>o.J.</b:Year>
    <b:URL>https://www.this-magazin.de/artikel/tis_Neue_Generation_von_Erdraketen_1313294.html</b:URL>
    <b:RefOrder>39</b:RefOrder>
  </b:Source>
  <b:Source>
    <b:Tag>Mil18</b:Tag>
    <b:SourceType>InternetSite</b:SourceType>
    <b:Guid>{3029FBA7-B79E-4287-AD6F-C931BB16DF64}</b:Guid>
    <b:Title>Connect </b:Title>
    <b:Year>2018</b:Year>
    <b:URL>https://www.connect.de/ratgeber/glasfaser-ausbau-internet-breitband-ftth-trenching-3198434.html</b:URL>
    <b:Author>
      <b:Author>
        <b:NameList>
          <b:Person>
            <b:Last>Milosevic</b:Last>
            <b:First>Josefine </b:First>
          </b:Person>
        </b:NameList>
      </b:Author>
    </b:Author>
    <b:RefOrder>40</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5CD888-58A5-4BD2-80C2-497FF9861F9D}">
  <ds:schemaRefs>
    <ds:schemaRef ds:uri="http://schemas.microsoft.com/sharepoint/v3/contenttype/forms"/>
  </ds:schemaRefs>
</ds:datastoreItem>
</file>

<file path=customXml/itemProps3.xml><?xml version="1.0" encoding="utf-8"?>
<ds:datastoreItem xmlns:ds="http://schemas.openxmlformats.org/officeDocument/2006/customXml" ds:itemID="{89F002A2-C74C-49F0-A45F-12B1AD97FE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19bf98-24b7-40ab-a980-8dd2d3ab7e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1D23A7-7B42-4C05-831F-C7377AAF2333}">
  <ds:schemaRefs>
    <ds:schemaRef ds:uri="http://purl.org/dc/elements/1.1/"/>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1119bf98-24b7-40ab-a980-8dd2d3ab7e5d"/>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53AF2079-595F-456C-B8A9-0B31C732A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2152</Words>
  <Characters>139563</Characters>
  <Application>Microsoft Office Word</Application>
  <DocSecurity>0</DocSecurity>
  <Lines>1163</Lines>
  <Paragraphs>322</Paragraphs>
  <ScaleCrop>false</ScaleCrop>
  <HeadingPairs>
    <vt:vector size="2" baseType="variant">
      <vt:variant>
        <vt:lpstr>Titel</vt:lpstr>
      </vt:variant>
      <vt:variant>
        <vt:i4>1</vt:i4>
      </vt:variant>
    </vt:vector>
  </HeadingPairs>
  <TitlesOfParts>
    <vt:vector size="1" baseType="lpstr">
      <vt:lpstr>Wie geeignet ist ein Large Language Model (LLM), um standardisierte IFC-basierte Planungsdaten im Holzbau semantisch zu interpretieren und praktisch nutzbar zu machen?</vt:lpstr>
    </vt:vector>
  </TitlesOfParts>
  <Company>Hochschule Biberach</Company>
  <LinksUpToDate>false</LinksUpToDate>
  <CharactersWithSpaces>16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e geeignet ist ein Large Language Model (LLM), um standardisierte IFC-basierte Planungsdaten im Holzbau semantisch zu interpretieren und praktisch nutzbar zu machen?</dc:title>
  <dc:subject>Bachelorarbeit Max Thomsen</dc:subject>
  <dc:creator>Max Thomsen 549914</dc:creator>
  <cp:keywords/>
  <dc:description/>
  <cp:lastModifiedBy>Max Antoni Thomsen</cp:lastModifiedBy>
  <cp:revision>839</cp:revision>
  <cp:lastPrinted>2025-07-18T10:15:00Z</cp:lastPrinted>
  <dcterms:created xsi:type="dcterms:W3CDTF">2023-11-18T15:02:00Z</dcterms:created>
  <dcterms:modified xsi:type="dcterms:W3CDTF">2025-07-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03DCF5B331A244BD36CAB5B6415494</vt:lpwstr>
  </property>
  <property fmtid="{D5CDD505-2E9C-101B-9397-08002B2CF9AE}" pid="3" name="CitaviDocumentProperty_0">
    <vt:lpwstr>009aafe5-7a4e-40ca-9ce7-d7264c03b30f</vt:lpwstr>
  </property>
  <property fmtid="{D5CDD505-2E9C-101B-9397-08002B2CF9AE}" pid="4" name="CitaviDocumentProperty_29">
    <vt:lpwstr>00000000-0000-0000-0000-000000000000</vt:lpwstr>
  </property>
  <property fmtid="{D5CDD505-2E9C-101B-9397-08002B2CF9AE}" pid="5" name="CitaviDocumentProperty_30">
    <vt:lpwstr/>
  </property>
  <property fmtid="{D5CDD505-2E9C-101B-9397-08002B2CF9AE}" pid="6" name="CitaviDocumentProperty_7">
    <vt:lpwstr>Bachelorarbeit Max Thomsen</vt:lpwstr>
  </property>
  <property fmtid="{D5CDD505-2E9C-101B-9397-08002B2CF9AE}" pid="7" name="CitaviDocumentProperty_6">
    <vt:lpwstr>True</vt:lpwstr>
  </property>
  <property fmtid="{D5CDD505-2E9C-101B-9397-08002B2CF9AE}" pid="8" name="CitaviDocumentProperty_1">
    <vt:lpwstr>6.19.2.1</vt:lpwstr>
  </property>
  <property fmtid="{D5CDD505-2E9C-101B-9397-08002B2CF9AE}" pid="9" name="CitaviDocumentProperty_8">
    <vt:lpwstr>C:\Users\thomsen\Documents\Citavi 6\Projects\Bachelorarbeit Max Thomsen\Bachelorarbeit Max Thomsen.ctv6</vt:lpwstr>
  </property>
</Properties>
</file>